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eastAsiaTheme="minorEastAsia" w:cstheme="minorBidi"/>
          <w:b w:val="0"/>
          <w:bCs w:val="0"/>
          <w:color w:val="auto"/>
          <w:sz w:val="22"/>
          <w:szCs w:val="24"/>
        </w:rPr>
        <w:id w:val="-2115888482"/>
        <w:docPartObj>
          <w:docPartGallery w:val="Table of Contents"/>
          <w:docPartUnique/>
        </w:docPartObj>
      </w:sdtPr>
      <w:sdtEndPr>
        <w:rPr>
          <w:noProof/>
        </w:rPr>
      </w:sdtEndPr>
      <w:sdtContent>
        <w:p w14:paraId="3692A155" w14:textId="77777777" w:rsidR="00651620" w:rsidRDefault="00651620">
          <w:pPr>
            <w:pStyle w:val="TOCHeading"/>
          </w:pPr>
          <w:r>
            <w:t>Table of Contents</w:t>
          </w:r>
        </w:p>
        <w:p w14:paraId="31E319C9" w14:textId="77777777" w:rsidR="00CC7165" w:rsidRDefault="00651620" w:rsidP="00CC7165">
          <w:pPr>
            <w:pStyle w:val="TOC2"/>
            <w:rPr>
              <w:rFonts w:asciiTheme="minorHAnsi" w:hAnsiTheme="minorHAnsi"/>
              <w:noProof/>
              <w:sz w:val="24"/>
              <w:szCs w:val="24"/>
              <w:lang w:eastAsia="ja-JP"/>
            </w:rPr>
          </w:pPr>
          <w:r>
            <w:fldChar w:fldCharType="begin"/>
          </w:r>
          <w:r>
            <w:instrText xml:space="preserve"> TOC \o "1-3" \h \z \u </w:instrText>
          </w:r>
          <w:r>
            <w:fldChar w:fldCharType="separate"/>
          </w:r>
          <w:r w:rsidR="00CC7165">
            <w:rPr>
              <w:noProof/>
            </w:rPr>
            <w:t>1.1</w:t>
          </w:r>
          <w:r w:rsidR="00CC7165">
            <w:rPr>
              <w:rFonts w:asciiTheme="minorHAnsi" w:hAnsiTheme="minorHAnsi"/>
              <w:noProof/>
              <w:sz w:val="24"/>
              <w:szCs w:val="24"/>
              <w:lang w:eastAsia="ja-JP"/>
            </w:rPr>
            <w:tab/>
          </w:r>
          <w:r w:rsidR="00CC7165">
            <w:rPr>
              <w:noProof/>
            </w:rPr>
            <w:t>Table of Figures</w:t>
          </w:r>
          <w:r w:rsidR="00CC7165">
            <w:rPr>
              <w:noProof/>
            </w:rPr>
            <w:tab/>
          </w:r>
          <w:r w:rsidR="00CC7165">
            <w:rPr>
              <w:noProof/>
            </w:rPr>
            <w:fldChar w:fldCharType="begin"/>
          </w:r>
          <w:r w:rsidR="00CC7165">
            <w:rPr>
              <w:noProof/>
            </w:rPr>
            <w:instrText xml:space="preserve"> PAGEREF _Toc461199480 \h </w:instrText>
          </w:r>
          <w:r w:rsidR="00CC7165">
            <w:rPr>
              <w:noProof/>
            </w:rPr>
          </w:r>
          <w:r w:rsidR="00CC7165">
            <w:rPr>
              <w:noProof/>
            </w:rPr>
            <w:fldChar w:fldCharType="separate"/>
          </w:r>
          <w:r w:rsidR="00CC7165">
            <w:rPr>
              <w:noProof/>
            </w:rPr>
            <w:t>2</w:t>
          </w:r>
          <w:r w:rsidR="00CC7165">
            <w:rPr>
              <w:noProof/>
            </w:rPr>
            <w:fldChar w:fldCharType="end"/>
          </w:r>
        </w:p>
        <w:p w14:paraId="7061150D" w14:textId="77777777" w:rsidR="00CC7165" w:rsidRDefault="00CC7165" w:rsidP="00CC7165">
          <w:pPr>
            <w:pStyle w:val="TOC2"/>
            <w:rPr>
              <w:rFonts w:asciiTheme="minorHAnsi" w:hAnsiTheme="minorHAnsi"/>
              <w:noProof/>
              <w:sz w:val="24"/>
              <w:szCs w:val="24"/>
              <w:lang w:eastAsia="ja-JP"/>
            </w:rPr>
          </w:pPr>
          <w:r>
            <w:rPr>
              <w:noProof/>
            </w:rPr>
            <w:t>1.2</w:t>
          </w:r>
          <w:r>
            <w:rPr>
              <w:rFonts w:asciiTheme="minorHAnsi" w:hAnsiTheme="minorHAnsi"/>
              <w:noProof/>
              <w:sz w:val="24"/>
              <w:szCs w:val="24"/>
              <w:lang w:eastAsia="ja-JP"/>
            </w:rPr>
            <w:tab/>
          </w:r>
          <w:r>
            <w:rPr>
              <w:noProof/>
            </w:rPr>
            <w:t>Table of Tables</w:t>
          </w:r>
          <w:r>
            <w:rPr>
              <w:noProof/>
            </w:rPr>
            <w:tab/>
          </w:r>
          <w:r>
            <w:rPr>
              <w:noProof/>
            </w:rPr>
            <w:fldChar w:fldCharType="begin"/>
          </w:r>
          <w:r>
            <w:rPr>
              <w:noProof/>
            </w:rPr>
            <w:instrText xml:space="preserve"> PAGEREF _Toc461199481 \h </w:instrText>
          </w:r>
          <w:r>
            <w:rPr>
              <w:noProof/>
            </w:rPr>
          </w:r>
          <w:r>
            <w:rPr>
              <w:noProof/>
            </w:rPr>
            <w:fldChar w:fldCharType="separate"/>
          </w:r>
          <w:r>
            <w:rPr>
              <w:noProof/>
            </w:rPr>
            <w:t>4</w:t>
          </w:r>
          <w:r>
            <w:rPr>
              <w:noProof/>
            </w:rPr>
            <w:fldChar w:fldCharType="end"/>
          </w:r>
        </w:p>
        <w:p w14:paraId="5771762D" w14:textId="77777777" w:rsidR="00CC7165" w:rsidRDefault="00CC7165">
          <w:pPr>
            <w:pStyle w:val="TOC1"/>
            <w:tabs>
              <w:tab w:val="left" w:pos="373"/>
              <w:tab w:val="right" w:leader="dot" w:pos="9730"/>
            </w:tabs>
            <w:rPr>
              <w:rFonts w:asciiTheme="minorHAnsi" w:hAnsiTheme="minorHAnsi"/>
              <w:b w:val="0"/>
              <w:noProof/>
              <w:lang w:eastAsia="ja-JP"/>
            </w:rPr>
          </w:pPr>
          <w:r>
            <w:rPr>
              <w:noProof/>
            </w:rPr>
            <w:t>2</w:t>
          </w:r>
          <w:r>
            <w:rPr>
              <w:rFonts w:asciiTheme="minorHAnsi" w:hAnsiTheme="minorHAnsi"/>
              <w:b w:val="0"/>
              <w:noProof/>
              <w:lang w:eastAsia="ja-JP"/>
            </w:rPr>
            <w:tab/>
          </w:r>
          <w:r>
            <w:rPr>
              <w:noProof/>
            </w:rPr>
            <w:t>Methods and Materials</w:t>
          </w:r>
          <w:r>
            <w:rPr>
              <w:noProof/>
            </w:rPr>
            <w:tab/>
          </w:r>
          <w:r>
            <w:rPr>
              <w:noProof/>
            </w:rPr>
            <w:fldChar w:fldCharType="begin"/>
          </w:r>
          <w:r>
            <w:rPr>
              <w:noProof/>
            </w:rPr>
            <w:instrText xml:space="preserve"> PAGEREF _Toc461199482 \h </w:instrText>
          </w:r>
          <w:r>
            <w:rPr>
              <w:noProof/>
            </w:rPr>
          </w:r>
          <w:r>
            <w:rPr>
              <w:noProof/>
            </w:rPr>
            <w:fldChar w:fldCharType="separate"/>
          </w:r>
          <w:r>
            <w:rPr>
              <w:noProof/>
            </w:rPr>
            <w:t>5</w:t>
          </w:r>
          <w:r>
            <w:rPr>
              <w:noProof/>
            </w:rPr>
            <w:fldChar w:fldCharType="end"/>
          </w:r>
        </w:p>
        <w:p w14:paraId="36CF9043" w14:textId="77777777" w:rsidR="00CC7165" w:rsidRDefault="00CC7165">
          <w:pPr>
            <w:pStyle w:val="TOC1"/>
            <w:tabs>
              <w:tab w:val="left" w:pos="373"/>
              <w:tab w:val="right" w:leader="dot" w:pos="9730"/>
            </w:tabs>
            <w:rPr>
              <w:rFonts w:asciiTheme="minorHAnsi" w:hAnsiTheme="minorHAnsi"/>
              <w:b w:val="0"/>
              <w:noProof/>
              <w:lang w:eastAsia="ja-JP"/>
            </w:rPr>
          </w:pPr>
          <w:r>
            <w:rPr>
              <w:noProof/>
            </w:rPr>
            <w:t>3</w:t>
          </w:r>
          <w:r>
            <w:rPr>
              <w:rFonts w:asciiTheme="minorHAnsi" w:hAnsiTheme="minorHAnsi"/>
              <w:b w:val="0"/>
              <w:noProof/>
              <w:lang w:eastAsia="ja-JP"/>
            </w:rPr>
            <w:tab/>
          </w:r>
          <w:r>
            <w:rPr>
              <w:noProof/>
            </w:rPr>
            <w:t>Synthesis Procedures and Characterization</w:t>
          </w:r>
          <w:r>
            <w:rPr>
              <w:noProof/>
            </w:rPr>
            <w:tab/>
          </w:r>
          <w:r>
            <w:rPr>
              <w:noProof/>
            </w:rPr>
            <w:fldChar w:fldCharType="begin"/>
          </w:r>
          <w:r>
            <w:rPr>
              <w:noProof/>
            </w:rPr>
            <w:instrText xml:space="preserve"> PAGEREF _Toc461199483 \h </w:instrText>
          </w:r>
          <w:r>
            <w:rPr>
              <w:noProof/>
            </w:rPr>
          </w:r>
          <w:r>
            <w:rPr>
              <w:noProof/>
            </w:rPr>
            <w:fldChar w:fldCharType="separate"/>
          </w:r>
          <w:r>
            <w:rPr>
              <w:noProof/>
            </w:rPr>
            <w:t>6</w:t>
          </w:r>
          <w:r>
            <w:rPr>
              <w:noProof/>
            </w:rPr>
            <w:fldChar w:fldCharType="end"/>
          </w:r>
        </w:p>
        <w:p w14:paraId="53DE341A" w14:textId="77777777" w:rsidR="00CC7165" w:rsidRDefault="00CC7165" w:rsidP="00CC7165">
          <w:pPr>
            <w:pStyle w:val="TOC2"/>
            <w:rPr>
              <w:rFonts w:asciiTheme="minorHAnsi" w:hAnsiTheme="minorHAnsi"/>
              <w:noProof/>
              <w:sz w:val="24"/>
              <w:szCs w:val="24"/>
              <w:lang w:eastAsia="ja-JP"/>
            </w:rPr>
          </w:pPr>
          <w:r>
            <w:rPr>
              <w:noProof/>
            </w:rPr>
            <w:t>3.1</w:t>
          </w:r>
          <w:r>
            <w:rPr>
              <w:rFonts w:asciiTheme="minorHAnsi" w:hAnsiTheme="minorHAnsi"/>
              <w:noProof/>
              <w:sz w:val="24"/>
              <w:szCs w:val="24"/>
              <w:lang w:eastAsia="ja-JP"/>
            </w:rPr>
            <w:tab/>
          </w:r>
          <w:r>
            <w:rPr>
              <w:noProof/>
            </w:rPr>
            <w:t>Synthesis of Complex 1</w:t>
          </w:r>
          <w:r>
            <w:rPr>
              <w:noProof/>
            </w:rPr>
            <w:tab/>
          </w:r>
          <w:r>
            <w:rPr>
              <w:noProof/>
            </w:rPr>
            <w:fldChar w:fldCharType="begin"/>
          </w:r>
          <w:r>
            <w:rPr>
              <w:noProof/>
            </w:rPr>
            <w:instrText xml:space="preserve"> PAGEREF _Toc461199484 \h </w:instrText>
          </w:r>
          <w:r>
            <w:rPr>
              <w:noProof/>
            </w:rPr>
          </w:r>
          <w:r>
            <w:rPr>
              <w:noProof/>
            </w:rPr>
            <w:fldChar w:fldCharType="separate"/>
          </w:r>
          <w:r>
            <w:rPr>
              <w:noProof/>
            </w:rPr>
            <w:t>6</w:t>
          </w:r>
          <w:r>
            <w:rPr>
              <w:noProof/>
            </w:rPr>
            <w:fldChar w:fldCharType="end"/>
          </w:r>
        </w:p>
        <w:p w14:paraId="0E81BA84"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1</w:t>
          </w:r>
          <w:r>
            <w:rPr>
              <w:rFonts w:asciiTheme="minorHAnsi" w:hAnsiTheme="minorHAnsi"/>
              <w:noProof/>
              <w:color w:val="auto"/>
              <w:sz w:val="24"/>
              <w:szCs w:val="24"/>
              <w:lang w:eastAsia="ja-JP"/>
            </w:rPr>
            <w:tab/>
          </w:r>
          <w:r>
            <w:rPr>
              <w:noProof/>
            </w:rPr>
            <w:t>Synthesis using N</w:t>
          </w:r>
          <w:r w:rsidRPr="000F3A95">
            <w:rPr>
              <w:noProof/>
              <w:vertAlign w:val="subscript"/>
            </w:rPr>
            <w:t>2</w:t>
          </w:r>
          <w:r>
            <w:rPr>
              <w:noProof/>
            </w:rPr>
            <w:t>O</w:t>
          </w:r>
          <w:r>
            <w:rPr>
              <w:noProof/>
            </w:rPr>
            <w:tab/>
          </w:r>
          <w:r>
            <w:rPr>
              <w:noProof/>
            </w:rPr>
            <w:fldChar w:fldCharType="begin"/>
          </w:r>
          <w:r>
            <w:rPr>
              <w:noProof/>
            </w:rPr>
            <w:instrText xml:space="preserve"> PAGEREF _Toc461199485 \h </w:instrText>
          </w:r>
          <w:r>
            <w:rPr>
              <w:noProof/>
            </w:rPr>
          </w:r>
          <w:r>
            <w:rPr>
              <w:noProof/>
            </w:rPr>
            <w:fldChar w:fldCharType="separate"/>
          </w:r>
          <w:r>
            <w:rPr>
              <w:noProof/>
            </w:rPr>
            <w:t>6</w:t>
          </w:r>
          <w:r>
            <w:rPr>
              <w:noProof/>
            </w:rPr>
            <w:fldChar w:fldCharType="end"/>
          </w:r>
        </w:p>
        <w:p w14:paraId="21DD111A"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2</w:t>
          </w:r>
          <w:r>
            <w:rPr>
              <w:rFonts w:asciiTheme="minorHAnsi" w:hAnsiTheme="minorHAnsi"/>
              <w:noProof/>
              <w:color w:val="auto"/>
              <w:sz w:val="24"/>
              <w:szCs w:val="24"/>
              <w:lang w:eastAsia="ja-JP"/>
            </w:rPr>
            <w:tab/>
          </w:r>
          <w:r>
            <w:rPr>
              <w:noProof/>
            </w:rPr>
            <w:t>Photographs Showing Synthesis and Product</w:t>
          </w:r>
          <w:r>
            <w:rPr>
              <w:noProof/>
            </w:rPr>
            <w:tab/>
          </w:r>
          <w:r>
            <w:rPr>
              <w:noProof/>
            </w:rPr>
            <w:fldChar w:fldCharType="begin"/>
          </w:r>
          <w:r>
            <w:rPr>
              <w:noProof/>
            </w:rPr>
            <w:instrText xml:space="preserve"> PAGEREF _Toc461199486 \h </w:instrText>
          </w:r>
          <w:r>
            <w:rPr>
              <w:noProof/>
            </w:rPr>
          </w:r>
          <w:r>
            <w:rPr>
              <w:noProof/>
            </w:rPr>
            <w:fldChar w:fldCharType="separate"/>
          </w:r>
          <w:r>
            <w:rPr>
              <w:noProof/>
            </w:rPr>
            <w:t>8</w:t>
          </w:r>
          <w:r>
            <w:rPr>
              <w:noProof/>
            </w:rPr>
            <w:fldChar w:fldCharType="end"/>
          </w:r>
        </w:p>
        <w:p w14:paraId="38E5E04C"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3</w:t>
          </w:r>
          <w:r>
            <w:rPr>
              <w:rFonts w:asciiTheme="minorHAnsi" w:hAnsiTheme="minorHAnsi"/>
              <w:noProof/>
              <w:color w:val="auto"/>
              <w:sz w:val="24"/>
              <w:szCs w:val="24"/>
              <w:lang w:eastAsia="ja-JP"/>
            </w:rPr>
            <w:tab/>
          </w:r>
          <w:r>
            <w:rPr>
              <w:noProof/>
            </w:rPr>
            <w:t>Synthesis using Ag</w:t>
          </w:r>
          <w:r w:rsidRPr="000F3A95">
            <w:rPr>
              <w:noProof/>
              <w:vertAlign w:val="subscript"/>
            </w:rPr>
            <w:t>2</w:t>
          </w:r>
          <w:r>
            <w:rPr>
              <w:noProof/>
            </w:rPr>
            <w:t>O</w:t>
          </w:r>
          <w:r>
            <w:rPr>
              <w:noProof/>
            </w:rPr>
            <w:tab/>
          </w:r>
          <w:r>
            <w:rPr>
              <w:noProof/>
            </w:rPr>
            <w:fldChar w:fldCharType="begin"/>
          </w:r>
          <w:r>
            <w:rPr>
              <w:noProof/>
            </w:rPr>
            <w:instrText xml:space="preserve"> PAGEREF _Toc461199487 \h </w:instrText>
          </w:r>
          <w:r>
            <w:rPr>
              <w:noProof/>
            </w:rPr>
          </w:r>
          <w:r>
            <w:rPr>
              <w:noProof/>
            </w:rPr>
            <w:fldChar w:fldCharType="separate"/>
          </w:r>
          <w:r>
            <w:rPr>
              <w:noProof/>
            </w:rPr>
            <w:t>9</w:t>
          </w:r>
          <w:r>
            <w:rPr>
              <w:noProof/>
            </w:rPr>
            <w:fldChar w:fldCharType="end"/>
          </w:r>
        </w:p>
        <w:p w14:paraId="65DA92E2"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4</w:t>
          </w:r>
          <w:r>
            <w:rPr>
              <w:rFonts w:asciiTheme="minorHAnsi" w:hAnsiTheme="minorHAnsi"/>
              <w:noProof/>
              <w:color w:val="auto"/>
              <w:sz w:val="24"/>
              <w:szCs w:val="24"/>
              <w:lang w:eastAsia="ja-JP"/>
            </w:rPr>
            <w:tab/>
          </w:r>
          <w:r>
            <w:rPr>
              <w:noProof/>
            </w:rPr>
            <w:t>Synthesis via Reflux of 2-trans</w:t>
          </w:r>
          <w:r>
            <w:rPr>
              <w:noProof/>
            </w:rPr>
            <w:tab/>
          </w:r>
          <w:r>
            <w:rPr>
              <w:noProof/>
            </w:rPr>
            <w:fldChar w:fldCharType="begin"/>
          </w:r>
          <w:r>
            <w:rPr>
              <w:noProof/>
            </w:rPr>
            <w:instrText xml:space="preserve"> PAGEREF _Toc461199488 \h </w:instrText>
          </w:r>
          <w:r>
            <w:rPr>
              <w:noProof/>
            </w:rPr>
          </w:r>
          <w:r>
            <w:rPr>
              <w:noProof/>
            </w:rPr>
            <w:fldChar w:fldCharType="separate"/>
          </w:r>
          <w:r>
            <w:rPr>
              <w:noProof/>
            </w:rPr>
            <w:t>9</w:t>
          </w:r>
          <w:r>
            <w:rPr>
              <w:noProof/>
            </w:rPr>
            <w:fldChar w:fldCharType="end"/>
          </w:r>
        </w:p>
        <w:p w14:paraId="0D41C8B0" w14:textId="77777777" w:rsidR="00CC7165" w:rsidRDefault="00CC7165" w:rsidP="00CC7165">
          <w:pPr>
            <w:pStyle w:val="TOC2"/>
            <w:rPr>
              <w:rFonts w:asciiTheme="minorHAnsi" w:hAnsiTheme="minorHAnsi"/>
              <w:noProof/>
              <w:sz w:val="24"/>
              <w:szCs w:val="24"/>
              <w:lang w:eastAsia="ja-JP"/>
            </w:rPr>
          </w:pPr>
          <w:r>
            <w:rPr>
              <w:noProof/>
            </w:rPr>
            <w:t>3.2</w:t>
          </w:r>
          <w:r>
            <w:rPr>
              <w:rFonts w:asciiTheme="minorHAnsi" w:hAnsiTheme="minorHAnsi"/>
              <w:noProof/>
              <w:sz w:val="24"/>
              <w:szCs w:val="24"/>
              <w:lang w:eastAsia="ja-JP"/>
            </w:rPr>
            <w:tab/>
          </w:r>
          <w:r>
            <w:rPr>
              <w:noProof/>
            </w:rPr>
            <w:t>Synthesis of Complex 2-trans</w:t>
          </w:r>
          <w:r>
            <w:rPr>
              <w:noProof/>
            </w:rPr>
            <w:tab/>
          </w:r>
          <w:r>
            <w:rPr>
              <w:noProof/>
            </w:rPr>
            <w:fldChar w:fldCharType="begin"/>
          </w:r>
          <w:r>
            <w:rPr>
              <w:noProof/>
            </w:rPr>
            <w:instrText xml:space="preserve"> PAGEREF _Toc461199489 \h </w:instrText>
          </w:r>
          <w:r>
            <w:rPr>
              <w:noProof/>
            </w:rPr>
          </w:r>
          <w:r>
            <w:rPr>
              <w:noProof/>
            </w:rPr>
            <w:fldChar w:fldCharType="separate"/>
          </w:r>
          <w:r>
            <w:rPr>
              <w:noProof/>
            </w:rPr>
            <w:t>10</w:t>
          </w:r>
          <w:r>
            <w:rPr>
              <w:noProof/>
            </w:rPr>
            <w:fldChar w:fldCharType="end"/>
          </w:r>
        </w:p>
        <w:p w14:paraId="2FBCC096"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2.1</w:t>
          </w:r>
          <w:r>
            <w:rPr>
              <w:rFonts w:asciiTheme="minorHAnsi" w:hAnsiTheme="minorHAnsi"/>
              <w:noProof/>
              <w:color w:val="auto"/>
              <w:sz w:val="24"/>
              <w:szCs w:val="24"/>
              <w:lang w:eastAsia="ja-JP"/>
            </w:rPr>
            <w:tab/>
          </w:r>
          <w:r>
            <w:rPr>
              <w:noProof/>
            </w:rPr>
            <w:t>Synthesis in H</w:t>
          </w:r>
          <w:r w:rsidRPr="000F3A95">
            <w:rPr>
              <w:noProof/>
              <w:vertAlign w:val="subscript"/>
            </w:rPr>
            <w:t>2</w:t>
          </w:r>
          <w:r>
            <w:rPr>
              <w:noProof/>
            </w:rPr>
            <w:t>O</w:t>
          </w:r>
          <w:r>
            <w:rPr>
              <w:noProof/>
            </w:rPr>
            <w:tab/>
          </w:r>
          <w:r>
            <w:rPr>
              <w:noProof/>
            </w:rPr>
            <w:fldChar w:fldCharType="begin"/>
          </w:r>
          <w:r>
            <w:rPr>
              <w:noProof/>
            </w:rPr>
            <w:instrText xml:space="preserve"> PAGEREF _Toc461199490 \h </w:instrText>
          </w:r>
          <w:r>
            <w:rPr>
              <w:noProof/>
            </w:rPr>
          </w:r>
          <w:r>
            <w:rPr>
              <w:noProof/>
            </w:rPr>
            <w:fldChar w:fldCharType="separate"/>
          </w:r>
          <w:r>
            <w:rPr>
              <w:noProof/>
            </w:rPr>
            <w:t>10</w:t>
          </w:r>
          <w:r>
            <w:rPr>
              <w:noProof/>
            </w:rPr>
            <w:fldChar w:fldCharType="end"/>
          </w:r>
        </w:p>
        <w:p w14:paraId="7734FA41"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2.2</w:t>
          </w:r>
          <w:r>
            <w:rPr>
              <w:rFonts w:asciiTheme="minorHAnsi" w:hAnsiTheme="minorHAnsi"/>
              <w:noProof/>
              <w:color w:val="auto"/>
              <w:sz w:val="24"/>
              <w:szCs w:val="24"/>
              <w:lang w:eastAsia="ja-JP"/>
            </w:rPr>
            <w:tab/>
          </w:r>
          <w:r>
            <w:rPr>
              <w:noProof/>
            </w:rPr>
            <w:t>Crystallization of 2-trans</w:t>
          </w:r>
          <w:r>
            <w:rPr>
              <w:noProof/>
            </w:rPr>
            <w:tab/>
          </w:r>
          <w:r>
            <w:rPr>
              <w:noProof/>
            </w:rPr>
            <w:fldChar w:fldCharType="begin"/>
          </w:r>
          <w:r>
            <w:rPr>
              <w:noProof/>
            </w:rPr>
            <w:instrText xml:space="preserve"> PAGEREF _Toc461199491 \h </w:instrText>
          </w:r>
          <w:r>
            <w:rPr>
              <w:noProof/>
            </w:rPr>
          </w:r>
          <w:r>
            <w:rPr>
              <w:noProof/>
            </w:rPr>
            <w:fldChar w:fldCharType="separate"/>
          </w:r>
          <w:r>
            <w:rPr>
              <w:noProof/>
            </w:rPr>
            <w:t>10</w:t>
          </w:r>
          <w:r>
            <w:rPr>
              <w:noProof/>
            </w:rPr>
            <w:fldChar w:fldCharType="end"/>
          </w:r>
        </w:p>
        <w:p w14:paraId="46717F8E" w14:textId="77777777" w:rsidR="00CC7165" w:rsidRDefault="00CC7165" w:rsidP="00CC7165">
          <w:pPr>
            <w:pStyle w:val="TOC2"/>
            <w:rPr>
              <w:rFonts w:asciiTheme="minorHAnsi" w:hAnsiTheme="minorHAnsi"/>
              <w:noProof/>
              <w:sz w:val="24"/>
              <w:szCs w:val="24"/>
              <w:lang w:eastAsia="ja-JP"/>
            </w:rPr>
          </w:pPr>
          <w:r>
            <w:rPr>
              <w:noProof/>
            </w:rPr>
            <w:t>3.3</w:t>
          </w:r>
          <w:r>
            <w:rPr>
              <w:rFonts w:asciiTheme="minorHAnsi" w:hAnsiTheme="minorHAnsi"/>
              <w:noProof/>
              <w:sz w:val="24"/>
              <w:szCs w:val="24"/>
              <w:lang w:eastAsia="ja-JP"/>
            </w:rPr>
            <w:tab/>
          </w:r>
          <w:r>
            <w:rPr>
              <w:noProof/>
            </w:rPr>
            <w:t>Synthesis of (p-cymene)RuCl</w:t>
          </w:r>
          <w:r w:rsidRPr="000F3A95">
            <w:rPr>
              <w:noProof/>
              <w:vertAlign w:val="subscript"/>
            </w:rPr>
            <w:t>2</w:t>
          </w:r>
          <w:r>
            <w:rPr>
              <w:noProof/>
            </w:rPr>
            <w:t>(CO)</w:t>
          </w:r>
          <w:r>
            <w:rPr>
              <w:noProof/>
            </w:rPr>
            <w:tab/>
          </w:r>
          <w:r>
            <w:rPr>
              <w:noProof/>
            </w:rPr>
            <w:fldChar w:fldCharType="begin"/>
          </w:r>
          <w:r>
            <w:rPr>
              <w:noProof/>
            </w:rPr>
            <w:instrText xml:space="preserve"> PAGEREF _Toc461199492 \h </w:instrText>
          </w:r>
          <w:r>
            <w:rPr>
              <w:noProof/>
            </w:rPr>
          </w:r>
          <w:r>
            <w:rPr>
              <w:noProof/>
            </w:rPr>
            <w:fldChar w:fldCharType="separate"/>
          </w:r>
          <w:r>
            <w:rPr>
              <w:noProof/>
            </w:rPr>
            <w:t>10</w:t>
          </w:r>
          <w:r>
            <w:rPr>
              <w:noProof/>
            </w:rPr>
            <w:fldChar w:fldCharType="end"/>
          </w:r>
        </w:p>
        <w:p w14:paraId="0B3752D1" w14:textId="77777777" w:rsidR="00CC7165" w:rsidRDefault="00CC7165" w:rsidP="00CC7165">
          <w:pPr>
            <w:pStyle w:val="TOC2"/>
            <w:rPr>
              <w:rFonts w:asciiTheme="minorHAnsi" w:hAnsiTheme="minorHAnsi"/>
              <w:noProof/>
              <w:sz w:val="24"/>
              <w:szCs w:val="24"/>
              <w:lang w:eastAsia="ja-JP"/>
            </w:rPr>
          </w:pPr>
          <w:r>
            <w:rPr>
              <w:noProof/>
            </w:rPr>
            <w:t>3.4</w:t>
          </w:r>
          <w:r>
            <w:rPr>
              <w:rFonts w:asciiTheme="minorHAnsi" w:hAnsiTheme="minorHAnsi"/>
              <w:noProof/>
              <w:sz w:val="24"/>
              <w:szCs w:val="24"/>
              <w:lang w:eastAsia="ja-JP"/>
            </w:rPr>
            <w:tab/>
          </w:r>
          <w:r>
            <w:rPr>
              <w:noProof/>
            </w:rPr>
            <w:t>Synthesis of (PNN)RuCl</w:t>
          </w:r>
          <w:r w:rsidRPr="000F3A95">
            <w:rPr>
              <w:noProof/>
              <w:vertAlign w:val="subscript"/>
            </w:rPr>
            <w:t>2</w:t>
          </w:r>
          <w:r>
            <w:rPr>
              <w:noProof/>
            </w:rPr>
            <w:t>(CO)</w:t>
          </w:r>
          <w:r>
            <w:rPr>
              <w:noProof/>
            </w:rPr>
            <w:tab/>
          </w:r>
          <w:r>
            <w:rPr>
              <w:noProof/>
            </w:rPr>
            <w:fldChar w:fldCharType="begin"/>
          </w:r>
          <w:r>
            <w:rPr>
              <w:noProof/>
            </w:rPr>
            <w:instrText xml:space="preserve"> PAGEREF _Toc461199493 \h </w:instrText>
          </w:r>
          <w:r>
            <w:rPr>
              <w:noProof/>
            </w:rPr>
          </w:r>
          <w:r>
            <w:rPr>
              <w:noProof/>
            </w:rPr>
            <w:fldChar w:fldCharType="separate"/>
          </w:r>
          <w:r>
            <w:rPr>
              <w:noProof/>
            </w:rPr>
            <w:t>10</w:t>
          </w:r>
          <w:r>
            <w:rPr>
              <w:noProof/>
            </w:rPr>
            <w:fldChar w:fldCharType="end"/>
          </w:r>
        </w:p>
        <w:p w14:paraId="6470C270" w14:textId="77777777" w:rsidR="00CC7165" w:rsidRDefault="00CC7165">
          <w:pPr>
            <w:pStyle w:val="TOC1"/>
            <w:tabs>
              <w:tab w:val="left" w:pos="373"/>
              <w:tab w:val="right" w:leader="dot" w:pos="9730"/>
            </w:tabs>
            <w:rPr>
              <w:rFonts w:asciiTheme="minorHAnsi" w:hAnsiTheme="minorHAnsi"/>
              <w:b w:val="0"/>
              <w:noProof/>
              <w:lang w:eastAsia="ja-JP"/>
            </w:rPr>
          </w:pPr>
          <w:r>
            <w:rPr>
              <w:noProof/>
            </w:rPr>
            <w:t>4</w:t>
          </w:r>
          <w:r>
            <w:rPr>
              <w:rFonts w:asciiTheme="minorHAnsi" w:hAnsiTheme="minorHAnsi"/>
              <w:b w:val="0"/>
              <w:noProof/>
              <w:lang w:eastAsia="ja-JP"/>
            </w:rPr>
            <w:tab/>
          </w:r>
          <w:r>
            <w:rPr>
              <w:noProof/>
            </w:rPr>
            <w:t>Procedures for Irradiation and Subsequent Data Analysis</w:t>
          </w:r>
          <w:r>
            <w:rPr>
              <w:noProof/>
            </w:rPr>
            <w:tab/>
          </w:r>
          <w:r>
            <w:rPr>
              <w:noProof/>
            </w:rPr>
            <w:fldChar w:fldCharType="begin"/>
          </w:r>
          <w:r>
            <w:rPr>
              <w:noProof/>
            </w:rPr>
            <w:instrText xml:space="preserve"> PAGEREF _Toc461199494 \h </w:instrText>
          </w:r>
          <w:r>
            <w:rPr>
              <w:noProof/>
            </w:rPr>
          </w:r>
          <w:r>
            <w:rPr>
              <w:noProof/>
            </w:rPr>
            <w:fldChar w:fldCharType="separate"/>
          </w:r>
          <w:r>
            <w:rPr>
              <w:noProof/>
            </w:rPr>
            <w:t>11</w:t>
          </w:r>
          <w:r>
            <w:rPr>
              <w:noProof/>
            </w:rPr>
            <w:fldChar w:fldCharType="end"/>
          </w:r>
        </w:p>
        <w:p w14:paraId="54E02A76" w14:textId="77777777" w:rsidR="00CC7165" w:rsidRDefault="00CC7165" w:rsidP="00CC7165">
          <w:pPr>
            <w:pStyle w:val="TOC2"/>
            <w:rPr>
              <w:rFonts w:asciiTheme="minorHAnsi" w:hAnsiTheme="minorHAnsi"/>
              <w:noProof/>
              <w:sz w:val="24"/>
              <w:szCs w:val="24"/>
              <w:lang w:eastAsia="ja-JP"/>
            </w:rPr>
          </w:pPr>
          <w:r>
            <w:rPr>
              <w:noProof/>
            </w:rPr>
            <w:t>4.1</w:t>
          </w:r>
          <w:r>
            <w:rPr>
              <w:rFonts w:asciiTheme="minorHAnsi" w:hAnsiTheme="minorHAnsi"/>
              <w:noProof/>
              <w:sz w:val="24"/>
              <w:szCs w:val="24"/>
              <w:lang w:eastAsia="ja-JP"/>
            </w:rPr>
            <w:tab/>
          </w:r>
          <w:r>
            <w:rPr>
              <w:noProof/>
            </w:rPr>
            <w:t>NMR Scale Irradiation</w:t>
          </w:r>
          <w:r>
            <w:rPr>
              <w:noProof/>
            </w:rPr>
            <w:tab/>
          </w:r>
          <w:r>
            <w:rPr>
              <w:noProof/>
            </w:rPr>
            <w:fldChar w:fldCharType="begin"/>
          </w:r>
          <w:r>
            <w:rPr>
              <w:noProof/>
            </w:rPr>
            <w:instrText xml:space="preserve"> PAGEREF _Toc461199495 \h </w:instrText>
          </w:r>
          <w:r>
            <w:rPr>
              <w:noProof/>
            </w:rPr>
          </w:r>
          <w:r>
            <w:rPr>
              <w:noProof/>
            </w:rPr>
            <w:fldChar w:fldCharType="separate"/>
          </w:r>
          <w:r>
            <w:rPr>
              <w:noProof/>
            </w:rPr>
            <w:t>11</w:t>
          </w:r>
          <w:r>
            <w:rPr>
              <w:noProof/>
            </w:rPr>
            <w:fldChar w:fldCharType="end"/>
          </w:r>
        </w:p>
        <w:p w14:paraId="36C9E0A9"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199496 \h </w:instrText>
          </w:r>
          <w:r>
            <w:rPr>
              <w:noProof/>
            </w:rPr>
          </w:r>
          <w:r>
            <w:rPr>
              <w:noProof/>
            </w:rPr>
            <w:fldChar w:fldCharType="separate"/>
          </w:r>
          <w:r>
            <w:rPr>
              <w:noProof/>
            </w:rPr>
            <w:t>11</w:t>
          </w:r>
          <w:r>
            <w:rPr>
              <w:noProof/>
            </w:rPr>
            <w:fldChar w:fldCharType="end"/>
          </w:r>
        </w:p>
        <w:p w14:paraId="79BC8D88"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2</w:t>
          </w:r>
          <w:r>
            <w:rPr>
              <w:rFonts w:asciiTheme="minorHAnsi" w:hAnsiTheme="minorHAnsi"/>
              <w:noProof/>
              <w:color w:val="auto"/>
              <w:sz w:val="24"/>
              <w:szCs w:val="24"/>
              <w:lang w:eastAsia="ja-JP"/>
            </w:rPr>
            <w:tab/>
          </w:r>
          <w:r>
            <w:rPr>
              <w:noProof/>
            </w:rPr>
            <w:t>Interpretation of NMR Results</w:t>
          </w:r>
          <w:r>
            <w:rPr>
              <w:noProof/>
            </w:rPr>
            <w:tab/>
          </w:r>
          <w:r>
            <w:rPr>
              <w:noProof/>
            </w:rPr>
            <w:fldChar w:fldCharType="begin"/>
          </w:r>
          <w:r>
            <w:rPr>
              <w:noProof/>
            </w:rPr>
            <w:instrText xml:space="preserve"> PAGEREF _Toc461199497 \h </w:instrText>
          </w:r>
          <w:r>
            <w:rPr>
              <w:noProof/>
            </w:rPr>
          </w:r>
          <w:r>
            <w:rPr>
              <w:noProof/>
            </w:rPr>
            <w:fldChar w:fldCharType="separate"/>
          </w:r>
          <w:r>
            <w:rPr>
              <w:noProof/>
            </w:rPr>
            <w:t>11</w:t>
          </w:r>
          <w:r>
            <w:rPr>
              <w:noProof/>
            </w:rPr>
            <w:fldChar w:fldCharType="end"/>
          </w:r>
        </w:p>
        <w:p w14:paraId="518E87F3"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3</w:t>
          </w:r>
          <w:r>
            <w:rPr>
              <w:rFonts w:asciiTheme="minorHAnsi" w:hAnsiTheme="minorHAnsi"/>
              <w:noProof/>
              <w:color w:val="auto"/>
              <w:sz w:val="24"/>
              <w:szCs w:val="24"/>
              <w:lang w:eastAsia="ja-JP"/>
            </w:rPr>
            <w:tab/>
          </w:r>
          <w:r>
            <w:rPr>
              <w:noProof/>
            </w:rPr>
            <w:t>Data Analysis for Concentration-Time Profile</w:t>
          </w:r>
          <w:r>
            <w:rPr>
              <w:noProof/>
            </w:rPr>
            <w:tab/>
          </w:r>
          <w:r>
            <w:rPr>
              <w:noProof/>
            </w:rPr>
            <w:fldChar w:fldCharType="begin"/>
          </w:r>
          <w:r>
            <w:rPr>
              <w:noProof/>
            </w:rPr>
            <w:instrText xml:space="preserve"> PAGEREF _Toc461199498 \h </w:instrText>
          </w:r>
          <w:r>
            <w:rPr>
              <w:noProof/>
            </w:rPr>
          </w:r>
          <w:r>
            <w:rPr>
              <w:noProof/>
            </w:rPr>
            <w:fldChar w:fldCharType="separate"/>
          </w:r>
          <w:r>
            <w:rPr>
              <w:noProof/>
            </w:rPr>
            <w:t>12</w:t>
          </w:r>
          <w:r>
            <w:rPr>
              <w:noProof/>
            </w:rPr>
            <w:fldChar w:fldCharType="end"/>
          </w:r>
        </w:p>
        <w:p w14:paraId="640264B2"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4</w:t>
          </w:r>
          <w:r>
            <w:rPr>
              <w:rFonts w:asciiTheme="minorHAnsi" w:hAnsiTheme="minorHAnsi"/>
              <w:noProof/>
              <w:color w:val="auto"/>
              <w:sz w:val="24"/>
              <w:szCs w:val="24"/>
              <w:lang w:eastAsia="ja-JP"/>
            </w:rPr>
            <w:tab/>
          </w:r>
          <w:r>
            <w:rPr>
              <w:noProof/>
            </w:rPr>
            <w:t>Data Analysis for Dual Irradiation</w:t>
          </w:r>
          <w:r>
            <w:rPr>
              <w:noProof/>
            </w:rPr>
            <w:tab/>
          </w:r>
          <w:r>
            <w:rPr>
              <w:noProof/>
            </w:rPr>
            <w:fldChar w:fldCharType="begin"/>
          </w:r>
          <w:r>
            <w:rPr>
              <w:noProof/>
            </w:rPr>
            <w:instrText xml:space="preserve"> PAGEREF _Toc461199499 \h </w:instrText>
          </w:r>
          <w:r>
            <w:rPr>
              <w:noProof/>
            </w:rPr>
          </w:r>
          <w:r>
            <w:rPr>
              <w:noProof/>
            </w:rPr>
            <w:fldChar w:fldCharType="separate"/>
          </w:r>
          <w:r>
            <w:rPr>
              <w:noProof/>
            </w:rPr>
            <w:t>13</w:t>
          </w:r>
          <w:r>
            <w:rPr>
              <w:noProof/>
            </w:rPr>
            <w:fldChar w:fldCharType="end"/>
          </w:r>
        </w:p>
        <w:p w14:paraId="4ADDDE53" w14:textId="77777777" w:rsidR="00CC7165" w:rsidRDefault="00CC7165" w:rsidP="00CC7165">
          <w:pPr>
            <w:pStyle w:val="TOC2"/>
            <w:rPr>
              <w:rFonts w:asciiTheme="minorHAnsi" w:hAnsiTheme="minorHAnsi"/>
              <w:noProof/>
              <w:sz w:val="24"/>
              <w:szCs w:val="24"/>
              <w:lang w:eastAsia="ja-JP"/>
            </w:rPr>
          </w:pPr>
          <w:r>
            <w:rPr>
              <w:noProof/>
            </w:rPr>
            <w:t>4.2</w:t>
          </w:r>
          <w:r>
            <w:rPr>
              <w:rFonts w:asciiTheme="minorHAnsi" w:hAnsiTheme="minorHAnsi"/>
              <w:noProof/>
              <w:sz w:val="24"/>
              <w:szCs w:val="24"/>
              <w:lang w:eastAsia="ja-JP"/>
            </w:rPr>
            <w:tab/>
          </w:r>
          <w:r>
            <w:rPr>
              <w:noProof/>
            </w:rPr>
            <w:t>Liquid Phase O</w:t>
          </w:r>
          <w:r w:rsidRPr="000F3A95">
            <w:rPr>
              <w:noProof/>
              <w:vertAlign w:val="subscript"/>
            </w:rPr>
            <w:t>2</w:t>
          </w:r>
          <w:r>
            <w:rPr>
              <w:noProof/>
            </w:rPr>
            <w:t xml:space="preserve"> Measurement</w:t>
          </w:r>
          <w:r>
            <w:rPr>
              <w:noProof/>
            </w:rPr>
            <w:tab/>
          </w:r>
          <w:r>
            <w:rPr>
              <w:noProof/>
            </w:rPr>
            <w:fldChar w:fldCharType="begin"/>
          </w:r>
          <w:r>
            <w:rPr>
              <w:noProof/>
            </w:rPr>
            <w:instrText xml:space="preserve"> PAGEREF _Toc461199500 \h </w:instrText>
          </w:r>
          <w:r>
            <w:rPr>
              <w:noProof/>
            </w:rPr>
          </w:r>
          <w:r>
            <w:rPr>
              <w:noProof/>
            </w:rPr>
            <w:fldChar w:fldCharType="separate"/>
          </w:r>
          <w:r>
            <w:rPr>
              <w:noProof/>
            </w:rPr>
            <w:t>14</w:t>
          </w:r>
          <w:r>
            <w:rPr>
              <w:noProof/>
            </w:rPr>
            <w:fldChar w:fldCharType="end"/>
          </w:r>
        </w:p>
        <w:p w14:paraId="3CA6F1F1"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199501 \h </w:instrText>
          </w:r>
          <w:r>
            <w:rPr>
              <w:noProof/>
            </w:rPr>
          </w:r>
          <w:r>
            <w:rPr>
              <w:noProof/>
            </w:rPr>
            <w:fldChar w:fldCharType="separate"/>
          </w:r>
          <w:r>
            <w:rPr>
              <w:noProof/>
            </w:rPr>
            <w:t>14</w:t>
          </w:r>
          <w:r>
            <w:rPr>
              <w:noProof/>
            </w:rPr>
            <w:fldChar w:fldCharType="end"/>
          </w:r>
        </w:p>
        <w:p w14:paraId="6B9C7195"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2</w:t>
          </w:r>
          <w:r>
            <w:rPr>
              <w:rFonts w:asciiTheme="minorHAnsi" w:hAnsiTheme="minorHAnsi"/>
              <w:noProof/>
              <w:color w:val="auto"/>
              <w:sz w:val="24"/>
              <w:szCs w:val="24"/>
              <w:lang w:eastAsia="ja-JP"/>
            </w:rPr>
            <w:tab/>
          </w:r>
          <w:r>
            <w:rPr>
              <w:noProof/>
            </w:rPr>
            <w:t>General Remarks on Data Analysis</w:t>
          </w:r>
          <w:r>
            <w:rPr>
              <w:noProof/>
            </w:rPr>
            <w:tab/>
          </w:r>
          <w:r>
            <w:rPr>
              <w:noProof/>
            </w:rPr>
            <w:fldChar w:fldCharType="begin"/>
          </w:r>
          <w:r>
            <w:rPr>
              <w:noProof/>
            </w:rPr>
            <w:instrText xml:space="preserve"> PAGEREF _Toc461199502 \h </w:instrText>
          </w:r>
          <w:r>
            <w:rPr>
              <w:noProof/>
            </w:rPr>
          </w:r>
          <w:r>
            <w:rPr>
              <w:noProof/>
            </w:rPr>
            <w:fldChar w:fldCharType="separate"/>
          </w:r>
          <w:r>
            <w:rPr>
              <w:noProof/>
            </w:rPr>
            <w:t>14</w:t>
          </w:r>
          <w:r>
            <w:rPr>
              <w:noProof/>
            </w:rPr>
            <w:fldChar w:fldCharType="end"/>
          </w:r>
        </w:p>
        <w:p w14:paraId="6BBE4275"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3</w:t>
          </w:r>
          <w:r>
            <w:rPr>
              <w:rFonts w:asciiTheme="minorHAnsi" w:hAnsiTheme="minorHAnsi"/>
              <w:noProof/>
              <w:color w:val="auto"/>
              <w:sz w:val="24"/>
              <w:szCs w:val="24"/>
              <w:lang w:eastAsia="ja-JP"/>
            </w:rPr>
            <w:tab/>
          </w:r>
          <w:r>
            <w:rPr>
              <w:noProof/>
            </w:rPr>
            <w:t>Data Analysis for Intensity Experiments</w:t>
          </w:r>
          <w:r>
            <w:rPr>
              <w:noProof/>
            </w:rPr>
            <w:tab/>
          </w:r>
          <w:r>
            <w:rPr>
              <w:noProof/>
            </w:rPr>
            <w:fldChar w:fldCharType="begin"/>
          </w:r>
          <w:r>
            <w:rPr>
              <w:noProof/>
            </w:rPr>
            <w:instrText xml:space="preserve"> PAGEREF _Toc461199503 \h </w:instrText>
          </w:r>
          <w:r>
            <w:rPr>
              <w:noProof/>
            </w:rPr>
          </w:r>
          <w:r>
            <w:rPr>
              <w:noProof/>
            </w:rPr>
            <w:fldChar w:fldCharType="separate"/>
          </w:r>
          <w:r>
            <w:rPr>
              <w:noProof/>
            </w:rPr>
            <w:t>15</w:t>
          </w:r>
          <w:r>
            <w:rPr>
              <w:noProof/>
            </w:rPr>
            <w:fldChar w:fldCharType="end"/>
          </w:r>
        </w:p>
        <w:p w14:paraId="7D0880E8"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4</w:t>
          </w:r>
          <w:r>
            <w:rPr>
              <w:rFonts w:asciiTheme="minorHAnsi" w:hAnsiTheme="minorHAnsi"/>
              <w:noProof/>
              <w:color w:val="auto"/>
              <w:sz w:val="24"/>
              <w:szCs w:val="24"/>
              <w:lang w:eastAsia="ja-JP"/>
            </w:rPr>
            <w:tab/>
          </w:r>
          <w:r>
            <w:rPr>
              <w:noProof/>
            </w:rPr>
            <w:t>Data Analysis for Kinetic Isotope Effect and Temperature Dependence</w:t>
          </w:r>
          <w:r>
            <w:rPr>
              <w:noProof/>
            </w:rPr>
            <w:tab/>
          </w:r>
          <w:r>
            <w:rPr>
              <w:noProof/>
            </w:rPr>
            <w:fldChar w:fldCharType="begin"/>
          </w:r>
          <w:r>
            <w:rPr>
              <w:noProof/>
            </w:rPr>
            <w:instrText xml:space="preserve"> PAGEREF _Toc461199504 \h </w:instrText>
          </w:r>
          <w:r>
            <w:rPr>
              <w:noProof/>
            </w:rPr>
          </w:r>
          <w:r>
            <w:rPr>
              <w:noProof/>
            </w:rPr>
            <w:fldChar w:fldCharType="separate"/>
          </w:r>
          <w:r>
            <w:rPr>
              <w:noProof/>
            </w:rPr>
            <w:t>15</w:t>
          </w:r>
          <w:r>
            <w:rPr>
              <w:noProof/>
            </w:rPr>
            <w:fldChar w:fldCharType="end"/>
          </w:r>
        </w:p>
        <w:p w14:paraId="4A462E9B"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5</w:t>
          </w:r>
          <w:r>
            <w:rPr>
              <w:rFonts w:asciiTheme="minorHAnsi" w:hAnsiTheme="minorHAnsi"/>
              <w:noProof/>
              <w:color w:val="auto"/>
              <w:sz w:val="24"/>
              <w:szCs w:val="24"/>
              <w:lang w:eastAsia="ja-JP"/>
            </w:rPr>
            <w:tab/>
          </w:r>
          <w:r>
            <w:rPr>
              <w:noProof/>
            </w:rPr>
            <w:t>Data Analysis for Dual Irradiation Experiments</w:t>
          </w:r>
          <w:r>
            <w:rPr>
              <w:noProof/>
            </w:rPr>
            <w:tab/>
          </w:r>
          <w:r>
            <w:rPr>
              <w:noProof/>
            </w:rPr>
            <w:fldChar w:fldCharType="begin"/>
          </w:r>
          <w:r>
            <w:rPr>
              <w:noProof/>
            </w:rPr>
            <w:instrText xml:space="preserve"> PAGEREF _Toc461199505 \h </w:instrText>
          </w:r>
          <w:r>
            <w:rPr>
              <w:noProof/>
            </w:rPr>
          </w:r>
          <w:r>
            <w:rPr>
              <w:noProof/>
            </w:rPr>
            <w:fldChar w:fldCharType="separate"/>
          </w:r>
          <w:r>
            <w:rPr>
              <w:noProof/>
            </w:rPr>
            <w:t>16</w:t>
          </w:r>
          <w:r>
            <w:rPr>
              <w:noProof/>
            </w:rPr>
            <w:fldChar w:fldCharType="end"/>
          </w:r>
        </w:p>
        <w:p w14:paraId="0176C090" w14:textId="77777777" w:rsidR="00CC7165" w:rsidRDefault="00CC7165" w:rsidP="00CC7165">
          <w:pPr>
            <w:pStyle w:val="TOC2"/>
            <w:rPr>
              <w:rFonts w:asciiTheme="minorHAnsi" w:hAnsiTheme="minorHAnsi"/>
              <w:noProof/>
              <w:sz w:val="24"/>
              <w:szCs w:val="24"/>
              <w:lang w:eastAsia="ja-JP"/>
            </w:rPr>
          </w:pPr>
          <w:r>
            <w:rPr>
              <w:noProof/>
            </w:rPr>
            <w:t>4.3</w:t>
          </w:r>
          <w:r>
            <w:rPr>
              <w:rFonts w:asciiTheme="minorHAnsi" w:hAnsiTheme="minorHAnsi"/>
              <w:noProof/>
              <w:sz w:val="24"/>
              <w:szCs w:val="24"/>
              <w:lang w:eastAsia="ja-JP"/>
            </w:rPr>
            <w:tab/>
          </w:r>
          <w:r>
            <w:rPr>
              <w:noProof/>
            </w:rPr>
            <w:t>Gas Phase O</w:t>
          </w:r>
          <w:r w:rsidRPr="000F3A95">
            <w:rPr>
              <w:noProof/>
              <w:vertAlign w:val="subscript"/>
            </w:rPr>
            <w:t>2</w:t>
          </w:r>
          <w:r>
            <w:rPr>
              <w:noProof/>
            </w:rPr>
            <w:t xml:space="preserve"> Measurement</w:t>
          </w:r>
          <w:r>
            <w:rPr>
              <w:noProof/>
            </w:rPr>
            <w:tab/>
          </w:r>
          <w:r>
            <w:rPr>
              <w:noProof/>
            </w:rPr>
            <w:fldChar w:fldCharType="begin"/>
          </w:r>
          <w:r>
            <w:rPr>
              <w:noProof/>
            </w:rPr>
            <w:instrText xml:space="preserve"> PAGEREF _Toc461199506 \h </w:instrText>
          </w:r>
          <w:r>
            <w:rPr>
              <w:noProof/>
            </w:rPr>
          </w:r>
          <w:r>
            <w:rPr>
              <w:noProof/>
            </w:rPr>
            <w:fldChar w:fldCharType="separate"/>
          </w:r>
          <w:r>
            <w:rPr>
              <w:noProof/>
            </w:rPr>
            <w:t>18</w:t>
          </w:r>
          <w:r>
            <w:rPr>
              <w:noProof/>
            </w:rPr>
            <w:fldChar w:fldCharType="end"/>
          </w:r>
        </w:p>
        <w:p w14:paraId="43C5F608"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3.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199507 \h </w:instrText>
          </w:r>
          <w:r>
            <w:rPr>
              <w:noProof/>
            </w:rPr>
          </w:r>
          <w:r>
            <w:rPr>
              <w:noProof/>
            </w:rPr>
            <w:fldChar w:fldCharType="separate"/>
          </w:r>
          <w:r>
            <w:rPr>
              <w:noProof/>
            </w:rPr>
            <w:t>18</w:t>
          </w:r>
          <w:r>
            <w:rPr>
              <w:noProof/>
            </w:rPr>
            <w:fldChar w:fldCharType="end"/>
          </w:r>
        </w:p>
        <w:p w14:paraId="1C7C60B5"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3.2</w:t>
          </w:r>
          <w:r>
            <w:rPr>
              <w:rFonts w:asciiTheme="minorHAnsi" w:hAnsiTheme="minorHAnsi"/>
              <w:noProof/>
              <w:color w:val="auto"/>
              <w:sz w:val="24"/>
              <w:szCs w:val="24"/>
              <w:lang w:eastAsia="ja-JP"/>
            </w:rPr>
            <w:tab/>
          </w:r>
          <w:r>
            <w:rPr>
              <w:noProof/>
            </w:rPr>
            <w:t>Data Analysis and O</w:t>
          </w:r>
          <w:r w:rsidRPr="000F3A95">
            <w:rPr>
              <w:noProof/>
              <w:vertAlign w:val="subscript"/>
            </w:rPr>
            <w:t>2</w:t>
          </w:r>
          <w:r>
            <w:rPr>
              <w:noProof/>
            </w:rPr>
            <w:t xml:space="preserve"> Consumption Reaction</w:t>
          </w:r>
          <w:r>
            <w:rPr>
              <w:noProof/>
            </w:rPr>
            <w:tab/>
          </w:r>
          <w:r>
            <w:rPr>
              <w:noProof/>
            </w:rPr>
            <w:fldChar w:fldCharType="begin"/>
          </w:r>
          <w:r>
            <w:rPr>
              <w:noProof/>
            </w:rPr>
            <w:instrText xml:space="preserve"> PAGEREF _Toc461199508 \h </w:instrText>
          </w:r>
          <w:r>
            <w:rPr>
              <w:noProof/>
            </w:rPr>
          </w:r>
          <w:r>
            <w:rPr>
              <w:noProof/>
            </w:rPr>
            <w:fldChar w:fldCharType="separate"/>
          </w:r>
          <w:r>
            <w:rPr>
              <w:noProof/>
            </w:rPr>
            <w:t>18</w:t>
          </w:r>
          <w:r>
            <w:rPr>
              <w:noProof/>
            </w:rPr>
            <w:fldChar w:fldCharType="end"/>
          </w:r>
        </w:p>
        <w:p w14:paraId="6A96CFDA" w14:textId="77777777" w:rsidR="00CC7165" w:rsidRDefault="00CC7165" w:rsidP="00CC7165">
          <w:pPr>
            <w:pStyle w:val="TOC2"/>
            <w:rPr>
              <w:rFonts w:asciiTheme="minorHAnsi" w:hAnsiTheme="minorHAnsi"/>
              <w:noProof/>
              <w:sz w:val="24"/>
              <w:szCs w:val="24"/>
              <w:lang w:eastAsia="ja-JP"/>
            </w:rPr>
          </w:pPr>
          <w:r>
            <w:rPr>
              <w:noProof/>
            </w:rPr>
            <w:t>4.4</w:t>
          </w:r>
          <w:r>
            <w:rPr>
              <w:rFonts w:asciiTheme="minorHAnsi" w:hAnsiTheme="minorHAnsi"/>
              <w:noProof/>
              <w:sz w:val="24"/>
              <w:szCs w:val="24"/>
              <w:lang w:eastAsia="ja-JP"/>
            </w:rPr>
            <w:tab/>
          </w:r>
          <w:r>
            <w:rPr>
              <w:noProof/>
            </w:rPr>
            <w:t>Comparison of 2-cis and O</w:t>
          </w:r>
          <w:r w:rsidRPr="000F3A95">
            <w:rPr>
              <w:noProof/>
              <w:vertAlign w:val="subscript"/>
            </w:rPr>
            <w:t>2</w:t>
          </w:r>
          <w:r>
            <w:rPr>
              <w:noProof/>
            </w:rPr>
            <w:t xml:space="preserve"> Formation Rates</w:t>
          </w:r>
          <w:r>
            <w:rPr>
              <w:noProof/>
            </w:rPr>
            <w:tab/>
          </w:r>
          <w:r>
            <w:rPr>
              <w:noProof/>
            </w:rPr>
            <w:fldChar w:fldCharType="begin"/>
          </w:r>
          <w:r>
            <w:rPr>
              <w:noProof/>
            </w:rPr>
            <w:instrText xml:space="preserve"> PAGEREF _Toc461199509 \h </w:instrText>
          </w:r>
          <w:r>
            <w:rPr>
              <w:noProof/>
            </w:rPr>
          </w:r>
          <w:r>
            <w:rPr>
              <w:noProof/>
            </w:rPr>
            <w:fldChar w:fldCharType="separate"/>
          </w:r>
          <w:r>
            <w:rPr>
              <w:noProof/>
            </w:rPr>
            <w:t>19</w:t>
          </w:r>
          <w:r>
            <w:rPr>
              <w:noProof/>
            </w:rPr>
            <w:fldChar w:fldCharType="end"/>
          </w:r>
        </w:p>
        <w:p w14:paraId="36B0BEB4" w14:textId="77777777" w:rsidR="00CC7165" w:rsidRDefault="00CC7165" w:rsidP="00CC7165">
          <w:pPr>
            <w:pStyle w:val="TOC2"/>
            <w:rPr>
              <w:rFonts w:asciiTheme="minorHAnsi" w:hAnsiTheme="minorHAnsi"/>
              <w:noProof/>
              <w:sz w:val="24"/>
              <w:szCs w:val="24"/>
              <w:lang w:eastAsia="ja-JP"/>
            </w:rPr>
          </w:pPr>
          <w:r>
            <w:rPr>
              <w:noProof/>
            </w:rPr>
            <w:t>4.5</w:t>
          </w:r>
          <w:r>
            <w:rPr>
              <w:rFonts w:asciiTheme="minorHAnsi" w:hAnsiTheme="minorHAnsi"/>
              <w:noProof/>
              <w:sz w:val="24"/>
              <w:szCs w:val="24"/>
              <w:lang w:eastAsia="ja-JP"/>
            </w:rPr>
            <w:tab/>
          </w:r>
          <w:r>
            <w:rPr>
              <w:noProof/>
            </w:rPr>
            <w:t>Photographs of Irradiation Set-Ups</w:t>
          </w:r>
          <w:r>
            <w:rPr>
              <w:noProof/>
            </w:rPr>
            <w:tab/>
          </w:r>
          <w:r>
            <w:rPr>
              <w:noProof/>
            </w:rPr>
            <w:fldChar w:fldCharType="begin"/>
          </w:r>
          <w:r>
            <w:rPr>
              <w:noProof/>
            </w:rPr>
            <w:instrText xml:space="preserve"> PAGEREF _Toc461199510 \h </w:instrText>
          </w:r>
          <w:r>
            <w:rPr>
              <w:noProof/>
            </w:rPr>
          </w:r>
          <w:r>
            <w:rPr>
              <w:noProof/>
            </w:rPr>
            <w:fldChar w:fldCharType="separate"/>
          </w:r>
          <w:r>
            <w:rPr>
              <w:noProof/>
            </w:rPr>
            <w:t>21</w:t>
          </w:r>
          <w:r>
            <w:rPr>
              <w:noProof/>
            </w:rPr>
            <w:fldChar w:fldCharType="end"/>
          </w:r>
        </w:p>
        <w:p w14:paraId="3590D76F" w14:textId="77777777" w:rsidR="00CC7165" w:rsidRDefault="00CC7165">
          <w:pPr>
            <w:pStyle w:val="TOC1"/>
            <w:tabs>
              <w:tab w:val="left" w:pos="373"/>
              <w:tab w:val="right" w:leader="dot" w:pos="9730"/>
            </w:tabs>
            <w:rPr>
              <w:rFonts w:asciiTheme="minorHAnsi" w:hAnsiTheme="minorHAnsi"/>
              <w:b w:val="0"/>
              <w:noProof/>
              <w:lang w:eastAsia="ja-JP"/>
            </w:rPr>
          </w:pPr>
          <w:r>
            <w:rPr>
              <w:noProof/>
            </w:rPr>
            <w:t>5</w:t>
          </w:r>
          <w:r>
            <w:rPr>
              <w:rFonts w:asciiTheme="minorHAnsi" w:hAnsiTheme="minorHAnsi"/>
              <w:b w:val="0"/>
              <w:noProof/>
              <w:lang w:eastAsia="ja-JP"/>
            </w:rPr>
            <w:tab/>
          </w:r>
          <w:r>
            <w:rPr>
              <w:noProof/>
            </w:rPr>
            <w:t>H</w:t>
          </w:r>
          <w:r w:rsidRPr="000F3A95">
            <w:rPr>
              <w:noProof/>
              <w:vertAlign w:val="subscript"/>
            </w:rPr>
            <w:t>2</w:t>
          </w:r>
          <w:r>
            <w:rPr>
              <w:noProof/>
            </w:rPr>
            <w:t>O</w:t>
          </w:r>
          <w:r w:rsidRPr="000F3A95">
            <w:rPr>
              <w:noProof/>
              <w:vertAlign w:val="subscript"/>
            </w:rPr>
            <w:t xml:space="preserve">2 </w:t>
          </w:r>
          <w:r>
            <w:rPr>
              <w:noProof/>
            </w:rPr>
            <w:t>Disproportionation</w:t>
          </w:r>
          <w:r>
            <w:rPr>
              <w:noProof/>
            </w:rPr>
            <w:tab/>
          </w:r>
          <w:r>
            <w:rPr>
              <w:noProof/>
            </w:rPr>
            <w:fldChar w:fldCharType="begin"/>
          </w:r>
          <w:r>
            <w:rPr>
              <w:noProof/>
            </w:rPr>
            <w:instrText xml:space="preserve"> PAGEREF _Toc461199511 \h </w:instrText>
          </w:r>
          <w:r>
            <w:rPr>
              <w:noProof/>
            </w:rPr>
          </w:r>
          <w:r>
            <w:rPr>
              <w:noProof/>
            </w:rPr>
            <w:fldChar w:fldCharType="separate"/>
          </w:r>
          <w:r>
            <w:rPr>
              <w:noProof/>
            </w:rPr>
            <w:t>23</w:t>
          </w:r>
          <w:r>
            <w:rPr>
              <w:noProof/>
            </w:rPr>
            <w:fldChar w:fldCharType="end"/>
          </w:r>
        </w:p>
        <w:p w14:paraId="10A58136" w14:textId="77777777" w:rsidR="00CC7165" w:rsidRDefault="00CC7165" w:rsidP="00CC7165">
          <w:pPr>
            <w:pStyle w:val="TOC2"/>
            <w:rPr>
              <w:rFonts w:asciiTheme="minorHAnsi" w:hAnsiTheme="minorHAnsi"/>
              <w:noProof/>
              <w:sz w:val="24"/>
              <w:szCs w:val="24"/>
              <w:lang w:eastAsia="ja-JP"/>
            </w:rPr>
          </w:pPr>
          <w:r>
            <w:rPr>
              <w:noProof/>
            </w:rPr>
            <w:t>5.1</w:t>
          </w:r>
          <w:r>
            <w:rPr>
              <w:rFonts w:asciiTheme="minorHAnsi" w:hAnsiTheme="minorHAnsi"/>
              <w:noProof/>
              <w:sz w:val="24"/>
              <w:szCs w:val="24"/>
              <w:lang w:eastAsia="ja-JP"/>
            </w:rPr>
            <w:tab/>
          </w:r>
          <w:r>
            <w:rPr>
              <w:noProof/>
            </w:rPr>
            <w:t>Experimental Procedure</w:t>
          </w:r>
          <w:r>
            <w:rPr>
              <w:noProof/>
            </w:rPr>
            <w:tab/>
          </w:r>
          <w:r>
            <w:rPr>
              <w:noProof/>
            </w:rPr>
            <w:fldChar w:fldCharType="begin"/>
          </w:r>
          <w:r>
            <w:rPr>
              <w:noProof/>
            </w:rPr>
            <w:instrText xml:space="preserve"> PAGEREF _Toc461199512 \h </w:instrText>
          </w:r>
          <w:r>
            <w:rPr>
              <w:noProof/>
            </w:rPr>
          </w:r>
          <w:r>
            <w:rPr>
              <w:noProof/>
            </w:rPr>
            <w:fldChar w:fldCharType="separate"/>
          </w:r>
          <w:r>
            <w:rPr>
              <w:noProof/>
            </w:rPr>
            <w:t>23</w:t>
          </w:r>
          <w:r>
            <w:rPr>
              <w:noProof/>
            </w:rPr>
            <w:fldChar w:fldCharType="end"/>
          </w:r>
        </w:p>
        <w:p w14:paraId="385ABDD3" w14:textId="77777777" w:rsidR="00CC7165" w:rsidRDefault="00CC7165" w:rsidP="00CC7165">
          <w:pPr>
            <w:pStyle w:val="TOC2"/>
            <w:rPr>
              <w:rFonts w:asciiTheme="minorHAnsi" w:hAnsiTheme="minorHAnsi"/>
              <w:noProof/>
              <w:sz w:val="24"/>
              <w:szCs w:val="24"/>
              <w:lang w:eastAsia="ja-JP"/>
            </w:rPr>
          </w:pPr>
          <w:r>
            <w:rPr>
              <w:noProof/>
            </w:rPr>
            <w:t>5.2</w:t>
          </w:r>
          <w:r>
            <w:rPr>
              <w:rFonts w:asciiTheme="minorHAnsi" w:hAnsiTheme="minorHAnsi"/>
              <w:noProof/>
              <w:sz w:val="24"/>
              <w:szCs w:val="24"/>
              <w:lang w:eastAsia="ja-JP"/>
            </w:rPr>
            <w:tab/>
          </w:r>
          <w:r>
            <w:rPr>
              <w:noProof/>
            </w:rPr>
            <w:t>Data Analysis</w:t>
          </w:r>
          <w:r>
            <w:rPr>
              <w:noProof/>
            </w:rPr>
            <w:tab/>
          </w:r>
          <w:r>
            <w:rPr>
              <w:noProof/>
            </w:rPr>
            <w:fldChar w:fldCharType="begin"/>
          </w:r>
          <w:r>
            <w:rPr>
              <w:noProof/>
            </w:rPr>
            <w:instrText xml:space="preserve"> PAGEREF _Toc461199513 \h </w:instrText>
          </w:r>
          <w:r>
            <w:rPr>
              <w:noProof/>
            </w:rPr>
          </w:r>
          <w:r>
            <w:rPr>
              <w:noProof/>
            </w:rPr>
            <w:fldChar w:fldCharType="separate"/>
          </w:r>
          <w:r>
            <w:rPr>
              <w:noProof/>
            </w:rPr>
            <w:t>23</w:t>
          </w:r>
          <w:r>
            <w:rPr>
              <w:noProof/>
            </w:rPr>
            <w:fldChar w:fldCharType="end"/>
          </w:r>
        </w:p>
        <w:p w14:paraId="0C310CE4" w14:textId="77777777" w:rsidR="00CC7165" w:rsidRDefault="00CC7165">
          <w:pPr>
            <w:pStyle w:val="TOC1"/>
            <w:tabs>
              <w:tab w:val="left" w:pos="373"/>
              <w:tab w:val="right" w:leader="dot" w:pos="9730"/>
            </w:tabs>
            <w:rPr>
              <w:rFonts w:asciiTheme="minorHAnsi" w:hAnsiTheme="minorHAnsi"/>
              <w:b w:val="0"/>
              <w:noProof/>
              <w:lang w:eastAsia="ja-JP"/>
            </w:rPr>
          </w:pPr>
          <w:r>
            <w:rPr>
              <w:noProof/>
            </w:rPr>
            <w:t>6</w:t>
          </w:r>
          <w:r>
            <w:rPr>
              <w:rFonts w:asciiTheme="minorHAnsi" w:hAnsiTheme="minorHAnsi"/>
              <w:b w:val="0"/>
              <w:noProof/>
              <w:lang w:eastAsia="ja-JP"/>
            </w:rPr>
            <w:tab/>
          </w:r>
          <w:r>
            <w:rPr>
              <w:noProof/>
            </w:rPr>
            <w:t>Chemical Actinometry</w:t>
          </w:r>
          <w:r>
            <w:rPr>
              <w:noProof/>
            </w:rPr>
            <w:tab/>
          </w:r>
          <w:r>
            <w:rPr>
              <w:noProof/>
            </w:rPr>
            <w:fldChar w:fldCharType="begin"/>
          </w:r>
          <w:r>
            <w:rPr>
              <w:noProof/>
            </w:rPr>
            <w:instrText xml:space="preserve"> PAGEREF _Toc461199514 \h </w:instrText>
          </w:r>
          <w:r>
            <w:rPr>
              <w:noProof/>
            </w:rPr>
          </w:r>
          <w:r>
            <w:rPr>
              <w:noProof/>
            </w:rPr>
            <w:fldChar w:fldCharType="separate"/>
          </w:r>
          <w:r>
            <w:rPr>
              <w:noProof/>
            </w:rPr>
            <w:t>25</w:t>
          </w:r>
          <w:r>
            <w:rPr>
              <w:noProof/>
            </w:rPr>
            <w:fldChar w:fldCharType="end"/>
          </w:r>
        </w:p>
        <w:p w14:paraId="50C83402" w14:textId="77777777" w:rsidR="00CC7165" w:rsidRDefault="00CC7165" w:rsidP="00CC7165">
          <w:pPr>
            <w:pStyle w:val="TOC2"/>
            <w:rPr>
              <w:rFonts w:asciiTheme="minorHAnsi" w:hAnsiTheme="minorHAnsi"/>
              <w:noProof/>
              <w:sz w:val="24"/>
              <w:szCs w:val="24"/>
              <w:lang w:eastAsia="ja-JP"/>
            </w:rPr>
          </w:pPr>
          <w:r>
            <w:rPr>
              <w:noProof/>
            </w:rPr>
            <w:t>6.1</w:t>
          </w:r>
          <w:r>
            <w:rPr>
              <w:rFonts w:asciiTheme="minorHAnsi" w:hAnsiTheme="minorHAnsi"/>
              <w:noProof/>
              <w:sz w:val="24"/>
              <w:szCs w:val="24"/>
              <w:lang w:eastAsia="ja-JP"/>
            </w:rPr>
            <w:tab/>
          </w:r>
          <w:r>
            <w:rPr>
              <w:noProof/>
            </w:rPr>
            <w:t>Light Source Spectra</w:t>
          </w:r>
          <w:r>
            <w:rPr>
              <w:noProof/>
            </w:rPr>
            <w:tab/>
          </w:r>
          <w:r>
            <w:rPr>
              <w:noProof/>
            </w:rPr>
            <w:fldChar w:fldCharType="begin"/>
          </w:r>
          <w:r>
            <w:rPr>
              <w:noProof/>
            </w:rPr>
            <w:instrText xml:space="preserve"> PAGEREF _Toc461199515 \h </w:instrText>
          </w:r>
          <w:r>
            <w:rPr>
              <w:noProof/>
            </w:rPr>
          </w:r>
          <w:r>
            <w:rPr>
              <w:noProof/>
            </w:rPr>
            <w:fldChar w:fldCharType="separate"/>
          </w:r>
          <w:r>
            <w:rPr>
              <w:noProof/>
            </w:rPr>
            <w:t>25</w:t>
          </w:r>
          <w:r>
            <w:rPr>
              <w:noProof/>
            </w:rPr>
            <w:fldChar w:fldCharType="end"/>
          </w:r>
        </w:p>
        <w:p w14:paraId="2B801EDF" w14:textId="77777777" w:rsidR="00CC7165" w:rsidRDefault="00CC7165" w:rsidP="00CC7165">
          <w:pPr>
            <w:pStyle w:val="TOC2"/>
            <w:rPr>
              <w:rFonts w:asciiTheme="minorHAnsi" w:hAnsiTheme="minorHAnsi"/>
              <w:noProof/>
              <w:sz w:val="24"/>
              <w:szCs w:val="24"/>
              <w:lang w:eastAsia="ja-JP"/>
            </w:rPr>
          </w:pPr>
          <w:r>
            <w:rPr>
              <w:noProof/>
            </w:rPr>
            <w:t>6.2</w:t>
          </w:r>
          <w:r>
            <w:rPr>
              <w:rFonts w:asciiTheme="minorHAnsi" w:hAnsiTheme="minorHAnsi"/>
              <w:noProof/>
              <w:sz w:val="24"/>
              <w:szCs w:val="24"/>
              <w:lang w:eastAsia="ja-JP"/>
            </w:rPr>
            <w:tab/>
          </w:r>
          <w:r>
            <w:rPr>
              <w:noProof/>
            </w:rPr>
            <w:t>Experimental Procedure</w:t>
          </w:r>
          <w:r>
            <w:rPr>
              <w:noProof/>
            </w:rPr>
            <w:tab/>
          </w:r>
          <w:r>
            <w:rPr>
              <w:noProof/>
            </w:rPr>
            <w:fldChar w:fldCharType="begin"/>
          </w:r>
          <w:r>
            <w:rPr>
              <w:noProof/>
            </w:rPr>
            <w:instrText xml:space="preserve"> PAGEREF _Toc461199516 \h </w:instrText>
          </w:r>
          <w:r>
            <w:rPr>
              <w:noProof/>
            </w:rPr>
          </w:r>
          <w:r>
            <w:rPr>
              <w:noProof/>
            </w:rPr>
            <w:fldChar w:fldCharType="separate"/>
          </w:r>
          <w:r>
            <w:rPr>
              <w:noProof/>
            </w:rPr>
            <w:t>26</w:t>
          </w:r>
          <w:r>
            <w:rPr>
              <w:noProof/>
            </w:rPr>
            <w:fldChar w:fldCharType="end"/>
          </w:r>
        </w:p>
        <w:p w14:paraId="6D2D2B4C" w14:textId="77777777" w:rsidR="00CC7165" w:rsidRDefault="00CC7165" w:rsidP="00CC7165">
          <w:pPr>
            <w:pStyle w:val="TOC2"/>
            <w:rPr>
              <w:rFonts w:asciiTheme="minorHAnsi" w:hAnsiTheme="minorHAnsi"/>
              <w:noProof/>
              <w:sz w:val="24"/>
              <w:szCs w:val="24"/>
              <w:lang w:eastAsia="ja-JP"/>
            </w:rPr>
          </w:pPr>
          <w:r>
            <w:rPr>
              <w:noProof/>
            </w:rPr>
            <w:t>6.3</w:t>
          </w:r>
          <w:r>
            <w:rPr>
              <w:rFonts w:asciiTheme="minorHAnsi" w:hAnsiTheme="minorHAnsi"/>
              <w:noProof/>
              <w:sz w:val="24"/>
              <w:szCs w:val="24"/>
              <w:lang w:eastAsia="ja-JP"/>
            </w:rPr>
            <w:tab/>
          </w:r>
          <w:r>
            <w:rPr>
              <w:noProof/>
            </w:rPr>
            <w:t>Chemical Actinometry Data and Analysis</w:t>
          </w:r>
          <w:r>
            <w:rPr>
              <w:noProof/>
            </w:rPr>
            <w:tab/>
          </w:r>
          <w:r>
            <w:rPr>
              <w:noProof/>
            </w:rPr>
            <w:fldChar w:fldCharType="begin"/>
          </w:r>
          <w:r>
            <w:rPr>
              <w:noProof/>
            </w:rPr>
            <w:instrText xml:space="preserve"> PAGEREF _Toc461199517 \h </w:instrText>
          </w:r>
          <w:r>
            <w:rPr>
              <w:noProof/>
            </w:rPr>
          </w:r>
          <w:r>
            <w:rPr>
              <w:noProof/>
            </w:rPr>
            <w:fldChar w:fldCharType="separate"/>
          </w:r>
          <w:r>
            <w:rPr>
              <w:noProof/>
            </w:rPr>
            <w:t>26</w:t>
          </w:r>
          <w:r>
            <w:rPr>
              <w:noProof/>
            </w:rPr>
            <w:fldChar w:fldCharType="end"/>
          </w:r>
        </w:p>
        <w:p w14:paraId="78E2FE17" w14:textId="77777777" w:rsidR="00CC7165" w:rsidRDefault="00CC7165">
          <w:pPr>
            <w:pStyle w:val="TOC1"/>
            <w:tabs>
              <w:tab w:val="left" w:pos="373"/>
              <w:tab w:val="right" w:leader="dot" w:pos="9730"/>
            </w:tabs>
            <w:rPr>
              <w:rFonts w:asciiTheme="minorHAnsi" w:hAnsiTheme="minorHAnsi"/>
              <w:b w:val="0"/>
              <w:noProof/>
              <w:lang w:eastAsia="ja-JP"/>
            </w:rPr>
          </w:pPr>
          <w:r>
            <w:rPr>
              <w:noProof/>
            </w:rPr>
            <w:t>7</w:t>
          </w:r>
          <w:r>
            <w:rPr>
              <w:rFonts w:asciiTheme="minorHAnsi" w:hAnsiTheme="minorHAnsi"/>
              <w:b w:val="0"/>
              <w:noProof/>
              <w:lang w:eastAsia="ja-JP"/>
            </w:rPr>
            <w:tab/>
          </w:r>
          <w:r>
            <w:rPr>
              <w:noProof/>
            </w:rPr>
            <w:t>NMR Data</w:t>
          </w:r>
          <w:r>
            <w:rPr>
              <w:noProof/>
            </w:rPr>
            <w:tab/>
          </w:r>
          <w:r>
            <w:rPr>
              <w:noProof/>
            </w:rPr>
            <w:fldChar w:fldCharType="begin"/>
          </w:r>
          <w:r>
            <w:rPr>
              <w:noProof/>
            </w:rPr>
            <w:instrText xml:space="preserve"> PAGEREF _Toc461199518 \h </w:instrText>
          </w:r>
          <w:r>
            <w:rPr>
              <w:noProof/>
            </w:rPr>
          </w:r>
          <w:r>
            <w:rPr>
              <w:noProof/>
            </w:rPr>
            <w:fldChar w:fldCharType="separate"/>
          </w:r>
          <w:r>
            <w:rPr>
              <w:noProof/>
            </w:rPr>
            <w:t>28</w:t>
          </w:r>
          <w:r>
            <w:rPr>
              <w:noProof/>
            </w:rPr>
            <w:fldChar w:fldCharType="end"/>
          </w:r>
        </w:p>
        <w:p w14:paraId="373A9F62" w14:textId="77777777" w:rsidR="00CC7165" w:rsidRDefault="00CC7165" w:rsidP="00CC7165">
          <w:pPr>
            <w:pStyle w:val="TOC2"/>
            <w:rPr>
              <w:rFonts w:asciiTheme="minorHAnsi" w:hAnsiTheme="minorHAnsi"/>
              <w:noProof/>
              <w:sz w:val="24"/>
              <w:szCs w:val="24"/>
              <w:lang w:eastAsia="ja-JP"/>
            </w:rPr>
          </w:pPr>
          <w:r>
            <w:rPr>
              <w:noProof/>
            </w:rPr>
            <w:t>7.1</w:t>
          </w:r>
          <w:r>
            <w:rPr>
              <w:rFonts w:asciiTheme="minorHAnsi" w:hAnsiTheme="minorHAnsi"/>
              <w:noProof/>
              <w:sz w:val="24"/>
              <w:szCs w:val="24"/>
              <w:lang w:eastAsia="ja-JP"/>
            </w:rPr>
            <w:tab/>
          </w:r>
          <w:r>
            <w:rPr>
              <w:noProof/>
            </w:rPr>
            <w:t>Characterization of 1</w:t>
          </w:r>
          <w:r>
            <w:rPr>
              <w:noProof/>
            </w:rPr>
            <w:tab/>
          </w:r>
          <w:r>
            <w:rPr>
              <w:noProof/>
            </w:rPr>
            <w:fldChar w:fldCharType="begin"/>
          </w:r>
          <w:r>
            <w:rPr>
              <w:noProof/>
            </w:rPr>
            <w:instrText xml:space="preserve"> PAGEREF _Toc461199519 \h </w:instrText>
          </w:r>
          <w:r>
            <w:rPr>
              <w:noProof/>
            </w:rPr>
          </w:r>
          <w:r>
            <w:rPr>
              <w:noProof/>
            </w:rPr>
            <w:fldChar w:fldCharType="separate"/>
          </w:r>
          <w:r>
            <w:rPr>
              <w:noProof/>
            </w:rPr>
            <w:t>28</w:t>
          </w:r>
          <w:r>
            <w:rPr>
              <w:noProof/>
            </w:rPr>
            <w:fldChar w:fldCharType="end"/>
          </w:r>
        </w:p>
        <w:p w14:paraId="5F014326" w14:textId="77777777" w:rsidR="00CC7165" w:rsidRDefault="00CC7165" w:rsidP="00CC7165">
          <w:pPr>
            <w:pStyle w:val="TOC2"/>
            <w:rPr>
              <w:rFonts w:asciiTheme="minorHAnsi" w:hAnsiTheme="minorHAnsi"/>
              <w:noProof/>
              <w:sz w:val="24"/>
              <w:szCs w:val="24"/>
              <w:lang w:eastAsia="ja-JP"/>
            </w:rPr>
          </w:pPr>
          <w:r>
            <w:rPr>
              <w:noProof/>
            </w:rPr>
            <w:t>7.2</w:t>
          </w:r>
          <w:r>
            <w:rPr>
              <w:rFonts w:asciiTheme="minorHAnsi" w:hAnsiTheme="minorHAnsi"/>
              <w:noProof/>
              <w:sz w:val="24"/>
              <w:szCs w:val="24"/>
              <w:lang w:eastAsia="ja-JP"/>
            </w:rPr>
            <w:tab/>
          </w:r>
          <w:r>
            <w:rPr>
              <w:noProof/>
            </w:rPr>
            <w:t>Characterization of 2-trans</w:t>
          </w:r>
          <w:r>
            <w:rPr>
              <w:noProof/>
            </w:rPr>
            <w:tab/>
          </w:r>
          <w:r>
            <w:rPr>
              <w:noProof/>
            </w:rPr>
            <w:fldChar w:fldCharType="begin"/>
          </w:r>
          <w:r>
            <w:rPr>
              <w:noProof/>
            </w:rPr>
            <w:instrText xml:space="preserve"> PAGEREF _Toc461199520 \h </w:instrText>
          </w:r>
          <w:r>
            <w:rPr>
              <w:noProof/>
            </w:rPr>
          </w:r>
          <w:r>
            <w:rPr>
              <w:noProof/>
            </w:rPr>
            <w:fldChar w:fldCharType="separate"/>
          </w:r>
          <w:r>
            <w:rPr>
              <w:noProof/>
            </w:rPr>
            <w:t>37</w:t>
          </w:r>
          <w:r>
            <w:rPr>
              <w:noProof/>
            </w:rPr>
            <w:fldChar w:fldCharType="end"/>
          </w:r>
        </w:p>
        <w:p w14:paraId="4E79ECC2" w14:textId="77777777" w:rsidR="00CC7165" w:rsidRDefault="00CC7165" w:rsidP="00CC7165">
          <w:pPr>
            <w:pStyle w:val="TOC2"/>
            <w:rPr>
              <w:rFonts w:asciiTheme="minorHAnsi" w:hAnsiTheme="minorHAnsi"/>
              <w:noProof/>
              <w:sz w:val="24"/>
              <w:szCs w:val="24"/>
              <w:lang w:eastAsia="ja-JP"/>
            </w:rPr>
          </w:pPr>
          <w:r>
            <w:rPr>
              <w:noProof/>
            </w:rPr>
            <w:t>7.3</w:t>
          </w:r>
          <w:r>
            <w:rPr>
              <w:rFonts w:asciiTheme="minorHAnsi" w:hAnsiTheme="minorHAnsi"/>
              <w:noProof/>
              <w:sz w:val="24"/>
              <w:szCs w:val="24"/>
              <w:lang w:eastAsia="ja-JP"/>
            </w:rPr>
            <w:tab/>
          </w:r>
          <w:r>
            <w:rPr>
              <w:noProof/>
            </w:rPr>
            <w:t>Characterization of (p-cymene)RuCl</w:t>
          </w:r>
          <w:r w:rsidRPr="000F3A95">
            <w:rPr>
              <w:noProof/>
              <w:vertAlign w:val="subscript"/>
            </w:rPr>
            <w:t>2</w:t>
          </w:r>
          <w:r>
            <w:rPr>
              <w:noProof/>
            </w:rPr>
            <w:t>(CO)</w:t>
          </w:r>
          <w:r>
            <w:rPr>
              <w:noProof/>
            </w:rPr>
            <w:tab/>
          </w:r>
          <w:r>
            <w:rPr>
              <w:noProof/>
            </w:rPr>
            <w:fldChar w:fldCharType="begin"/>
          </w:r>
          <w:r>
            <w:rPr>
              <w:noProof/>
            </w:rPr>
            <w:instrText xml:space="preserve"> PAGEREF _Toc461199521 \h </w:instrText>
          </w:r>
          <w:r>
            <w:rPr>
              <w:noProof/>
            </w:rPr>
          </w:r>
          <w:r>
            <w:rPr>
              <w:noProof/>
            </w:rPr>
            <w:fldChar w:fldCharType="separate"/>
          </w:r>
          <w:r>
            <w:rPr>
              <w:noProof/>
            </w:rPr>
            <w:t>39</w:t>
          </w:r>
          <w:r>
            <w:rPr>
              <w:noProof/>
            </w:rPr>
            <w:fldChar w:fldCharType="end"/>
          </w:r>
        </w:p>
        <w:p w14:paraId="367CB428" w14:textId="77777777" w:rsidR="00CC7165" w:rsidRDefault="00CC7165" w:rsidP="00CC7165">
          <w:pPr>
            <w:pStyle w:val="TOC2"/>
            <w:rPr>
              <w:rFonts w:asciiTheme="minorHAnsi" w:hAnsiTheme="minorHAnsi"/>
              <w:noProof/>
              <w:sz w:val="24"/>
              <w:szCs w:val="24"/>
              <w:lang w:eastAsia="ja-JP"/>
            </w:rPr>
          </w:pPr>
          <w:r>
            <w:rPr>
              <w:noProof/>
            </w:rPr>
            <w:t>7.4</w:t>
          </w:r>
          <w:r>
            <w:rPr>
              <w:rFonts w:asciiTheme="minorHAnsi" w:hAnsiTheme="minorHAnsi"/>
              <w:noProof/>
              <w:sz w:val="24"/>
              <w:szCs w:val="24"/>
              <w:lang w:eastAsia="ja-JP"/>
            </w:rPr>
            <w:tab/>
          </w:r>
          <w:r>
            <w:rPr>
              <w:noProof/>
            </w:rPr>
            <w:t>Characterization of (PNN)RuCl</w:t>
          </w:r>
          <w:r w:rsidRPr="000F3A95">
            <w:rPr>
              <w:noProof/>
              <w:vertAlign w:val="subscript"/>
            </w:rPr>
            <w:t>2</w:t>
          </w:r>
          <w:r>
            <w:rPr>
              <w:noProof/>
            </w:rPr>
            <w:t>(CO)</w:t>
          </w:r>
          <w:r>
            <w:rPr>
              <w:noProof/>
            </w:rPr>
            <w:tab/>
          </w:r>
          <w:r>
            <w:rPr>
              <w:noProof/>
            </w:rPr>
            <w:fldChar w:fldCharType="begin"/>
          </w:r>
          <w:r>
            <w:rPr>
              <w:noProof/>
            </w:rPr>
            <w:instrText xml:space="preserve"> PAGEREF _Toc461199522 \h </w:instrText>
          </w:r>
          <w:r>
            <w:rPr>
              <w:noProof/>
            </w:rPr>
          </w:r>
          <w:r>
            <w:rPr>
              <w:noProof/>
            </w:rPr>
            <w:fldChar w:fldCharType="separate"/>
          </w:r>
          <w:r>
            <w:rPr>
              <w:noProof/>
            </w:rPr>
            <w:t>40</w:t>
          </w:r>
          <w:r>
            <w:rPr>
              <w:noProof/>
            </w:rPr>
            <w:fldChar w:fldCharType="end"/>
          </w:r>
        </w:p>
        <w:p w14:paraId="691828A9" w14:textId="77777777" w:rsidR="00CC7165" w:rsidRDefault="00CC7165" w:rsidP="00CC7165">
          <w:pPr>
            <w:pStyle w:val="TOC2"/>
            <w:rPr>
              <w:rFonts w:asciiTheme="minorHAnsi" w:hAnsiTheme="minorHAnsi"/>
              <w:noProof/>
              <w:sz w:val="24"/>
              <w:szCs w:val="24"/>
              <w:lang w:eastAsia="ja-JP"/>
            </w:rPr>
          </w:pPr>
          <w:r>
            <w:rPr>
              <w:noProof/>
            </w:rPr>
            <w:t>7.5</w:t>
          </w:r>
          <w:r>
            <w:rPr>
              <w:rFonts w:asciiTheme="minorHAnsi" w:hAnsiTheme="minorHAnsi"/>
              <w:noProof/>
              <w:sz w:val="24"/>
              <w:szCs w:val="24"/>
              <w:lang w:eastAsia="ja-JP"/>
            </w:rPr>
            <w:tab/>
          </w:r>
          <w:r>
            <w:rPr>
              <w:noProof/>
            </w:rPr>
            <w:t>Data for Irradiated Samples</w:t>
          </w:r>
          <w:r>
            <w:rPr>
              <w:noProof/>
            </w:rPr>
            <w:tab/>
          </w:r>
          <w:r>
            <w:rPr>
              <w:noProof/>
            </w:rPr>
            <w:fldChar w:fldCharType="begin"/>
          </w:r>
          <w:r>
            <w:rPr>
              <w:noProof/>
            </w:rPr>
            <w:instrText xml:space="preserve"> PAGEREF _Toc461199523 \h </w:instrText>
          </w:r>
          <w:r>
            <w:rPr>
              <w:noProof/>
            </w:rPr>
          </w:r>
          <w:r>
            <w:rPr>
              <w:noProof/>
            </w:rPr>
            <w:fldChar w:fldCharType="separate"/>
          </w:r>
          <w:r>
            <w:rPr>
              <w:noProof/>
            </w:rPr>
            <w:t>42</w:t>
          </w:r>
          <w:r>
            <w:rPr>
              <w:noProof/>
            </w:rPr>
            <w:fldChar w:fldCharType="end"/>
          </w:r>
        </w:p>
        <w:p w14:paraId="5EDCDC32" w14:textId="77777777" w:rsidR="00CC7165" w:rsidRDefault="00CC7165" w:rsidP="00CC7165">
          <w:pPr>
            <w:pStyle w:val="TOC2"/>
            <w:rPr>
              <w:rFonts w:asciiTheme="minorHAnsi" w:hAnsiTheme="minorHAnsi"/>
              <w:noProof/>
              <w:sz w:val="24"/>
              <w:szCs w:val="24"/>
              <w:lang w:eastAsia="ja-JP"/>
            </w:rPr>
          </w:pPr>
          <w:r>
            <w:rPr>
              <w:noProof/>
            </w:rPr>
            <w:t>7.6</w:t>
          </w:r>
          <w:r>
            <w:rPr>
              <w:rFonts w:asciiTheme="minorHAnsi" w:hAnsiTheme="minorHAnsi"/>
              <w:noProof/>
              <w:sz w:val="24"/>
              <w:szCs w:val="24"/>
              <w:lang w:eastAsia="ja-JP"/>
            </w:rPr>
            <w:tab/>
          </w:r>
          <w:r>
            <w:rPr>
              <w:noProof/>
            </w:rPr>
            <w:t>Isomerization Reactions in the Dark</w:t>
          </w:r>
          <w:r>
            <w:rPr>
              <w:noProof/>
            </w:rPr>
            <w:tab/>
          </w:r>
          <w:r>
            <w:rPr>
              <w:noProof/>
            </w:rPr>
            <w:fldChar w:fldCharType="begin"/>
          </w:r>
          <w:r>
            <w:rPr>
              <w:noProof/>
            </w:rPr>
            <w:instrText xml:space="preserve"> PAGEREF _Toc461199524 \h </w:instrText>
          </w:r>
          <w:r>
            <w:rPr>
              <w:noProof/>
            </w:rPr>
          </w:r>
          <w:r>
            <w:rPr>
              <w:noProof/>
            </w:rPr>
            <w:fldChar w:fldCharType="separate"/>
          </w:r>
          <w:r>
            <w:rPr>
              <w:noProof/>
            </w:rPr>
            <w:t>53</w:t>
          </w:r>
          <w:r>
            <w:rPr>
              <w:noProof/>
            </w:rPr>
            <w:fldChar w:fldCharType="end"/>
          </w:r>
        </w:p>
        <w:p w14:paraId="59F84D38" w14:textId="77777777" w:rsidR="00CC7165" w:rsidRDefault="00CC7165" w:rsidP="00CC7165">
          <w:pPr>
            <w:pStyle w:val="TOC2"/>
            <w:rPr>
              <w:rFonts w:asciiTheme="minorHAnsi" w:hAnsiTheme="minorHAnsi"/>
              <w:noProof/>
              <w:sz w:val="24"/>
              <w:szCs w:val="24"/>
              <w:lang w:eastAsia="ja-JP"/>
            </w:rPr>
          </w:pPr>
          <w:r>
            <w:rPr>
              <w:noProof/>
            </w:rPr>
            <w:t>7.7</w:t>
          </w:r>
          <w:r>
            <w:rPr>
              <w:rFonts w:asciiTheme="minorHAnsi" w:hAnsiTheme="minorHAnsi"/>
              <w:noProof/>
              <w:sz w:val="24"/>
              <w:szCs w:val="24"/>
              <w:lang w:eastAsia="ja-JP"/>
            </w:rPr>
            <w:tab/>
          </w:r>
          <w:r>
            <w:rPr>
              <w:rFonts w:hint="eastAsia"/>
              <w:noProof/>
            </w:rPr>
            <w:t xml:space="preserve">Data for </w:t>
          </w:r>
          <w:r>
            <w:rPr>
              <w:rFonts w:hint="eastAsia"/>
              <w:noProof/>
            </w:rPr>
            <w:t>∂</w:t>
          </w:r>
          <w:r>
            <w:rPr>
              <w:rFonts w:hint="eastAsia"/>
              <w:noProof/>
            </w:rPr>
            <w:t>(</w:t>
          </w:r>
          <w:r w:rsidRPr="000F3A95">
            <w:rPr>
              <w:noProof/>
              <w:vertAlign w:val="superscript"/>
            </w:rPr>
            <w:t>31</w:t>
          </w:r>
          <w:r>
            <w:rPr>
              <w:noProof/>
            </w:rPr>
            <w:t>P) = 86 ppm Product</w:t>
          </w:r>
          <w:r>
            <w:rPr>
              <w:noProof/>
            </w:rPr>
            <w:tab/>
          </w:r>
          <w:r>
            <w:rPr>
              <w:noProof/>
            </w:rPr>
            <w:fldChar w:fldCharType="begin"/>
          </w:r>
          <w:r>
            <w:rPr>
              <w:noProof/>
            </w:rPr>
            <w:instrText xml:space="preserve"> PAGEREF _Toc461199525 \h </w:instrText>
          </w:r>
          <w:r>
            <w:rPr>
              <w:noProof/>
            </w:rPr>
          </w:r>
          <w:r>
            <w:rPr>
              <w:noProof/>
            </w:rPr>
            <w:fldChar w:fldCharType="separate"/>
          </w:r>
          <w:r>
            <w:rPr>
              <w:noProof/>
            </w:rPr>
            <w:t>56</w:t>
          </w:r>
          <w:r>
            <w:rPr>
              <w:noProof/>
            </w:rPr>
            <w:fldChar w:fldCharType="end"/>
          </w:r>
        </w:p>
        <w:p w14:paraId="25B73C21" w14:textId="77777777" w:rsidR="00CC7165" w:rsidRDefault="00CC7165">
          <w:pPr>
            <w:pStyle w:val="TOC1"/>
            <w:tabs>
              <w:tab w:val="left" w:pos="373"/>
              <w:tab w:val="right" w:leader="dot" w:pos="9730"/>
            </w:tabs>
            <w:rPr>
              <w:rFonts w:asciiTheme="minorHAnsi" w:hAnsiTheme="minorHAnsi"/>
              <w:b w:val="0"/>
              <w:noProof/>
              <w:lang w:eastAsia="ja-JP"/>
            </w:rPr>
          </w:pPr>
          <w:r>
            <w:rPr>
              <w:noProof/>
            </w:rPr>
            <w:t>8</w:t>
          </w:r>
          <w:r>
            <w:rPr>
              <w:rFonts w:asciiTheme="minorHAnsi" w:hAnsiTheme="minorHAnsi"/>
              <w:b w:val="0"/>
              <w:noProof/>
              <w:lang w:eastAsia="ja-JP"/>
            </w:rPr>
            <w:tab/>
          </w:r>
          <w:r>
            <w:rPr>
              <w:noProof/>
            </w:rPr>
            <w:t>Other Analytical Data</w:t>
          </w:r>
          <w:r>
            <w:rPr>
              <w:noProof/>
            </w:rPr>
            <w:tab/>
          </w:r>
          <w:r>
            <w:rPr>
              <w:noProof/>
            </w:rPr>
            <w:fldChar w:fldCharType="begin"/>
          </w:r>
          <w:r>
            <w:rPr>
              <w:noProof/>
            </w:rPr>
            <w:instrText xml:space="preserve"> PAGEREF _Toc461199526 \h </w:instrText>
          </w:r>
          <w:r>
            <w:rPr>
              <w:noProof/>
            </w:rPr>
          </w:r>
          <w:r>
            <w:rPr>
              <w:noProof/>
            </w:rPr>
            <w:fldChar w:fldCharType="separate"/>
          </w:r>
          <w:r>
            <w:rPr>
              <w:noProof/>
            </w:rPr>
            <w:t>58</w:t>
          </w:r>
          <w:r>
            <w:rPr>
              <w:noProof/>
            </w:rPr>
            <w:fldChar w:fldCharType="end"/>
          </w:r>
        </w:p>
        <w:p w14:paraId="018A8F37" w14:textId="77777777" w:rsidR="00CC7165" w:rsidRDefault="00CC7165" w:rsidP="00CC7165">
          <w:pPr>
            <w:pStyle w:val="TOC2"/>
            <w:rPr>
              <w:rFonts w:asciiTheme="minorHAnsi" w:hAnsiTheme="minorHAnsi"/>
              <w:noProof/>
              <w:sz w:val="24"/>
              <w:szCs w:val="24"/>
              <w:lang w:eastAsia="ja-JP"/>
            </w:rPr>
          </w:pPr>
          <w:r>
            <w:rPr>
              <w:noProof/>
            </w:rPr>
            <w:t>8.1</w:t>
          </w:r>
          <w:r>
            <w:rPr>
              <w:rFonts w:asciiTheme="minorHAnsi" w:hAnsiTheme="minorHAnsi"/>
              <w:noProof/>
              <w:sz w:val="24"/>
              <w:szCs w:val="24"/>
              <w:lang w:eastAsia="ja-JP"/>
            </w:rPr>
            <w:tab/>
          </w:r>
          <w:r>
            <w:rPr>
              <w:noProof/>
            </w:rPr>
            <w:t>IR Spectrum of Complex 1</w:t>
          </w:r>
          <w:r>
            <w:rPr>
              <w:noProof/>
            </w:rPr>
            <w:tab/>
          </w:r>
          <w:r>
            <w:rPr>
              <w:noProof/>
            </w:rPr>
            <w:fldChar w:fldCharType="begin"/>
          </w:r>
          <w:r>
            <w:rPr>
              <w:noProof/>
            </w:rPr>
            <w:instrText xml:space="preserve"> PAGEREF _Toc461199527 \h </w:instrText>
          </w:r>
          <w:r>
            <w:rPr>
              <w:noProof/>
            </w:rPr>
          </w:r>
          <w:r>
            <w:rPr>
              <w:noProof/>
            </w:rPr>
            <w:fldChar w:fldCharType="separate"/>
          </w:r>
          <w:r>
            <w:rPr>
              <w:noProof/>
            </w:rPr>
            <w:t>58</w:t>
          </w:r>
          <w:r>
            <w:rPr>
              <w:noProof/>
            </w:rPr>
            <w:fldChar w:fldCharType="end"/>
          </w:r>
        </w:p>
        <w:p w14:paraId="3BA4E08F" w14:textId="77777777" w:rsidR="00CC7165" w:rsidRDefault="00CC7165" w:rsidP="00CC7165">
          <w:pPr>
            <w:pStyle w:val="TOC2"/>
            <w:rPr>
              <w:rFonts w:asciiTheme="minorHAnsi" w:hAnsiTheme="minorHAnsi"/>
              <w:noProof/>
              <w:sz w:val="24"/>
              <w:szCs w:val="24"/>
              <w:lang w:eastAsia="ja-JP"/>
            </w:rPr>
          </w:pPr>
          <w:r>
            <w:rPr>
              <w:noProof/>
            </w:rPr>
            <w:t>8.2</w:t>
          </w:r>
          <w:r>
            <w:rPr>
              <w:rFonts w:asciiTheme="minorHAnsi" w:hAnsiTheme="minorHAnsi"/>
              <w:noProof/>
              <w:sz w:val="24"/>
              <w:szCs w:val="24"/>
              <w:lang w:eastAsia="ja-JP"/>
            </w:rPr>
            <w:tab/>
          </w:r>
          <w:r>
            <w:rPr>
              <w:noProof/>
            </w:rPr>
            <w:t>EPR Spectrum of Complex 1 Synthesis Raw Product</w:t>
          </w:r>
          <w:r>
            <w:rPr>
              <w:noProof/>
            </w:rPr>
            <w:tab/>
          </w:r>
          <w:r>
            <w:rPr>
              <w:noProof/>
            </w:rPr>
            <w:fldChar w:fldCharType="begin"/>
          </w:r>
          <w:r>
            <w:rPr>
              <w:noProof/>
            </w:rPr>
            <w:instrText xml:space="preserve"> PAGEREF _Toc461199528 \h </w:instrText>
          </w:r>
          <w:r>
            <w:rPr>
              <w:noProof/>
            </w:rPr>
          </w:r>
          <w:r>
            <w:rPr>
              <w:noProof/>
            </w:rPr>
            <w:fldChar w:fldCharType="separate"/>
          </w:r>
          <w:r>
            <w:rPr>
              <w:noProof/>
            </w:rPr>
            <w:t>59</w:t>
          </w:r>
          <w:r>
            <w:rPr>
              <w:noProof/>
            </w:rPr>
            <w:fldChar w:fldCharType="end"/>
          </w:r>
        </w:p>
        <w:p w14:paraId="3F47B4E7" w14:textId="77777777" w:rsidR="00CC7165" w:rsidRDefault="00CC7165">
          <w:pPr>
            <w:pStyle w:val="TOC1"/>
            <w:tabs>
              <w:tab w:val="left" w:pos="373"/>
              <w:tab w:val="right" w:leader="dot" w:pos="9730"/>
            </w:tabs>
            <w:rPr>
              <w:rFonts w:asciiTheme="minorHAnsi" w:hAnsiTheme="minorHAnsi"/>
              <w:b w:val="0"/>
              <w:noProof/>
              <w:lang w:eastAsia="ja-JP"/>
            </w:rPr>
          </w:pPr>
          <w:r>
            <w:rPr>
              <w:noProof/>
            </w:rPr>
            <w:t>9</w:t>
          </w:r>
          <w:r>
            <w:rPr>
              <w:rFonts w:asciiTheme="minorHAnsi" w:hAnsiTheme="minorHAnsi"/>
              <w:b w:val="0"/>
              <w:noProof/>
              <w:lang w:eastAsia="ja-JP"/>
            </w:rPr>
            <w:tab/>
          </w:r>
          <w:r>
            <w:rPr>
              <w:noProof/>
            </w:rPr>
            <w:t>Femtosecond Spectroscopy</w:t>
          </w:r>
          <w:r>
            <w:rPr>
              <w:noProof/>
            </w:rPr>
            <w:tab/>
          </w:r>
          <w:r>
            <w:rPr>
              <w:noProof/>
            </w:rPr>
            <w:fldChar w:fldCharType="begin"/>
          </w:r>
          <w:r>
            <w:rPr>
              <w:noProof/>
            </w:rPr>
            <w:instrText xml:space="preserve"> PAGEREF _Toc461199529 \h </w:instrText>
          </w:r>
          <w:r>
            <w:rPr>
              <w:noProof/>
            </w:rPr>
          </w:r>
          <w:r>
            <w:rPr>
              <w:noProof/>
            </w:rPr>
            <w:fldChar w:fldCharType="separate"/>
          </w:r>
          <w:r>
            <w:rPr>
              <w:noProof/>
            </w:rPr>
            <w:t>60</w:t>
          </w:r>
          <w:r>
            <w:rPr>
              <w:noProof/>
            </w:rPr>
            <w:fldChar w:fldCharType="end"/>
          </w:r>
        </w:p>
        <w:p w14:paraId="3CF3D6E3" w14:textId="77777777" w:rsidR="00CC7165" w:rsidRDefault="00CC7165">
          <w:pPr>
            <w:pStyle w:val="TOC1"/>
            <w:tabs>
              <w:tab w:val="left" w:pos="507"/>
              <w:tab w:val="right" w:leader="dot" w:pos="9730"/>
            </w:tabs>
            <w:rPr>
              <w:rFonts w:asciiTheme="minorHAnsi" w:hAnsiTheme="minorHAnsi"/>
              <w:b w:val="0"/>
              <w:noProof/>
              <w:lang w:eastAsia="ja-JP"/>
            </w:rPr>
          </w:pPr>
          <w:r>
            <w:rPr>
              <w:noProof/>
            </w:rPr>
            <w:t>10</w:t>
          </w:r>
          <w:r>
            <w:rPr>
              <w:rFonts w:asciiTheme="minorHAnsi" w:hAnsiTheme="minorHAnsi"/>
              <w:b w:val="0"/>
              <w:noProof/>
              <w:lang w:eastAsia="ja-JP"/>
            </w:rPr>
            <w:tab/>
          </w:r>
          <w:r>
            <w:rPr>
              <w:noProof/>
            </w:rPr>
            <w:t>Photochemical Kinetic Model</w:t>
          </w:r>
          <w:r>
            <w:rPr>
              <w:noProof/>
            </w:rPr>
            <w:tab/>
          </w:r>
          <w:r>
            <w:rPr>
              <w:noProof/>
            </w:rPr>
            <w:fldChar w:fldCharType="begin"/>
          </w:r>
          <w:r>
            <w:rPr>
              <w:noProof/>
            </w:rPr>
            <w:instrText xml:space="preserve"> PAGEREF _Toc461199530 \h </w:instrText>
          </w:r>
          <w:r>
            <w:rPr>
              <w:noProof/>
            </w:rPr>
          </w:r>
          <w:r>
            <w:rPr>
              <w:noProof/>
            </w:rPr>
            <w:fldChar w:fldCharType="separate"/>
          </w:r>
          <w:r>
            <w:rPr>
              <w:noProof/>
            </w:rPr>
            <w:t>61</w:t>
          </w:r>
          <w:r>
            <w:rPr>
              <w:noProof/>
            </w:rPr>
            <w:fldChar w:fldCharType="end"/>
          </w:r>
        </w:p>
        <w:p w14:paraId="71879B8D" w14:textId="77777777" w:rsidR="00CC7165" w:rsidRDefault="00CC7165" w:rsidP="00CC7165">
          <w:pPr>
            <w:pStyle w:val="TOC2"/>
            <w:rPr>
              <w:rFonts w:asciiTheme="minorHAnsi" w:hAnsiTheme="minorHAnsi"/>
              <w:noProof/>
              <w:sz w:val="24"/>
              <w:szCs w:val="24"/>
              <w:lang w:eastAsia="ja-JP"/>
            </w:rPr>
          </w:pPr>
          <w:r>
            <w:rPr>
              <w:noProof/>
            </w:rPr>
            <w:t>10.1</w:t>
          </w:r>
          <w:r>
            <w:rPr>
              <w:rFonts w:asciiTheme="minorHAnsi" w:hAnsiTheme="minorHAnsi"/>
              <w:noProof/>
              <w:sz w:val="24"/>
              <w:szCs w:val="24"/>
              <w:lang w:eastAsia="ja-JP"/>
            </w:rPr>
            <w:tab/>
          </w:r>
          <w:r>
            <w:rPr>
              <w:noProof/>
            </w:rPr>
            <w:t>Description of Kinetic Model</w:t>
          </w:r>
          <w:r>
            <w:rPr>
              <w:noProof/>
            </w:rPr>
            <w:tab/>
          </w:r>
          <w:r>
            <w:rPr>
              <w:noProof/>
            </w:rPr>
            <w:fldChar w:fldCharType="begin"/>
          </w:r>
          <w:r>
            <w:rPr>
              <w:noProof/>
            </w:rPr>
            <w:instrText xml:space="preserve"> PAGEREF _Toc461199531 \h </w:instrText>
          </w:r>
          <w:r>
            <w:rPr>
              <w:noProof/>
            </w:rPr>
          </w:r>
          <w:r>
            <w:rPr>
              <w:noProof/>
            </w:rPr>
            <w:fldChar w:fldCharType="separate"/>
          </w:r>
          <w:r>
            <w:rPr>
              <w:noProof/>
            </w:rPr>
            <w:t>61</w:t>
          </w:r>
          <w:r>
            <w:rPr>
              <w:noProof/>
            </w:rPr>
            <w:fldChar w:fldCharType="end"/>
          </w:r>
        </w:p>
        <w:p w14:paraId="7A676F4C" w14:textId="77777777" w:rsidR="00CC7165" w:rsidRDefault="00CC7165" w:rsidP="00CC7165">
          <w:pPr>
            <w:pStyle w:val="TOC2"/>
            <w:rPr>
              <w:rFonts w:asciiTheme="minorHAnsi" w:hAnsiTheme="minorHAnsi"/>
              <w:noProof/>
              <w:sz w:val="24"/>
              <w:szCs w:val="24"/>
              <w:lang w:eastAsia="ja-JP"/>
            </w:rPr>
          </w:pPr>
          <w:r w:rsidRPr="000F3A95">
            <w:rPr>
              <w:noProof/>
              <w:lang w:val="el-GR"/>
            </w:rPr>
            <w:t>10.2</w:t>
          </w:r>
          <w:r>
            <w:rPr>
              <w:rFonts w:asciiTheme="minorHAnsi" w:hAnsiTheme="minorHAnsi"/>
              <w:noProof/>
              <w:sz w:val="24"/>
              <w:szCs w:val="24"/>
              <w:lang w:eastAsia="ja-JP"/>
            </w:rPr>
            <w:tab/>
          </w:r>
          <w:r w:rsidRPr="000F3A95">
            <w:rPr>
              <w:noProof/>
              <w:lang w:val="el-GR"/>
            </w:rPr>
            <w:t>Relationship between Initial Rate and Photon Flux</w:t>
          </w:r>
          <w:r>
            <w:rPr>
              <w:noProof/>
            </w:rPr>
            <w:tab/>
          </w:r>
          <w:r>
            <w:rPr>
              <w:noProof/>
            </w:rPr>
            <w:fldChar w:fldCharType="begin"/>
          </w:r>
          <w:r>
            <w:rPr>
              <w:noProof/>
            </w:rPr>
            <w:instrText xml:space="preserve"> PAGEREF _Toc461199532 \h </w:instrText>
          </w:r>
          <w:r>
            <w:rPr>
              <w:noProof/>
            </w:rPr>
          </w:r>
          <w:r>
            <w:rPr>
              <w:noProof/>
            </w:rPr>
            <w:fldChar w:fldCharType="separate"/>
          </w:r>
          <w:r>
            <w:rPr>
              <w:noProof/>
            </w:rPr>
            <w:t>61</w:t>
          </w:r>
          <w:r>
            <w:rPr>
              <w:noProof/>
            </w:rPr>
            <w:fldChar w:fldCharType="end"/>
          </w:r>
        </w:p>
        <w:p w14:paraId="6D25B935" w14:textId="77777777" w:rsidR="00CC7165" w:rsidRDefault="00CC7165" w:rsidP="00CC7165">
          <w:pPr>
            <w:pStyle w:val="TOC2"/>
            <w:rPr>
              <w:rFonts w:asciiTheme="minorHAnsi" w:hAnsiTheme="minorHAnsi"/>
              <w:noProof/>
              <w:sz w:val="24"/>
              <w:szCs w:val="24"/>
              <w:lang w:eastAsia="ja-JP"/>
            </w:rPr>
          </w:pPr>
          <w:r>
            <w:rPr>
              <w:noProof/>
            </w:rPr>
            <w:t>10.3</w:t>
          </w:r>
          <w:r>
            <w:rPr>
              <w:rFonts w:asciiTheme="minorHAnsi" w:hAnsiTheme="minorHAnsi"/>
              <w:noProof/>
              <w:sz w:val="24"/>
              <w:szCs w:val="24"/>
              <w:lang w:eastAsia="ja-JP"/>
            </w:rPr>
            <w:tab/>
          </w:r>
          <w:r>
            <w:rPr>
              <w:noProof/>
            </w:rPr>
            <w:t>Interpretation of Results</w:t>
          </w:r>
          <w:r>
            <w:rPr>
              <w:noProof/>
            </w:rPr>
            <w:tab/>
          </w:r>
          <w:r>
            <w:rPr>
              <w:noProof/>
            </w:rPr>
            <w:fldChar w:fldCharType="begin"/>
          </w:r>
          <w:r>
            <w:rPr>
              <w:noProof/>
            </w:rPr>
            <w:instrText xml:space="preserve"> PAGEREF _Toc461199533 \h </w:instrText>
          </w:r>
          <w:r>
            <w:rPr>
              <w:noProof/>
            </w:rPr>
          </w:r>
          <w:r>
            <w:rPr>
              <w:noProof/>
            </w:rPr>
            <w:fldChar w:fldCharType="separate"/>
          </w:r>
          <w:r>
            <w:rPr>
              <w:noProof/>
            </w:rPr>
            <w:t>62</w:t>
          </w:r>
          <w:r>
            <w:rPr>
              <w:noProof/>
            </w:rPr>
            <w:fldChar w:fldCharType="end"/>
          </w:r>
        </w:p>
        <w:p w14:paraId="5B3F172B" w14:textId="77777777" w:rsidR="00CC7165" w:rsidRDefault="00CC7165" w:rsidP="00CC7165">
          <w:pPr>
            <w:pStyle w:val="TOC2"/>
            <w:rPr>
              <w:rFonts w:asciiTheme="minorHAnsi" w:hAnsiTheme="minorHAnsi"/>
              <w:noProof/>
              <w:sz w:val="24"/>
              <w:szCs w:val="24"/>
              <w:lang w:eastAsia="ja-JP"/>
            </w:rPr>
          </w:pPr>
          <w:r>
            <w:rPr>
              <w:noProof/>
            </w:rPr>
            <w:t>10.4</w:t>
          </w:r>
          <w:r>
            <w:rPr>
              <w:rFonts w:asciiTheme="minorHAnsi" w:hAnsiTheme="minorHAnsi"/>
              <w:noProof/>
              <w:sz w:val="24"/>
              <w:szCs w:val="24"/>
              <w:lang w:eastAsia="ja-JP"/>
            </w:rPr>
            <w:tab/>
          </w:r>
          <w:r>
            <w:rPr>
              <w:noProof/>
            </w:rPr>
            <w:t>Comparison of Experimental Rates with Kinetic Model</w:t>
          </w:r>
          <w:r>
            <w:rPr>
              <w:noProof/>
            </w:rPr>
            <w:tab/>
          </w:r>
          <w:r>
            <w:rPr>
              <w:noProof/>
            </w:rPr>
            <w:fldChar w:fldCharType="begin"/>
          </w:r>
          <w:r>
            <w:rPr>
              <w:noProof/>
            </w:rPr>
            <w:instrText xml:space="preserve"> PAGEREF _Toc461199534 \h </w:instrText>
          </w:r>
          <w:r>
            <w:rPr>
              <w:noProof/>
            </w:rPr>
          </w:r>
          <w:r>
            <w:rPr>
              <w:noProof/>
            </w:rPr>
            <w:fldChar w:fldCharType="separate"/>
          </w:r>
          <w:r>
            <w:rPr>
              <w:noProof/>
            </w:rPr>
            <w:t>63</w:t>
          </w:r>
          <w:r>
            <w:rPr>
              <w:noProof/>
            </w:rPr>
            <w:fldChar w:fldCharType="end"/>
          </w:r>
        </w:p>
        <w:p w14:paraId="1E68C2A3" w14:textId="77777777" w:rsidR="00CC7165" w:rsidRDefault="00CC7165">
          <w:pPr>
            <w:pStyle w:val="TOC1"/>
            <w:tabs>
              <w:tab w:val="left" w:pos="507"/>
              <w:tab w:val="right" w:leader="dot" w:pos="9730"/>
            </w:tabs>
            <w:rPr>
              <w:rFonts w:asciiTheme="minorHAnsi" w:hAnsiTheme="minorHAnsi"/>
              <w:b w:val="0"/>
              <w:noProof/>
              <w:lang w:eastAsia="ja-JP"/>
            </w:rPr>
          </w:pPr>
          <w:r>
            <w:rPr>
              <w:noProof/>
            </w:rPr>
            <w:t>11</w:t>
          </w:r>
          <w:r>
            <w:rPr>
              <w:rFonts w:asciiTheme="minorHAnsi" w:hAnsiTheme="minorHAnsi"/>
              <w:b w:val="0"/>
              <w:noProof/>
              <w:lang w:eastAsia="ja-JP"/>
            </w:rPr>
            <w:tab/>
          </w:r>
          <w:r>
            <w:rPr>
              <w:noProof/>
            </w:rPr>
            <w:t>Computational Section</w:t>
          </w:r>
          <w:r>
            <w:rPr>
              <w:noProof/>
            </w:rPr>
            <w:tab/>
          </w:r>
          <w:r>
            <w:rPr>
              <w:noProof/>
            </w:rPr>
            <w:fldChar w:fldCharType="begin"/>
          </w:r>
          <w:r>
            <w:rPr>
              <w:noProof/>
            </w:rPr>
            <w:instrText xml:space="preserve"> PAGEREF _Toc461199535 \h </w:instrText>
          </w:r>
          <w:r>
            <w:rPr>
              <w:noProof/>
            </w:rPr>
          </w:r>
          <w:r>
            <w:rPr>
              <w:noProof/>
            </w:rPr>
            <w:fldChar w:fldCharType="separate"/>
          </w:r>
          <w:r>
            <w:rPr>
              <w:noProof/>
            </w:rPr>
            <w:t>64</w:t>
          </w:r>
          <w:r>
            <w:rPr>
              <w:noProof/>
            </w:rPr>
            <w:fldChar w:fldCharType="end"/>
          </w:r>
        </w:p>
        <w:p w14:paraId="33FF9DEA" w14:textId="77777777" w:rsidR="00CC7165" w:rsidRDefault="00CC7165" w:rsidP="00CC7165">
          <w:pPr>
            <w:pStyle w:val="TOC2"/>
            <w:rPr>
              <w:rFonts w:asciiTheme="minorHAnsi" w:hAnsiTheme="minorHAnsi"/>
              <w:noProof/>
              <w:sz w:val="24"/>
              <w:szCs w:val="24"/>
              <w:lang w:eastAsia="ja-JP"/>
            </w:rPr>
          </w:pPr>
          <w:r>
            <w:rPr>
              <w:noProof/>
            </w:rPr>
            <w:t>11.1</w:t>
          </w:r>
          <w:r>
            <w:rPr>
              <w:rFonts w:asciiTheme="minorHAnsi" w:hAnsiTheme="minorHAnsi"/>
              <w:noProof/>
              <w:sz w:val="24"/>
              <w:szCs w:val="24"/>
              <w:lang w:eastAsia="ja-JP"/>
            </w:rPr>
            <w:tab/>
          </w:r>
          <w:r>
            <w:rPr>
              <w:noProof/>
            </w:rPr>
            <w:t>Computational Methods</w:t>
          </w:r>
          <w:r>
            <w:rPr>
              <w:noProof/>
            </w:rPr>
            <w:tab/>
          </w:r>
          <w:r>
            <w:rPr>
              <w:noProof/>
            </w:rPr>
            <w:fldChar w:fldCharType="begin"/>
          </w:r>
          <w:r>
            <w:rPr>
              <w:noProof/>
            </w:rPr>
            <w:instrText xml:space="preserve"> PAGEREF _Toc461199536 \h </w:instrText>
          </w:r>
          <w:r>
            <w:rPr>
              <w:noProof/>
            </w:rPr>
          </w:r>
          <w:r>
            <w:rPr>
              <w:noProof/>
            </w:rPr>
            <w:fldChar w:fldCharType="separate"/>
          </w:r>
          <w:r>
            <w:rPr>
              <w:noProof/>
            </w:rPr>
            <w:t>64</w:t>
          </w:r>
          <w:r>
            <w:rPr>
              <w:noProof/>
            </w:rPr>
            <w:fldChar w:fldCharType="end"/>
          </w:r>
        </w:p>
        <w:p w14:paraId="7059E469"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1.1</w:t>
          </w:r>
          <w:r>
            <w:rPr>
              <w:rFonts w:asciiTheme="minorHAnsi" w:hAnsiTheme="minorHAnsi"/>
              <w:noProof/>
              <w:color w:val="auto"/>
              <w:sz w:val="24"/>
              <w:szCs w:val="24"/>
              <w:lang w:eastAsia="ja-JP"/>
            </w:rPr>
            <w:tab/>
          </w:r>
          <w:r>
            <w:rPr>
              <w:noProof/>
            </w:rPr>
            <w:t>DFT Methods</w:t>
          </w:r>
          <w:r>
            <w:rPr>
              <w:noProof/>
            </w:rPr>
            <w:tab/>
          </w:r>
          <w:r>
            <w:rPr>
              <w:noProof/>
            </w:rPr>
            <w:fldChar w:fldCharType="begin"/>
          </w:r>
          <w:r>
            <w:rPr>
              <w:noProof/>
            </w:rPr>
            <w:instrText xml:space="preserve"> PAGEREF _Toc461199537 \h </w:instrText>
          </w:r>
          <w:r>
            <w:rPr>
              <w:noProof/>
            </w:rPr>
          </w:r>
          <w:r>
            <w:rPr>
              <w:noProof/>
            </w:rPr>
            <w:fldChar w:fldCharType="separate"/>
          </w:r>
          <w:r>
            <w:rPr>
              <w:noProof/>
            </w:rPr>
            <w:t>64</w:t>
          </w:r>
          <w:r>
            <w:rPr>
              <w:noProof/>
            </w:rPr>
            <w:fldChar w:fldCharType="end"/>
          </w:r>
        </w:p>
        <w:p w14:paraId="439C7825"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1.2</w:t>
          </w:r>
          <w:r>
            <w:rPr>
              <w:rFonts w:asciiTheme="minorHAnsi" w:hAnsiTheme="minorHAnsi"/>
              <w:noProof/>
              <w:color w:val="auto"/>
              <w:sz w:val="24"/>
              <w:szCs w:val="24"/>
              <w:lang w:eastAsia="ja-JP"/>
            </w:rPr>
            <w:tab/>
          </w:r>
          <w:r>
            <w:rPr>
              <w:noProof/>
            </w:rPr>
            <w:t>CASSCF Methods</w:t>
          </w:r>
          <w:r>
            <w:rPr>
              <w:noProof/>
            </w:rPr>
            <w:tab/>
          </w:r>
          <w:r>
            <w:rPr>
              <w:noProof/>
            </w:rPr>
            <w:fldChar w:fldCharType="begin"/>
          </w:r>
          <w:r>
            <w:rPr>
              <w:noProof/>
            </w:rPr>
            <w:instrText xml:space="preserve"> PAGEREF _Toc461199538 \h </w:instrText>
          </w:r>
          <w:r>
            <w:rPr>
              <w:noProof/>
            </w:rPr>
          </w:r>
          <w:r>
            <w:rPr>
              <w:noProof/>
            </w:rPr>
            <w:fldChar w:fldCharType="separate"/>
          </w:r>
          <w:r>
            <w:rPr>
              <w:noProof/>
            </w:rPr>
            <w:t>65</w:t>
          </w:r>
          <w:r>
            <w:rPr>
              <w:noProof/>
            </w:rPr>
            <w:fldChar w:fldCharType="end"/>
          </w:r>
        </w:p>
        <w:p w14:paraId="64BA01C6" w14:textId="77777777" w:rsidR="00CC7165" w:rsidRDefault="00CC7165" w:rsidP="00CC7165">
          <w:pPr>
            <w:pStyle w:val="TOC2"/>
            <w:rPr>
              <w:rFonts w:asciiTheme="minorHAnsi" w:hAnsiTheme="minorHAnsi"/>
              <w:noProof/>
              <w:sz w:val="24"/>
              <w:szCs w:val="24"/>
              <w:lang w:eastAsia="ja-JP"/>
            </w:rPr>
          </w:pPr>
          <w:r>
            <w:rPr>
              <w:noProof/>
            </w:rPr>
            <w:t>11.2</w:t>
          </w:r>
          <w:r>
            <w:rPr>
              <w:rFonts w:asciiTheme="minorHAnsi" w:hAnsiTheme="minorHAnsi"/>
              <w:noProof/>
              <w:sz w:val="24"/>
              <w:szCs w:val="24"/>
              <w:lang w:eastAsia="ja-JP"/>
            </w:rPr>
            <w:tab/>
          </w:r>
          <w:r>
            <w:rPr>
              <w:noProof/>
            </w:rPr>
            <w:t>DFT Results</w:t>
          </w:r>
          <w:r>
            <w:rPr>
              <w:noProof/>
            </w:rPr>
            <w:tab/>
          </w:r>
          <w:r>
            <w:rPr>
              <w:noProof/>
            </w:rPr>
            <w:fldChar w:fldCharType="begin"/>
          </w:r>
          <w:r>
            <w:rPr>
              <w:noProof/>
            </w:rPr>
            <w:instrText xml:space="preserve"> PAGEREF _Toc461199539 \h </w:instrText>
          </w:r>
          <w:r>
            <w:rPr>
              <w:noProof/>
            </w:rPr>
          </w:r>
          <w:r>
            <w:rPr>
              <w:noProof/>
            </w:rPr>
            <w:fldChar w:fldCharType="separate"/>
          </w:r>
          <w:r>
            <w:rPr>
              <w:noProof/>
            </w:rPr>
            <w:t>66</w:t>
          </w:r>
          <w:r>
            <w:rPr>
              <w:noProof/>
            </w:rPr>
            <w:fldChar w:fldCharType="end"/>
          </w:r>
        </w:p>
        <w:p w14:paraId="4EE2FD11"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1</w:t>
          </w:r>
          <w:r>
            <w:rPr>
              <w:rFonts w:asciiTheme="minorHAnsi" w:hAnsiTheme="minorHAnsi"/>
              <w:noProof/>
              <w:color w:val="auto"/>
              <w:sz w:val="24"/>
              <w:szCs w:val="24"/>
              <w:lang w:eastAsia="ja-JP"/>
            </w:rPr>
            <w:tab/>
          </w:r>
          <w:r>
            <w:rPr>
              <w:noProof/>
            </w:rPr>
            <w:t>Relative Energies of [A] and [B] Isomers, Oxo Dimer</w:t>
          </w:r>
          <w:r>
            <w:rPr>
              <w:noProof/>
            </w:rPr>
            <w:tab/>
          </w:r>
          <w:r>
            <w:rPr>
              <w:noProof/>
            </w:rPr>
            <w:fldChar w:fldCharType="begin"/>
          </w:r>
          <w:r>
            <w:rPr>
              <w:noProof/>
            </w:rPr>
            <w:instrText xml:space="preserve"> PAGEREF _Toc461199540 \h </w:instrText>
          </w:r>
          <w:r>
            <w:rPr>
              <w:noProof/>
            </w:rPr>
          </w:r>
          <w:r>
            <w:rPr>
              <w:noProof/>
            </w:rPr>
            <w:fldChar w:fldCharType="separate"/>
          </w:r>
          <w:r>
            <w:rPr>
              <w:noProof/>
            </w:rPr>
            <w:t>66</w:t>
          </w:r>
          <w:r>
            <w:rPr>
              <w:noProof/>
            </w:rPr>
            <w:fldChar w:fldCharType="end"/>
          </w:r>
        </w:p>
        <w:p w14:paraId="751363D8"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2</w:t>
          </w:r>
          <w:r>
            <w:rPr>
              <w:rFonts w:asciiTheme="minorHAnsi" w:hAnsiTheme="minorHAnsi"/>
              <w:noProof/>
              <w:color w:val="auto"/>
              <w:sz w:val="24"/>
              <w:szCs w:val="24"/>
              <w:lang w:eastAsia="ja-JP"/>
            </w:rPr>
            <w:tab/>
          </w:r>
          <w:r>
            <w:rPr>
              <w:noProof/>
            </w:rPr>
            <w:t>TD-DFT Computed UV-Vis Spectra</w:t>
          </w:r>
          <w:r>
            <w:rPr>
              <w:noProof/>
            </w:rPr>
            <w:tab/>
          </w:r>
          <w:r>
            <w:rPr>
              <w:noProof/>
            </w:rPr>
            <w:fldChar w:fldCharType="begin"/>
          </w:r>
          <w:r>
            <w:rPr>
              <w:noProof/>
            </w:rPr>
            <w:instrText xml:space="preserve"> PAGEREF _Toc461199541 \h </w:instrText>
          </w:r>
          <w:r>
            <w:rPr>
              <w:noProof/>
            </w:rPr>
          </w:r>
          <w:r>
            <w:rPr>
              <w:noProof/>
            </w:rPr>
            <w:fldChar w:fldCharType="separate"/>
          </w:r>
          <w:r>
            <w:rPr>
              <w:noProof/>
            </w:rPr>
            <w:t>68</w:t>
          </w:r>
          <w:r>
            <w:rPr>
              <w:noProof/>
            </w:rPr>
            <w:fldChar w:fldCharType="end"/>
          </w:r>
        </w:p>
        <w:p w14:paraId="03EA3A2D"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3</w:t>
          </w:r>
          <w:r>
            <w:rPr>
              <w:rFonts w:asciiTheme="minorHAnsi" w:hAnsiTheme="minorHAnsi"/>
              <w:noProof/>
              <w:color w:val="auto"/>
              <w:sz w:val="24"/>
              <w:szCs w:val="24"/>
              <w:lang w:eastAsia="ja-JP"/>
            </w:rPr>
            <w:tab/>
          </w:r>
          <w:r>
            <w:rPr>
              <w:noProof/>
            </w:rPr>
            <w:t>Natural Transition Orbitals for [A]S</w:t>
          </w:r>
          <w:r w:rsidRPr="000F3A95">
            <w:rPr>
              <w:noProof/>
              <w:vertAlign w:val="subscript"/>
            </w:rPr>
            <w:t>0</w:t>
          </w:r>
          <w:r>
            <w:rPr>
              <w:noProof/>
            </w:rPr>
            <w:tab/>
          </w:r>
          <w:r>
            <w:rPr>
              <w:noProof/>
            </w:rPr>
            <w:fldChar w:fldCharType="begin"/>
          </w:r>
          <w:r>
            <w:rPr>
              <w:noProof/>
            </w:rPr>
            <w:instrText xml:space="preserve"> PAGEREF _Toc461199542 \h </w:instrText>
          </w:r>
          <w:r>
            <w:rPr>
              <w:noProof/>
            </w:rPr>
          </w:r>
          <w:r>
            <w:rPr>
              <w:noProof/>
            </w:rPr>
            <w:fldChar w:fldCharType="separate"/>
          </w:r>
          <w:r>
            <w:rPr>
              <w:noProof/>
            </w:rPr>
            <w:t>69</w:t>
          </w:r>
          <w:r>
            <w:rPr>
              <w:noProof/>
            </w:rPr>
            <w:fldChar w:fldCharType="end"/>
          </w:r>
        </w:p>
        <w:p w14:paraId="4BC6889E"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4</w:t>
          </w:r>
          <w:r>
            <w:rPr>
              <w:rFonts w:asciiTheme="minorHAnsi" w:hAnsiTheme="minorHAnsi"/>
              <w:noProof/>
              <w:color w:val="auto"/>
              <w:sz w:val="24"/>
              <w:szCs w:val="24"/>
              <w:lang w:eastAsia="ja-JP"/>
            </w:rPr>
            <w:tab/>
          </w:r>
          <w:r>
            <w:rPr>
              <w:noProof/>
            </w:rPr>
            <w:t>Natural Transition Orbitals for [B]T</w:t>
          </w:r>
          <w:r w:rsidRPr="000F3A95">
            <w:rPr>
              <w:noProof/>
              <w:vertAlign w:val="subscript"/>
            </w:rPr>
            <w:t>0</w:t>
          </w:r>
          <w:r>
            <w:rPr>
              <w:noProof/>
            </w:rPr>
            <w:tab/>
          </w:r>
          <w:r>
            <w:rPr>
              <w:noProof/>
            </w:rPr>
            <w:fldChar w:fldCharType="begin"/>
          </w:r>
          <w:r>
            <w:rPr>
              <w:noProof/>
            </w:rPr>
            <w:instrText xml:space="preserve"> PAGEREF _Toc461199543 \h </w:instrText>
          </w:r>
          <w:r>
            <w:rPr>
              <w:noProof/>
            </w:rPr>
          </w:r>
          <w:r>
            <w:rPr>
              <w:noProof/>
            </w:rPr>
            <w:fldChar w:fldCharType="separate"/>
          </w:r>
          <w:r>
            <w:rPr>
              <w:noProof/>
            </w:rPr>
            <w:t>75</w:t>
          </w:r>
          <w:r>
            <w:rPr>
              <w:noProof/>
            </w:rPr>
            <w:fldChar w:fldCharType="end"/>
          </w:r>
        </w:p>
        <w:p w14:paraId="1A73FF0D"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5</w:t>
          </w:r>
          <w:r>
            <w:rPr>
              <w:rFonts w:asciiTheme="minorHAnsi" w:hAnsiTheme="minorHAnsi"/>
              <w:noProof/>
              <w:color w:val="auto"/>
              <w:sz w:val="24"/>
              <w:szCs w:val="24"/>
              <w:lang w:eastAsia="ja-JP"/>
            </w:rPr>
            <w:tab/>
          </w:r>
          <w:r>
            <w:rPr>
              <w:noProof/>
            </w:rPr>
            <w:t>Natural Transition Orbitals for [B-Mono]D</w:t>
          </w:r>
          <w:r w:rsidRPr="000F3A95">
            <w:rPr>
              <w:noProof/>
              <w:vertAlign w:val="subscript"/>
            </w:rPr>
            <w:t>0</w:t>
          </w:r>
          <w:r>
            <w:rPr>
              <w:noProof/>
            </w:rPr>
            <w:t xml:space="preserve"> (Me Model)</w:t>
          </w:r>
          <w:r>
            <w:rPr>
              <w:noProof/>
            </w:rPr>
            <w:tab/>
          </w:r>
          <w:r>
            <w:rPr>
              <w:noProof/>
            </w:rPr>
            <w:fldChar w:fldCharType="begin"/>
          </w:r>
          <w:r>
            <w:rPr>
              <w:noProof/>
            </w:rPr>
            <w:instrText xml:space="preserve"> PAGEREF _Toc461199544 \h </w:instrText>
          </w:r>
          <w:r>
            <w:rPr>
              <w:noProof/>
            </w:rPr>
          </w:r>
          <w:r>
            <w:rPr>
              <w:noProof/>
            </w:rPr>
            <w:fldChar w:fldCharType="separate"/>
          </w:r>
          <w:r>
            <w:rPr>
              <w:noProof/>
            </w:rPr>
            <w:t>77</w:t>
          </w:r>
          <w:r>
            <w:rPr>
              <w:noProof/>
            </w:rPr>
            <w:fldChar w:fldCharType="end"/>
          </w:r>
        </w:p>
        <w:p w14:paraId="6F0C4D8B"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6</w:t>
          </w:r>
          <w:r>
            <w:rPr>
              <w:rFonts w:asciiTheme="minorHAnsi" w:hAnsiTheme="minorHAnsi"/>
              <w:noProof/>
              <w:color w:val="auto"/>
              <w:sz w:val="24"/>
              <w:szCs w:val="24"/>
              <w:lang w:eastAsia="ja-JP"/>
            </w:rPr>
            <w:tab/>
          </w:r>
          <w:r>
            <w:rPr>
              <w:noProof/>
            </w:rPr>
            <w:t>Spin Density Plots</w:t>
          </w:r>
          <w:r>
            <w:rPr>
              <w:noProof/>
            </w:rPr>
            <w:tab/>
          </w:r>
          <w:r>
            <w:rPr>
              <w:noProof/>
            </w:rPr>
            <w:fldChar w:fldCharType="begin"/>
          </w:r>
          <w:r>
            <w:rPr>
              <w:noProof/>
            </w:rPr>
            <w:instrText xml:space="preserve"> PAGEREF _Toc461199545 \h </w:instrText>
          </w:r>
          <w:r>
            <w:rPr>
              <w:noProof/>
            </w:rPr>
          </w:r>
          <w:r>
            <w:rPr>
              <w:noProof/>
            </w:rPr>
            <w:fldChar w:fldCharType="separate"/>
          </w:r>
          <w:r>
            <w:rPr>
              <w:noProof/>
            </w:rPr>
            <w:t>78</w:t>
          </w:r>
          <w:r>
            <w:rPr>
              <w:noProof/>
            </w:rPr>
            <w:fldChar w:fldCharType="end"/>
          </w:r>
        </w:p>
        <w:p w14:paraId="4607B3B3"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7</w:t>
          </w:r>
          <w:r>
            <w:rPr>
              <w:rFonts w:asciiTheme="minorHAnsi" w:hAnsiTheme="minorHAnsi"/>
              <w:noProof/>
              <w:color w:val="auto"/>
              <w:sz w:val="24"/>
              <w:szCs w:val="24"/>
              <w:lang w:eastAsia="ja-JP"/>
            </w:rPr>
            <w:tab/>
          </w:r>
          <w:r>
            <w:rPr>
              <w:noProof/>
            </w:rPr>
            <w:t>Scan-[DE]T</w:t>
          </w:r>
          <w:r w:rsidRPr="000F3A95">
            <w:rPr>
              <w:noProof/>
              <w:vertAlign w:val="subscript"/>
            </w:rPr>
            <w:t>0</w:t>
          </w:r>
          <w:r>
            <w:rPr>
              <w:noProof/>
            </w:rPr>
            <w:tab/>
          </w:r>
          <w:r>
            <w:rPr>
              <w:noProof/>
            </w:rPr>
            <w:fldChar w:fldCharType="begin"/>
          </w:r>
          <w:r>
            <w:rPr>
              <w:noProof/>
            </w:rPr>
            <w:instrText xml:space="preserve"> PAGEREF _Toc461199546 \h </w:instrText>
          </w:r>
          <w:r>
            <w:rPr>
              <w:noProof/>
            </w:rPr>
          </w:r>
          <w:r>
            <w:rPr>
              <w:noProof/>
            </w:rPr>
            <w:fldChar w:fldCharType="separate"/>
          </w:r>
          <w:r>
            <w:rPr>
              <w:noProof/>
            </w:rPr>
            <w:t>81</w:t>
          </w:r>
          <w:r>
            <w:rPr>
              <w:noProof/>
            </w:rPr>
            <w:fldChar w:fldCharType="end"/>
          </w:r>
        </w:p>
        <w:p w14:paraId="3085AA94"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8</w:t>
          </w:r>
          <w:r>
            <w:rPr>
              <w:rFonts w:asciiTheme="minorHAnsi" w:hAnsiTheme="minorHAnsi"/>
              <w:noProof/>
              <w:color w:val="auto"/>
              <w:sz w:val="24"/>
              <w:szCs w:val="24"/>
              <w:lang w:eastAsia="ja-JP"/>
            </w:rPr>
            <w:tab/>
          </w:r>
          <w:r>
            <w:rPr>
              <w:noProof/>
            </w:rPr>
            <w:t>O-O Bond Formation Scans</w:t>
          </w:r>
          <w:r>
            <w:rPr>
              <w:noProof/>
            </w:rPr>
            <w:tab/>
          </w:r>
          <w:r>
            <w:rPr>
              <w:noProof/>
            </w:rPr>
            <w:fldChar w:fldCharType="begin"/>
          </w:r>
          <w:r>
            <w:rPr>
              <w:noProof/>
            </w:rPr>
            <w:instrText xml:space="preserve"> PAGEREF _Toc461199547 \h </w:instrText>
          </w:r>
          <w:r>
            <w:rPr>
              <w:noProof/>
            </w:rPr>
          </w:r>
          <w:r>
            <w:rPr>
              <w:noProof/>
            </w:rPr>
            <w:fldChar w:fldCharType="separate"/>
          </w:r>
          <w:r>
            <w:rPr>
              <w:noProof/>
            </w:rPr>
            <w:t>82</w:t>
          </w:r>
          <w:r>
            <w:rPr>
              <w:noProof/>
            </w:rPr>
            <w:fldChar w:fldCharType="end"/>
          </w:r>
        </w:p>
        <w:p w14:paraId="12EDAD5C"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9</w:t>
          </w:r>
          <w:r>
            <w:rPr>
              <w:rFonts w:asciiTheme="minorHAnsi" w:hAnsiTheme="minorHAnsi"/>
              <w:noProof/>
              <w:color w:val="auto"/>
              <w:sz w:val="24"/>
              <w:szCs w:val="24"/>
              <w:lang w:eastAsia="ja-JP"/>
            </w:rPr>
            <w:tab/>
          </w:r>
          <w:r>
            <w:rPr>
              <w:noProof/>
            </w:rPr>
            <w:t>Theoretical NMR Data for [F]S</w:t>
          </w:r>
          <w:r w:rsidRPr="000F3A95">
            <w:rPr>
              <w:noProof/>
              <w:vertAlign w:val="subscript"/>
            </w:rPr>
            <w:t>0</w:t>
          </w:r>
          <w:r>
            <w:rPr>
              <w:noProof/>
            </w:rPr>
            <w:t xml:space="preserve"> Isomers</w:t>
          </w:r>
          <w:r>
            <w:rPr>
              <w:noProof/>
            </w:rPr>
            <w:tab/>
          </w:r>
          <w:r>
            <w:rPr>
              <w:noProof/>
            </w:rPr>
            <w:fldChar w:fldCharType="begin"/>
          </w:r>
          <w:r>
            <w:rPr>
              <w:noProof/>
            </w:rPr>
            <w:instrText xml:space="preserve"> PAGEREF _Toc461199548 \h </w:instrText>
          </w:r>
          <w:r>
            <w:rPr>
              <w:noProof/>
            </w:rPr>
          </w:r>
          <w:r>
            <w:rPr>
              <w:noProof/>
            </w:rPr>
            <w:fldChar w:fldCharType="separate"/>
          </w:r>
          <w:r>
            <w:rPr>
              <w:noProof/>
            </w:rPr>
            <w:t>83</w:t>
          </w:r>
          <w:r>
            <w:rPr>
              <w:noProof/>
            </w:rPr>
            <w:fldChar w:fldCharType="end"/>
          </w:r>
        </w:p>
        <w:p w14:paraId="432061BD" w14:textId="77777777" w:rsidR="00CC7165" w:rsidRDefault="00CC7165" w:rsidP="00CC7165">
          <w:pPr>
            <w:pStyle w:val="TOC2"/>
            <w:rPr>
              <w:rFonts w:asciiTheme="minorHAnsi" w:hAnsiTheme="minorHAnsi"/>
              <w:noProof/>
              <w:sz w:val="24"/>
              <w:szCs w:val="24"/>
              <w:lang w:eastAsia="ja-JP"/>
            </w:rPr>
          </w:pPr>
          <w:r>
            <w:rPr>
              <w:noProof/>
            </w:rPr>
            <w:t>11.3</w:t>
          </w:r>
          <w:r>
            <w:rPr>
              <w:rFonts w:asciiTheme="minorHAnsi" w:hAnsiTheme="minorHAnsi"/>
              <w:noProof/>
              <w:sz w:val="24"/>
              <w:szCs w:val="24"/>
              <w:lang w:eastAsia="ja-JP"/>
            </w:rPr>
            <w:tab/>
          </w:r>
          <w:r>
            <w:rPr>
              <w:noProof/>
            </w:rPr>
            <w:t>CASSCF Results</w:t>
          </w:r>
          <w:r>
            <w:rPr>
              <w:noProof/>
            </w:rPr>
            <w:tab/>
          </w:r>
          <w:r>
            <w:rPr>
              <w:noProof/>
            </w:rPr>
            <w:fldChar w:fldCharType="begin"/>
          </w:r>
          <w:r>
            <w:rPr>
              <w:noProof/>
            </w:rPr>
            <w:instrText xml:space="preserve"> PAGEREF _Toc461199549 \h </w:instrText>
          </w:r>
          <w:r>
            <w:rPr>
              <w:noProof/>
            </w:rPr>
          </w:r>
          <w:r>
            <w:rPr>
              <w:noProof/>
            </w:rPr>
            <w:fldChar w:fldCharType="separate"/>
          </w:r>
          <w:r>
            <w:rPr>
              <w:noProof/>
            </w:rPr>
            <w:t>84</w:t>
          </w:r>
          <w:r>
            <w:rPr>
              <w:noProof/>
            </w:rPr>
            <w:fldChar w:fldCharType="end"/>
          </w:r>
        </w:p>
        <w:p w14:paraId="4C5255CB"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1</w:t>
          </w:r>
          <w:r>
            <w:rPr>
              <w:rFonts w:asciiTheme="minorHAnsi" w:hAnsiTheme="minorHAnsi"/>
              <w:noProof/>
              <w:color w:val="auto"/>
              <w:sz w:val="24"/>
              <w:szCs w:val="24"/>
              <w:lang w:eastAsia="ja-JP"/>
            </w:rPr>
            <w:tab/>
          </w:r>
          <w:r>
            <w:rPr>
              <w:noProof/>
            </w:rPr>
            <w:t>Comparison of DFT and CASSCF Energies and Absorption Wavelengths</w:t>
          </w:r>
          <w:r>
            <w:rPr>
              <w:noProof/>
            </w:rPr>
            <w:tab/>
          </w:r>
          <w:r>
            <w:rPr>
              <w:noProof/>
            </w:rPr>
            <w:fldChar w:fldCharType="begin"/>
          </w:r>
          <w:r>
            <w:rPr>
              <w:noProof/>
            </w:rPr>
            <w:instrText xml:space="preserve"> PAGEREF _Toc461199550 \h </w:instrText>
          </w:r>
          <w:r>
            <w:rPr>
              <w:noProof/>
            </w:rPr>
          </w:r>
          <w:r>
            <w:rPr>
              <w:noProof/>
            </w:rPr>
            <w:fldChar w:fldCharType="separate"/>
          </w:r>
          <w:r>
            <w:rPr>
              <w:noProof/>
            </w:rPr>
            <w:t>84</w:t>
          </w:r>
          <w:r>
            <w:rPr>
              <w:noProof/>
            </w:rPr>
            <w:fldChar w:fldCharType="end"/>
          </w:r>
        </w:p>
        <w:p w14:paraId="0DB22730"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2</w:t>
          </w:r>
          <w:r>
            <w:rPr>
              <w:rFonts w:asciiTheme="minorHAnsi" w:hAnsiTheme="minorHAnsi"/>
              <w:noProof/>
              <w:color w:val="auto"/>
              <w:sz w:val="24"/>
              <w:szCs w:val="24"/>
              <w:lang w:eastAsia="ja-JP"/>
            </w:rPr>
            <w:tab/>
          </w:r>
          <w:r>
            <w:rPr>
              <w:noProof/>
            </w:rPr>
            <w:t>Energy Profile including PCM Solvation</w:t>
          </w:r>
          <w:r>
            <w:rPr>
              <w:noProof/>
            </w:rPr>
            <w:tab/>
          </w:r>
          <w:r>
            <w:rPr>
              <w:noProof/>
            </w:rPr>
            <w:fldChar w:fldCharType="begin"/>
          </w:r>
          <w:r>
            <w:rPr>
              <w:noProof/>
            </w:rPr>
            <w:instrText xml:space="preserve"> PAGEREF _Toc461199551 \h </w:instrText>
          </w:r>
          <w:r>
            <w:rPr>
              <w:noProof/>
            </w:rPr>
          </w:r>
          <w:r>
            <w:rPr>
              <w:noProof/>
            </w:rPr>
            <w:fldChar w:fldCharType="separate"/>
          </w:r>
          <w:r>
            <w:rPr>
              <w:noProof/>
            </w:rPr>
            <w:t>85</w:t>
          </w:r>
          <w:r>
            <w:rPr>
              <w:noProof/>
            </w:rPr>
            <w:fldChar w:fldCharType="end"/>
          </w:r>
        </w:p>
        <w:p w14:paraId="06961922"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3</w:t>
          </w:r>
          <w:r>
            <w:rPr>
              <w:rFonts w:asciiTheme="minorHAnsi" w:hAnsiTheme="minorHAnsi"/>
              <w:noProof/>
              <w:color w:val="auto"/>
              <w:sz w:val="24"/>
              <w:szCs w:val="24"/>
              <w:lang w:eastAsia="ja-JP"/>
            </w:rPr>
            <w:tab/>
          </w:r>
          <w:r>
            <w:rPr>
              <w:noProof/>
            </w:rPr>
            <w:t>Active Space Orbitals</w:t>
          </w:r>
          <w:r>
            <w:rPr>
              <w:noProof/>
            </w:rPr>
            <w:tab/>
          </w:r>
          <w:r>
            <w:rPr>
              <w:noProof/>
            </w:rPr>
            <w:fldChar w:fldCharType="begin"/>
          </w:r>
          <w:r>
            <w:rPr>
              <w:noProof/>
            </w:rPr>
            <w:instrText xml:space="preserve"> PAGEREF _Toc461199552 \h </w:instrText>
          </w:r>
          <w:r>
            <w:rPr>
              <w:noProof/>
            </w:rPr>
          </w:r>
          <w:r>
            <w:rPr>
              <w:noProof/>
            </w:rPr>
            <w:fldChar w:fldCharType="separate"/>
          </w:r>
          <w:r>
            <w:rPr>
              <w:noProof/>
            </w:rPr>
            <w:t>86</w:t>
          </w:r>
          <w:r>
            <w:rPr>
              <w:noProof/>
            </w:rPr>
            <w:fldChar w:fldCharType="end"/>
          </w:r>
        </w:p>
        <w:p w14:paraId="474EE5C6"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4</w:t>
          </w:r>
          <w:r>
            <w:rPr>
              <w:rFonts w:asciiTheme="minorHAnsi" w:hAnsiTheme="minorHAnsi"/>
              <w:noProof/>
              <w:color w:val="auto"/>
              <w:sz w:val="24"/>
              <w:szCs w:val="24"/>
              <w:lang w:eastAsia="ja-JP"/>
            </w:rPr>
            <w:tab/>
          </w:r>
          <w:r>
            <w:rPr>
              <w:noProof/>
            </w:rPr>
            <w:t>Surfaces for [B-Mono]D</w:t>
          </w:r>
          <w:r w:rsidRPr="000F3A95">
            <w:rPr>
              <w:noProof/>
              <w:vertAlign w:val="subscript"/>
            </w:rPr>
            <w:t>n</w:t>
          </w:r>
          <w:r>
            <w:rPr>
              <w:noProof/>
            </w:rPr>
            <w:tab/>
          </w:r>
          <w:r>
            <w:rPr>
              <w:noProof/>
            </w:rPr>
            <w:fldChar w:fldCharType="begin"/>
          </w:r>
          <w:r>
            <w:rPr>
              <w:noProof/>
            </w:rPr>
            <w:instrText xml:space="preserve"> PAGEREF _Toc461199553 \h </w:instrText>
          </w:r>
          <w:r>
            <w:rPr>
              <w:noProof/>
            </w:rPr>
          </w:r>
          <w:r>
            <w:rPr>
              <w:noProof/>
            </w:rPr>
            <w:fldChar w:fldCharType="separate"/>
          </w:r>
          <w:r>
            <w:rPr>
              <w:noProof/>
            </w:rPr>
            <w:t>88</w:t>
          </w:r>
          <w:r>
            <w:rPr>
              <w:noProof/>
            </w:rPr>
            <w:fldChar w:fldCharType="end"/>
          </w:r>
        </w:p>
        <w:p w14:paraId="38D1AE27"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5</w:t>
          </w:r>
          <w:r>
            <w:rPr>
              <w:rFonts w:asciiTheme="minorHAnsi" w:hAnsiTheme="minorHAnsi"/>
              <w:noProof/>
              <w:color w:val="auto"/>
              <w:sz w:val="24"/>
              <w:szCs w:val="24"/>
              <w:lang w:eastAsia="ja-JP"/>
            </w:rPr>
            <w:tab/>
          </w:r>
          <w:r>
            <w:rPr>
              <w:noProof/>
            </w:rPr>
            <w:t>Difference Orbitals for Conical Intersections</w:t>
          </w:r>
          <w:r>
            <w:rPr>
              <w:noProof/>
            </w:rPr>
            <w:tab/>
          </w:r>
          <w:r>
            <w:rPr>
              <w:noProof/>
            </w:rPr>
            <w:fldChar w:fldCharType="begin"/>
          </w:r>
          <w:r>
            <w:rPr>
              <w:noProof/>
            </w:rPr>
            <w:instrText xml:space="preserve"> PAGEREF _Toc461199554 \h </w:instrText>
          </w:r>
          <w:r>
            <w:rPr>
              <w:noProof/>
            </w:rPr>
          </w:r>
          <w:r>
            <w:rPr>
              <w:noProof/>
            </w:rPr>
            <w:fldChar w:fldCharType="separate"/>
          </w:r>
          <w:r>
            <w:rPr>
              <w:noProof/>
            </w:rPr>
            <w:t>89</w:t>
          </w:r>
          <w:r>
            <w:rPr>
              <w:noProof/>
            </w:rPr>
            <w:fldChar w:fldCharType="end"/>
          </w:r>
        </w:p>
        <w:p w14:paraId="5F12E41C"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6</w:t>
          </w:r>
          <w:r>
            <w:rPr>
              <w:rFonts w:asciiTheme="minorHAnsi" w:hAnsiTheme="minorHAnsi"/>
              <w:noProof/>
              <w:color w:val="auto"/>
              <w:sz w:val="24"/>
              <w:szCs w:val="24"/>
              <w:lang w:eastAsia="ja-JP"/>
            </w:rPr>
            <w:tab/>
          </w:r>
          <w:r>
            <w:rPr>
              <w:noProof/>
            </w:rPr>
            <w:t>Surfaces for [C-Mono]D</w:t>
          </w:r>
          <w:r w:rsidRPr="000F3A95">
            <w:rPr>
              <w:noProof/>
              <w:vertAlign w:val="subscript"/>
            </w:rPr>
            <w:t>0</w:t>
          </w:r>
          <w:r>
            <w:rPr>
              <w:noProof/>
            </w:rPr>
            <w:tab/>
          </w:r>
          <w:r>
            <w:rPr>
              <w:noProof/>
            </w:rPr>
            <w:fldChar w:fldCharType="begin"/>
          </w:r>
          <w:r>
            <w:rPr>
              <w:noProof/>
            </w:rPr>
            <w:instrText xml:space="preserve"> PAGEREF _Toc461199555 \h </w:instrText>
          </w:r>
          <w:r>
            <w:rPr>
              <w:noProof/>
            </w:rPr>
          </w:r>
          <w:r>
            <w:rPr>
              <w:noProof/>
            </w:rPr>
            <w:fldChar w:fldCharType="separate"/>
          </w:r>
          <w:r>
            <w:rPr>
              <w:noProof/>
            </w:rPr>
            <w:t>90</w:t>
          </w:r>
          <w:r>
            <w:rPr>
              <w:noProof/>
            </w:rPr>
            <w:fldChar w:fldCharType="end"/>
          </w:r>
        </w:p>
        <w:p w14:paraId="72C5ED1F" w14:textId="77777777" w:rsidR="00CC7165" w:rsidRDefault="00CC7165" w:rsidP="00CC7165">
          <w:pPr>
            <w:pStyle w:val="TOC2"/>
            <w:rPr>
              <w:rFonts w:asciiTheme="minorHAnsi" w:hAnsiTheme="minorHAnsi"/>
              <w:noProof/>
              <w:sz w:val="24"/>
              <w:szCs w:val="24"/>
              <w:lang w:eastAsia="ja-JP"/>
            </w:rPr>
          </w:pPr>
          <w:r>
            <w:rPr>
              <w:noProof/>
            </w:rPr>
            <w:t>11.4</w:t>
          </w:r>
          <w:r>
            <w:rPr>
              <w:rFonts w:asciiTheme="minorHAnsi" w:hAnsiTheme="minorHAnsi"/>
              <w:noProof/>
              <w:sz w:val="24"/>
              <w:szCs w:val="24"/>
              <w:lang w:eastAsia="ja-JP"/>
            </w:rPr>
            <w:tab/>
          </w:r>
          <w:r>
            <w:rPr>
              <w:noProof/>
            </w:rPr>
            <w:t>Integration of Computational and Experimental Results</w:t>
          </w:r>
          <w:r>
            <w:rPr>
              <w:noProof/>
            </w:rPr>
            <w:tab/>
          </w:r>
          <w:r>
            <w:rPr>
              <w:noProof/>
            </w:rPr>
            <w:fldChar w:fldCharType="begin"/>
          </w:r>
          <w:r>
            <w:rPr>
              <w:noProof/>
            </w:rPr>
            <w:instrText xml:space="preserve"> PAGEREF _Toc461199556 \h </w:instrText>
          </w:r>
          <w:r>
            <w:rPr>
              <w:noProof/>
            </w:rPr>
          </w:r>
          <w:r>
            <w:rPr>
              <w:noProof/>
            </w:rPr>
            <w:fldChar w:fldCharType="separate"/>
          </w:r>
          <w:r>
            <w:rPr>
              <w:noProof/>
            </w:rPr>
            <w:t>91</w:t>
          </w:r>
          <w:r>
            <w:rPr>
              <w:noProof/>
            </w:rPr>
            <w:fldChar w:fldCharType="end"/>
          </w:r>
        </w:p>
        <w:p w14:paraId="2E26AE22"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4.1</w:t>
          </w:r>
          <w:r>
            <w:rPr>
              <w:rFonts w:asciiTheme="minorHAnsi" w:hAnsiTheme="minorHAnsi"/>
              <w:noProof/>
              <w:color w:val="auto"/>
              <w:sz w:val="24"/>
              <w:szCs w:val="24"/>
              <w:lang w:eastAsia="ja-JP"/>
            </w:rPr>
            <w:tab/>
          </w:r>
          <w:r>
            <w:rPr>
              <w:noProof/>
            </w:rPr>
            <w:t>Dual Irradiation Experiments</w:t>
          </w:r>
          <w:r>
            <w:rPr>
              <w:noProof/>
            </w:rPr>
            <w:tab/>
          </w:r>
          <w:r>
            <w:rPr>
              <w:noProof/>
            </w:rPr>
            <w:fldChar w:fldCharType="begin"/>
          </w:r>
          <w:r>
            <w:rPr>
              <w:noProof/>
            </w:rPr>
            <w:instrText xml:space="preserve"> PAGEREF _Toc461199557 \h </w:instrText>
          </w:r>
          <w:r>
            <w:rPr>
              <w:noProof/>
            </w:rPr>
          </w:r>
          <w:r>
            <w:rPr>
              <w:noProof/>
            </w:rPr>
            <w:fldChar w:fldCharType="separate"/>
          </w:r>
          <w:r>
            <w:rPr>
              <w:noProof/>
            </w:rPr>
            <w:t>91</w:t>
          </w:r>
          <w:r>
            <w:rPr>
              <w:noProof/>
            </w:rPr>
            <w:fldChar w:fldCharType="end"/>
          </w:r>
        </w:p>
        <w:p w14:paraId="1CF3092C"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4.2</w:t>
          </w:r>
          <w:r>
            <w:rPr>
              <w:rFonts w:asciiTheme="minorHAnsi" w:hAnsiTheme="minorHAnsi"/>
              <w:noProof/>
              <w:color w:val="auto"/>
              <w:sz w:val="24"/>
              <w:szCs w:val="24"/>
              <w:lang w:eastAsia="ja-JP"/>
            </w:rPr>
            <w:tab/>
          </w:r>
          <w:r>
            <w:rPr>
              <w:noProof/>
            </w:rPr>
            <w:t>Decay Associated Spectra</w:t>
          </w:r>
          <w:r>
            <w:rPr>
              <w:noProof/>
            </w:rPr>
            <w:tab/>
          </w:r>
          <w:r>
            <w:rPr>
              <w:noProof/>
            </w:rPr>
            <w:fldChar w:fldCharType="begin"/>
          </w:r>
          <w:r>
            <w:rPr>
              <w:noProof/>
            </w:rPr>
            <w:instrText xml:space="preserve"> PAGEREF _Toc461199558 \h </w:instrText>
          </w:r>
          <w:r>
            <w:rPr>
              <w:noProof/>
            </w:rPr>
          </w:r>
          <w:r>
            <w:rPr>
              <w:noProof/>
            </w:rPr>
            <w:fldChar w:fldCharType="separate"/>
          </w:r>
          <w:r>
            <w:rPr>
              <w:noProof/>
            </w:rPr>
            <w:t>93</w:t>
          </w:r>
          <w:r>
            <w:rPr>
              <w:noProof/>
            </w:rPr>
            <w:fldChar w:fldCharType="end"/>
          </w:r>
        </w:p>
        <w:p w14:paraId="32B3A704" w14:textId="77777777" w:rsidR="00CC7165" w:rsidRDefault="00CC7165" w:rsidP="00CC7165">
          <w:pPr>
            <w:pStyle w:val="TOC2"/>
            <w:rPr>
              <w:rFonts w:asciiTheme="minorHAnsi" w:hAnsiTheme="minorHAnsi"/>
              <w:noProof/>
              <w:sz w:val="24"/>
              <w:szCs w:val="24"/>
              <w:lang w:eastAsia="ja-JP"/>
            </w:rPr>
          </w:pPr>
          <w:r>
            <w:rPr>
              <w:noProof/>
            </w:rPr>
            <w:t>11.5</w:t>
          </w:r>
          <w:r>
            <w:rPr>
              <w:rFonts w:asciiTheme="minorHAnsi" w:hAnsiTheme="minorHAnsi"/>
              <w:noProof/>
              <w:sz w:val="24"/>
              <w:szCs w:val="24"/>
              <w:lang w:eastAsia="ja-JP"/>
            </w:rPr>
            <w:tab/>
          </w:r>
          <w:r>
            <w:rPr>
              <w:noProof/>
            </w:rPr>
            <w:t>Structures and Coordinates for Computed Species</w:t>
          </w:r>
          <w:r>
            <w:rPr>
              <w:noProof/>
            </w:rPr>
            <w:tab/>
          </w:r>
          <w:r>
            <w:rPr>
              <w:noProof/>
            </w:rPr>
            <w:fldChar w:fldCharType="begin"/>
          </w:r>
          <w:r>
            <w:rPr>
              <w:noProof/>
            </w:rPr>
            <w:instrText xml:space="preserve"> PAGEREF _Toc461199559 \h </w:instrText>
          </w:r>
          <w:r>
            <w:rPr>
              <w:noProof/>
            </w:rPr>
          </w:r>
          <w:r>
            <w:rPr>
              <w:noProof/>
            </w:rPr>
            <w:fldChar w:fldCharType="separate"/>
          </w:r>
          <w:r>
            <w:rPr>
              <w:noProof/>
            </w:rPr>
            <w:t>94</w:t>
          </w:r>
          <w:r>
            <w:rPr>
              <w:noProof/>
            </w:rPr>
            <w:fldChar w:fldCharType="end"/>
          </w:r>
        </w:p>
        <w:p w14:paraId="311B099D" w14:textId="77777777" w:rsidR="00CC7165" w:rsidRDefault="00CC7165">
          <w:pPr>
            <w:pStyle w:val="TOC1"/>
            <w:tabs>
              <w:tab w:val="left" w:pos="507"/>
              <w:tab w:val="right" w:leader="dot" w:pos="9730"/>
            </w:tabs>
            <w:rPr>
              <w:rFonts w:asciiTheme="minorHAnsi" w:hAnsiTheme="minorHAnsi"/>
              <w:b w:val="0"/>
              <w:noProof/>
              <w:lang w:eastAsia="ja-JP"/>
            </w:rPr>
          </w:pPr>
          <w:r>
            <w:rPr>
              <w:noProof/>
            </w:rPr>
            <w:t>12</w:t>
          </w:r>
          <w:r>
            <w:rPr>
              <w:rFonts w:asciiTheme="minorHAnsi" w:hAnsiTheme="minorHAnsi"/>
              <w:b w:val="0"/>
              <w:noProof/>
              <w:lang w:eastAsia="ja-JP"/>
            </w:rPr>
            <w:tab/>
          </w:r>
          <w:r>
            <w:rPr>
              <w:noProof/>
            </w:rPr>
            <w:t>References</w:t>
          </w:r>
          <w:r>
            <w:rPr>
              <w:noProof/>
            </w:rPr>
            <w:tab/>
          </w:r>
          <w:r>
            <w:rPr>
              <w:noProof/>
            </w:rPr>
            <w:fldChar w:fldCharType="begin"/>
          </w:r>
          <w:r>
            <w:rPr>
              <w:noProof/>
            </w:rPr>
            <w:instrText xml:space="preserve"> PAGEREF _Toc461199560 \h </w:instrText>
          </w:r>
          <w:r>
            <w:rPr>
              <w:noProof/>
            </w:rPr>
          </w:r>
          <w:r>
            <w:rPr>
              <w:noProof/>
            </w:rPr>
            <w:fldChar w:fldCharType="separate"/>
          </w:r>
          <w:r>
            <w:rPr>
              <w:noProof/>
            </w:rPr>
            <w:t>125</w:t>
          </w:r>
          <w:r>
            <w:rPr>
              <w:noProof/>
            </w:rPr>
            <w:fldChar w:fldCharType="end"/>
          </w:r>
        </w:p>
        <w:p w14:paraId="7AD9A249" w14:textId="77777777" w:rsidR="00651620" w:rsidRDefault="00651620">
          <w:r>
            <w:rPr>
              <w:b/>
              <w:bCs/>
              <w:noProof/>
            </w:rPr>
            <w:fldChar w:fldCharType="end"/>
          </w:r>
        </w:p>
      </w:sdtContent>
    </w:sdt>
    <w:p w14:paraId="2635E7F2" w14:textId="7D100275" w:rsidR="0036060C" w:rsidRPr="00CC7165" w:rsidRDefault="00CC7165" w:rsidP="00CC7165">
      <w:pPr>
        <w:jc w:val="left"/>
        <w:rPr>
          <w:i/>
          <w:sz w:val="20"/>
          <w:szCs w:val="20"/>
        </w:rPr>
      </w:pPr>
      <w:r>
        <w:br w:type="page"/>
      </w:r>
    </w:p>
    <w:p w14:paraId="7E73BE48" w14:textId="107A5D32" w:rsidR="0036060C" w:rsidRPr="008338CA" w:rsidRDefault="008338CA" w:rsidP="008338CA">
      <w:pPr>
        <w:pStyle w:val="Heading2"/>
      </w:pPr>
      <w:bookmarkStart w:id="0" w:name="_Toc461199480"/>
      <w:r>
        <w:t>Table of Figures</w:t>
      </w:r>
      <w:bookmarkEnd w:id="0"/>
    </w:p>
    <w:p w14:paraId="5950EBFE" w14:textId="77777777" w:rsidR="008338CA" w:rsidRPr="008338CA" w:rsidRDefault="008338CA" w:rsidP="008338CA"/>
    <w:p w14:paraId="0E7F9994" w14:textId="77777777" w:rsidR="00CC7165" w:rsidRDefault="00681F13">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Figure" </w:instrText>
      </w:r>
      <w:r>
        <w:fldChar w:fldCharType="separate"/>
      </w:r>
      <w:r w:rsidR="00CC7165">
        <w:rPr>
          <w:noProof/>
        </w:rPr>
        <w:t>Figure 3</w:t>
      </w:r>
      <w:r w:rsidR="00CC7165">
        <w:rPr>
          <w:noProof/>
        </w:rPr>
        <w:noBreakHyphen/>
        <w:t>1 Photographs of synthesis stages during preparation of complex 3</w:t>
      </w:r>
      <w:r w:rsidR="00CC7165">
        <w:rPr>
          <w:noProof/>
        </w:rPr>
        <w:tab/>
      </w:r>
      <w:r w:rsidR="00CC7165">
        <w:rPr>
          <w:noProof/>
        </w:rPr>
        <w:fldChar w:fldCharType="begin"/>
      </w:r>
      <w:r w:rsidR="00CC7165">
        <w:rPr>
          <w:noProof/>
        </w:rPr>
        <w:instrText xml:space="preserve"> PAGEREF _Toc461199561 \h </w:instrText>
      </w:r>
      <w:r w:rsidR="00CC7165">
        <w:rPr>
          <w:noProof/>
        </w:rPr>
      </w:r>
      <w:r w:rsidR="00CC7165">
        <w:rPr>
          <w:noProof/>
        </w:rPr>
        <w:fldChar w:fldCharType="separate"/>
      </w:r>
      <w:r w:rsidR="00CC7165">
        <w:rPr>
          <w:noProof/>
        </w:rPr>
        <w:t>8</w:t>
      </w:r>
      <w:r w:rsidR="00CC7165">
        <w:rPr>
          <w:noProof/>
        </w:rPr>
        <w:fldChar w:fldCharType="end"/>
      </w:r>
    </w:p>
    <w:p w14:paraId="503371F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3</w:t>
      </w:r>
      <w:r>
        <w:rPr>
          <w:noProof/>
        </w:rPr>
        <w:noBreakHyphen/>
        <w:t>2 Reaction set-up for reaction of 2-trans with N</w:t>
      </w:r>
      <w:r w:rsidRPr="00B551F9">
        <w:rPr>
          <w:noProof/>
          <w:vertAlign w:val="subscript"/>
        </w:rPr>
        <w:t>2</w:t>
      </w:r>
      <w:r>
        <w:rPr>
          <w:noProof/>
        </w:rPr>
        <w:t>O</w:t>
      </w:r>
      <w:r>
        <w:rPr>
          <w:noProof/>
        </w:rPr>
        <w:tab/>
      </w:r>
      <w:r>
        <w:rPr>
          <w:noProof/>
        </w:rPr>
        <w:fldChar w:fldCharType="begin"/>
      </w:r>
      <w:r>
        <w:rPr>
          <w:noProof/>
        </w:rPr>
        <w:instrText xml:space="preserve"> PAGEREF _Toc461199562 \h </w:instrText>
      </w:r>
      <w:r>
        <w:rPr>
          <w:noProof/>
        </w:rPr>
      </w:r>
      <w:r>
        <w:rPr>
          <w:noProof/>
        </w:rPr>
        <w:fldChar w:fldCharType="separate"/>
      </w:r>
      <w:r>
        <w:rPr>
          <w:noProof/>
        </w:rPr>
        <w:t>8</w:t>
      </w:r>
      <w:r>
        <w:rPr>
          <w:noProof/>
        </w:rPr>
        <w:fldChar w:fldCharType="end"/>
      </w:r>
    </w:p>
    <w:p w14:paraId="60A8219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3</w:t>
      </w:r>
      <w:r>
        <w:rPr>
          <w:noProof/>
        </w:rPr>
        <w:noBreakHyphen/>
        <w:t>3 Complex 1 as a solid (left) and in aqueous solution (right)</w:t>
      </w:r>
      <w:r>
        <w:rPr>
          <w:noProof/>
        </w:rPr>
        <w:tab/>
      </w:r>
      <w:r>
        <w:rPr>
          <w:noProof/>
        </w:rPr>
        <w:fldChar w:fldCharType="begin"/>
      </w:r>
      <w:r>
        <w:rPr>
          <w:noProof/>
        </w:rPr>
        <w:instrText xml:space="preserve"> PAGEREF _Toc461199563 \h </w:instrText>
      </w:r>
      <w:r>
        <w:rPr>
          <w:noProof/>
        </w:rPr>
      </w:r>
      <w:r>
        <w:rPr>
          <w:noProof/>
        </w:rPr>
        <w:fldChar w:fldCharType="separate"/>
      </w:r>
      <w:r>
        <w:rPr>
          <w:noProof/>
        </w:rPr>
        <w:t>9</w:t>
      </w:r>
      <w:r>
        <w:rPr>
          <w:noProof/>
        </w:rPr>
        <w:fldChar w:fldCharType="end"/>
      </w:r>
    </w:p>
    <w:p w14:paraId="2D1C95CA"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1 Concentration-time profile for irradiation of complex 1 with QTH light source</w:t>
      </w:r>
      <w:r>
        <w:rPr>
          <w:noProof/>
        </w:rPr>
        <w:tab/>
      </w:r>
      <w:r>
        <w:rPr>
          <w:noProof/>
        </w:rPr>
        <w:fldChar w:fldCharType="begin"/>
      </w:r>
      <w:r>
        <w:rPr>
          <w:noProof/>
        </w:rPr>
        <w:instrText xml:space="preserve"> PAGEREF _Toc461199564 \h </w:instrText>
      </w:r>
      <w:r>
        <w:rPr>
          <w:noProof/>
        </w:rPr>
      </w:r>
      <w:r>
        <w:rPr>
          <w:noProof/>
        </w:rPr>
        <w:fldChar w:fldCharType="separate"/>
      </w:r>
      <w:r>
        <w:rPr>
          <w:noProof/>
        </w:rPr>
        <w:t>13</w:t>
      </w:r>
      <w:r>
        <w:rPr>
          <w:noProof/>
        </w:rPr>
        <w:fldChar w:fldCharType="end"/>
      </w:r>
    </w:p>
    <w:p w14:paraId="3CAB1F4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2 Gas phase O</w:t>
      </w:r>
      <w:r w:rsidRPr="00B551F9">
        <w:rPr>
          <w:noProof/>
          <w:vertAlign w:val="subscript"/>
        </w:rPr>
        <w:t>2</w:t>
      </w:r>
      <w:r>
        <w:rPr>
          <w:noProof/>
        </w:rPr>
        <w:t xml:space="preserve"> detection data for irradiation of complex 1 with Hg light source (320 – 500 nm)</w:t>
      </w:r>
      <w:r>
        <w:rPr>
          <w:noProof/>
        </w:rPr>
        <w:tab/>
      </w:r>
      <w:r>
        <w:rPr>
          <w:noProof/>
        </w:rPr>
        <w:fldChar w:fldCharType="begin"/>
      </w:r>
      <w:r>
        <w:rPr>
          <w:noProof/>
        </w:rPr>
        <w:instrText xml:space="preserve"> PAGEREF _Toc461199565 \h </w:instrText>
      </w:r>
      <w:r>
        <w:rPr>
          <w:noProof/>
        </w:rPr>
      </w:r>
      <w:r>
        <w:rPr>
          <w:noProof/>
        </w:rPr>
        <w:fldChar w:fldCharType="separate"/>
      </w:r>
      <w:r>
        <w:rPr>
          <w:noProof/>
        </w:rPr>
        <w:t>18</w:t>
      </w:r>
      <w:r>
        <w:rPr>
          <w:noProof/>
        </w:rPr>
        <w:fldChar w:fldCharType="end"/>
      </w:r>
    </w:p>
    <w:p w14:paraId="0BDAD54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3 Set-up for irradiation on NMR scale</w:t>
      </w:r>
      <w:r>
        <w:rPr>
          <w:noProof/>
        </w:rPr>
        <w:tab/>
      </w:r>
      <w:r>
        <w:rPr>
          <w:noProof/>
        </w:rPr>
        <w:fldChar w:fldCharType="begin"/>
      </w:r>
      <w:r>
        <w:rPr>
          <w:noProof/>
        </w:rPr>
        <w:instrText xml:space="preserve"> PAGEREF _Toc461199566 \h </w:instrText>
      </w:r>
      <w:r>
        <w:rPr>
          <w:noProof/>
        </w:rPr>
      </w:r>
      <w:r>
        <w:rPr>
          <w:noProof/>
        </w:rPr>
        <w:fldChar w:fldCharType="separate"/>
      </w:r>
      <w:r>
        <w:rPr>
          <w:noProof/>
        </w:rPr>
        <w:t>21</w:t>
      </w:r>
      <w:r>
        <w:rPr>
          <w:noProof/>
        </w:rPr>
        <w:fldChar w:fldCharType="end"/>
      </w:r>
    </w:p>
    <w:p w14:paraId="65350EB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4 Set-up for irradiation with liquid phase O</w:t>
      </w:r>
      <w:r w:rsidRPr="00B551F9">
        <w:rPr>
          <w:noProof/>
          <w:vertAlign w:val="subscript"/>
        </w:rPr>
        <w:t>2</w:t>
      </w:r>
      <w:r>
        <w:rPr>
          <w:noProof/>
        </w:rPr>
        <w:t xml:space="preserve"> detection</w:t>
      </w:r>
      <w:r>
        <w:rPr>
          <w:noProof/>
        </w:rPr>
        <w:tab/>
      </w:r>
      <w:r>
        <w:rPr>
          <w:noProof/>
        </w:rPr>
        <w:fldChar w:fldCharType="begin"/>
      </w:r>
      <w:r>
        <w:rPr>
          <w:noProof/>
        </w:rPr>
        <w:instrText xml:space="preserve"> PAGEREF _Toc461199567 \h </w:instrText>
      </w:r>
      <w:r>
        <w:rPr>
          <w:noProof/>
        </w:rPr>
      </w:r>
      <w:r>
        <w:rPr>
          <w:noProof/>
        </w:rPr>
        <w:fldChar w:fldCharType="separate"/>
      </w:r>
      <w:r>
        <w:rPr>
          <w:noProof/>
        </w:rPr>
        <w:t>21</w:t>
      </w:r>
      <w:r>
        <w:rPr>
          <w:noProof/>
        </w:rPr>
        <w:fldChar w:fldCharType="end"/>
      </w:r>
    </w:p>
    <w:p w14:paraId="3F832B7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5 Irradiation set-up (liquid phase O</w:t>
      </w:r>
      <w:r w:rsidRPr="00B551F9">
        <w:rPr>
          <w:noProof/>
          <w:vertAlign w:val="subscript"/>
        </w:rPr>
        <w:t>2</w:t>
      </w:r>
      <w:r>
        <w:rPr>
          <w:noProof/>
        </w:rPr>
        <w:t xml:space="preserve"> detection) in use (left) and close-up of assembled reactor</w:t>
      </w:r>
      <w:r>
        <w:rPr>
          <w:noProof/>
        </w:rPr>
        <w:tab/>
      </w:r>
      <w:r>
        <w:rPr>
          <w:noProof/>
        </w:rPr>
        <w:fldChar w:fldCharType="begin"/>
      </w:r>
      <w:r>
        <w:rPr>
          <w:noProof/>
        </w:rPr>
        <w:instrText xml:space="preserve"> PAGEREF _Toc461199568 \h </w:instrText>
      </w:r>
      <w:r>
        <w:rPr>
          <w:noProof/>
        </w:rPr>
      </w:r>
      <w:r>
        <w:rPr>
          <w:noProof/>
        </w:rPr>
        <w:fldChar w:fldCharType="separate"/>
      </w:r>
      <w:r>
        <w:rPr>
          <w:noProof/>
        </w:rPr>
        <w:t>22</w:t>
      </w:r>
      <w:r>
        <w:rPr>
          <w:noProof/>
        </w:rPr>
        <w:fldChar w:fldCharType="end"/>
      </w:r>
    </w:p>
    <w:p w14:paraId="262881E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5</w:t>
      </w:r>
      <w:r>
        <w:rPr>
          <w:noProof/>
        </w:rPr>
        <w:noBreakHyphen/>
        <w:t>1 Liquid phase O</w:t>
      </w:r>
      <w:r w:rsidRPr="00B551F9">
        <w:rPr>
          <w:noProof/>
          <w:vertAlign w:val="subscript"/>
        </w:rPr>
        <w:t>2</w:t>
      </w:r>
      <w:r>
        <w:rPr>
          <w:noProof/>
        </w:rPr>
        <w:t xml:space="preserve"> measurement for H</w:t>
      </w:r>
      <w:r w:rsidRPr="00B551F9">
        <w:rPr>
          <w:noProof/>
          <w:vertAlign w:val="subscript"/>
        </w:rPr>
        <w:t>2</w:t>
      </w:r>
      <w:r>
        <w:rPr>
          <w:noProof/>
        </w:rPr>
        <w:t>O</w:t>
      </w:r>
      <w:r w:rsidRPr="00B551F9">
        <w:rPr>
          <w:noProof/>
          <w:vertAlign w:val="subscript"/>
        </w:rPr>
        <w:t>2</w:t>
      </w:r>
      <w:r>
        <w:rPr>
          <w:noProof/>
        </w:rPr>
        <w:t xml:space="preserve"> disproportionation by complex 1</w:t>
      </w:r>
      <w:r>
        <w:rPr>
          <w:noProof/>
        </w:rPr>
        <w:tab/>
      </w:r>
      <w:r>
        <w:rPr>
          <w:noProof/>
        </w:rPr>
        <w:fldChar w:fldCharType="begin"/>
      </w:r>
      <w:r>
        <w:rPr>
          <w:noProof/>
        </w:rPr>
        <w:instrText xml:space="preserve"> PAGEREF _Toc461199569 \h </w:instrText>
      </w:r>
      <w:r>
        <w:rPr>
          <w:noProof/>
        </w:rPr>
      </w:r>
      <w:r>
        <w:rPr>
          <w:noProof/>
        </w:rPr>
        <w:fldChar w:fldCharType="separate"/>
      </w:r>
      <w:r>
        <w:rPr>
          <w:noProof/>
        </w:rPr>
        <w:t>24</w:t>
      </w:r>
      <w:r>
        <w:rPr>
          <w:noProof/>
        </w:rPr>
        <w:fldChar w:fldCharType="end"/>
      </w:r>
    </w:p>
    <w:p w14:paraId="7B0B46F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6</w:t>
      </w:r>
      <w:r>
        <w:rPr>
          <w:noProof/>
        </w:rPr>
        <w:noBreakHyphen/>
        <w:t>1 Spectral power distribution of Hg light source with used filter settings</w:t>
      </w:r>
      <w:r>
        <w:rPr>
          <w:noProof/>
        </w:rPr>
        <w:tab/>
      </w:r>
      <w:r>
        <w:rPr>
          <w:noProof/>
        </w:rPr>
        <w:fldChar w:fldCharType="begin"/>
      </w:r>
      <w:r>
        <w:rPr>
          <w:noProof/>
        </w:rPr>
        <w:instrText xml:space="preserve"> PAGEREF _Toc461199570 \h </w:instrText>
      </w:r>
      <w:r>
        <w:rPr>
          <w:noProof/>
        </w:rPr>
      </w:r>
      <w:r>
        <w:rPr>
          <w:noProof/>
        </w:rPr>
        <w:fldChar w:fldCharType="separate"/>
      </w:r>
      <w:r>
        <w:rPr>
          <w:noProof/>
        </w:rPr>
        <w:t>25</w:t>
      </w:r>
      <w:r>
        <w:rPr>
          <w:noProof/>
        </w:rPr>
        <w:fldChar w:fldCharType="end"/>
      </w:r>
    </w:p>
    <w:p w14:paraId="7AAD59D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6</w:t>
      </w:r>
      <w:r>
        <w:rPr>
          <w:noProof/>
        </w:rPr>
        <w:noBreakHyphen/>
        <w:t>2 Measured power of QTH light source with different longpass filters</w:t>
      </w:r>
      <w:r>
        <w:rPr>
          <w:noProof/>
        </w:rPr>
        <w:tab/>
      </w:r>
      <w:r>
        <w:rPr>
          <w:noProof/>
        </w:rPr>
        <w:fldChar w:fldCharType="begin"/>
      </w:r>
      <w:r>
        <w:rPr>
          <w:noProof/>
        </w:rPr>
        <w:instrText xml:space="preserve"> PAGEREF _Toc461199571 \h </w:instrText>
      </w:r>
      <w:r>
        <w:rPr>
          <w:noProof/>
        </w:rPr>
      </w:r>
      <w:r>
        <w:rPr>
          <w:noProof/>
        </w:rPr>
        <w:fldChar w:fldCharType="separate"/>
      </w:r>
      <w:r>
        <w:rPr>
          <w:noProof/>
        </w:rPr>
        <w:t>25</w:t>
      </w:r>
      <w:r>
        <w:rPr>
          <w:noProof/>
        </w:rPr>
        <w:fldChar w:fldCharType="end"/>
      </w:r>
    </w:p>
    <w:p w14:paraId="675CD2F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6</w:t>
      </w:r>
      <w:r>
        <w:rPr>
          <w:noProof/>
        </w:rPr>
        <w:noBreakHyphen/>
        <w:t>3 Chemical actinometry data for different power setting of Hg light source (320 – 500 nm)</w:t>
      </w:r>
      <w:r>
        <w:rPr>
          <w:noProof/>
        </w:rPr>
        <w:tab/>
      </w:r>
      <w:r>
        <w:rPr>
          <w:noProof/>
        </w:rPr>
        <w:fldChar w:fldCharType="begin"/>
      </w:r>
      <w:r>
        <w:rPr>
          <w:noProof/>
        </w:rPr>
        <w:instrText xml:space="preserve"> PAGEREF _Toc461199572 \h </w:instrText>
      </w:r>
      <w:r>
        <w:rPr>
          <w:noProof/>
        </w:rPr>
      </w:r>
      <w:r>
        <w:rPr>
          <w:noProof/>
        </w:rPr>
        <w:fldChar w:fldCharType="separate"/>
      </w:r>
      <w:r>
        <w:rPr>
          <w:noProof/>
        </w:rPr>
        <w:t>26</w:t>
      </w:r>
      <w:r>
        <w:rPr>
          <w:noProof/>
        </w:rPr>
        <w:fldChar w:fldCharType="end"/>
      </w:r>
    </w:p>
    <w:p w14:paraId="6F17292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 </w:t>
      </w:r>
      <w:r w:rsidRPr="00B551F9">
        <w:rPr>
          <w:noProof/>
          <w:vertAlign w:val="superscript"/>
        </w:rPr>
        <w:t>1</w:t>
      </w:r>
      <w:r>
        <w:rPr>
          <w:noProof/>
        </w:rPr>
        <w:t>H NMR spectrum of 1 in H</w:t>
      </w:r>
      <w:r w:rsidRPr="00B551F9">
        <w:rPr>
          <w:noProof/>
          <w:vertAlign w:val="subscript"/>
        </w:rPr>
        <w:t>2</w:t>
      </w:r>
      <w:r>
        <w:rPr>
          <w:noProof/>
        </w:rPr>
        <w:t>O (298 K).</w:t>
      </w:r>
      <w:r>
        <w:rPr>
          <w:noProof/>
        </w:rPr>
        <w:tab/>
      </w:r>
      <w:r>
        <w:rPr>
          <w:noProof/>
        </w:rPr>
        <w:fldChar w:fldCharType="begin"/>
      </w:r>
      <w:r>
        <w:rPr>
          <w:noProof/>
        </w:rPr>
        <w:instrText xml:space="preserve"> PAGEREF _Toc461199573 \h </w:instrText>
      </w:r>
      <w:r>
        <w:rPr>
          <w:noProof/>
        </w:rPr>
      </w:r>
      <w:r>
        <w:rPr>
          <w:noProof/>
        </w:rPr>
        <w:fldChar w:fldCharType="separate"/>
      </w:r>
      <w:r>
        <w:rPr>
          <w:noProof/>
        </w:rPr>
        <w:t>28</w:t>
      </w:r>
      <w:r>
        <w:rPr>
          <w:noProof/>
        </w:rPr>
        <w:fldChar w:fldCharType="end"/>
      </w:r>
    </w:p>
    <w:p w14:paraId="6693611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 </w:t>
      </w:r>
      <w:r w:rsidRPr="00B551F9">
        <w:rPr>
          <w:noProof/>
          <w:vertAlign w:val="superscript"/>
        </w:rPr>
        <w:t>31</w:t>
      </w:r>
      <w:r>
        <w:rPr>
          <w:noProof/>
        </w:rPr>
        <w:t>P{</w:t>
      </w:r>
      <w:r w:rsidRPr="00B551F9">
        <w:rPr>
          <w:noProof/>
          <w:vertAlign w:val="superscript"/>
        </w:rPr>
        <w:t>1</w:t>
      </w:r>
      <w:r>
        <w:rPr>
          <w:noProof/>
        </w:rPr>
        <w:t>H} NMR spectrum of 1 in H</w:t>
      </w:r>
      <w:r w:rsidRPr="00B551F9">
        <w:rPr>
          <w:noProof/>
          <w:vertAlign w:val="subscript"/>
        </w:rPr>
        <w:t>2</w:t>
      </w:r>
      <w:r>
        <w:rPr>
          <w:noProof/>
        </w:rPr>
        <w:t>O (298 K)</w:t>
      </w:r>
      <w:r>
        <w:rPr>
          <w:noProof/>
        </w:rPr>
        <w:tab/>
      </w:r>
      <w:r>
        <w:rPr>
          <w:noProof/>
        </w:rPr>
        <w:fldChar w:fldCharType="begin"/>
      </w:r>
      <w:r>
        <w:rPr>
          <w:noProof/>
        </w:rPr>
        <w:instrText xml:space="preserve"> PAGEREF _Toc461199574 \h </w:instrText>
      </w:r>
      <w:r>
        <w:rPr>
          <w:noProof/>
        </w:rPr>
      </w:r>
      <w:r>
        <w:rPr>
          <w:noProof/>
        </w:rPr>
        <w:fldChar w:fldCharType="separate"/>
      </w:r>
      <w:r>
        <w:rPr>
          <w:noProof/>
        </w:rPr>
        <w:t>29</w:t>
      </w:r>
      <w:r>
        <w:rPr>
          <w:noProof/>
        </w:rPr>
        <w:fldChar w:fldCharType="end"/>
      </w:r>
    </w:p>
    <w:p w14:paraId="3F007C9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3 </w:t>
      </w:r>
      <w:r w:rsidRPr="00B551F9">
        <w:rPr>
          <w:noProof/>
          <w:vertAlign w:val="superscript"/>
        </w:rPr>
        <w:t>1</w:t>
      </w:r>
      <w:r>
        <w:rPr>
          <w:noProof/>
        </w:rPr>
        <w:t>H NMR spectrum of 1 in DMSO-d</w:t>
      </w:r>
      <w:r w:rsidRPr="00B551F9">
        <w:rPr>
          <w:noProof/>
          <w:vertAlign w:val="subscript"/>
        </w:rPr>
        <w:t>6</w:t>
      </w:r>
      <w:r>
        <w:rPr>
          <w:noProof/>
        </w:rPr>
        <w:t xml:space="preserve"> (298 K)</w:t>
      </w:r>
      <w:r>
        <w:rPr>
          <w:noProof/>
        </w:rPr>
        <w:tab/>
      </w:r>
      <w:r>
        <w:rPr>
          <w:noProof/>
        </w:rPr>
        <w:fldChar w:fldCharType="begin"/>
      </w:r>
      <w:r>
        <w:rPr>
          <w:noProof/>
        </w:rPr>
        <w:instrText xml:space="preserve"> PAGEREF _Toc461199575 \h </w:instrText>
      </w:r>
      <w:r>
        <w:rPr>
          <w:noProof/>
        </w:rPr>
      </w:r>
      <w:r>
        <w:rPr>
          <w:noProof/>
        </w:rPr>
        <w:fldChar w:fldCharType="separate"/>
      </w:r>
      <w:r>
        <w:rPr>
          <w:noProof/>
        </w:rPr>
        <w:t>30</w:t>
      </w:r>
      <w:r>
        <w:rPr>
          <w:noProof/>
        </w:rPr>
        <w:fldChar w:fldCharType="end"/>
      </w:r>
    </w:p>
    <w:p w14:paraId="10B92A9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4 </w:t>
      </w:r>
      <w:r w:rsidRPr="00B551F9">
        <w:rPr>
          <w:noProof/>
          <w:vertAlign w:val="superscript"/>
        </w:rPr>
        <w:t>13</w:t>
      </w:r>
      <w:r>
        <w:rPr>
          <w:noProof/>
        </w:rPr>
        <w:t>C{</w:t>
      </w:r>
      <w:r w:rsidRPr="00B551F9">
        <w:rPr>
          <w:noProof/>
          <w:vertAlign w:val="superscript"/>
        </w:rPr>
        <w:t>1</w:t>
      </w:r>
      <w:r>
        <w:rPr>
          <w:noProof/>
        </w:rPr>
        <w:t>H} NMR spectrum of 1 in DMSO-d</w:t>
      </w:r>
      <w:r w:rsidRPr="00B551F9">
        <w:rPr>
          <w:noProof/>
          <w:vertAlign w:val="subscript"/>
        </w:rPr>
        <w:t>6</w:t>
      </w:r>
      <w:r>
        <w:rPr>
          <w:noProof/>
        </w:rPr>
        <w:t xml:space="preserve"> (298 K)</w:t>
      </w:r>
      <w:r>
        <w:rPr>
          <w:noProof/>
        </w:rPr>
        <w:tab/>
      </w:r>
      <w:r>
        <w:rPr>
          <w:noProof/>
        </w:rPr>
        <w:fldChar w:fldCharType="begin"/>
      </w:r>
      <w:r>
        <w:rPr>
          <w:noProof/>
        </w:rPr>
        <w:instrText xml:space="preserve"> PAGEREF _Toc461199576 \h </w:instrText>
      </w:r>
      <w:r>
        <w:rPr>
          <w:noProof/>
        </w:rPr>
      </w:r>
      <w:r>
        <w:rPr>
          <w:noProof/>
        </w:rPr>
        <w:fldChar w:fldCharType="separate"/>
      </w:r>
      <w:r>
        <w:rPr>
          <w:noProof/>
        </w:rPr>
        <w:t>31</w:t>
      </w:r>
      <w:r>
        <w:rPr>
          <w:noProof/>
        </w:rPr>
        <w:fldChar w:fldCharType="end"/>
      </w:r>
    </w:p>
    <w:p w14:paraId="2AA2B18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5 </w:t>
      </w:r>
      <w:r w:rsidRPr="00B551F9">
        <w:rPr>
          <w:noProof/>
          <w:vertAlign w:val="superscript"/>
        </w:rPr>
        <w:t>31</w:t>
      </w:r>
      <w:r>
        <w:rPr>
          <w:noProof/>
        </w:rPr>
        <w:t>P{</w:t>
      </w:r>
      <w:r w:rsidRPr="00B551F9">
        <w:rPr>
          <w:noProof/>
          <w:vertAlign w:val="superscript"/>
        </w:rPr>
        <w:t>1</w:t>
      </w:r>
      <w:r>
        <w:rPr>
          <w:noProof/>
        </w:rPr>
        <w:t>H} NMR spectrum of 1 in DMSO-d</w:t>
      </w:r>
      <w:r w:rsidRPr="00B551F9">
        <w:rPr>
          <w:noProof/>
          <w:vertAlign w:val="subscript"/>
        </w:rPr>
        <w:t xml:space="preserve">6 </w:t>
      </w:r>
      <w:r>
        <w:rPr>
          <w:noProof/>
        </w:rPr>
        <w:t>(298 K)</w:t>
      </w:r>
      <w:r>
        <w:rPr>
          <w:noProof/>
        </w:rPr>
        <w:tab/>
      </w:r>
      <w:r>
        <w:rPr>
          <w:noProof/>
        </w:rPr>
        <w:fldChar w:fldCharType="begin"/>
      </w:r>
      <w:r>
        <w:rPr>
          <w:noProof/>
        </w:rPr>
        <w:instrText xml:space="preserve"> PAGEREF _Toc461199577 \h </w:instrText>
      </w:r>
      <w:r>
        <w:rPr>
          <w:noProof/>
        </w:rPr>
      </w:r>
      <w:r>
        <w:rPr>
          <w:noProof/>
        </w:rPr>
        <w:fldChar w:fldCharType="separate"/>
      </w:r>
      <w:r>
        <w:rPr>
          <w:noProof/>
        </w:rPr>
        <w:t>32</w:t>
      </w:r>
      <w:r>
        <w:rPr>
          <w:noProof/>
        </w:rPr>
        <w:fldChar w:fldCharType="end"/>
      </w:r>
    </w:p>
    <w:p w14:paraId="3E80578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6 </w:t>
      </w:r>
      <w:r w:rsidRPr="00B551F9">
        <w:rPr>
          <w:noProof/>
          <w:vertAlign w:val="superscript"/>
        </w:rPr>
        <w:t>1</w:t>
      </w:r>
      <w:r>
        <w:rPr>
          <w:noProof/>
        </w:rPr>
        <w:t>H NMR spectrum of 1 in H</w:t>
      </w:r>
      <w:r w:rsidRPr="00B551F9">
        <w:rPr>
          <w:noProof/>
          <w:vertAlign w:val="subscript"/>
        </w:rPr>
        <w:t>2</w:t>
      </w:r>
      <w:r>
        <w:rPr>
          <w:noProof/>
        </w:rPr>
        <w:t>O (298 K) synthesized using Ag</w:t>
      </w:r>
      <w:r w:rsidRPr="00B551F9">
        <w:rPr>
          <w:noProof/>
          <w:vertAlign w:val="subscript"/>
        </w:rPr>
        <w:t>2</w:t>
      </w:r>
      <w:r>
        <w:rPr>
          <w:noProof/>
        </w:rPr>
        <w:t>O</w:t>
      </w:r>
      <w:r>
        <w:rPr>
          <w:noProof/>
        </w:rPr>
        <w:tab/>
      </w:r>
      <w:r>
        <w:rPr>
          <w:noProof/>
        </w:rPr>
        <w:fldChar w:fldCharType="begin"/>
      </w:r>
      <w:r>
        <w:rPr>
          <w:noProof/>
        </w:rPr>
        <w:instrText xml:space="preserve"> PAGEREF _Toc461199578 \h </w:instrText>
      </w:r>
      <w:r>
        <w:rPr>
          <w:noProof/>
        </w:rPr>
      </w:r>
      <w:r>
        <w:rPr>
          <w:noProof/>
        </w:rPr>
        <w:fldChar w:fldCharType="separate"/>
      </w:r>
      <w:r>
        <w:rPr>
          <w:noProof/>
        </w:rPr>
        <w:t>33</w:t>
      </w:r>
      <w:r>
        <w:rPr>
          <w:noProof/>
        </w:rPr>
        <w:fldChar w:fldCharType="end"/>
      </w:r>
    </w:p>
    <w:p w14:paraId="5CAA188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7 </w:t>
      </w:r>
      <w:r w:rsidRPr="00B551F9">
        <w:rPr>
          <w:noProof/>
          <w:vertAlign w:val="superscript"/>
        </w:rPr>
        <w:t>31</w:t>
      </w:r>
      <w:r>
        <w:rPr>
          <w:noProof/>
        </w:rPr>
        <w:t>P{</w:t>
      </w:r>
      <w:r w:rsidRPr="00B551F9">
        <w:rPr>
          <w:noProof/>
          <w:vertAlign w:val="superscript"/>
        </w:rPr>
        <w:t>1</w:t>
      </w:r>
      <w:r>
        <w:rPr>
          <w:noProof/>
        </w:rPr>
        <w:t>H} NMR spectrum of 1 in H</w:t>
      </w:r>
      <w:r w:rsidRPr="00B551F9">
        <w:rPr>
          <w:noProof/>
          <w:vertAlign w:val="subscript"/>
        </w:rPr>
        <w:t>2</w:t>
      </w:r>
      <w:r>
        <w:rPr>
          <w:noProof/>
        </w:rPr>
        <w:t>O (298 K) synthesized using Ag</w:t>
      </w:r>
      <w:r w:rsidRPr="00B551F9">
        <w:rPr>
          <w:noProof/>
          <w:vertAlign w:val="subscript"/>
        </w:rPr>
        <w:t>2</w:t>
      </w:r>
      <w:r>
        <w:rPr>
          <w:noProof/>
        </w:rPr>
        <w:t>O</w:t>
      </w:r>
      <w:r>
        <w:rPr>
          <w:noProof/>
        </w:rPr>
        <w:tab/>
      </w:r>
      <w:r>
        <w:rPr>
          <w:noProof/>
        </w:rPr>
        <w:fldChar w:fldCharType="begin"/>
      </w:r>
      <w:r>
        <w:rPr>
          <w:noProof/>
        </w:rPr>
        <w:instrText xml:space="preserve"> PAGEREF _Toc461199579 \h </w:instrText>
      </w:r>
      <w:r>
        <w:rPr>
          <w:noProof/>
        </w:rPr>
      </w:r>
      <w:r>
        <w:rPr>
          <w:noProof/>
        </w:rPr>
        <w:fldChar w:fldCharType="separate"/>
      </w:r>
      <w:r>
        <w:rPr>
          <w:noProof/>
        </w:rPr>
        <w:t>34</w:t>
      </w:r>
      <w:r>
        <w:rPr>
          <w:noProof/>
        </w:rPr>
        <w:fldChar w:fldCharType="end"/>
      </w:r>
    </w:p>
    <w:p w14:paraId="047BC80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8 </w:t>
      </w:r>
      <w:r w:rsidRPr="00B551F9">
        <w:rPr>
          <w:noProof/>
          <w:vertAlign w:val="superscript"/>
        </w:rPr>
        <w:t>1</w:t>
      </w:r>
      <w:r>
        <w:rPr>
          <w:noProof/>
        </w:rPr>
        <w:t>H NMR of 2-trans in H</w:t>
      </w:r>
      <w:r w:rsidRPr="00B551F9">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199580 \h </w:instrText>
      </w:r>
      <w:r>
        <w:rPr>
          <w:noProof/>
        </w:rPr>
      </w:r>
      <w:r>
        <w:rPr>
          <w:noProof/>
        </w:rPr>
        <w:fldChar w:fldCharType="separate"/>
      </w:r>
      <w:r>
        <w:rPr>
          <w:noProof/>
        </w:rPr>
        <w:t>35</w:t>
      </w:r>
      <w:r>
        <w:rPr>
          <w:noProof/>
        </w:rPr>
        <w:fldChar w:fldCharType="end"/>
      </w:r>
    </w:p>
    <w:p w14:paraId="1BB4F42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9 </w:t>
      </w:r>
      <w:r w:rsidRPr="00B551F9">
        <w:rPr>
          <w:noProof/>
          <w:vertAlign w:val="superscript"/>
        </w:rPr>
        <w:t>31</w:t>
      </w:r>
      <w:r>
        <w:rPr>
          <w:noProof/>
        </w:rPr>
        <w:t>P{</w:t>
      </w:r>
      <w:r w:rsidRPr="00B551F9">
        <w:rPr>
          <w:noProof/>
          <w:vertAlign w:val="superscript"/>
        </w:rPr>
        <w:t>1</w:t>
      </w:r>
      <w:r>
        <w:rPr>
          <w:noProof/>
        </w:rPr>
        <w:t>H} NMR of 2-trans in H</w:t>
      </w:r>
      <w:r w:rsidRPr="00B551F9">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199581 \h </w:instrText>
      </w:r>
      <w:r>
        <w:rPr>
          <w:noProof/>
        </w:rPr>
      </w:r>
      <w:r>
        <w:rPr>
          <w:noProof/>
        </w:rPr>
        <w:fldChar w:fldCharType="separate"/>
      </w:r>
      <w:r>
        <w:rPr>
          <w:noProof/>
        </w:rPr>
        <w:t>36</w:t>
      </w:r>
      <w:r>
        <w:rPr>
          <w:noProof/>
        </w:rPr>
        <w:fldChar w:fldCharType="end"/>
      </w:r>
    </w:p>
    <w:p w14:paraId="0808616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0 </w:t>
      </w:r>
      <w:r w:rsidRPr="00B551F9">
        <w:rPr>
          <w:noProof/>
          <w:vertAlign w:val="superscript"/>
        </w:rPr>
        <w:t>1</w:t>
      </w:r>
      <w:r>
        <w:rPr>
          <w:noProof/>
        </w:rPr>
        <w:t>H NMR spectrum of 2-trans in H</w:t>
      </w:r>
      <w:r w:rsidRPr="00B551F9">
        <w:rPr>
          <w:noProof/>
          <w:vertAlign w:val="subscript"/>
        </w:rPr>
        <w:t>2</w:t>
      </w:r>
      <w:r>
        <w:rPr>
          <w:noProof/>
        </w:rPr>
        <w:t>O (298 K)</w:t>
      </w:r>
      <w:r>
        <w:rPr>
          <w:noProof/>
        </w:rPr>
        <w:tab/>
      </w:r>
      <w:r>
        <w:rPr>
          <w:noProof/>
        </w:rPr>
        <w:fldChar w:fldCharType="begin"/>
      </w:r>
      <w:r>
        <w:rPr>
          <w:noProof/>
        </w:rPr>
        <w:instrText xml:space="preserve"> PAGEREF _Toc461199582 \h </w:instrText>
      </w:r>
      <w:r>
        <w:rPr>
          <w:noProof/>
        </w:rPr>
      </w:r>
      <w:r>
        <w:rPr>
          <w:noProof/>
        </w:rPr>
        <w:fldChar w:fldCharType="separate"/>
      </w:r>
      <w:r>
        <w:rPr>
          <w:noProof/>
        </w:rPr>
        <w:t>37</w:t>
      </w:r>
      <w:r>
        <w:rPr>
          <w:noProof/>
        </w:rPr>
        <w:fldChar w:fldCharType="end"/>
      </w:r>
    </w:p>
    <w:p w14:paraId="448E6ED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1 </w:t>
      </w:r>
      <w:r w:rsidRPr="00B551F9">
        <w:rPr>
          <w:noProof/>
          <w:vertAlign w:val="superscript"/>
        </w:rPr>
        <w:t>31</w:t>
      </w:r>
      <w:r>
        <w:rPr>
          <w:noProof/>
        </w:rPr>
        <w:t>P{</w:t>
      </w:r>
      <w:r w:rsidRPr="00B551F9">
        <w:rPr>
          <w:noProof/>
          <w:vertAlign w:val="superscript"/>
        </w:rPr>
        <w:t>1</w:t>
      </w:r>
      <w:r>
        <w:rPr>
          <w:noProof/>
        </w:rPr>
        <w:t>H} NMR spectrum of 2-trans in H</w:t>
      </w:r>
      <w:r w:rsidRPr="00B551F9">
        <w:rPr>
          <w:noProof/>
          <w:vertAlign w:val="subscript"/>
        </w:rPr>
        <w:t>2</w:t>
      </w:r>
      <w:r>
        <w:rPr>
          <w:noProof/>
        </w:rPr>
        <w:t>O (298 K)</w:t>
      </w:r>
      <w:r>
        <w:rPr>
          <w:noProof/>
        </w:rPr>
        <w:tab/>
      </w:r>
      <w:r>
        <w:rPr>
          <w:noProof/>
        </w:rPr>
        <w:fldChar w:fldCharType="begin"/>
      </w:r>
      <w:r>
        <w:rPr>
          <w:noProof/>
        </w:rPr>
        <w:instrText xml:space="preserve"> PAGEREF _Toc461199583 \h </w:instrText>
      </w:r>
      <w:r>
        <w:rPr>
          <w:noProof/>
        </w:rPr>
      </w:r>
      <w:r>
        <w:rPr>
          <w:noProof/>
        </w:rPr>
        <w:fldChar w:fldCharType="separate"/>
      </w:r>
      <w:r>
        <w:rPr>
          <w:noProof/>
        </w:rPr>
        <w:t>38</w:t>
      </w:r>
      <w:r>
        <w:rPr>
          <w:noProof/>
        </w:rPr>
        <w:fldChar w:fldCharType="end"/>
      </w:r>
    </w:p>
    <w:p w14:paraId="273ED23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2 </w:t>
      </w:r>
      <w:r w:rsidRPr="00B551F9">
        <w:rPr>
          <w:noProof/>
          <w:vertAlign w:val="superscript"/>
        </w:rPr>
        <w:t>1</w:t>
      </w:r>
      <w:r>
        <w:rPr>
          <w:noProof/>
        </w:rPr>
        <w:t>H NMR spectrum of (p-cymene)RuCl</w:t>
      </w:r>
      <w:r w:rsidRPr="00B551F9">
        <w:rPr>
          <w:noProof/>
          <w:vertAlign w:val="subscript"/>
        </w:rPr>
        <w:t>2</w:t>
      </w:r>
      <w:r>
        <w:rPr>
          <w:noProof/>
        </w:rPr>
        <w:t>(CO) in CD</w:t>
      </w:r>
      <w:r w:rsidRPr="00B551F9">
        <w:rPr>
          <w:noProof/>
          <w:vertAlign w:val="subscript"/>
        </w:rPr>
        <w:t>2</w:t>
      </w:r>
      <w:r>
        <w:rPr>
          <w:noProof/>
        </w:rPr>
        <w:t>Cl</w:t>
      </w:r>
      <w:r w:rsidRPr="00B551F9">
        <w:rPr>
          <w:noProof/>
          <w:vertAlign w:val="subscript"/>
        </w:rPr>
        <w:t>2</w:t>
      </w:r>
      <w:r>
        <w:rPr>
          <w:noProof/>
        </w:rPr>
        <w:t xml:space="preserve"> (298 K)</w:t>
      </w:r>
      <w:r>
        <w:rPr>
          <w:noProof/>
        </w:rPr>
        <w:tab/>
      </w:r>
      <w:r>
        <w:rPr>
          <w:noProof/>
        </w:rPr>
        <w:fldChar w:fldCharType="begin"/>
      </w:r>
      <w:r>
        <w:rPr>
          <w:noProof/>
        </w:rPr>
        <w:instrText xml:space="preserve"> PAGEREF _Toc461199584 \h </w:instrText>
      </w:r>
      <w:r>
        <w:rPr>
          <w:noProof/>
        </w:rPr>
      </w:r>
      <w:r>
        <w:rPr>
          <w:noProof/>
        </w:rPr>
        <w:fldChar w:fldCharType="separate"/>
      </w:r>
      <w:r>
        <w:rPr>
          <w:noProof/>
        </w:rPr>
        <w:t>39</w:t>
      </w:r>
      <w:r>
        <w:rPr>
          <w:noProof/>
        </w:rPr>
        <w:fldChar w:fldCharType="end"/>
      </w:r>
    </w:p>
    <w:p w14:paraId="30139D5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3 </w:t>
      </w:r>
      <w:r w:rsidRPr="00B551F9">
        <w:rPr>
          <w:noProof/>
          <w:vertAlign w:val="superscript"/>
        </w:rPr>
        <w:t>1</w:t>
      </w:r>
      <w:r>
        <w:rPr>
          <w:noProof/>
        </w:rPr>
        <w:t>H NMR spectrum of (PNN)RuCl</w:t>
      </w:r>
      <w:r w:rsidRPr="00B551F9">
        <w:rPr>
          <w:noProof/>
          <w:vertAlign w:val="subscript"/>
        </w:rPr>
        <w:t>2</w:t>
      </w:r>
      <w:r>
        <w:rPr>
          <w:noProof/>
        </w:rPr>
        <w:t>(CO) in CD</w:t>
      </w:r>
      <w:r w:rsidRPr="00B551F9">
        <w:rPr>
          <w:noProof/>
          <w:vertAlign w:val="subscript"/>
        </w:rPr>
        <w:t>2</w:t>
      </w:r>
      <w:r>
        <w:rPr>
          <w:noProof/>
        </w:rPr>
        <w:t>Cl</w:t>
      </w:r>
      <w:r w:rsidRPr="00B551F9">
        <w:rPr>
          <w:noProof/>
          <w:vertAlign w:val="subscript"/>
        </w:rPr>
        <w:t>2</w:t>
      </w:r>
      <w:r>
        <w:rPr>
          <w:noProof/>
        </w:rPr>
        <w:t xml:space="preserve"> (298 K)</w:t>
      </w:r>
      <w:r>
        <w:rPr>
          <w:noProof/>
        </w:rPr>
        <w:tab/>
      </w:r>
      <w:r>
        <w:rPr>
          <w:noProof/>
        </w:rPr>
        <w:fldChar w:fldCharType="begin"/>
      </w:r>
      <w:r>
        <w:rPr>
          <w:noProof/>
        </w:rPr>
        <w:instrText xml:space="preserve"> PAGEREF _Toc461199585 \h </w:instrText>
      </w:r>
      <w:r>
        <w:rPr>
          <w:noProof/>
        </w:rPr>
      </w:r>
      <w:r>
        <w:rPr>
          <w:noProof/>
        </w:rPr>
        <w:fldChar w:fldCharType="separate"/>
      </w:r>
      <w:r>
        <w:rPr>
          <w:noProof/>
        </w:rPr>
        <w:t>40</w:t>
      </w:r>
      <w:r>
        <w:rPr>
          <w:noProof/>
        </w:rPr>
        <w:fldChar w:fldCharType="end"/>
      </w:r>
    </w:p>
    <w:p w14:paraId="7B86E04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4 </w:t>
      </w:r>
      <w:r w:rsidRPr="00B551F9">
        <w:rPr>
          <w:noProof/>
          <w:vertAlign w:val="superscript"/>
        </w:rPr>
        <w:t>31</w:t>
      </w:r>
      <w:r>
        <w:rPr>
          <w:noProof/>
        </w:rPr>
        <w:t>P{</w:t>
      </w:r>
      <w:r w:rsidRPr="00B551F9">
        <w:rPr>
          <w:noProof/>
          <w:vertAlign w:val="superscript"/>
        </w:rPr>
        <w:t>1</w:t>
      </w:r>
      <w:r>
        <w:rPr>
          <w:noProof/>
        </w:rPr>
        <w:t>H} NMR spectrum of (PNN)RuCl</w:t>
      </w:r>
      <w:r w:rsidRPr="00B551F9">
        <w:rPr>
          <w:noProof/>
          <w:vertAlign w:val="subscript"/>
        </w:rPr>
        <w:t>2</w:t>
      </w:r>
      <w:r>
        <w:rPr>
          <w:noProof/>
        </w:rPr>
        <w:t>(CO) in CD</w:t>
      </w:r>
      <w:r w:rsidRPr="00B551F9">
        <w:rPr>
          <w:noProof/>
          <w:vertAlign w:val="subscript"/>
        </w:rPr>
        <w:t>2</w:t>
      </w:r>
      <w:r>
        <w:rPr>
          <w:noProof/>
        </w:rPr>
        <w:t>Cl</w:t>
      </w:r>
      <w:r w:rsidRPr="00B551F9">
        <w:rPr>
          <w:noProof/>
          <w:vertAlign w:val="subscript"/>
        </w:rPr>
        <w:t>2</w:t>
      </w:r>
      <w:r>
        <w:rPr>
          <w:noProof/>
        </w:rPr>
        <w:t xml:space="preserve"> (298 K)</w:t>
      </w:r>
      <w:r>
        <w:rPr>
          <w:noProof/>
        </w:rPr>
        <w:tab/>
      </w:r>
      <w:r>
        <w:rPr>
          <w:noProof/>
        </w:rPr>
        <w:fldChar w:fldCharType="begin"/>
      </w:r>
      <w:r>
        <w:rPr>
          <w:noProof/>
        </w:rPr>
        <w:instrText xml:space="preserve"> PAGEREF _Toc461199586 \h </w:instrText>
      </w:r>
      <w:r>
        <w:rPr>
          <w:noProof/>
        </w:rPr>
      </w:r>
      <w:r>
        <w:rPr>
          <w:noProof/>
        </w:rPr>
        <w:fldChar w:fldCharType="separate"/>
      </w:r>
      <w:r>
        <w:rPr>
          <w:noProof/>
        </w:rPr>
        <w:t>41</w:t>
      </w:r>
      <w:r>
        <w:rPr>
          <w:noProof/>
        </w:rPr>
        <w:fldChar w:fldCharType="end"/>
      </w:r>
    </w:p>
    <w:p w14:paraId="0056D1F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5 </w:t>
      </w:r>
      <w:r w:rsidRPr="00B551F9">
        <w:rPr>
          <w:noProof/>
          <w:vertAlign w:val="superscript"/>
        </w:rPr>
        <w:t>1</w:t>
      </w:r>
      <w:r>
        <w:rPr>
          <w:noProof/>
        </w:rPr>
        <w:t>H NMR spectrum of 1 (in H</w:t>
      </w:r>
      <w:r w:rsidRPr="00B551F9">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199587 \h </w:instrText>
      </w:r>
      <w:r>
        <w:rPr>
          <w:noProof/>
        </w:rPr>
      </w:r>
      <w:r>
        <w:rPr>
          <w:noProof/>
        </w:rPr>
        <w:fldChar w:fldCharType="separate"/>
      </w:r>
      <w:r>
        <w:rPr>
          <w:noProof/>
        </w:rPr>
        <w:t>42</w:t>
      </w:r>
      <w:r>
        <w:rPr>
          <w:noProof/>
        </w:rPr>
        <w:fldChar w:fldCharType="end"/>
      </w:r>
    </w:p>
    <w:p w14:paraId="1DC0F5C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6 </w:t>
      </w:r>
      <w:r w:rsidRPr="00B551F9">
        <w:rPr>
          <w:noProof/>
          <w:vertAlign w:val="superscript"/>
        </w:rPr>
        <w:t>31</w:t>
      </w:r>
      <w:r>
        <w:rPr>
          <w:noProof/>
        </w:rPr>
        <w:t>P{</w:t>
      </w:r>
      <w:r w:rsidRPr="00B551F9">
        <w:rPr>
          <w:noProof/>
          <w:vertAlign w:val="superscript"/>
        </w:rPr>
        <w:t>1</w:t>
      </w:r>
      <w:r>
        <w:rPr>
          <w:noProof/>
        </w:rPr>
        <w:t>H}</w:t>
      </w:r>
      <w:r w:rsidRPr="00B551F9">
        <w:rPr>
          <w:noProof/>
          <w:vertAlign w:val="superscript"/>
        </w:rPr>
        <w:t xml:space="preserve"> </w:t>
      </w:r>
      <w:r>
        <w:rPr>
          <w:noProof/>
        </w:rPr>
        <w:t>NMR spectrum of 1 (in H</w:t>
      </w:r>
      <w:r w:rsidRPr="00B551F9">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199588 \h </w:instrText>
      </w:r>
      <w:r>
        <w:rPr>
          <w:noProof/>
        </w:rPr>
      </w:r>
      <w:r>
        <w:rPr>
          <w:noProof/>
        </w:rPr>
        <w:fldChar w:fldCharType="separate"/>
      </w:r>
      <w:r>
        <w:rPr>
          <w:noProof/>
        </w:rPr>
        <w:t>43</w:t>
      </w:r>
      <w:r>
        <w:rPr>
          <w:noProof/>
        </w:rPr>
        <w:fldChar w:fldCharType="end"/>
      </w:r>
    </w:p>
    <w:p w14:paraId="0EA1840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7 </w:t>
      </w:r>
      <w:r w:rsidRPr="00B551F9">
        <w:rPr>
          <w:noProof/>
          <w:vertAlign w:val="superscript"/>
        </w:rPr>
        <w:t>1</w:t>
      </w:r>
      <w:r>
        <w:rPr>
          <w:noProof/>
        </w:rPr>
        <w:t>H-</w:t>
      </w:r>
      <w:r w:rsidRPr="00B551F9">
        <w:rPr>
          <w:noProof/>
          <w:vertAlign w:val="superscript"/>
        </w:rPr>
        <w:t>31</w:t>
      </w:r>
      <w:r>
        <w:rPr>
          <w:noProof/>
        </w:rPr>
        <w:t>P HMBC (hydride region) NMR spectrum of 1 (in H</w:t>
      </w:r>
      <w:r w:rsidRPr="00B551F9">
        <w:rPr>
          <w:noProof/>
          <w:vertAlign w:val="subscript"/>
        </w:rPr>
        <w:t>2</w:t>
      </w:r>
      <w:r>
        <w:rPr>
          <w:noProof/>
        </w:rPr>
        <w:t>O, 298 K) after irradiation</w:t>
      </w:r>
      <w:r>
        <w:rPr>
          <w:noProof/>
        </w:rPr>
        <w:tab/>
      </w:r>
      <w:r>
        <w:rPr>
          <w:noProof/>
        </w:rPr>
        <w:fldChar w:fldCharType="begin"/>
      </w:r>
      <w:r>
        <w:rPr>
          <w:noProof/>
        </w:rPr>
        <w:instrText xml:space="preserve"> PAGEREF _Toc461199589 \h </w:instrText>
      </w:r>
      <w:r>
        <w:rPr>
          <w:noProof/>
        </w:rPr>
      </w:r>
      <w:r>
        <w:rPr>
          <w:noProof/>
        </w:rPr>
        <w:fldChar w:fldCharType="separate"/>
      </w:r>
      <w:r>
        <w:rPr>
          <w:noProof/>
        </w:rPr>
        <w:t>45</w:t>
      </w:r>
      <w:r>
        <w:rPr>
          <w:noProof/>
        </w:rPr>
        <w:fldChar w:fldCharType="end"/>
      </w:r>
    </w:p>
    <w:p w14:paraId="6551B86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8 </w:t>
      </w:r>
      <w:r w:rsidRPr="00B551F9">
        <w:rPr>
          <w:noProof/>
          <w:vertAlign w:val="superscript"/>
        </w:rPr>
        <w:t>1</w:t>
      </w:r>
      <w:r>
        <w:rPr>
          <w:noProof/>
        </w:rPr>
        <w:t>H-</w:t>
      </w:r>
      <w:r w:rsidRPr="00B551F9">
        <w:rPr>
          <w:noProof/>
          <w:vertAlign w:val="superscript"/>
        </w:rPr>
        <w:t>31</w:t>
      </w:r>
      <w:r>
        <w:rPr>
          <w:noProof/>
        </w:rPr>
        <w:t>P HMBC (aliphatic region) NMR spectrum of 1 (in H</w:t>
      </w:r>
      <w:r w:rsidRPr="00B551F9">
        <w:rPr>
          <w:noProof/>
          <w:vertAlign w:val="subscript"/>
        </w:rPr>
        <w:t>2</w:t>
      </w:r>
      <w:r>
        <w:rPr>
          <w:noProof/>
        </w:rPr>
        <w:t>O, 298 K) after irradiation</w:t>
      </w:r>
      <w:r>
        <w:rPr>
          <w:noProof/>
        </w:rPr>
        <w:tab/>
      </w:r>
      <w:r>
        <w:rPr>
          <w:noProof/>
        </w:rPr>
        <w:fldChar w:fldCharType="begin"/>
      </w:r>
      <w:r>
        <w:rPr>
          <w:noProof/>
        </w:rPr>
        <w:instrText xml:space="preserve"> PAGEREF _Toc461199590 \h </w:instrText>
      </w:r>
      <w:r>
        <w:rPr>
          <w:noProof/>
        </w:rPr>
      </w:r>
      <w:r>
        <w:rPr>
          <w:noProof/>
        </w:rPr>
        <w:fldChar w:fldCharType="separate"/>
      </w:r>
      <w:r>
        <w:rPr>
          <w:noProof/>
        </w:rPr>
        <w:t>46</w:t>
      </w:r>
      <w:r>
        <w:rPr>
          <w:noProof/>
        </w:rPr>
        <w:fldChar w:fldCharType="end"/>
      </w:r>
    </w:p>
    <w:p w14:paraId="0B1C67C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9 </w:t>
      </w:r>
      <w:r w:rsidRPr="00B551F9">
        <w:rPr>
          <w:noProof/>
          <w:vertAlign w:val="superscript"/>
        </w:rPr>
        <w:t>1</w:t>
      </w:r>
      <w:r>
        <w:rPr>
          <w:noProof/>
        </w:rPr>
        <w:t>H NMR spectrum of 2-trans (in H</w:t>
      </w:r>
      <w:r w:rsidRPr="00B551F9">
        <w:rPr>
          <w:noProof/>
          <w:vertAlign w:val="subscript"/>
        </w:rPr>
        <w:t>2</w:t>
      </w:r>
      <w:r>
        <w:rPr>
          <w:noProof/>
        </w:rPr>
        <w:t>O, 298 K) after irradiation (320 – 500 nm, 4h) in presence of O</w:t>
      </w:r>
      <w:r w:rsidRPr="00B551F9">
        <w:rPr>
          <w:noProof/>
          <w:vertAlign w:val="subscript"/>
        </w:rPr>
        <w:t>2</w:t>
      </w:r>
      <w:r>
        <w:rPr>
          <w:noProof/>
        </w:rPr>
        <w:tab/>
      </w:r>
      <w:r>
        <w:rPr>
          <w:noProof/>
        </w:rPr>
        <w:fldChar w:fldCharType="begin"/>
      </w:r>
      <w:r>
        <w:rPr>
          <w:noProof/>
        </w:rPr>
        <w:instrText xml:space="preserve"> PAGEREF _Toc461199591 \h </w:instrText>
      </w:r>
      <w:r>
        <w:rPr>
          <w:noProof/>
        </w:rPr>
      </w:r>
      <w:r>
        <w:rPr>
          <w:noProof/>
        </w:rPr>
        <w:fldChar w:fldCharType="separate"/>
      </w:r>
      <w:r>
        <w:rPr>
          <w:noProof/>
        </w:rPr>
        <w:t>47</w:t>
      </w:r>
      <w:r>
        <w:rPr>
          <w:noProof/>
        </w:rPr>
        <w:fldChar w:fldCharType="end"/>
      </w:r>
    </w:p>
    <w:p w14:paraId="5BC598F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20</w:t>
      </w:r>
      <w:r w:rsidRPr="00B551F9">
        <w:rPr>
          <w:noProof/>
          <w:vertAlign w:val="superscript"/>
        </w:rPr>
        <w:t xml:space="preserve"> 31</w:t>
      </w:r>
      <w:r>
        <w:rPr>
          <w:noProof/>
        </w:rPr>
        <w:t>P{</w:t>
      </w:r>
      <w:r w:rsidRPr="00B551F9">
        <w:rPr>
          <w:noProof/>
          <w:vertAlign w:val="superscript"/>
        </w:rPr>
        <w:t>1</w:t>
      </w:r>
      <w:r>
        <w:rPr>
          <w:noProof/>
        </w:rPr>
        <w:t>H} NMR spectrum of 2-trans (in H</w:t>
      </w:r>
      <w:r w:rsidRPr="00B551F9">
        <w:rPr>
          <w:noProof/>
          <w:vertAlign w:val="subscript"/>
        </w:rPr>
        <w:t>2</w:t>
      </w:r>
      <w:r>
        <w:rPr>
          <w:noProof/>
        </w:rPr>
        <w:t>O, 298 K) after irradiation (320 – 500 nm, 4h) in presence of O</w:t>
      </w:r>
      <w:r w:rsidRPr="00B551F9">
        <w:rPr>
          <w:noProof/>
          <w:vertAlign w:val="subscript"/>
        </w:rPr>
        <w:t>2</w:t>
      </w:r>
      <w:r>
        <w:rPr>
          <w:noProof/>
        </w:rPr>
        <w:tab/>
      </w:r>
      <w:r>
        <w:rPr>
          <w:noProof/>
        </w:rPr>
        <w:fldChar w:fldCharType="begin"/>
      </w:r>
      <w:r>
        <w:rPr>
          <w:noProof/>
        </w:rPr>
        <w:instrText xml:space="preserve"> PAGEREF _Toc461199592 \h </w:instrText>
      </w:r>
      <w:r>
        <w:rPr>
          <w:noProof/>
        </w:rPr>
      </w:r>
      <w:r>
        <w:rPr>
          <w:noProof/>
        </w:rPr>
        <w:fldChar w:fldCharType="separate"/>
      </w:r>
      <w:r>
        <w:rPr>
          <w:noProof/>
        </w:rPr>
        <w:t>48</w:t>
      </w:r>
      <w:r>
        <w:rPr>
          <w:noProof/>
        </w:rPr>
        <w:fldChar w:fldCharType="end"/>
      </w:r>
    </w:p>
    <w:p w14:paraId="46899EC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1 </w:t>
      </w:r>
      <w:r w:rsidRPr="00B551F9">
        <w:rPr>
          <w:noProof/>
          <w:vertAlign w:val="superscript"/>
        </w:rPr>
        <w:t>1</w:t>
      </w:r>
      <w:r>
        <w:rPr>
          <w:noProof/>
        </w:rPr>
        <w:t>H NMR spectrum of 1 (in 52 mM KOH aq., 298 K, Ag</w:t>
      </w:r>
      <w:r w:rsidRPr="00B551F9">
        <w:rPr>
          <w:noProof/>
          <w:vertAlign w:val="subscript"/>
        </w:rPr>
        <w:t>2</w:t>
      </w:r>
      <w:r>
        <w:rPr>
          <w:noProof/>
        </w:rPr>
        <w:t>O synthesis route) in air before irradiation.</w:t>
      </w:r>
      <w:r>
        <w:rPr>
          <w:noProof/>
        </w:rPr>
        <w:tab/>
      </w:r>
      <w:r>
        <w:rPr>
          <w:noProof/>
        </w:rPr>
        <w:fldChar w:fldCharType="begin"/>
      </w:r>
      <w:r>
        <w:rPr>
          <w:noProof/>
        </w:rPr>
        <w:instrText xml:space="preserve"> PAGEREF _Toc461199593 \h </w:instrText>
      </w:r>
      <w:r>
        <w:rPr>
          <w:noProof/>
        </w:rPr>
      </w:r>
      <w:r>
        <w:rPr>
          <w:noProof/>
        </w:rPr>
        <w:fldChar w:fldCharType="separate"/>
      </w:r>
      <w:r>
        <w:rPr>
          <w:noProof/>
        </w:rPr>
        <w:t>49</w:t>
      </w:r>
      <w:r>
        <w:rPr>
          <w:noProof/>
        </w:rPr>
        <w:fldChar w:fldCharType="end"/>
      </w:r>
    </w:p>
    <w:p w14:paraId="289E40B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2 </w:t>
      </w:r>
      <w:r w:rsidRPr="00B551F9">
        <w:rPr>
          <w:noProof/>
          <w:vertAlign w:val="superscript"/>
        </w:rPr>
        <w:t>31</w:t>
      </w:r>
      <w:r>
        <w:rPr>
          <w:noProof/>
        </w:rPr>
        <w:t>P{</w:t>
      </w:r>
      <w:r w:rsidRPr="00B551F9">
        <w:rPr>
          <w:noProof/>
          <w:vertAlign w:val="superscript"/>
        </w:rPr>
        <w:t>1</w:t>
      </w:r>
      <w:r>
        <w:rPr>
          <w:noProof/>
        </w:rPr>
        <w:t>H} NMR spectrum of 1 (in 52 mM KOH aq., 298 K, Ag</w:t>
      </w:r>
      <w:r w:rsidRPr="00B551F9">
        <w:rPr>
          <w:noProof/>
          <w:vertAlign w:val="subscript"/>
        </w:rPr>
        <w:t>2</w:t>
      </w:r>
      <w:r>
        <w:rPr>
          <w:noProof/>
        </w:rPr>
        <w:t>O synthesis route) in air before irradiation.</w:t>
      </w:r>
      <w:r>
        <w:rPr>
          <w:noProof/>
        </w:rPr>
        <w:tab/>
      </w:r>
      <w:r>
        <w:rPr>
          <w:noProof/>
        </w:rPr>
        <w:fldChar w:fldCharType="begin"/>
      </w:r>
      <w:r>
        <w:rPr>
          <w:noProof/>
        </w:rPr>
        <w:instrText xml:space="preserve"> PAGEREF _Toc461199594 \h </w:instrText>
      </w:r>
      <w:r>
        <w:rPr>
          <w:noProof/>
        </w:rPr>
      </w:r>
      <w:r>
        <w:rPr>
          <w:noProof/>
        </w:rPr>
        <w:fldChar w:fldCharType="separate"/>
      </w:r>
      <w:r>
        <w:rPr>
          <w:noProof/>
        </w:rPr>
        <w:t>50</w:t>
      </w:r>
      <w:r>
        <w:rPr>
          <w:noProof/>
        </w:rPr>
        <w:fldChar w:fldCharType="end"/>
      </w:r>
    </w:p>
    <w:p w14:paraId="5A24A9C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3 </w:t>
      </w:r>
      <w:r w:rsidRPr="00B551F9">
        <w:rPr>
          <w:noProof/>
          <w:vertAlign w:val="superscript"/>
        </w:rPr>
        <w:t>1</w:t>
      </w:r>
      <w:r>
        <w:rPr>
          <w:noProof/>
        </w:rPr>
        <w:t>H NMR spectrum of 1 (in 52 mM KOH aq., 298 K, Ag</w:t>
      </w:r>
      <w:r w:rsidRPr="00B551F9">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199595 \h </w:instrText>
      </w:r>
      <w:r>
        <w:rPr>
          <w:noProof/>
        </w:rPr>
      </w:r>
      <w:r>
        <w:rPr>
          <w:noProof/>
        </w:rPr>
        <w:fldChar w:fldCharType="separate"/>
      </w:r>
      <w:r>
        <w:rPr>
          <w:noProof/>
        </w:rPr>
        <w:t>51</w:t>
      </w:r>
      <w:r>
        <w:rPr>
          <w:noProof/>
        </w:rPr>
        <w:fldChar w:fldCharType="end"/>
      </w:r>
    </w:p>
    <w:p w14:paraId="4B93261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4 </w:t>
      </w:r>
      <w:r w:rsidRPr="00B551F9">
        <w:rPr>
          <w:noProof/>
          <w:vertAlign w:val="superscript"/>
        </w:rPr>
        <w:t>31</w:t>
      </w:r>
      <w:r>
        <w:rPr>
          <w:noProof/>
        </w:rPr>
        <w:t>P{</w:t>
      </w:r>
      <w:r w:rsidRPr="00B551F9">
        <w:rPr>
          <w:noProof/>
          <w:vertAlign w:val="superscript"/>
        </w:rPr>
        <w:t>1</w:t>
      </w:r>
      <w:r>
        <w:rPr>
          <w:noProof/>
        </w:rPr>
        <w:t>H} NMR spectrum of 1 (in 52 mM KOH aq., 298 K, Ag</w:t>
      </w:r>
      <w:r w:rsidRPr="00B551F9">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199596 \h </w:instrText>
      </w:r>
      <w:r>
        <w:rPr>
          <w:noProof/>
        </w:rPr>
      </w:r>
      <w:r>
        <w:rPr>
          <w:noProof/>
        </w:rPr>
        <w:fldChar w:fldCharType="separate"/>
      </w:r>
      <w:r>
        <w:rPr>
          <w:noProof/>
        </w:rPr>
        <w:t>52</w:t>
      </w:r>
      <w:r>
        <w:rPr>
          <w:noProof/>
        </w:rPr>
        <w:fldChar w:fldCharType="end"/>
      </w:r>
    </w:p>
    <w:p w14:paraId="6728390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5 Stacked </w:t>
      </w:r>
      <w:r w:rsidRPr="00B551F9">
        <w:rPr>
          <w:noProof/>
          <w:vertAlign w:val="superscript"/>
        </w:rPr>
        <w:t>1</w:t>
      </w:r>
      <w:r>
        <w:rPr>
          <w:noProof/>
        </w:rPr>
        <w:t>H NMR spectra of 1 (in H</w:t>
      </w:r>
      <w:r w:rsidRPr="00B551F9">
        <w:rPr>
          <w:noProof/>
          <w:vertAlign w:val="subscript"/>
        </w:rPr>
        <w:t>2</w:t>
      </w:r>
      <w:r>
        <w:rPr>
          <w:noProof/>
        </w:rPr>
        <w:t>O, 298 K) immediately after irradiation (top, green) and same sample after two more days in the dark (bottom, red)</w:t>
      </w:r>
      <w:r>
        <w:rPr>
          <w:noProof/>
        </w:rPr>
        <w:tab/>
      </w:r>
      <w:r>
        <w:rPr>
          <w:noProof/>
        </w:rPr>
        <w:fldChar w:fldCharType="begin"/>
      </w:r>
      <w:r>
        <w:rPr>
          <w:noProof/>
        </w:rPr>
        <w:instrText xml:space="preserve"> PAGEREF _Toc461199597 \h </w:instrText>
      </w:r>
      <w:r>
        <w:rPr>
          <w:noProof/>
        </w:rPr>
      </w:r>
      <w:r>
        <w:rPr>
          <w:noProof/>
        </w:rPr>
        <w:fldChar w:fldCharType="separate"/>
      </w:r>
      <w:r>
        <w:rPr>
          <w:noProof/>
        </w:rPr>
        <w:t>53</w:t>
      </w:r>
      <w:r>
        <w:rPr>
          <w:noProof/>
        </w:rPr>
        <w:fldChar w:fldCharType="end"/>
      </w:r>
    </w:p>
    <w:p w14:paraId="0D20E67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6 Superimposed </w:t>
      </w:r>
      <w:r w:rsidRPr="00B551F9">
        <w:rPr>
          <w:noProof/>
          <w:vertAlign w:val="superscript"/>
        </w:rPr>
        <w:t>31</w:t>
      </w:r>
      <w:r>
        <w:rPr>
          <w:noProof/>
        </w:rPr>
        <w:t>P{</w:t>
      </w:r>
      <w:r w:rsidRPr="00B551F9">
        <w:rPr>
          <w:noProof/>
          <w:vertAlign w:val="superscript"/>
        </w:rPr>
        <w:t>1</w:t>
      </w:r>
      <w:r>
        <w:rPr>
          <w:noProof/>
        </w:rPr>
        <w:t>H} NMR spectra of 1 (in H</w:t>
      </w:r>
      <w:r w:rsidRPr="00B551F9">
        <w:rPr>
          <w:noProof/>
          <w:vertAlign w:val="subscript"/>
        </w:rPr>
        <w:t>2</w:t>
      </w:r>
      <w:r>
        <w:rPr>
          <w:noProof/>
        </w:rPr>
        <w:t>O, 298 K) immediately after irradiation (green) and same sample after two more days in the dark (red)</w:t>
      </w:r>
      <w:r>
        <w:rPr>
          <w:noProof/>
        </w:rPr>
        <w:tab/>
      </w:r>
      <w:r>
        <w:rPr>
          <w:noProof/>
        </w:rPr>
        <w:fldChar w:fldCharType="begin"/>
      </w:r>
      <w:r>
        <w:rPr>
          <w:noProof/>
        </w:rPr>
        <w:instrText xml:space="preserve"> PAGEREF _Toc461199598 \h </w:instrText>
      </w:r>
      <w:r>
        <w:rPr>
          <w:noProof/>
        </w:rPr>
      </w:r>
      <w:r>
        <w:rPr>
          <w:noProof/>
        </w:rPr>
        <w:fldChar w:fldCharType="separate"/>
      </w:r>
      <w:r>
        <w:rPr>
          <w:noProof/>
        </w:rPr>
        <w:t>54</w:t>
      </w:r>
      <w:r>
        <w:rPr>
          <w:noProof/>
        </w:rPr>
        <w:fldChar w:fldCharType="end"/>
      </w:r>
    </w:p>
    <w:p w14:paraId="42360EB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7 </w:t>
      </w:r>
      <w:r w:rsidRPr="00B551F9">
        <w:rPr>
          <w:noProof/>
          <w:vertAlign w:val="superscript"/>
        </w:rPr>
        <w:t>31</w:t>
      </w:r>
      <w:r>
        <w:rPr>
          <w:noProof/>
        </w:rPr>
        <w:t>P{</w:t>
      </w:r>
      <w:r w:rsidRPr="00B551F9">
        <w:rPr>
          <w:noProof/>
          <w:vertAlign w:val="superscript"/>
        </w:rPr>
        <w:t>1</w:t>
      </w:r>
      <w:r>
        <w:rPr>
          <w:noProof/>
        </w:rPr>
        <w:t>H} NMR spectrum of 1 (in 52 mM KOH aq., 298 K, Ag</w:t>
      </w:r>
      <w:r w:rsidRPr="00B551F9">
        <w:rPr>
          <w:noProof/>
          <w:vertAlign w:val="subscript"/>
        </w:rPr>
        <w:t>2</w:t>
      </w:r>
      <w:r>
        <w:rPr>
          <w:noProof/>
        </w:rPr>
        <w:t>O synthesis route) immediately after irradiation (top) and the same sample after twelve more days in the dark</w:t>
      </w:r>
      <w:r>
        <w:rPr>
          <w:noProof/>
        </w:rPr>
        <w:tab/>
      </w:r>
      <w:r>
        <w:rPr>
          <w:noProof/>
        </w:rPr>
        <w:fldChar w:fldCharType="begin"/>
      </w:r>
      <w:r>
        <w:rPr>
          <w:noProof/>
        </w:rPr>
        <w:instrText xml:space="preserve"> PAGEREF _Toc461199599 \h </w:instrText>
      </w:r>
      <w:r>
        <w:rPr>
          <w:noProof/>
        </w:rPr>
      </w:r>
      <w:r>
        <w:rPr>
          <w:noProof/>
        </w:rPr>
        <w:fldChar w:fldCharType="separate"/>
      </w:r>
      <w:r>
        <w:rPr>
          <w:noProof/>
        </w:rPr>
        <w:t>55</w:t>
      </w:r>
      <w:r>
        <w:rPr>
          <w:noProof/>
        </w:rPr>
        <w:fldChar w:fldCharType="end"/>
      </w:r>
    </w:p>
    <w:p w14:paraId="2EDE5D4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8 </w:t>
      </w:r>
      <w:r w:rsidRPr="00B551F9">
        <w:rPr>
          <w:noProof/>
          <w:vertAlign w:val="superscript"/>
        </w:rPr>
        <w:t>1</w:t>
      </w:r>
      <w:r>
        <w:rPr>
          <w:noProof/>
        </w:rPr>
        <w:t>H NMR spectrum of raw product (in D</w:t>
      </w:r>
      <w:r w:rsidRPr="00B551F9">
        <w:rPr>
          <w:noProof/>
          <w:vertAlign w:val="subscript"/>
        </w:rPr>
        <w:t>2</w:t>
      </w:r>
      <w:r>
        <w:rPr>
          <w:noProof/>
        </w:rPr>
        <w:t>O, 298 K) after reaction of 2-trans with N</w:t>
      </w:r>
      <w:r w:rsidRPr="00B551F9">
        <w:rPr>
          <w:noProof/>
          <w:vertAlign w:val="subscript"/>
        </w:rPr>
        <w:t>2</w:t>
      </w:r>
      <w:r>
        <w:rPr>
          <w:noProof/>
        </w:rPr>
        <w:t>O for 20h in presence of 83 equivalents of H</w:t>
      </w:r>
      <w:r w:rsidRPr="00B551F9">
        <w:rPr>
          <w:noProof/>
          <w:vertAlign w:val="subscript"/>
        </w:rPr>
        <w:t>2</w:t>
      </w:r>
      <w:r>
        <w:rPr>
          <w:noProof/>
        </w:rPr>
        <w:t>O</w:t>
      </w:r>
      <w:r>
        <w:rPr>
          <w:noProof/>
        </w:rPr>
        <w:tab/>
      </w:r>
      <w:r>
        <w:rPr>
          <w:noProof/>
        </w:rPr>
        <w:fldChar w:fldCharType="begin"/>
      </w:r>
      <w:r>
        <w:rPr>
          <w:noProof/>
        </w:rPr>
        <w:instrText xml:space="preserve"> PAGEREF _Toc461199600 \h </w:instrText>
      </w:r>
      <w:r>
        <w:rPr>
          <w:noProof/>
        </w:rPr>
      </w:r>
      <w:r>
        <w:rPr>
          <w:noProof/>
        </w:rPr>
        <w:fldChar w:fldCharType="separate"/>
      </w:r>
      <w:r>
        <w:rPr>
          <w:noProof/>
        </w:rPr>
        <w:t>56</w:t>
      </w:r>
      <w:r>
        <w:rPr>
          <w:noProof/>
        </w:rPr>
        <w:fldChar w:fldCharType="end"/>
      </w:r>
    </w:p>
    <w:p w14:paraId="23ACBFB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9 </w:t>
      </w:r>
      <w:r w:rsidRPr="00B551F9">
        <w:rPr>
          <w:noProof/>
          <w:vertAlign w:val="superscript"/>
        </w:rPr>
        <w:t>31</w:t>
      </w:r>
      <w:r>
        <w:rPr>
          <w:noProof/>
        </w:rPr>
        <w:t>P{</w:t>
      </w:r>
      <w:r w:rsidRPr="00B551F9">
        <w:rPr>
          <w:noProof/>
          <w:vertAlign w:val="superscript"/>
        </w:rPr>
        <w:t>1</w:t>
      </w:r>
      <w:r>
        <w:rPr>
          <w:noProof/>
        </w:rPr>
        <w:t>H} NMR spectrum of raw product (in D</w:t>
      </w:r>
      <w:r w:rsidRPr="00B551F9">
        <w:rPr>
          <w:noProof/>
          <w:vertAlign w:val="subscript"/>
        </w:rPr>
        <w:t>2</w:t>
      </w:r>
      <w:r>
        <w:rPr>
          <w:noProof/>
        </w:rPr>
        <w:t>O, 298 K) after reaction of 2-trans with N</w:t>
      </w:r>
      <w:r w:rsidRPr="00B551F9">
        <w:rPr>
          <w:noProof/>
          <w:vertAlign w:val="subscript"/>
        </w:rPr>
        <w:t>2</w:t>
      </w:r>
      <w:r>
        <w:rPr>
          <w:noProof/>
        </w:rPr>
        <w:t>O for 20h in presence of 83 equivalents of H</w:t>
      </w:r>
      <w:r w:rsidRPr="00B551F9">
        <w:rPr>
          <w:noProof/>
          <w:vertAlign w:val="subscript"/>
        </w:rPr>
        <w:t>2</w:t>
      </w:r>
      <w:r>
        <w:rPr>
          <w:noProof/>
        </w:rPr>
        <w:t>O</w:t>
      </w:r>
      <w:r>
        <w:rPr>
          <w:noProof/>
        </w:rPr>
        <w:tab/>
      </w:r>
      <w:r>
        <w:rPr>
          <w:noProof/>
        </w:rPr>
        <w:fldChar w:fldCharType="begin"/>
      </w:r>
      <w:r>
        <w:rPr>
          <w:noProof/>
        </w:rPr>
        <w:instrText xml:space="preserve"> PAGEREF _Toc461199601 \h </w:instrText>
      </w:r>
      <w:r>
        <w:rPr>
          <w:noProof/>
        </w:rPr>
      </w:r>
      <w:r>
        <w:rPr>
          <w:noProof/>
        </w:rPr>
        <w:fldChar w:fldCharType="separate"/>
      </w:r>
      <w:r>
        <w:rPr>
          <w:noProof/>
        </w:rPr>
        <w:t>57</w:t>
      </w:r>
      <w:r>
        <w:rPr>
          <w:noProof/>
        </w:rPr>
        <w:fldChar w:fldCharType="end"/>
      </w:r>
    </w:p>
    <w:p w14:paraId="35428F7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8</w:t>
      </w:r>
      <w:r>
        <w:rPr>
          <w:noProof/>
        </w:rPr>
        <w:noBreakHyphen/>
        <w:t>1 IR Spectrum (ATR) of complex 1 along with theoretical spectrum for [A]S</w:t>
      </w:r>
      <w:r w:rsidRPr="00B551F9">
        <w:rPr>
          <w:noProof/>
          <w:vertAlign w:val="subscript"/>
        </w:rPr>
        <w:t>0</w:t>
      </w:r>
      <w:r>
        <w:rPr>
          <w:noProof/>
        </w:rPr>
        <w:tab/>
      </w:r>
      <w:r>
        <w:rPr>
          <w:noProof/>
        </w:rPr>
        <w:fldChar w:fldCharType="begin"/>
      </w:r>
      <w:r>
        <w:rPr>
          <w:noProof/>
        </w:rPr>
        <w:instrText xml:space="preserve"> PAGEREF _Toc461199602 \h </w:instrText>
      </w:r>
      <w:r>
        <w:rPr>
          <w:noProof/>
        </w:rPr>
      </w:r>
      <w:r>
        <w:rPr>
          <w:noProof/>
        </w:rPr>
        <w:fldChar w:fldCharType="separate"/>
      </w:r>
      <w:r>
        <w:rPr>
          <w:noProof/>
        </w:rPr>
        <w:t>58</w:t>
      </w:r>
      <w:r>
        <w:rPr>
          <w:noProof/>
        </w:rPr>
        <w:fldChar w:fldCharType="end"/>
      </w:r>
    </w:p>
    <w:p w14:paraId="5585A6F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8</w:t>
      </w:r>
      <w:r>
        <w:rPr>
          <w:noProof/>
        </w:rPr>
        <w:noBreakHyphen/>
        <w:t>2 EPR spectrum of green raw product obtained via reaction of 2-trans with N</w:t>
      </w:r>
      <w:r w:rsidRPr="00B551F9">
        <w:rPr>
          <w:noProof/>
          <w:vertAlign w:val="subscript"/>
        </w:rPr>
        <w:t>2</w:t>
      </w:r>
      <w:r>
        <w:rPr>
          <w:noProof/>
        </w:rPr>
        <w:t>O</w:t>
      </w:r>
      <w:r>
        <w:rPr>
          <w:noProof/>
        </w:rPr>
        <w:tab/>
      </w:r>
      <w:r>
        <w:rPr>
          <w:noProof/>
        </w:rPr>
        <w:fldChar w:fldCharType="begin"/>
      </w:r>
      <w:r>
        <w:rPr>
          <w:noProof/>
        </w:rPr>
        <w:instrText xml:space="preserve"> PAGEREF _Toc461199603 \h </w:instrText>
      </w:r>
      <w:r>
        <w:rPr>
          <w:noProof/>
        </w:rPr>
      </w:r>
      <w:r>
        <w:rPr>
          <w:noProof/>
        </w:rPr>
        <w:fldChar w:fldCharType="separate"/>
      </w:r>
      <w:r>
        <w:rPr>
          <w:noProof/>
        </w:rPr>
        <w:t>59</w:t>
      </w:r>
      <w:r>
        <w:rPr>
          <w:noProof/>
        </w:rPr>
        <w:fldChar w:fldCharType="end"/>
      </w:r>
    </w:p>
    <w:p w14:paraId="0363EF9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0</w:t>
      </w:r>
      <w:r>
        <w:rPr>
          <w:noProof/>
        </w:rPr>
        <w:noBreakHyphen/>
        <w:t>1 Photochemical kinetic model used to describe the two-photon water splitting reaction</w:t>
      </w:r>
      <w:r>
        <w:rPr>
          <w:noProof/>
        </w:rPr>
        <w:tab/>
      </w:r>
      <w:r>
        <w:rPr>
          <w:noProof/>
        </w:rPr>
        <w:fldChar w:fldCharType="begin"/>
      </w:r>
      <w:r>
        <w:rPr>
          <w:noProof/>
        </w:rPr>
        <w:instrText xml:space="preserve"> PAGEREF _Toc461199604 \h </w:instrText>
      </w:r>
      <w:r>
        <w:rPr>
          <w:noProof/>
        </w:rPr>
      </w:r>
      <w:r>
        <w:rPr>
          <w:noProof/>
        </w:rPr>
        <w:fldChar w:fldCharType="separate"/>
      </w:r>
      <w:r>
        <w:rPr>
          <w:noProof/>
        </w:rPr>
        <w:t>62</w:t>
      </w:r>
      <w:r>
        <w:rPr>
          <w:noProof/>
        </w:rPr>
        <w:fldChar w:fldCharType="end"/>
      </w:r>
    </w:p>
    <w:p w14:paraId="2BEAFF6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 UV-Vis spectra computed for [A]S</w:t>
      </w:r>
      <w:r w:rsidRPr="00B551F9">
        <w:rPr>
          <w:noProof/>
          <w:vertAlign w:val="subscript"/>
        </w:rPr>
        <w:t>0</w:t>
      </w:r>
      <w:r>
        <w:rPr>
          <w:noProof/>
        </w:rPr>
        <w:t xml:space="preserve"> and [B]T</w:t>
      </w:r>
      <w:r w:rsidRPr="00B551F9">
        <w:rPr>
          <w:noProof/>
          <w:vertAlign w:val="subscript"/>
        </w:rPr>
        <w:t>0</w:t>
      </w:r>
      <w:r>
        <w:rPr>
          <w:noProof/>
        </w:rPr>
        <w:t xml:space="preserve"> along with isomers/monomers</w:t>
      </w:r>
      <w:r>
        <w:rPr>
          <w:noProof/>
        </w:rPr>
        <w:tab/>
      </w:r>
      <w:r>
        <w:rPr>
          <w:noProof/>
        </w:rPr>
        <w:fldChar w:fldCharType="begin"/>
      </w:r>
      <w:r>
        <w:rPr>
          <w:noProof/>
        </w:rPr>
        <w:instrText xml:space="preserve"> PAGEREF _Toc461199605 \h </w:instrText>
      </w:r>
      <w:r>
        <w:rPr>
          <w:noProof/>
        </w:rPr>
      </w:r>
      <w:r>
        <w:rPr>
          <w:noProof/>
        </w:rPr>
        <w:fldChar w:fldCharType="separate"/>
      </w:r>
      <w:r>
        <w:rPr>
          <w:noProof/>
        </w:rPr>
        <w:t>68</w:t>
      </w:r>
      <w:r>
        <w:rPr>
          <w:noProof/>
        </w:rPr>
        <w:fldChar w:fldCharType="end"/>
      </w:r>
    </w:p>
    <w:p w14:paraId="71549E7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 Transition 1 (405 nm, f = 0.033)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6 \h </w:instrText>
      </w:r>
      <w:r>
        <w:rPr>
          <w:noProof/>
        </w:rPr>
      </w:r>
      <w:r>
        <w:rPr>
          <w:noProof/>
        </w:rPr>
        <w:fldChar w:fldCharType="separate"/>
      </w:r>
      <w:r>
        <w:rPr>
          <w:noProof/>
        </w:rPr>
        <w:t>69</w:t>
      </w:r>
      <w:r>
        <w:rPr>
          <w:noProof/>
        </w:rPr>
        <w:fldChar w:fldCharType="end"/>
      </w:r>
    </w:p>
    <w:p w14:paraId="5650B7E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 Transition 2 (391 nm, f = 0.0141)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7 \h </w:instrText>
      </w:r>
      <w:r>
        <w:rPr>
          <w:noProof/>
        </w:rPr>
      </w:r>
      <w:r>
        <w:rPr>
          <w:noProof/>
        </w:rPr>
        <w:fldChar w:fldCharType="separate"/>
      </w:r>
      <w:r>
        <w:rPr>
          <w:noProof/>
        </w:rPr>
        <w:t>70</w:t>
      </w:r>
      <w:r>
        <w:rPr>
          <w:noProof/>
        </w:rPr>
        <w:fldChar w:fldCharType="end"/>
      </w:r>
    </w:p>
    <w:p w14:paraId="71AB6C2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 Transition 3 (383 nm, f = 0.014)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8 \h </w:instrText>
      </w:r>
      <w:r>
        <w:rPr>
          <w:noProof/>
        </w:rPr>
      </w:r>
      <w:r>
        <w:rPr>
          <w:noProof/>
        </w:rPr>
        <w:fldChar w:fldCharType="separate"/>
      </w:r>
      <w:r>
        <w:rPr>
          <w:noProof/>
        </w:rPr>
        <w:t>71</w:t>
      </w:r>
      <w:r>
        <w:rPr>
          <w:noProof/>
        </w:rPr>
        <w:fldChar w:fldCharType="end"/>
      </w:r>
    </w:p>
    <w:p w14:paraId="5862366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 Transition 4 (371 nm, f = 0.0065)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9 \h </w:instrText>
      </w:r>
      <w:r>
        <w:rPr>
          <w:noProof/>
        </w:rPr>
      </w:r>
      <w:r>
        <w:rPr>
          <w:noProof/>
        </w:rPr>
        <w:fldChar w:fldCharType="separate"/>
      </w:r>
      <w:r>
        <w:rPr>
          <w:noProof/>
        </w:rPr>
        <w:t>72</w:t>
      </w:r>
      <w:r>
        <w:rPr>
          <w:noProof/>
        </w:rPr>
        <w:fldChar w:fldCharType="end"/>
      </w:r>
    </w:p>
    <w:p w14:paraId="4ACE7DB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6 Transition 5 (353 nm, f = 0.0596)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10 \h </w:instrText>
      </w:r>
      <w:r>
        <w:rPr>
          <w:noProof/>
        </w:rPr>
      </w:r>
      <w:r>
        <w:rPr>
          <w:noProof/>
        </w:rPr>
        <w:fldChar w:fldCharType="separate"/>
      </w:r>
      <w:r>
        <w:rPr>
          <w:noProof/>
        </w:rPr>
        <w:t>73</w:t>
      </w:r>
      <w:r>
        <w:rPr>
          <w:noProof/>
        </w:rPr>
        <w:fldChar w:fldCharType="end"/>
      </w:r>
    </w:p>
    <w:p w14:paraId="6EB99CF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7 Transition 6 (352 nm, f = 0.0287)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11 \h </w:instrText>
      </w:r>
      <w:r>
        <w:rPr>
          <w:noProof/>
        </w:rPr>
      </w:r>
      <w:r>
        <w:rPr>
          <w:noProof/>
        </w:rPr>
        <w:fldChar w:fldCharType="separate"/>
      </w:r>
      <w:r>
        <w:rPr>
          <w:noProof/>
        </w:rPr>
        <w:t>74</w:t>
      </w:r>
      <w:r>
        <w:rPr>
          <w:noProof/>
        </w:rPr>
        <w:fldChar w:fldCharType="end"/>
      </w:r>
    </w:p>
    <w:p w14:paraId="61C76E2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8 Transition 2 (933 nm, f = 0.0029) for [B]T</w:t>
      </w:r>
      <w:r w:rsidRPr="00B551F9">
        <w:rPr>
          <w:noProof/>
          <w:vertAlign w:val="subscript"/>
        </w:rPr>
        <w:t>0</w:t>
      </w:r>
      <w:r>
        <w:rPr>
          <w:noProof/>
        </w:rPr>
        <w:t>, particle (top) and hole (bottom), isovalue = 0.1</w:t>
      </w:r>
      <w:r>
        <w:rPr>
          <w:noProof/>
        </w:rPr>
        <w:tab/>
      </w:r>
      <w:r>
        <w:rPr>
          <w:noProof/>
        </w:rPr>
        <w:fldChar w:fldCharType="begin"/>
      </w:r>
      <w:r>
        <w:rPr>
          <w:noProof/>
        </w:rPr>
        <w:instrText xml:space="preserve"> PAGEREF _Toc461199612 \h </w:instrText>
      </w:r>
      <w:r>
        <w:rPr>
          <w:noProof/>
        </w:rPr>
      </w:r>
      <w:r>
        <w:rPr>
          <w:noProof/>
        </w:rPr>
        <w:fldChar w:fldCharType="separate"/>
      </w:r>
      <w:r>
        <w:rPr>
          <w:noProof/>
        </w:rPr>
        <w:t>75</w:t>
      </w:r>
      <w:r>
        <w:rPr>
          <w:noProof/>
        </w:rPr>
        <w:fldChar w:fldCharType="end"/>
      </w:r>
    </w:p>
    <w:p w14:paraId="3AD9671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9 Transition 8 (539 nm, f = 0.0066) for [B]T</w:t>
      </w:r>
      <w:r w:rsidRPr="00B551F9">
        <w:rPr>
          <w:noProof/>
          <w:vertAlign w:val="subscript"/>
        </w:rPr>
        <w:t>0</w:t>
      </w:r>
      <w:r>
        <w:rPr>
          <w:noProof/>
        </w:rPr>
        <w:t>, particle (top) and hole (bottom), isovalue = 0.1</w:t>
      </w:r>
      <w:r>
        <w:rPr>
          <w:noProof/>
        </w:rPr>
        <w:tab/>
      </w:r>
      <w:r>
        <w:rPr>
          <w:noProof/>
        </w:rPr>
        <w:fldChar w:fldCharType="begin"/>
      </w:r>
      <w:r>
        <w:rPr>
          <w:noProof/>
        </w:rPr>
        <w:instrText xml:space="preserve"> PAGEREF _Toc461199613 \h </w:instrText>
      </w:r>
      <w:r>
        <w:rPr>
          <w:noProof/>
        </w:rPr>
      </w:r>
      <w:r>
        <w:rPr>
          <w:noProof/>
        </w:rPr>
        <w:fldChar w:fldCharType="separate"/>
      </w:r>
      <w:r>
        <w:rPr>
          <w:noProof/>
        </w:rPr>
        <w:t>76</w:t>
      </w:r>
      <w:r>
        <w:rPr>
          <w:noProof/>
        </w:rPr>
        <w:fldChar w:fldCharType="end"/>
      </w:r>
    </w:p>
    <w:p w14:paraId="4155D66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0 Transition 2 (804 nm, f = 0.0004) for [B-Mono]D</w:t>
      </w:r>
      <w:r w:rsidRPr="00B551F9">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199614 \h </w:instrText>
      </w:r>
      <w:r>
        <w:rPr>
          <w:noProof/>
        </w:rPr>
      </w:r>
      <w:r>
        <w:rPr>
          <w:noProof/>
        </w:rPr>
        <w:fldChar w:fldCharType="separate"/>
      </w:r>
      <w:r>
        <w:rPr>
          <w:noProof/>
        </w:rPr>
        <w:t>77</w:t>
      </w:r>
      <w:r>
        <w:rPr>
          <w:noProof/>
        </w:rPr>
        <w:fldChar w:fldCharType="end"/>
      </w:r>
    </w:p>
    <w:p w14:paraId="150EBB2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1 Transition 4 (495 nm, f = 0.0027) for [B-Mono]D</w:t>
      </w:r>
      <w:r w:rsidRPr="00B551F9">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199615 \h </w:instrText>
      </w:r>
      <w:r>
        <w:rPr>
          <w:noProof/>
        </w:rPr>
      </w:r>
      <w:r>
        <w:rPr>
          <w:noProof/>
        </w:rPr>
        <w:fldChar w:fldCharType="separate"/>
      </w:r>
      <w:r>
        <w:rPr>
          <w:noProof/>
        </w:rPr>
        <w:t>77</w:t>
      </w:r>
      <w:r>
        <w:rPr>
          <w:noProof/>
        </w:rPr>
        <w:fldChar w:fldCharType="end"/>
      </w:r>
    </w:p>
    <w:p w14:paraId="712DC40A"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2 Spin density (isovalue = 0.004) for [B]T</w:t>
      </w:r>
      <w:r w:rsidRPr="00B551F9">
        <w:rPr>
          <w:noProof/>
          <w:vertAlign w:val="subscript"/>
        </w:rPr>
        <w:t>0</w:t>
      </w:r>
      <w:r>
        <w:rPr>
          <w:noProof/>
        </w:rPr>
        <w:tab/>
      </w:r>
      <w:r>
        <w:rPr>
          <w:noProof/>
        </w:rPr>
        <w:fldChar w:fldCharType="begin"/>
      </w:r>
      <w:r>
        <w:rPr>
          <w:noProof/>
        </w:rPr>
        <w:instrText xml:space="preserve"> PAGEREF _Toc461199616 \h </w:instrText>
      </w:r>
      <w:r>
        <w:rPr>
          <w:noProof/>
        </w:rPr>
      </w:r>
      <w:r>
        <w:rPr>
          <w:noProof/>
        </w:rPr>
        <w:fldChar w:fldCharType="separate"/>
      </w:r>
      <w:r>
        <w:rPr>
          <w:noProof/>
        </w:rPr>
        <w:t>78</w:t>
      </w:r>
      <w:r>
        <w:rPr>
          <w:noProof/>
        </w:rPr>
        <w:fldChar w:fldCharType="end"/>
      </w:r>
    </w:p>
    <w:p w14:paraId="03C6B8C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3 Spin density (isovalue = 0.004) for [C]T</w:t>
      </w:r>
      <w:r w:rsidRPr="00B551F9">
        <w:rPr>
          <w:noProof/>
          <w:vertAlign w:val="subscript"/>
        </w:rPr>
        <w:t>0</w:t>
      </w:r>
      <w:r>
        <w:rPr>
          <w:noProof/>
        </w:rPr>
        <w:tab/>
      </w:r>
      <w:r>
        <w:rPr>
          <w:noProof/>
        </w:rPr>
        <w:fldChar w:fldCharType="begin"/>
      </w:r>
      <w:r>
        <w:rPr>
          <w:noProof/>
        </w:rPr>
        <w:instrText xml:space="preserve"> PAGEREF _Toc461199617 \h </w:instrText>
      </w:r>
      <w:r>
        <w:rPr>
          <w:noProof/>
        </w:rPr>
      </w:r>
      <w:r>
        <w:rPr>
          <w:noProof/>
        </w:rPr>
        <w:fldChar w:fldCharType="separate"/>
      </w:r>
      <w:r>
        <w:rPr>
          <w:noProof/>
        </w:rPr>
        <w:t>79</w:t>
      </w:r>
      <w:r>
        <w:rPr>
          <w:noProof/>
        </w:rPr>
        <w:fldChar w:fldCharType="end"/>
      </w:r>
    </w:p>
    <w:p w14:paraId="79ABA1F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4 Spin density (isovalue = 0.004) for [D]T</w:t>
      </w:r>
      <w:r w:rsidRPr="00B551F9">
        <w:rPr>
          <w:noProof/>
          <w:vertAlign w:val="subscript"/>
        </w:rPr>
        <w:t xml:space="preserve">0 </w:t>
      </w:r>
      <w:r>
        <w:rPr>
          <w:noProof/>
        </w:rPr>
        <w:t>[F]S</w:t>
      </w:r>
      <w:r w:rsidRPr="00B551F9">
        <w:rPr>
          <w:noProof/>
          <w:vertAlign w:val="subscript"/>
        </w:rPr>
        <w:t>0</w:t>
      </w:r>
      <w:r>
        <w:rPr>
          <w:noProof/>
        </w:rPr>
        <w:t xml:space="preserve"> (Dimer Model)</w:t>
      </w:r>
      <w:r>
        <w:rPr>
          <w:noProof/>
        </w:rPr>
        <w:tab/>
      </w:r>
      <w:r>
        <w:rPr>
          <w:noProof/>
        </w:rPr>
        <w:fldChar w:fldCharType="begin"/>
      </w:r>
      <w:r>
        <w:rPr>
          <w:noProof/>
        </w:rPr>
        <w:instrText xml:space="preserve"> PAGEREF _Toc461199618 \h </w:instrText>
      </w:r>
      <w:r>
        <w:rPr>
          <w:noProof/>
        </w:rPr>
      </w:r>
      <w:r>
        <w:rPr>
          <w:noProof/>
        </w:rPr>
        <w:fldChar w:fldCharType="separate"/>
      </w:r>
      <w:r>
        <w:rPr>
          <w:noProof/>
        </w:rPr>
        <w:t>80</w:t>
      </w:r>
      <w:r>
        <w:rPr>
          <w:noProof/>
        </w:rPr>
        <w:fldChar w:fldCharType="end"/>
      </w:r>
    </w:p>
    <w:p w14:paraId="4870EA8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5 Energy profile for relaxed PES Scan-[DE]T</w:t>
      </w:r>
      <w:r w:rsidRPr="00B551F9">
        <w:rPr>
          <w:noProof/>
          <w:vertAlign w:val="subscript"/>
        </w:rPr>
        <w:t>0</w:t>
      </w:r>
      <w:r>
        <w:rPr>
          <w:noProof/>
        </w:rPr>
        <w:t xml:space="preserve"> (gas phase and SMD energies)</w:t>
      </w:r>
      <w:r>
        <w:rPr>
          <w:noProof/>
        </w:rPr>
        <w:tab/>
      </w:r>
      <w:r>
        <w:rPr>
          <w:noProof/>
        </w:rPr>
        <w:fldChar w:fldCharType="begin"/>
      </w:r>
      <w:r>
        <w:rPr>
          <w:noProof/>
        </w:rPr>
        <w:instrText xml:space="preserve"> PAGEREF _Toc461199619 \h </w:instrText>
      </w:r>
      <w:r>
        <w:rPr>
          <w:noProof/>
        </w:rPr>
      </w:r>
      <w:r>
        <w:rPr>
          <w:noProof/>
        </w:rPr>
        <w:fldChar w:fldCharType="separate"/>
      </w:r>
      <w:r>
        <w:rPr>
          <w:noProof/>
        </w:rPr>
        <w:t>81</w:t>
      </w:r>
      <w:r>
        <w:rPr>
          <w:noProof/>
        </w:rPr>
        <w:fldChar w:fldCharType="end"/>
      </w:r>
    </w:p>
    <w:p w14:paraId="2EE3060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6 Energy profiles for relaxed PES scans of O-O bond formation</w:t>
      </w:r>
      <w:r>
        <w:rPr>
          <w:noProof/>
        </w:rPr>
        <w:tab/>
      </w:r>
      <w:r>
        <w:rPr>
          <w:noProof/>
        </w:rPr>
        <w:fldChar w:fldCharType="begin"/>
      </w:r>
      <w:r>
        <w:rPr>
          <w:noProof/>
        </w:rPr>
        <w:instrText xml:space="preserve"> PAGEREF _Toc461199620 \h </w:instrText>
      </w:r>
      <w:r>
        <w:rPr>
          <w:noProof/>
        </w:rPr>
      </w:r>
      <w:r>
        <w:rPr>
          <w:noProof/>
        </w:rPr>
        <w:fldChar w:fldCharType="separate"/>
      </w:r>
      <w:r>
        <w:rPr>
          <w:noProof/>
        </w:rPr>
        <w:t>82</w:t>
      </w:r>
      <w:r>
        <w:rPr>
          <w:noProof/>
        </w:rPr>
        <w:fldChar w:fldCharType="end"/>
      </w:r>
    </w:p>
    <w:p w14:paraId="566C10F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7 CASSCF energy profile including PCM solvation</w:t>
      </w:r>
      <w:r>
        <w:rPr>
          <w:noProof/>
        </w:rPr>
        <w:tab/>
      </w:r>
      <w:r>
        <w:rPr>
          <w:noProof/>
        </w:rPr>
        <w:fldChar w:fldCharType="begin"/>
      </w:r>
      <w:r>
        <w:rPr>
          <w:noProof/>
        </w:rPr>
        <w:instrText xml:space="preserve"> PAGEREF _Toc461199621 \h </w:instrText>
      </w:r>
      <w:r>
        <w:rPr>
          <w:noProof/>
        </w:rPr>
      </w:r>
      <w:r>
        <w:rPr>
          <w:noProof/>
        </w:rPr>
        <w:fldChar w:fldCharType="separate"/>
      </w:r>
      <w:r>
        <w:rPr>
          <w:noProof/>
        </w:rPr>
        <w:t>85</w:t>
      </w:r>
      <w:r>
        <w:rPr>
          <w:noProof/>
        </w:rPr>
        <w:fldChar w:fldCharType="end"/>
      </w:r>
    </w:p>
    <w:p w14:paraId="0AD3B15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8 Active space orbitals of [B-Mono]D</w:t>
      </w:r>
      <w:r w:rsidRPr="00B551F9">
        <w:rPr>
          <w:noProof/>
          <w:vertAlign w:val="subscript"/>
        </w:rPr>
        <w:t>0</w:t>
      </w:r>
      <w:r>
        <w:rPr>
          <w:noProof/>
        </w:rPr>
        <w:t xml:space="preserve"> used for CASSCF(13,11) calculations (isovalue = 0.05)</w:t>
      </w:r>
      <w:r>
        <w:rPr>
          <w:noProof/>
        </w:rPr>
        <w:tab/>
      </w:r>
      <w:r>
        <w:rPr>
          <w:noProof/>
        </w:rPr>
        <w:fldChar w:fldCharType="begin"/>
      </w:r>
      <w:r>
        <w:rPr>
          <w:noProof/>
        </w:rPr>
        <w:instrText xml:space="preserve"> PAGEREF _Toc461199622 \h </w:instrText>
      </w:r>
      <w:r>
        <w:rPr>
          <w:noProof/>
        </w:rPr>
      </w:r>
      <w:r>
        <w:rPr>
          <w:noProof/>
        </w:rPr>
        <w:fldChar w:fldCharType="separate"/>
      </w:r>
      <w:r>
        <w:rPr>
          <w:noProof/>
        </w:rPr>
        <w:t>87</w:t>
      </w:r>
      <w:r>
        <w:rPr>
          <w:noProof/>
        </w:rPr>
        <w:fldChar w:fldCharType="end"/>
      </w:r>
    </w:p>
    <w:p w14:paraId="7646453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9 Singly occupied MO (left, isovalue = 0.05) and spin density (right, isovalue = 0.006) for [B-Mono]D</w:t>
      </w:r>
      <w:r w:rsidRPr="00B551F9">
        <w:rPr>
          <w:noProof/>
          <w:vertAlign w:val="subscript"/>
        </w:rPr>
        <w:t>0</w:t>
      </w:r>
      <w:r>
        <w:rPr>
          <w:noProof/>
        </w:rPr>
        <w:tab/>
      </w:r>
      <w:r>
        <w:rPr>
          <w:noProof/>
        </w:rPr>
        <w:fldChar w:fldCharType="begin"/>
      </w:r>
      <w:r>
        <w:rPr>
          <w:noProof/>
        </w:rPr>
        <w:instrText xml:space="preserve"> PAGEREF _Toc461199623 \h </w:instrText>
      </w:r>
      <w:r>
        <w:rPr>
          <w:noProof/>
        </w:rPr>
      </w:r>
      <w:r>
        <w:rPr>
          <w:noProof/>
        </w:rPr>
        <w:fldChar w:fldCharType="separate"/>
      </w:r>
      <w:r>
        <w:rPr>
          <w:noProof/>
        </w:rPr>
        <w:t>88</w:t>
      </w:r>
      <w:r>
        <w:rPr>
          <w:noProof/>
        </w:rPr>
        <w:fldChar w:fldCharType="end"/>
      </w:r>
    </w:p>
    <w:p w14:paraId="00DB4D0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0 Unrelaxed transition difference density for [B-Mono]D</w:t>
      </w:r>
      <w:r w:rsidRPr="00B551F9">
        <w:rPr>
          <w:noProof/>
          <w:vertAlign w:val="subscript"/>
        </w:rPr>
        <w:t>0</w:t>
      </w:r>
      <w:r>
        <w:rPr>
          <w:noProof/>
        </w:rPr>
        <w:t xml:space="preserve"> </w:t>
      </w:r>
      <w:r>
        <w:rPr>
          <w:rFonts w:hint="eastAsia"/>
          <w:noProof/>
        </w:rPr>
        <w:t>→</w:t>
      </w:r>
      <w:r>
        <w:rPr>
          <w:noProof/>
        </w:rPr>
        <w:t xml:space="preserve"> [B-Mono]D</w:t>
      </w:r>
      <w:r w:rsidRPr="00B551F9">
        <w:rPr>
          <w:noProof/>
          <w:vertAlign w:val="subscript"/>
        </w:rPr>
        <w:t>3</w:t>
      </w:r>
      <w:r>
        <w:rPr>
          <w:noProof/>
        </w:rPr>
        <w:tab/>
      </w:r>
      <w:r>
        <w:rPr>
          <w:noProof/>
        </w:rPr>
        <w:fldChar w:fldCharType="begin"/>
      </w:r>
      <w:r>
        <w:rPr>
          <w:noProof/>
        </w:rPr>
        <w:instrText xml:space="preserve"> PAGEREF _Toc461199624 \h </w:instrText>
      </w:r>
      <w:r>
        <w:rPr>
          <w:noProof/>
        </w:rPr>
      </w:r>
      <w:r>
        <w:rPr>
          <w:noProof/>
        </w:rPr>
        <w:fldChar w:fldCharType="separate"/>
      </w:r>
      <w:r>
        <w:rPr>
          <w:noProof/>
        </w:rPr>
        <w:t>88</w:t>
      </w:r>
      <w:r>
        <w:rPr>
          <w:noProof/>
        </w:rPr>
        <w:fldChar w:fldCharType="end"/>
      </w:r>
    </w:p>
    <w:p w14:paraId="782759A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1 Difference orbitals for [BC] D</w:t>
      </w:r>
      <w:r w:rsidRPr="00B551F9">
        <w:rPr>
          <w:noProof/>
          <w:vertAlign w:val="subscript"/>
        </w:rPr>
        <w:t>2</w:t>
      </w:r>
      <w:r>
        <w:rPr>
          <w:noProof/>
        </w:rPr>
        <w:t>/D</w:t>
      </w:r>
      <w:r w:rsidRPr="00B551F9">
        <w:rPr>
          <w:noProof/>
          <w:vertAlign w:val="subscript"/>
        </w:rPr>
        <w:t>1</w:t>
      </w:r>
      <w:r>
        <w:rPr>
          <w:noProof/>
        </w:rPr>
        <w:t xml:space="preserve"> MECI with largest population changes (isovalue = 0.05)</w:t>
      </w:r>
      <w:r>
        <w:rPr>
          <w:noProof/>
        </w:rPr>
        <w:tab/>
      </w:r>
      <w:r>
        <w:rPr>
          <w:noProof/>
        </w:rPr>
        <w:fldChar w:fldCharType="begin"/>
      </w:r>
      <w:r>
        <w:rPr>
          <w:noProof/>
        </w:rPr>
        <w:instrText xml:space="preserve"> PAGEREF _Toc461199625 \h </w:instrText>
      </w:r>
      <w:r>
        <w:rPr>
          <w:noProof/>
        </w:rPr>
      </w:r>
      <w:r>
        <w:rPr>
          <w:noProof/>
        </w:rPr>
        <w:fldChar w:fldCharType="separate"/>
      </w:r>
      <w:r>
        <w:rPr>
          <w:noProof/>
        </w:rPr>
        <w:t>89</w:t>
      </w:r>
      <w:r>
        <w:rPr>
          <w:noProof/>
        </w:rPr>
        <w:fldChar w:fldCharType="end"/>
      </w:r>
    </w:p>
    <w:p w14:paraId="18A7B13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2 Difference orbitals for [BC] D</w:t>
      </w:r>
      <w:r w:rsidRPr="00B551F9">
        <w:rPr>
          <w:noProof/>
          <w:vertAlign w:val="subscript"/>
        </w:rPr>
        <w:t>1</w:t>
      </w:r>
      <w:r>
        <w:rPr>
          <w:noProof/>
        </w:rPr>
        <w:t>/D</w:t>
      </w:r>
      <w:r w:rsidRPr="00B551F9">
        <w:rPr>
          <w:noProof/>
          <w:vertAlign w:val="subscript"/>
        </w:rPr>
        <w:t>0</w:t>
      </w:r>
      <w:r>
        <w:rPr>
          <w:noProof/>
        </w:rPr>
        <w:t xml:space="preserve"> MECI with largest population changes (isovalue = 0.05)</w:t>
      </w:r>
      <w:r>
        <w:rPr>
          <w:noProof/>
        </w:rPr>
        <w:tab/>
      </w:r>
      <w:r>
        <w:rPr>
          <w:noProof/>
        </w:rPr>
        <w:fldChar w:fldCharType="begin"/>
      </w:r>
      <w:r>
        <w:rPr>
          <w:noProof/>
        </w:rPr>
        <w:instrText xml:space="preserve"> PAGEREF _Toc461199626 \h </w:instrText>
      </w:r>
      <w:r>
        <w:rPr>
          <w:noProof/>
        </w:rPr>
      </w:r>
      <w:r>
        <w:rPr>
          <w:noProof/>
        </w:rPr>
        <w:fldChar w:fldCharType="separate"/>
      </w:r>
      <w:r>
        <w:rPr>
          <w:noProof/>
        </w:rPr>
        <w:t>89</w:t>
      </w:r>
      <w:r>
        <w:rPr>
          <w:noProof/>
        </w:rPr>
        <w:fldChar w:fldCharType="end"/>
      </w:r>
    </w:p>
    <w:p w14:paraId="744663E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3 Singly occupied MO (left, isovalue = 0.05) and spin density (right, isovalue = 0.006) for [C-Mono]D</w:t>
      </w:r>
      <w:r w:rsidRPr="00B551F9">
        <w:rPr>
          <w:noProof/>
          <w:vertAlign w:val="subscript"/>
        </w:rPr>
        <w:t>0</w:t>
      </w:r>
      <w:r>
        <w:rPr>
          <w:noProof/>
        </w:rPr>
        <w:tab/>
      </w:r>
      <w:r>
        <w:rPr>
          <w:noProof/>
        </w:rPr>
        <w:fldChar w:fldCharType="begin"/>
      </w:r>
      <w:r>
        <w:rPr>
          <w:noProof/>
        </w:rPr>
        <w:instrText xml:space="preserve"> PAGEREF _Toc461199627 \h </w:instrText>
      </w:r>
      <w:r>
        <w:rPr>
          <w:noProof/>
        </w:rPr>
      </w:r>
      <w:r>
        <w:rPr>
          <w:noProof/>
        </w:rPr>
        <w:fldChar w:fldCharType="separate"/>
      </w:r>
      <w:r>
        <w:rPr>
          <w:noProof/>
        </w:rPr>
        <w:t>90</w:t>
      </w:r>
      <w:r>
        <w:rPr>
          <w:noProof/>
        </w:rPr>
        <w:fldChar w:fldCharType="end"/>
      </w:r>
    </w:p>
    <w:p w14:paraId="4B741F8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4 Dual irradiation data and predicted behavior of [A]S</w:t>
      </w:r>
      <w:r w:rsidRPr="00B551F9">
        <w:rPr>
          <w:noProof/>
          <w:vertAlign w:val="subscript"/>
        </w:rPr>
        <w:t>0</w:t>
      </w:r>
      <w:r>
        <w:rPr>
          <w:noProof/>
        </w:rPr>
        <w:t xml:space="preserve"> (scaled)</w:t>
      </w:r>
      <w:r>
        <w:rPr>
          <w:noProof/>
        </w:rPr>
        <w:tab/>
      </w:r>
      <w:r>
        <w:rPr>
          <w:noProof/>
        </w:rPr>
        <w:fldChar w:fldCharType="begin"/>
      </w:r>
      <w:r>
        <w:rPr>
          <w:noProof/>
        </w:rPr>
        <w:instrText xml:space="preserve"> PAGEREF _Toc461199628 \h </w:instrText>
      </w:r>
      <w:r>
        <w:rPr>
          <w:noProof/>
        </w:rPr>
      </w:r>
      <w:r>
        <w:rPr>
          <w:noProof/>
        </w:rPr>
        <w:fldChar w:fldCharType="separate"/>
      </w:r>
      <w:r>
        <w:rPr>
          <w:noProof/>
        </w:rPr>
        <w:t>91</w:t>
      </w:r>
      <w:r>
        <w:rPr>
          <w:noProof/>
        </w:rPr>
        <w:fldChar w:fldCharType="end"/>
      </w:r>
    </w:p>
    <w:p w14:paraId="40E9C93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5 Dual irradiation data and predicted behavior of [A]T</w:t>
      </w:r>
      <w:r w:rsidRPr="00B551F9">
        <w:rPr>
          <w:noProof/>
          <w:vertAlign w:val="subscript"/>
        </w:rPr>
        <w:t>0</w:t>
      </w:r>
      <w:r>
        <w:rPr>
          <w:noProof/>
        </w:rPr>
        <w:t xml:space="preserve"> (scaled)</w:t>
      </w:r>
      <w:r>
        <w:rPr>
          <w:noProof/>
        </w:rPr>
        <w:tab/>
      </w:r>
      <w:r>
        <w:rPr>
          <w:noProof/>
        </w:rPr>
        <w:fldChar w:fldCharType="begin"/>
      </w:r>
      <w:r>
        <w:rPr>
          <w:noProof/>
        </w:rPr>
        <w:instrText xml:space="preserve"> PAGEREF _Toc461199629 \h </w:instrText>
      </w:r>
      <w:r>
        <w:rPr>
          <w:noProof/>
        </w:rPr>
      </w:r>
      <w:r>
        <w:rPr>
          <w:noProof/>
        </w:rPr>
        <w:fldChar w:fldCharType="separate"/>
      </w:r>
      <w:r>
        <w:rPr>
          <w:noProof/>
        </w:rPr>
        <w:t>92</w:t>
      </w:r>
      <w:r>
        <w:rPr>
          <w:noProof/>
        </w:rPr>
        <w:fldChar w:fldCharType="end"/>
      </w:r>
    </w:p>
    <w:p w14:paraId="63D9410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6 Experimental decay associated spectra and predicted DAS for [A]T</w:t>
      </w:r>
      <w:r w:rsidRPr="00B551F9">
        <w:rPr>
          <w:noProof/>
          <w:vertAlign w:val="subscript"/>
        </w:rPr>
        <w:t>0</w:t>
      </w:r>
      <w:r>
        <w:rPr>
          <w:noProof/>
        </w:rPr>
        <w:tab/>
      </w:r>
      <w:r>
        <w:rPr>
          <w:noProof/>
        </w:rPr>
        <w:fldChar w:fldCharType="begin"/>
      </w:r>
      <w:r>
        <w:rPr>
          <w:noProof/>
        </w:rPr>
        <w:instrText xml:space="preserve"> PAGEREF _Toc461199630 \h </w:instrText>
      </w:r>
      <w:r>
        <w:rPr>
          <w:noProof/>
        </w:rPr>
      </w:r>
      <w:r>
        <w:rPr>
          <w:noProof/>
        </w:rPr>
        <w:fldChar w:fldCharType="separate"/>
      </w:r>
      <w:r>
        <w:rPr>
          <w:noProof/>
        </w:rPr>
        <w:t>93</w:t>
      </w:r>
      <w:r>
        <w:rPr>
          <w:noProof/>
        </w:rPr>
        <w:fldChar w:fldCharType="end"/>
      </w:r>
    </w:p>
    <w:p w14:paraId="209FD78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7 [A]S</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31 \h </w:instrText>
      </w:r>
      <w:r>
        <w:rPr>
          <w:noProof/>
        </w:rPr>
      </w:r>
      <w:r>
        <w:rPr>
          <w:noProof/>
        </w:rPr>
        <w:fldChar w:fldCharType="separate"/>
      </w:r>
      <w:r>
        <w:rPr>
          <w:noProof/>
        </w:rPr>
        <w:t>94</w:t>
      </w:r>
      <w:r>
        <w:rPr>
          <w:noProof/>
        </w:rPr>
        <w:fldChar w:fldCharType="end"/>
      </w:r>
    </w:p>
    <w:p w14:paraId="2F1B00F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8 [A-RR]S</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32 \h </w:instrText>
      </w:r>
      <w:r>
        <w:rPr>
          <w:noProof/>
        </w:rPr>
      </w:r>
      <w:r>
        <w:rPr>
          <w:noProof/>
        </w:rPr>
        <w:fldChar w:fldCharType="separate"/>
      </w:r>
      <w:r>
        <w:rPr>
          <w:noProof/>
        </w:rPr>
        <w:t>95</w:t>
      </w:r>
      <w:r>
        <w:rPr>
          <w:noProof/>
        </w:rPr>
        <w:fldChar w:fldCharType="end"/>
      </w:r>
    </w:p>
    <w:p w14:paraId="3A002DA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9 [A-RS-1]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3 \h </w:instrText>
      </w:r>
      <w:r>
        <w:rPr>
          <w:noProof/>
        </w:rPr>
      </w:r>
      <w:r>
        <w:rPr>
          <w:noProof/>
        </w:rPr>
        <w:fldChar w:fldCharType="separate"/>
      </w:r>
      <w:r>
        <w:rPr>
          <w:noProof/>
        </w:rPr>
        <w:t>96</w:t>
      </w:r>
      <w:r>
        <w:rPr>
          <w:noProof/>
        </w:rPr>
        <w:fldChar w:fldCharType="end"/>
      </w:r>
    </w:p>
    <w:p w14:paraId="33E3AB5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0 [A-RS-2]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4 \h </w:instrText>
      </w:r>
      <w:r>
        <w:rPr>
          <w:noProof/>
        </w:rPr>
      </w:r>
      <w:r>
        <w:rPr>
          <w:noProof/>
        </w:rPr>
        <w:fldChar w:fldCharType="separate"/>
      </w:r>
      <w:r>
        <w:rPr>
          <w:noProof/>
        </w:rPr>
        <w:t>97</w:t>
      </w:r>
      <w:r>
        <w:rPr>
          <w:noProof/>
        </w:rPr>
        <w:fldChar w:fldCharType="end"/>
      </w:r>
    </w:p>
    <w:p w14:paraId="4032173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1 [A]T</w:t>
      </w:r>
      <w:r w:rsidRPr="00B551F9">
        <w:rPr>
          <w:noProof/>
          <w:vertAlign w:val="subscript"/>
        </w:rPr>
        <w:t>0</w:t>
      </w:r>
      <w:r w:rsidRPr="00B551F9">
        <w:rPr>
          <w:noProof/>
          <w:vertAlign w:val="superscript"/>
        </w:rPr>
        <w:t xml:space="preserve"> </w:t>
      </w:r>
      <w:r>
        <w:rPr>
          <w:noProof/>
        </w:rPr>
        <w:t>Structure and Coordinates</w:t>
      </w:r>
      <w:r>
        <w:rPr>
          <w:noProof/>
        </w:rPr>
        <w:tab/>
      </w:r>
      <w:r>
        <w:rPr>
          <w:noProof/>
        </w:rPr>
        <w:fldChar w:fldCharType="begin"/>
      </w:r>
      <w:r>
        <w:rPr>
          <w:noProof/>
        </w:rPr>
        <w:instrText xml:space="preserve"> PAGEREF _Toc461199635 \h </w:instrText>
      </w:r>
      <w:r>
        <w:rPr>
          <w:noProof/>
        </w:rPr>
      </w:r>
      <w:r>
        <w:rPr>
          <w:noProof/>
        </w:rPr>
        <w:fldChar w:fldCharType="separate"/>
      </w:r>
      <w:r>
        <w:rPr>
          <w:noProof/>
        </w:rPr>
        <w:t>98</w:t>
      </w:r>
      <w:r>
        <w:rPr>
          <w:noProof/>
        </w:rPr>
        <w:fldChar w:fldCharType="end"/>
      </w:r>
    </w:p>
    <w:p w14:paraId="5CB2035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2 [A-Mono]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6 \h </w:instrText>
      </w:r>
      <w:r>
        <w:rPr>
          <w:noProof/>
        </w:rPr>
      </w:r>
      <w:r>
        <w:rPr>
          <w:noProof/>
        </w:rPr>
        <w:fldChar w:fldCharType="separate"/>
      </w:r>
      <w:r>
        <w:rPr>
          <w:noProof/>
        </w:rPr>
        <w:t>99</w:t>
      </w:r>
      <w:r>
        <w:rPr>
          <w:noProof/>
        </w:rPr>
        <w:fldChar w:fldCharType="end"/>
      </w:r>
    </w:p>
    <w:p w14:paraId="34379A7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3 [B]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7 \h </w:instrText>
      </w:r>
      <w:r>
        <w:rPr>
          <w:noProof/>
        </w:rPr>
      </w:r>
      <w:r>
        <w:rPr>
          <w:noProof/>
        </w:rPr>
        <w:fldChar w:fldCharType="separate"/>
      </w:r>
      <w:r>
        <w:rPr>
          <w:noProof/>
        </w:rPr>
        <w:t>100</w:t>
      </w:r>
      <w:r>
        <w:rPr>
          <w:noProof/>
        </w:rPr>
        <w:fldChar w:fldCharType="end"/>
      </w:r>
    </w:p>
    <w:p w14:paraId="542EA4D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4 [B-Mono]D</w:t>
      </w:r>
      <w:r w:rsidRPr="00B551F9">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199638 \h </w:instrText>
      </w:r>
      <w:r>
        <w:rPr>
          <w:noProof/>
        </w:rPr>
      </w:r>
      <w:r>
        <w:rPr>
          <w:noProof/>
        </w:rPr>
        <w:fldChar w:fldCharType="separate"/>
      </w:r>
      <w:r>
        <w:rPr>
          <w:noProof/>
        </w:rPr>
        <w:t>101</w:t>
      </w:r>
      <w:r>
        <w:rPr>
          <w:noProof/>
        </w:rPr>
        <w:fldChar w:fldCharType="end"/>
      </w:r>
    </w:p>
    <w:p w14:paraId="1C76E0D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5 [B-Mono]D</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39 \h </w:instrText>
      </w:r>
      <w:r>
        <w:rPr>
          <w:noProof/>
        </w:rPr>
      </w:r>
      <w:r>
        <w:rPr>
          <w:noProof/>
        </w:rPr>
        <w:fldChar w:fldCharType="separate"/>
      </w:r>
      <w:r>
        <w:rPr>
          <w:noProof/>
        </w:rPr>
        <w:t>102</w:t>
      </w:r>
      <w:r>
        <w:rPr>
          <w:noProof/>
        </w:rPr>
        <w:fldChar w:fldCharType="end"/>
      </w:r>
    </w:p>
    <w:p w14:paraId="179C60F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6 [B-Mono-Up]D</w:t>
      </w:r>
      <w:r w:rsidRPr="00B551F9">
        <w:rPr>
          <w:noProof/>
          <w:vertAlign w:val="subscript"/>
        </w:rPr>
        <w:t>0</w:t>
      </w:r>
      <w:r w:rsidRPr="00B551F9">
        <w:rPr>
          <w:noProof/>
          <w:vertAlign w:val="superscript"/>
        </w:rPr>
        <w:t xml:space="preserve"> </w:t>
      </w:r>
      <w:r>
        <w:rPr>
          <w:noProof/>
        </w:rPr>
        <w:t>Structure and Coordinates</w:t>
      </w:r>
      <w:r>
        <w:rPr>
          <w:noProof/>
        </w:rPr>
        <w:tab/>
      </w:r>
      <w:r>
        <w:rPr>
          <w:noProof/>
        </w:rPr>
        <w:fldChar w:fldCharType="begin"/>
      </w:r>
      <w:r>
        <w:rPr>
          <w:noProof/>
        </w:rPr>
        <w:instrText xml:space="preserve"> PAGEREF _Toc461199640 \h </w:instrText>
      </w:r>
      <w:r>
        <w:rPr>
          <w:noProof/>
        </w:rPr>
      </w:r>
      <w:r>
        <w:rPr>
          <w:noProof/>
        </w:rPr>
        <w:fldChar w:fldCharType="separate"/>
      </w:r>
      <w:r>
        <w:rPr>
          <w:noProof/>
        </w:rPr>
        <w:t>103</w:t>
      </w:r>
      <w:r>
        <w:rPr>
          <w:noProof/>
        </w:rPr>
        <w:fldChar w:fldCharType="end"/>
      </w:r>
    </w:p>
    <w:p w14:paraId="653F9FF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7 [B-Trans]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1 \h </w:instrText>
      </w:r>
      <w:r>
        <w:rPr>
          <w:noProof/>
        </w:rPr>
      </w:r>
      <w:r>
        <w:rPr>
          <w:noProof/>
        </w:rPr>
        <w:fldChar w:fldCharType="separate"/>
      </w:r>
      <w:r>
        <w:rPr>
          <w:noProof/>
        </w:rPr>
        <w:t>104</w:t>
      </w:r>
      <w:r>
        <w:rPr>
          <w:noProof/>
        </w:rPr>
        <w:fldChar w:fldCharType="end"/>
      </w:r>
    </w:p>
    <w:p w14:paraId="54E7C8B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8 [B-Mono-Trans]D</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2 \h </w:instrText>
      </w:r>
      <w:r>
        <w:rPr>
          <w:noProof/>
        </w:rPr>
      </w:r>
      <w:r>
        <w:rPr>
          <w:noProof/>
        </w:rPr>
        <w:fldChar w:fldCharType="separate"/>
      </w:r>
      <w:r>
        <w:rPr>
          <w:noProof/>
        </w:rPr>
        <w:t>105</w:t>
      </w:r>
      <w:r>
        <w:rPr>
          <w:noProof/>
        </w:rPr>
        <w:fldChar w:fldCharType="end"/>
      </w:r>
    </w:p>
    <w:p w14:paraId="5B0B674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9 [B-Mono-Trans-Up]D</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3 \h </w:instrText>
      </w:r>
      <w:r>
        <w:rPr>
          <w:noProof/>
        </w:rPr>
      </w:r>
      <w:r>
        <w:rPr>
          <w:noProof/>
        </w:rPr>
        <w:fldChar w:fldCharType="separate"/>
      </w:r>
      <w:r>
        <w:rPr>
          <w:noProof/>
        </w:rPr>
        <w:t>106</w:t>
      </w:r>
      <w:r>
        <w:rPr>
          <w:noProof/>
        </w:rPr>
        <w:fldChar w:fldCharType="end"/>
      </w:r>
    </w:p>
    <w:p w14:paraId="5F86BA8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0 [B-Alt]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4 \h </w:instrText>
      </w:r>
      <w:r>
        <w:rPr>
          <w:noProof/>
        </w:rPr>
      </w:r>
      <w:r>
        <w:rPr>
          <w:noProof/>
        </w:rPr>
        <w:fldChar w:fldCharType="separate"/>
      </w:r>
      <w:r>
        <w:rPr>
          <w:noProof/>
        </w:rPr>
        <w:t>107</w:t>
      </w:r>
      <w:r>
        <w:rPr>
          <w:noProof/>
        </w:rPr>
        <w:fldChar w:fldCharType="end"/>
      </w:r>
    </w:p>
    <w:p w14:paraId="4EADD64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1 [BC] D</w:t>
      </w:r>
      <w:r w:rsidRPr="00B551F9">
        <w:rPr>
          <w:noProof/>
          <w:vertAlign w:val="subscript"/>
        </w:rPr>
        <w:t>1</w:t>
      </w:r>
      <w:r>
        <w:rPr>
          <w:noProof/>
        </w:rPr>
        <w:t>/D</w:t>
      </w:r>
      <w:r w:rsidRPr="00B551F9">
        <w:rPr>
          <w:noProof/>
          <w:vertAlign w:val="subscript"/>
        </w:rPr>
        <w:t xml:space="preserve">o </w:t>
      </w:r>
      <w:r>
        <w:rPr>
          <w:noProof/>
        </w:rPr>
        <w:t>MECI Structure and Coordinates</w:t>
      </w:r>
      <w:r>
        <w:rPr>
          <w:noProof/>
        </w:rPr>
        <w:tab/>
      </w:r>
      <w:r>
        <w:rPr>
          <w:noProof/>
        </w:rPr>
        <w:fldChar w:fldCharType="begin"/>
      </w:r>
      <w:r>
        <w:rPr>
          <w:noProof/>
        </w:rPr>
        <w:instrText xml:space="preserve"> PAGEREF _Toc461199645 \h </w:instrText>
      </w:r>
      <w:r>
        <w:rPr>
          <w:noProof/>
        </w:rPr>
      </w:r>
      <w:r>
        <w:rPr>
          <w:noProof/>
        </w:rPr>
        <w:fldChar w:fldCharType="separate"/>
      </w:r>
      <w:r>
        <w:rPr>
          <w:noProof/>
        </w:rPr>
        <w:t>108</w:t>
      </w:r>
      <w:r>
        <w:rPr>
          <w:noProof/>
        </w:rPr>
        <w:fldChar w:fldCharType="end"/>
      </w:r>
    </w:p>
    <w:p w14:paraId="7E0265D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2 [BC] D</w:t>
      </w:r>
      <w:r w:rsidRPr="00B551F9">
        <w:rPr>
          <w:noProof/>
          <w:vertAlign w:val="subscript"/>
        </w:rPr>
        <w:t>2</w:t>
      </w:r>
      <w:r>
        <w:rPr>
          <w:noProof/>
        </w:rPr>
        <w:t>/D</w:t>
      </w:r>
      <w:r w:rsidRPr="00B551F9">
        <w:rPr>
          <w:noProof/>
          <w:vertAlign w:val="subscript"/>
        </w:rPr>
        <w:t>1</w:t>
      </w:r>
      <w:r>
        <w:rPr>
          <w:noProof/>
        </w:rPr>
        <w:t xml:space="preserve"> MECI Structure and Coordinates</w:t>
      </w:r>
      <w:r>
        <w:rPr>
          <w:noProof/>
        </w:rPr>
        <w:tab/>
      </w:r>
      <w:r>
        <w:rPr>
          <w:noProof/>
        </w:rPr>
        <w:fldChar w:fldCharType="begin"/>
      </w:r>
      <w:r>
        <w:rPr>
          <w:noProof/>
        </w:rPr>
        <w:instrText xml:space="preserve"> PAGEREF _Toc461199646 \h </w:instrText>
      </w:r>
      <w:r>
        <w:rPr>
          <w:noProof/>
        </w:rPr>
      </w:r>
      <w:r>
        <w:rPr>
          <w:noProof/>
        </w:rPr>
        <w:fldChar w:fldCharType="separate"/>
      </w:r>
      <w:r>
        <w:rPr>
          <w:noProof/>
        </w:rPr>
        <w:t>109</w:t>
      </w:r>
      <w:r>
        <w:rPr>
          <w:noProof/>
        </w:rPr>
        <w:fldChar w:fldCharType="end"/>
      </w:r>
    </w:p>
    <w:p w14:paraId="3D08DEB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3 [C]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7 \h </w:instrText>
      </w:r>
      <w:r>
        <w:rPr>
          <w:noProof/>
        </w:rPr>
      </w:r>
      <w:r>
        <w:rPr>
          <w:noProof/>
        </w:rPr>
        <w:fldChar w:fldCharType="separate"/>
      </w:r>
      <w:r>
        <w:rPr>
          <w:noProof/>
        </w:rPr>
        <w:t>110</w:t>
      </w:r>
      <w:r>
        <w:rPr>
          <w:noProof/>
        </w:rPr>
        <w:fldChar w:fldCharType="end"/>
      </w:r>
    </w:p>
    <w:p w14:paraId="1854D99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4 [C-Mono]D</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8 \h </w:instrText>
      </w:r>
      <w:r>
        <w:rPr>
          <w:noProof/>
        </w:rPr>
      </w:r>
      <w:r>
        <w:rPr>
          <w:noProof/>
        </w:rPr>
        <w:fldChar w:fldCharType="separate"/>
      </w:r>
      <w:r>
        <w:rPr>
          <w:noProof/>
        </w:rPr>
        <w:t>111</w:t>
      </w:r>
      <w:r>
        <w:rPr>
          <w:noProof/>
        </w:rPr>
        <w:fldChar w:fldCharType="end"/>
      </w:r>
    </w:p>
    <w:p w14:paraId="0A2C37C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5 [C-Mono]D</w:t>
      </w:r>
      <w:r w:rsidRPr="00B551F9">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199649 \h </w:instrText>
      </w:r>
      <w:r>
        <w:rPr>
          <w:noProof/>
        </w:rPr>
      </w:r>
      <w:r>
        <w:rPr>
          <w:noProof/>
        </w:rPr>
        <w:fldChar w:fldCharType="separate"/>
      </w:r>
      <w:r>
        <w:rPr>
          <w:noProof/>
        </w:rPr>
        <w:t>112</w:t>
      </w:r>
      <w:r>
        <w:rPr>
          <w:noProof/>
        </w:rPr>
        <w:fldChar w:fldCharType="end"/>
      </w:r>
    </w:p>
    <w:p w14:paraId="5D653A9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6 TS-[CD]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0 \h </w:instrText>
      </w:r>
      <w:r>
        <w:rPr>
          <w:noProof/>
        </w:rPr>
      </w:r>
      <w:r>
        <w:rPr>
          <w:noProof/>
        </w:rPr>
        <w:fldChar w:fldCharType="separate"/>
      </w:r>
      <w:r>
        <w:rPr>
          <w:noProof/>
        </w:rPr>
        <w:t>113</w:t>
      </w:r>
      <w:r>
        <w:rPr>
          <w:noProof/>
        </w:rPr>
        <w:fldChar w:fldCharType="end"/>
      </w:r>
    </w:p>
    <w:p w14:paraId="0F85968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7 [D]T</w:t>
      </w:r>
      <w:r w:rsidRPr="00B551F9">
        <w:rPr>
          <w:noProof/>
          <w:vertAlign w:val="subscript"/>
        </w:rPr>
        <w:t>0</w:t>
      </w:r>
      <w:r>
        <w:rPr>
          <w:noProof/>
        </w:rPr>
        <w:t xml:space="preserve"> [F]S</w:t>
      </w:r>
      <w:r w:rsidRPr="00B551F9">
        <w:rPr>
          <w:noProof/>
          <w:vertAlign w:val="subscript"/>
        </w:rPr>
        <w:t>0</w:t>
      </w:r>
      <w:r>
        <w:rPr>
          <w:noProof/>
        </w:rPr>
        <w:t xml:space="preserve"> (Dimer Model) Structure and Coordinates</w:t>
      </w:r>
      <w:r>
        <w:rPr>
          <w:noProof/>
        </w:rPr>
        <w:tab/>
      </w:r>
      <w:r>
        <w:rPr>
          <w:noProof/>
        </w:rPr>
        <w:fldChar w:fldCharType="begin"/>
      </w:r>
      <w:r>
        <w:rPr>
          <w:noProof/>
        </w:rPr>
        <w:instrText xml:space="preserve"> PAGEREF _Toc461199651 \h </w:instrText>
      </w:r>
      <w:r>
        <w:rPr>
          <w:noProof/>
        </w:rPr>
      </w:r>
      <w:r>
        <w:rPr>
          <w:noProof/>
        </w:rPr>
        <w:fldChar w:fldCharType="separate"/>
      </w:r>
      <w:r>
        <w:rPr>
          <w:noProof/>
        </w:rPr>
        <w:t>114</w:t>
      </w:r>
      <w:r>
        <w:rPr>
          <w:noProof/>
        </w:rPr>
        <w:fldChar w:fldCharType="end"/>
      </w:r>
    </w:p>
    <w:p w14:paraId="12EBE96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8 [D]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2 \h </w:instrText>
      </w:r>
      <w:r>
        <w:rPr>
          <w:noProof/>
        </w:rPr>
      </w:r>
      <w:r>
        <w:rPr>
          <w:noProof/>
        </w:rPr>
        <w:fldChar w:fldCharType="separate"/>
      </w:r>
      <w:r>
        <w:rPr>
          <w:noProof/>
        </w:rPr>
        <w:t>115</w:t>
      </w:r>
      <w:r>
        <w:rPr>
          <w:noProof/>
        </w:rPr>
        <w:fldChar w:fldCharType="end"/>
      </w:r>
    </w:p>
    <w:p w14:paraId="7F659E4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9 Scan-[DE]T</w:t>
      </w:r>
      <w:r w:rsidRPr="00B551F9">
        <w:rPr>
          <w:noProof/>
          <w:vertAlign w:val="subscript"/>
        </w:rPr>
        <w:t>0</w:t>
      </w:r>
      <w:r>
        <w:rPr>
          <w:noProof/>
        </w:rPr>
        <w:t xml:space="preserve"> Geometry 5 Structure and Coordinates</w:t>
      </w:r>
      <w:r>
        <w:rPr>
          <w:noProof/>
        </w:rPr>
        <w:tab/>
      </w:r>
      <w:r>
        <w:rPr>
          <w:noProof/>
        </w:rPr>
        <w:fldChar w:fldCharType="begin"/>
      </w:r>
      <w:r>
        <w:rPr>
          <w:noProof/>
        </w:rPr>
        <w:instrText xml:space="preserve"> PAGEREF _Toc461199653 \h </w:instrText>
      </w:r>
      <w:r>
        <w:rPr>
          <w:noProof/>
        </w:rPr>
      </w:r>
      <w:r>
        <w:rPr>
          <w:noProof/>
        </w:rPr>
        <w:fldChar w:fldCharType="separate"/>
      </w:r>
      <w:r>
        <w:rPr>
          <w:noProof/>
        </w:rPr>
        <w:t>116</w:t>
      </w:r>
      <w:r>
        <w:rPr>
          <w:noProof/>
        </w:rPr>
        <w:fldChar w:fldCharType="end"/>
      </w:r>
    </w:p>
    <w:p w14:paraId="787715A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0 [E]S</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54 \h </w:instrText>
      </w:r>
      <w:r>
        <w:rPr>
          <w:noProof/>
        </w:rPr>
      </w:r>
      <w:r>
        <w:rPr>
          <w:noProof/>
        </w:rPr>
        <w:fldChar w:fldCharType="separate"/>
      </w:r>
      <w:r>
        <w:rPr>
          <w:noProof/>
        </w:rPr>
        <w:t>117</w:t>
      </w:r>
      <w:r>
        <w:rPr>
          <w:noProof/>
        </w:rPr>
        <w:fldChar w:fldCharType="end"/>
      </w:r>
    </w:p>
    <w:p w14:paraId="0B85FF6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 xml:space="preserve">51 </w:t>
      </w:r>
      <w:r w:rsidRPr="00B551F9">
        <w:rPr>
          <w:noProof/>
          <w:vertAlign w:val="superscript"/>
        </w:rPr>
        <w:t>3</w:t>
      </w:r>
      <w:r>
        <w:rPr>
          <w:noProof/>
        </w:rPr>
        <w:t>O</w:t>
      </w:r>
      <w:r w:rsidRPr="00B551F9">
        <w:rPr>
          <w:noProof/>
          <w:vertAlign w:val="subscript"/>
        </w:rPr>
        <w:t>2</w:t>
      </w:r>
      <w:r>
        <w:rPr>
          <w:noProof/>
        </w:rPr>
        <w:t xml:space="preserve"> Coordinates</w:t>
      </w:r>
      <w:r>
        <w:rPr>
          <w:noProof/>
        </w:rPr>
        <w:tab/>
      </w:r>
      <w:r>
        <w:rPr>
          <w:noProof/>
        </w:rPr>
        <w:fldChar w:fldCharType="begin"/>
      </w:r>
      <w:r>
        <w:rPr>
          <w:noProof/>
        </w:rPr>
        <w:instrText xml:space="preserve"> PAGEREF _Toc461199655 \h </w:instrText>
      </w:r>
      <w:r>
        <w:rPr>
          <w:noProof/>
        </w:rPr>
      </w:r>
      <w:r>
        <w:rPr>
          <w:noProof/>
        </w:rPr>
        <w:fldChar w:fldCharType="separate"/>
      </w:r>
      <w:r>
        <w:rPr>
          <w:noProof/>
        </w:rPr>
        <w:t>117</w:t>
      </w:r>
      <w:r>
        <w:rPr>
          <w:noProof/>
        </w:rPr>
        <w:fldChar w:fldCharType="end"/>
      </w:r>
    </w:p>
    <w:p w14:paraId="2EA50A7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2 [F]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6 \h </w:instrText>
      </w:r>
      <w:r>
        <w:rPr>
          <w:noProof/>
        </w:rPr>
      </w:r>
      <w:r>
        <w:rPr>
          <w:noProof/>
        </w:rPr>
        <w:fldChar w:fldCharType="separate"/>
      </w:r>
      <w:r>
        <w:rPr>
          <w:noProof/>
        </w:rPr>
        <w:t>118</w:t>
      </w:r>
      <w:r>
        <w:rPr>
          <w:noProof/>
        </w:rPr>
        <w:fldChar w:fldCharType="end"/>
      </w:r>
    </w:p>
    <w:p w14:paraId="0C9003A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3 [F-Up]S</w:t>
      </w:r>
      <w:r w:rsidRPr="00B551F9">
        <w:rPr>
          <w:noProof/>
          <w:vertAlign w:val="subscript"/>
        </w:rPr>
        <w:t>0</w:t>
      </w:r>
      <w:r>
        <w:rPr>
          <w:noProof/>
        </w:rPr>
        <w:tab/>
      </w:r>
      <w:r>
        <w:rPr>
          <w:noProof/>
        </w:rPr>
        <w:fldChar w:fldCharType="begin"/>
      </w:r>
      <w:r>
        <w:rPr>
          <w:noProof/>
        </w:rPr>
        <w:instrText xml:space="preserve"> PAGEREF _Toc461199657 \h </w:instrText>
      </w:r>
      <w:r>
        <w:rPr>
          <w:noProof/>
        </w:rPr>
      </w:r>
      <w:r>
        <w:rPr>
          <w:noProof/>
        </w:rPr>
        <w:fldChar w:fldCharType="separate"/>
      </w:r>
      <w:r>
        <w:rPr>
          <w:noProof/>
        </w:rPr>
        <w:t>119</w:t>
      </w:r>
      <w:r>
        <w:rPr>
          <w:noProof/>
        </w:rPr>
        <w:fldChar w:fldCharType="end"/>
      </w:r>
    </w:p>
    <w:p w14:paraId="0BE7DD0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4 [F-Trans]S</w:t>
      </w:r>
      <w:r w:rsidRPr="00B551F9">
        <w:rPr>
          <w:noProof/>
          <w:vertAlign w:val="subscript"/>
        </w:rPr>
        <w:t>0</w:t>
      </w:r>
      <w:r w:rsidRPr="00B551F9">
        <w:rPr>
          <w:noProof/>
          <w:vertAlign w:val="superscript"/>
        </w:rPr>
        <w:t xml:space="preserve"> </w:t>
      </w:r>
      <w:r>
        <w:rPr>
          <w:noProof/>
        </w:rPr>
        <w:t>Structure and Coordinates</w:t>
      </w:r>
      <w:r>
        <w:rPr>
          <w:noProof/>
        </w:rPr>
        <w:tab/>
      </w:r>
      <w:r>
        <w:rPr>
          <w:noProof/>
        </w:rPr>
        <w:fldChar w:fldCharType="begin"/>
      </w:r>
      <w:r>
        <w:rPr>
          <w:noProof/>
        </w:rPr>
        <w:instrText xml:space="preserve"> PAGEREF _Toc461199658 \h </w:instrText>
      </w:r>
      <w:r>
        <w:rPr>
          <w:noProof/>
        </w:rPr>
      </w:r>
      <w:r>
        <w:rPr>
          <w:noProof/>
        </w:rPr>
        <w:fldChar w:fldCharType="separate"/>
      </w:r>
      <w:r>
        <w:rPr>
          <w:noProof/>
        </w:rPr>
        <w:t>120</w:t>
      </w:r>
      <w:r>
        <w:rPr>
          <w:noProof/>
        </w:rPr>
        <w:fldChar w:fldCharType="end"/>
      </w:r>
    </w:p>
    <w:p w14:paraId="59172F7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5 [F-Trans-Up]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9 \h </w:instrText>
      </w:r>
      <w:r>
        <w:rPr>
          <w:noProof/>
        </w:rPr>
      </w:r>
      <w:r>
        <w:rPr>
          <w:noProof/>
        </w:rPr>
        <w:fldChar w:fldCharType="separate"/>
      </w:r>
      <w:r>
        <w:rPr>
          <w:noProof/>
        </w:rPr>
        <w:t>121</w:t>
      </w:r>
      <w:r>
        <w:rPr>
          <w:noProof/>
        </w:rPr>
        <w:fldChar w:fldCharType="end"/>
      </w:r>
    </w:p>
    <w:p w14:paraId="6984742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6 [F-Cis]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60 \h </w:instrText>
      </w:r>
      <w:r>
        <w:rPr>
          <w:noProof/>
        </w:rPr>
      </w:r>
      <w:r>
        <w:rPr>
          <w:noProof/>
        </w:rPr>
        <w:fldChar w:fldCharType="separate"/>
      </w:r>
      <w:r>
        <w:rPr>
          <w:noProof/>
        </w:rPr>
        <w:t>122</w:t>
      </w:r>
      <w:r>
        <w:rPr>
          <w:noProof/>
        </w:rPr>
        <w:fldChar w:fldCharType="end"/>
      </w:r>
    </w:p>
    <w:p w14:paraId="196884B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7 [F-Cis-Up]S</w:t>
      </w:r>
      <w:r w:rsidRPr="00B551F9">
        <w:rPr>
          <w:noProof/>
          <w:vertAlign w:val="subscript"/>
        </w:rPr>
        <w:t>0</w:t>
      </w:r>
      <w:r>
        <w:rPr>
          <w:noProof/>
        </w:rPr>
        <w:tab/>
      </w:r>
      <w:r>
        <w:rPr>
          <w:noProof/>
        </w:rPr>
        <w:fldChar w:fldCharType="begin"/>
      </w:r>
      <w:r>
        <w:rPr>
          <w:noProof/>
        </w:rPr>
        <w:instrText xml:space="preserve"> PAGEREF _Toc461199661 \h </w:instrText>
      </w:r>
      <w:r>
        <w:rPr>
          <w:noProof/>
        </w:rPr>
      </w:r>
      <w:r>
        <w:rPr>
          <w:noProof/>
        </w:rPr>
        <w:fldChar w:fldCharType="separate"/>
      </w:r>
      <w:r>
        <w:rPr>
          <w:noProof/>
        </w:rPr>
        <w:t>123</w:t>
      </w:r>
      <w:r>
        <w:rPr>
          <w:noProof/>
        </w:rPr>
        <w:fldChar w:fldCharType="end"/>
      </w:r>
    </w:p>
    <w:p w14:paraId="59B808B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8 [Oxo Dimer]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62 \h </w:instrText>
      </w:r>
      <w:r>
        <w:rPr>
          <w:noProof/>
        </w:rPr>
      </w:r>
      <w:r>
        <w:rPr>
          <w:noProof/>
        </w:rPr>
        <w:fldChar w:fldCharType="separate"/>
      </w:r>
      <w:r>
        <w:rPr>
          <w:noProof/>
        </w:rPr>
        <w:t>124</w:t>
      </w:r>
      <w:r>
        <w:rPr>
          <w:noProof/>
        </w:rPr>
        <w:fldChar w:fldCharType="end"/>
      </w:r>
    </w:p>
    <w:p w14:paraId="2FACF8DB" w14:textId="77777777" w:rsidR="00681F13" w:rsidRDefault="00681F13" w:rsidP="00DB2F7F">
      <w:pPr>
        <w:pStyle w:val="Caption"/>
        <w:rPr>
          <w:szCs w:val="20"/>
        </w:rPr>
      </w:pPr>
      <w:r>
        <w:rPr>
          <w:szCs w:val="20"/>
        </w:rPr>
        <w:fldChar w:fldCharType="end"/>
      </w:r>
    </w:p>
    <w:p w14:paraId="7BC62ABD" w14:textId="7C629E13" w:rsidR="004C0EA9" w:rsidRPr="00CC7165" w:rsidRDefault="00CC7165" w:rsidP="00CC7165">
      <w:pPr>
        <w:jc w:val="left"/>
        <w:rPr>
          <w:b/>
          <w:bCs/>
          <w:color w:val="000000" w:themeColor="text1"/>
          <w:sz w:val="20"/>
          <w:szCs w:val="18"/>
        </w:rPr>
      </w:pPr>
      <w:r>
        <w:br w:type="page"/>
      </w:r>
    </w:p>
    <w:p w14:paraId="41560C8C" w14:textId="447A4782" w:rsidR="008338CA" w:rsidRDefault="008338CA" w:rsidP="008338CA">
      <w:pPr>
        <w:pStyle w:val="Heading2"/>
      </w:pPr>
      <w:bookmarkStart w:id="1" w:name="_Toc461199481"/>
      <w:r>
        <w:t>Table of Tables</w:t>
      </w:r>
      <w:bookmarkEnd w:id="1"/>
    </w:p>
    <w:p w14:paraId="1D2C3858" w14:textId="77777777" w:rsidR="008338CA" w:rsidRPr="008338CA" w:rsidRDefault="008338CA" w:rsidP="008338CA">
      <w:pPr>
        <w:pStyle w:val="CaptionText"/>
      </w:pPr>
    </w:p>
    <w:p w14:paraId="357A9771" w14:textId="77777777" w:rsidR="00CC7165" w:rsidRDefault="003815D0">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Table" </w:instrText>
      </w:r>
      <w:r>
        <w:fldChar w:fldCharType="separate"/>
      </w:r>
      <w:r w:rsidR="00CC7165">
        <w:rPr>
          <w:noProof/>
        </w:rPr>
        <w:t>Table 4</w:t>
      </w:r>
      <w:r w:rsidR="00CC7165">
        <w:rPr>
          <w:noProof/>
        </w:rPr>
        <w:noBreakHyphen/>
        <w:t>1 Optimized parameters for kinetic model</w:t>
      </w:r>
      <w:r w:rsidR="00CC7165">
        <w:rPr>
          <w:noProof/>
        </w:rPr>
        <w:tab/>
      </w:r>
      <w:r w:rsidR="00CC7165">
        <w:rPr>
          <w:noProof/>
        </w:rPr>
        <w:fldChar w:fldCharType="begin"/>
      </w:r>
      <w:r w:rsidR="00CC7165">
        <w:rPr>
          <w:noProof/>
        </w:rPr>
        <w:instrText xml:space="preserve"> PAGEREF _Toc461199663 \h </w:instrText>
      </w:r>
      <w:r w:rsidR="00CC7165">
        <w:rPr>
          <w:noProof/>
        </w:rPr>
      </w:r>
      <w:r w:rsidR="00CC7165">
        <w:rPr>
          <w:noProof/>
        </w:rPr>
        <w:fldChar w:fldCharType="separate"/>
      </w:r>
      <w:r w:rsidR="00CC7165">
        <w:rPr>
          <w:noProof/>
        </w:rPr>
        <w:t>13</w:t>
      </w:r>
      <w:r w:rsidR="00CC7165">
        <w:rPr>
          <w:noProof/>
        </w:rPr>
        <w:fldChar w:fldCharType="end"/>
      </w:r>
    </w:p>
    <w:p w14:paraId="3B109E9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4</w:t>
      </w:r>
      <w:r>
        <w:rPr>
          <w:noProof/>
        </w:rPr>
        <w:noBreakHyphen/>
        <w:t>2 H/D Kinetic Isotope Effect and Temperature Dependence of O</w:t>
      </w:r>
      <w:r w:rsidRPr="00947E84">
        <w:rPr>
          <w:noProof/>
          <w:vertAlign w:val="subscript"/>
        </w:rPr>
        <w:t>2</w:t>
      </w:r>
      <w:r>
        <w:rPr>
          <w:noProof/>
        </w:rPr>
        <w:t xml:space="preserve"> Formation</w:t>
      </w:r>
      <w:r>
        <w:rPr>
          <w:noProof/>
        </w:rPr>
        <w:tab/>
      </w:r>
      <w:r>
        <w:rPr>
          <w:noProof/>
        </w:rPr>
        <w:fldChar w:fldCharType="begin"/>
      </w:r>
      <w:r>
        <w:rPr>
          <w:noProof/>
        </w:rPr>
        <w:instrText xml:space="preserve"> PAGEREF _Toc461199664 \h </w:instrText>
      </w:r>
      <w:r>
        <w:rPr>
          <w:noProof/>
        </w:rPr>
      </w:r>
      <w:r>
        <w:rPr>
          <w:noProof/>
        </w:rPr>
        <w:fldChar w:fldCharType="separate"/>
      </w:r>
      <w:r>
        <w:rPr>
          <w:noProof/>
        </w:rPr>
        <w:t>16</w:t>
      </w:r>
      <w:r>
        <w:rPr>
          <w:noProof/>
        </w:rPr>
        <w:fldChar w:fldCharType="end"/>
      </w:r>
    </w:p>
    <w:p w14:paraId="07A01CB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4</w:t>
      </w:r>
      <w:r>
        <w:rPr>
          <w:noProof/>
        </w:rPr>
        <w:noBreakHyphen/>
        <w:t>3 Comparison of 2-cis and O</w:t>
      </w:r>
      <w:r w:rsidRPr="00947E84">
        <w:rPr>
          <w:noProof/>
          <w:vertAlign w:val="subscript"/>
        </w:rPr>
        <w:t>2</w:t>
      </w:r>
      <w:r>
        <w:rPr>
          <w:noProof/>
        </w:rPr>
        <w:t xml:space="preserve"> initial rates of formation</w:t>
      </w:r>
      <w:r>
        <w:rPr>
          <w:noProof/>
        </w:rPr>
        <w:tab/>
      </w:r>
      <w:r>
        <w:rPr>
          <w:noProof/>
        </w:rPr>
        <w:fldChar w:fldCharType="begin"/>
      </w:r>
      <w:r>
        <w:rPr>
          <w:noProof/>
        </w:rPr>
        <w:instrText xml:space="preserve"> PAGEREF _Toc461199665 \h </w:instrText>
      </w:r>
      <w:r>
        <w:rPr>
          <w:noProof/>
        </w:rPr>
      </w:r>
      <w:r>
        <w:rPr>
          <w:noProof/>
        </w:rPr>
        <w:fldChar w:fldCharType="separate"/>
      </w:r>
      <w:r>
        <w:rPr>
          <w:noProof/>
        </w:rPr>
        <w:t>20</w:t>
      </w:r>
      <w:r>
        <w:rPr>
          <w:noProof/>
        </w:rPr>
        <w:fldChar w:fldCharType="end"/>
      </w:r>
    </w:p>
    <w:p w14:paraId="247930A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0</w:t>
      </w:r>
      <w:r>
        <w:rPr>
          <w:noProof/>
        </w:rPr>
        <w:noBreakHyphen/>
        <w:t>1 Optimized parameters for photochemical kinetic model</w:t>
      </w:r>
      <w:r w:rsidRPr="00947E84">
        <w:rPr>
          <w:noProof/>
          <w:vertAlign w:val="superscript"/>
        </w:rPr>
        <w:t>[a]</w:t>
      </w:r>
      <w:r>
        <w:rPr>
          <w:noProof/>
        </w:rPr>
        <w:tab/>
      </w:r>
      <w:r>
        <w:rPr>
          <w:noProof/>
        </w:rPr>
        <w:fldChar w:fldCharType="begin"/>
      </w:r>
      <w:r>
        <w:rPr>
          <w:noProof/>
        </w:rPr>
        <w:instrText xml:space="preserve"> PAGEREF _Toc461199666 \h </w:instrText>
      </w:r>
      <w:r>
        <w:rPr>
          <w:noProof/>
        </w:rPr>
      </w:r>
      <w:r>
        <w:rPr>
          <w:noProof/>
        </w:rPr>
        <w:fldChar w:fldCharType="separate"/>
      </w:r>
      <w:r>
        <w:rPr>
          <w:noProof/>
        </w:rPr>
        <w:t>62</w:t>
      </w:r>
      <w:r>
        <w:rPr>
          <w:noProof/>
        </w:rPr>
        <w:fldChar w:fldCharType="end"/>
      </w:r>
    </w:p>
    <w:p w14:paraId="584C50A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0</w:t>
      </w:r>
      <w:r>
        <w:rPr>
          <w:noProof/>
        </w:rPr>
        <w:noBreakHyphen/>
        <w:t>2 Comparison of experimental and predicted reaction probabilities</w:t>
      </w:r>
      <w:r>
        <w:rPr>
          <w:noProof/>
        </w:rPr>
        <w:tab/>
      </w:r>
      <w:r>
        <w:rPr>
          <w:noProof/>
        </w:rPr>
        <w:fldChar w:fldCharType="begin"/>
      </w:r>
      <w:r>
        <w:rPr>
          <w:noProof/>
        </w:rPr>
        <w:instrText xml:space="preserve"> PAGEREF _Toc461199667 \h </w:instrText>
      </w:r>
      <w:r>
        <w:rPr>
          <w:noProof/>
        </w:rPr>
      </w:r>
      <w:r>
        <w:rPr>
          <w:noProof/>
        </w:rPr>
        <w:fldChar w:fldCharType="separate"/>
      </w:r>
      <w:r>
        <w:rPr>
          <w:noProof/>
        </w:rPr>
        <w:t>63</w:t>
      </w:r>
      <w:r>
        <w:rPr>
          <w:noProof/>
        </w:rPr>
        <w:fldChar w:fldCharType="end"/>
      </w:r>
    </w:p>
    <w:p w14:paraId="02BF1CA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1 Relative energies of [A]S</w:t>
      </w:r>
      <w:r w:rsidRPr="00947E84">
        <w:rPr>
          <w:noProof/>
          <w:vertAlign w:val="subscript"/>
        </w:rPr>
        <w:t>0</w:t>
      </w:r>
      <w:r>
        <w:rPr>
          <w:noProof/>
        </w:rPr>
        <w:t xml:space="preserve"> and [A-Mono]S</w:t>
      </w:r>
      <w:r w:rsidRPr="00947E84">
        <w:rPr>
          <w:noProof/>
          <w:vertAlign w:val="subscript"/>
        </w:rPr>
        <w:t>0</w:t>
      </w:r>
      <w:r>
        <w:rPr>
          <w:noProof/>
        </w:rPr>
        <w:tab/>
      </w:r>
      <w:r>
        <w:rPr>
          <w:noProof/>
        </w:rPr>
        <w:fldChar w:fldCharType="begin"/>
      </w:r>
      <w:r>
        <w:rPr>
          <w:noProof/>
        </w:rPr>
        <w:instrText xml:space="preserve"> PAGEREF _Toc461199668 \h </w:instrText>
      </w:r>
      <w:r>
        <w:rPr>
          <w:noProof/>
        </w:rPr>
      </w:r>
      <w:r>
        <w:rPr>
          <w:noProof/>
        </w:rPr>
        <w:fldChar w:fldCharType="separate"/>
      </w:r>
      <w:r>
        <w:rPr>
          <w:noProof/>
        </w:rPr>
        <w:t>66</w:t>
      </w:r>
      <w:r>
        <w:rPr>
          <w:noProof/>
        </w:rPr>
        <w:fldChar w:fldCharType="end"/>
      </w:r>
    </w:p>
    <w:p w14:paraId="78BA90B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2 Relative energies of [A] isomers</w:t>
      </w:r>
      <w:r>
        <w:rPr>
          <w:noProof/>
        </w:rPr>
        <w:tab/>
      </w:r>
      <w:r>
        <w:rPr>
          <w:noProof/>
        </w:rPr>
        <w:fldChar w:fldCharType="begin"/>
      </w:r>
      <w:r>
        <w:rPr>
          <w:noProof/>
        </w:rPr>
        <w:instrText xml:space="preserve"> PAGEREF _Toc461199669 \h </w:instrText>
      </w:r>
      <w:r>
        <w:rPr>
          <w:noProof/>
        </w:rPr>
      </w:r>
      <w:r>
        <w:rPr>
          <w:noProof/>
        </w:rPr>
        <w:fldChar w:fldCharType="separate"/>
      </w:r>
      <w:r>
        <w:rPr>
          <w:noProof/>
        </w:rPr>
        <w:t>66</w:t>
      </w:r>
      <w:r>
        <w:rPr>
          <w:noProof/>
        </w:rPr>
        <w:fldChar w:fldCharType="end"/>
      </w:r>
    </w:p>
    <w:p w14:paraId="284EFE8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3 Relative energies of [B]T</w:t>
      </w:r>
      <w:r w:rsidRPr="00947E84">
        <w:rPr>
          <w:noProof/>
          <w:vertAlign w:val="subscript"/>
        </w:rPr>
        <w:t>0</w:t>
      </w:r>
      <w:r>
        <w:rPr>
          <w:noProof/>
        </w:rPr>
        <w:t xml:space="preserve"> isomers</w:t>
      </w:r>
      <w:r>
        <w:rPr>
          <w:noProof/>
        </w:rPr>
        <w:tab/>
      </w:r>
      <w:r>
        <w:rPr>
          <w:noProof/>
        </w:rPr>
        <w:fldChar w:fldCharType="begin"/>
      </w:r>
      <w:r>
        <w:rPr>
          <w:noProof/>
        </w:rPr>
        <w:instrText xml:space="preserve"> PAGEREF _Toc461199670 \h </w:instrText>
      </w:r>
      <w:r>
        <w:rPr>
          <w:noProof/>
        </w:rPr>
      </w:r>
      <w:r>
        <w:rPr>
          <w:noProof/>
        </w:rPr>
        <w:fldChar w:fldCharType="separate"/>
      </w:r>
      <w:r>
        <w:rPr>
          <w:noProof/>
        </w:rPr>
        <w:t>66</w:t>
      </w:r>
      <w:r>
        <w:rPr>
          <w:noProof/>
        </w:rPr>
        <w:fldChar w:fldCharType="end"/>
      </w:r>
    </w:p>
    <w:p w14:paraId="79881CA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4 Relative energies of [B-Mono]D</w:t>
      </w:r>
      <w:r w:rsidRPr="00947E84">
        <w:rPr>
          <w:noProof/>
          <w:vertAlign w:val="subscript"/>
        </w:rPr>
        <w:t>0</w:t>
      </w:r>
      <w:r>
        <w:rPr>
          <w:noProof/>
        </w:rPr>
        <w:t xml:space="preserve"> isomers</w:t>
      </w:r>
      <w:r>
        <w:rPr>
          <w:noProof/>
        </w:rPr>
        <w:tab/>
      </w:r>
      <w:r>
        <w:rPr>
          <w:noProof/>
        </w:rPr>
        <w:fldChar w:fldCharType="begin"/>
      </w:r>
      <w:r>
        <w:rPr>
          <w:noProof/>
        </w:rPr>
        <w:instrText xml:space="preserve"> PAGEREF _Toc461199671 \h </w:instrText>
      </w:r>
      <w:r>
        <w:rPr>
          <w:noProof/>
        </w:rPr>
      </w:r>
      <w:r>
        <w:rPr>
          <w:noProof/>
        </w:rPr>
        <w:fldChar w:fldCharType="separate"/>
      </w:r>
      <w:r>
        <w:rPr>
          <w:noProof/>
        </w:rPr>
        <w:t>67</w:t>
      </w:r>
      <w:r>
        <w:rPr>
          <w:noProof/>
        </w:rPr>
        <w:fldChar w:fldCharType="end"/>
      </w:r>
    </w:p>
    <w:p w14:paraId="75BFD35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5 Relative energy of [B-Alt]T</w:t>
      </w:r>
      <w:r w:rsidRPr="00947E84">
        <w:rPr>
          <w:noProof/>
          <w:vertAlign w:val="subscript"/>
        </w:rPr>
        <w:t>0</w:t>
      </w:r>
      <w:r>
        <w:rPr>
          <w:noProof/>
        </w:rPr>
        <w:tab/>
      </w:r>
      <w:r>
        <w:rPr>
          <w:noProof/>
        </w:rPr>
        <w:fldChar w:fldCharType="begin"/>
      </w:r>
      <w:r>
        <w:rPr>
          <w:noProof/>
        </w:rPr>
        <w:instrText xml:space="preserve"> PAGEREF _Toc461199672 \h </w:instrText>
      </w:r>
      <w:r>
        <w:rPr>
          <w:noProof/>
        </w:rPr>
      </w:r>
      <w:r>
        <w:rPr>
          <w:noProof/>
        </w:rPr>
        <w:fldChar w:fldCharType="separate"/>
      </w:r>
      <w:r>
        <w:rPr>
          <w:noProof/>
        </w:rPr>
        <w:t>67</w:t>
      </w:r>
      <w:r>
        <w:rPr>
          <w:noProof/>
        </w:rPr>
        <w:fldChar w:fldCharType="end"/>
      </w:r>
    </w:p>
    <w:p w14:paraId="5B1B6B9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6 Relative energy of Oxo Dimer</w:t>
      </w:r>
      <w:r>
        <w:rPr>
          <w:noProof/>
        </w:rPr>
        <w:tab/>
      </w:r>
      <w:r>
        <w:rPr>
          <w:noProof/>
        </w:rPr>
        <w:fldChar w:fldCharType="begin"/>
      </w:r>
      <w:r>
        <w:rPr>
          <w:noProof/>
        </w:rPr>
        <w:instrText xml:space="preserve"> PAGEREF _Toc461199673 \h </w:instrText>
      </w:r>
      <w:r>
        <w:rPr>
          <w:noProof/>
        </w:rPr>
      </w:r>
      <w:r>
        <w:rPr>
          <w:noProof/>
        </w:rPr>
        <w:fldChar w:fldCharType="separate"/>
      </w:r>
      <w:r>
        <w:rPr>
          <w:noProof/>
        </w:rPr>
        <w:t>67</w:t>
      </w:r>
      <w:r>
        <w:rPr>
          <w:noProof/>
        </w:rPr>
        <w:fldChar w:fldCharType="end"/>
      </w:r>
    </w:p>
    <w:p w14:paraId="45FABE7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7 Relative energies and theoretical NMR data for [F]S</w:t>
      </w:r>
      <w:r w:rsidRPr="00947E84">
        <w:rPr>
          <w:noProof/>
          <w:vertAlign w:val="subscript"/>
        </w:rPr>
        <w:t>0</w:t>
      </w:r>
      <w:r>
        <w:rPr>
          <w:noProof/>
        </w:rPr>
        <w:t xml:space="preserve"> isomers</w:t>
      </w:r>
      <w:r>
        <w:rPr>
          <w:noProof/>
        </w:rPr>
        <w:tab/>
      </w:r>
      <w:r>
        <w:rPr>
          <w:noProof/>
        </w:rPr>
        <w:fldChar w:fldCharType="begin"/>
      </w:r>
      <w:r>
        <w:rPr>
          <w:noProof/>
        </w:rPr>
        <w:instrText xml:space="preserve"> PAGEREF _Toc461199674 \h </w:instrText>
      </w:r>
      <w:r>
        <w:rPr>
          <w:noProof/>
        </w:rPr>
      </w:r>
      <w:r>
        <w:rPr>
          <w:noProof/>
        </w:rPr>
        <w:fldChar w:fldCharType="separate"/>
      </w:r>
      <w:r>
        <w:rPr>
          <w:noProof/>
        </w:rPr>
        <w:t>83</w:t>
      </w:r>
      <w:r>
        <w:rPr>
          <w:noProof/>
        </w:rPr>
        <w:fldChar w:fldCharType="end"/>
      </w:r>
    </w:p>
    <w:p w14:paraId="3F68DF4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 xml:space="preserve">8 Comparison of DFT and CASSCF reaction energies for [B] </w:t>
      </w:r>
      <w:r>
        <w:rPr>
          <w:rFonts w:hint="eastAsia"/>
          <w:noProof/>
        </w:rPr>
        <w:t>→</w:t>
      </w:r>
      <w:r>
        <w:rPr>
          <w:noProof/>
        </w:rPr>
        <w:t xml:space="preserve"> [C] and absorption wavelengths for [B-Mono]D</w:t>
      </w:r>
      <w:r w:rsidRPr="00947E84">
        <w:rPr>
          <w:noProof/>
          <w:vertAlign w:val="subscript"/>
        </w:rPr>
        <w:t>0</w:t>
      </w:r>
      <w:r>
        <w:rPr>
          <w:noProof/>
        </w:rPr>
        <w:tab/>
      </w:r>
      <w:r>
        <w:rPr>
          <w:noProof/>
        </w:rPr>
        <w:fldChar w:fldCharType="begin"/>
      </w:r>
      <w:r>
        <w:rPr>
          <w:noProof/>
        </w:rPr>
        <w:instrText xml:space="preserve"> PAGEREF _Toc461199675 \h </w:instrText>
      </w:r>
      <w:r>
        <w:rPr>
          <w:noProof/>
        </w:rPr>
      </w:r>
      <w:r>
        <w:rPr>
          <w:noProof/>
        </w:rPr>
        <w:fldChar w:fldCharType="separate"/>
      </w:r>
      <w:r>
        <w:rPr>
          <w:noProof/>
        </w:rPr>
        <w:t>84</w:t>
      </w:r>
      <w:r>
        <w:rPr>
          <w:noProof/>
        </w:rPr>
        <w:fldChar w:fldCharType="end"/>
      </w:r>
    </w:p>
    <w:p w14:paraId="7A24E9AB" w14:textId="77777777" w:rsidR="00DB2F7F" w:rsidRDefault="003815D0" w:rsidP="004C0EA9">
      <w:r>
        <w:fldChar w:fldCharType="end"/>
      </w:r>
    </w:p>
    <w:p w14:paraId="752535A9" w14:textId="77777777" w:rsidR="004C0EA9" w:rsidRDefault="0036060C" w:rsidP="004C0EA9">
      <w:r>
        <w:br w:type="page"/>
      </w:r>
    </w:p>
    <w:p w14:paraId="505ECB60" w14:textId="3CBC35EF" w:rsidR="005C11DF" w:rsidRDefault="0036060C" w:rsidP="005C11DF">
      <w:pPr>
        <w:pStyle w:val="Heading1"/>
      </w:pPr>
      <w:bookmarkStart w:id="2" w:name="_Toc461199482"/>
      <w:r>
        <w:t>Methods</w:t>
      </w:r>
      <w:r w:rsidR="005C11DF">
        <w:t xml:space="preserve"> and Materials</w:t>
      </w:r>
      <w:bookmarkEnd w:id="2"/>
    </w:p>
    <w:p w14:paraId="5FACFCB0" w14:textId="77777777" w:rsidR="005C11DF" w:rsidRPr="005C11DF" w:rsidRDefault="005C11DF" w:rsidP="005C11DF"/>
    <w:p w14:paraId="24BC8EB6" w14:textId="18B3A73F" w:rsidR="0036060C" w:rsidRDefault="005C11DF" w:rsidP="0018776F">
      <w:r>
        <w:t xml:space="preserve">All experiments involving ruthenium complexes </w:t>
      </w:r>
      <w:r w:rsidR="004F10C8">
        <w:t xml:space="preserve">(unless states otherwise) </w:t>
      </w:r>
      <w:r>
        <w:t>were carried out under argon using either sta</w:t>
      </w:r>
      <w:r w:rsidR="004F10C8">
        <w:t>ndard Schlenk technique or in an</w:t>
      </w:r>
      <w:r>
        <w:t xml:space="preserve"> argon filled glovebox (</w:t>
      </w:r>
      <w:r w:rsidR="004F10C8">
        <w:t xml:space="preserve">MBRAUN). Organic solvents were purified using a solvent purification system (Innovative Technology) and stored under argon. Water was purified using a Merck Milli-Q system, followed by degassing using argon sparging and </w:t>
      </w:r>
      <w:r w:rsidR="007E72B0">
        <w:t>storage under argon. Organic deuterated</w:t>
      </w:r>
      <w:r w:rsidR="004F10C8">
        <w:t xml:space="preserve"> solvents were degassed using three freeze-pump-thaw cycles and stored over 3 Å molecular sieves. D</w:t>
      </w:r>
      <w:r w:rsidR="004F10C8">
        <w:rPr>
          <w:vertAlign w:val="subscript"/>
        </w:rPr>
        <w:t>2</w:t>
      </w:r>
      <w:r w:rsidR="004F10C8">
        <w:t xml:space="preserve">O was distilled under argon. </w:t>
      </w:r>
    </w:p>
    <w:p w14:paraId="6A1582A2" w14:textId="77777777" w:rsidR="0036060C" w:rsidRDefault="0036060C" w:rsidP="0018776F"/>
    <w:p w14:paraId="2B43C736" w14:textId="6CC55750" w:rsidR="00ED2A22" w:rsidRDefault="00310F53" w:rsidP="0018776F">
      <w:r w:rsidRPr="00310F53">
        <w:t>Carbonylchlorohydridotris(triphenylphosphine)ruthenium(II)</w:t>
      </w:r>
      <w:r w:rsidR="00FC6FEB">
        <w:t xml:space="preserve"> </w:t>
      </w:r>
      <w:r w:rsidR="00ED2A22">
        <w:t>((PPh</w:t>
      </w:r>
      <w:r w:rsidR="00ED2A22">
        <w:rPr>
          <w:vertAlign w:val="subscript"/>
        </w:rPr>
        <w:t>3</w:t>
      </w:r>
      <w:r w:rsidR="00ED2A22">
        <w:t>)</w:t>
      </w:r>
      <w:r w:rsidR="00ED2A22">
        <w:rPr>
          <w:vertAlign w:val="subscript"/>
        </w:rPr>
        <w:t>3</w:t>
      </w:r>
      <w:r w:rsidR="00ED2A22">
        <w:t>Ru</w:t>
      </w:r>
      <w:r w:rsidR="008F701A">
        <w:t>Cl(CO)</w:t>
      </w:r>
      <w:r w:rsidR="00ED2A22">
        <w:t xml:space="preserve">H) </w:t>
      </w:r>
      <w:r>
        <w:t>was purchased from Strem Chemicals,</w:t>
      </w:r>
      <w:r w:rsidR="00ED2A22">
        <w:t xml:space="preserve"> </w:t>
      </w:r>
      <w:r w:rsidR="00ED2A22" w:rsidRPr="00ED2A22">
        <w:t>2-((Di-tert-butylphosphinomethyl)-6-diethylaminomethyl)pyridine</w:t>
      </w:r>
      <w:r w:rsidR="00ED2A22">
        <w:t xml:space="preserve"> (in the following abbreviated as PNN) was purchased from Sigma Aldrich. Potassium </w:t>
      </w:r>
      <w:r w:rsidR="00ED2A22">
        <w:rPr>
          <w:i/>
        </w:rPr>
        <w:t>tert</w:t>
      </w:r>
      <w:r w:rsidR="00ED2A22">
        <w:t>-butoxide was purchased from TCI</w:t>
      </w:r>
      <w:r w:rsidR="0096519C">
        <w:t>, nitrous oxide was purchased from Linde</w:t>
      </w:r>
      <w:r w:rsidR="00ED2A22">
        <w:t xml:space="preserve"> and all other chemical</w:t>
      </w:r>
      <w:r w:rsidR="0096519C">
        <w:t>s</w:t>
      </w:r>
      <w:r w:rsidR="00ED2A22">
        <w:t xml:space="preserve"> were purchased from Sigma Aldrich. Chemicals were used as received. </w:t>
      </w:r>
    </w:p>
    <w:p w14:paraId="5641766A" w14:textId="623E1B43" w:rsidR="0036060C" w:rsidRDefault="0036060C" w:rsidP="0018776F"/>
    <w:p w14:paraId="1B6DE0A7" w14:textId="3C0EC9E6" w:rsidR="00ED2A22" w:rsidRDefault="00ED2A22" w:rsidP="0018776F">
      <w:r>
        <w:t>(PNN)Ru</w:t>
      </w:r>
      <w:r w:rsidR="008F701A">
        <w:t>Cl</w:t>
      </w:r>
      <w:r>
        <w:t>(</w:t>
      </w:r>
      <w:r w:rsidR="008F701A">
        <w:t>CO)</w:t>
      </w:r>
      <w:r>
        <w:t>H was prepared as previously described.</w:t>
      </w:r>
      <w:r>
        <w:fldChar w:fldCharType="begin"/>
      </w:r>
      <w:r>
        <w:instrText xml:space="preserve"> ADDIN ZOTERO_ITEM CSL_CITATION {"citationID":"Ztw6yNvx","properties":{"formattedCitation":"\\super 1\\nosupersub{}","plainCitation":"1","noteIndex":0},"citationItems":[{"id":637,"uris":["http://zotero.org/users/local/CdP7Gee4/items/Z9334FIS"],"uri":["http://zotero.org/users/local/CdP7Gee4/items/Z9334FIS"],"itemData":{"id":637,"type":"article-journal","abstract":"An efficient, environmentally benign method for the preparation of esters from alcohols under mild, neutral conditions without the need for carboxylic acid derivatives and condensing agents was developed. Catalyst design, based on new Ru(II) hydrido carbonyl complexes incorporating electron-rich PNP and PNN ligands has resulted in the novel complex (I) which is an outstanding catalyst for the dehydrogenation of primary alcohols to esters and H2 under neutral conditions.","container-title":"Journal of the American Chemical Society","DOI":"10.1021/ja052862b","ISSN":"0002-7863","issue":"31","journalAbbreviation":"J. Am. Chem. Soc.","page":"10840-10841","source":"ACS Publications","title":"Facile Conversion of Alcohols into Esters and Dihydrogen Catalyzed by New Ruthenium Complexes","volume":"127","author":[{"family":"Zhang","given":"Jing"},{"family":"Leitus","given":"Gregory"},{"family":"Ben-David","given":"Yehoshoa"},{"family":"Milstein","given":"David"}],"issued":{"date-parts":[["2005",8,1]]}}}],"schema":"https://github.com/citation-style-language/schema/raw/master/csl-citation.json"} </w:instrText>
      </w:r>
      <w:r>
        <w:fldChar w:fldCharType="separate"/>
      </w:r>
      <w:r w:rsidRPr="00ED2A22">
        <w:rPr>
          <w:rFonts w:cs="Arial"/>
          <w:vertAlign w:val="superscript"/>
        </w:rPr>
        <w:t>1</w:t>
      </w:r>
      <w:r>
        <w:fldChar w:fldCharType="end"/>
      </w:r>
    </w:p>
    <w:p w14:paraId="61501D70" w14:textId="77777777" w:rsidR="00ED2A22" w:rsidRDefault="00ED2A22" w:rsidP="0018776F"/>
    <w:p w14:paraId="77C3FD5D" w14:textId="6C0108F3" w:rsidR="00FC6FEB" w:rsidRDefault="007E72B0" w:rsidP="0018776F">
      <w:r>
        <w:t>Nuclear magnetic resonance (NMR)</w:t>
      </w:r>
      <w:r w:rsidR="0018776F">
        <w:t xml:space="preserve"> spectra were recorded on a Bruker AV-300</w:t>
      </w:r>
      <w:r w:rsidR="0096519C">
        <w:t xml:space="preserve"> (300 MHz)</w:t>
      </w:r>
      <w:r w:rsidR="0018776F">
        <w:t>, AV-400</w:t>
      </w:r>
      <w:r w:rsidR="0096519C">
        <w:t xml:space="preserve"> (400 MHz)</w:t>
      </w:r>
      <w:r w:rsidR="0018776F">
        <w:t xml:space="preserve"> or f300 </w:t>
      </w:r>
      <w:r w:rsidR="0096519C">
        <w:t xml:space="preserve">(300 MHz) </w:t>
      </w:r>
      <w:r w:rsidR="0018776F">
        <w:t xml:space="preserve">spectrometer and analyzed using MestreNova. </w:t>
      </w:r>
      <w:r w:rsidR="0018776F">
        <w:rPr>
          <w:vertAlign w:val="superscript"/>
        </w:rPr>
        <w:t>1</w:t>
      </w:r>
      <w:r w:rsidR="0018776F">
        <w:t xml:space="preserve">H and </w:t>
      </w:r>
      <w:r w:rsidR="0018776F">
        <w:rPr>
          <w:vertAlign w:val="superscript"/>
        </w:rPr>
        <w:t>13</w:t>
      </w:r>
      <w:r w:rsidR="0018776F">
        <w:t>C chemical shifts are reported relative to the respective solvent peak</w:t>
      </w:r>
      <w:r w:rsidR="00FC6FEB">
        <w:t xml:space="preserve"> as parts per million</w:t>
      </w:r>
      <w:r w:rsidR="0018776F">
        <w:t xml:space="preserve">. </w:t>
      </w:r>
      <w:r w:rsidR="0018776F">
        <w:rPr>
          <w:vertAlign w:val="superscript"/>
        </w:rPr>
        <w:t>31</w:t>
      </w:r>
      <w:r w:rsidR="0018776F">
        <w:t>P chemical shifts are reported relative to 0.3M H</w:t>
      </w:r>
      <w:r w:rsidR="0018776F">
        <w:rPr>
          <w:vertAlign w:val="subscript"/>
        </w:rPr>
        <w:t>3</w:t>
      </w:r>
      <w:r w:rsidR="0018776F">
        <w:t>PO</w:t>
      </w:r>
      <w:r w:rsidR="0018776F">
        <w:rPr>
          <w:vertAlign w:val="subscript"/>
        </w:rPr>
        <w:t>4</w:t>
      </w:r>
      <w:r w:rsidR="0018776F">
        <w:t xml:space="preserve"> in D</w:t>
      </w:r>
      <w:r w:rsidR="0018776F">
        <w:rPr>
          <w:vertAlign w:val="subscript"/>
        </w:rPr>
        <w:t>2</w:t>
      </w:r>
      <w:r w:rsidR="0018776F">
        <w:t>O</w:t>
      </w:r>
      <w:r w:rsidR="00C916BD">
        <w:t xml:space="preserve"> </w:t>
      </w:r>
      <w:r w:rsidR="00FC6FEB">
        <w:t>(set to ∂(</w:t>
      </w:r>
      <w:r w:rsidR="00FC6FEB">
        <w:rPr>
          <w:vertAlign w:val="superscript"/>
        </w:rPr>
        <w:t>31</w:t>
      </w:r>
      <w:r w:rsidR="00FC6FEB">
        <w:t>P) = -0.425 ppm) as parts per million. Multiplicities are indicated using the following abbreviations: s (singlet), d (doublet), t (triplet), q (quartet), m (multiplet), b (broad).</w:t>
      </w:r>
    </w:p>
    <w:p w14:paraId="0F00786F" w14:textId="721A487A" w:rsidR="00ED2A22" w:rsidRDefault="00ED2A22" w:rsidP="0018776F"/>
    <w:p w14:paraId="755B70BF" w14:textId="1631F1B9" w:rsidR="00FC6FEB" w:rsidRDefault="00FC6FEB" w:rsidP="0018776F">
      <w:r>
        <w:t>Infrared spectroscopy was performed using a Bruker-ALPHA FT-IR spectrometer in the attenuated total reflectance measurement mode.</w:t>
      </w:r>
      <w:r w:rsidR="00CA244C">
        <w:t xml:space="preserve"> The following abbreviations are used: br (broad), s (singlet), vs (very strong singlet), m (multiplet).</w:t>
      </w:r>
    </w:p>
    <w:p w14:paraId="5FE05074" w14:textId="77777777" w:rsidR="00FC6FEB" w:rsidRDefault="00FC6FEB" w:rsidP="0018776F"/>
    <w:p w14:paraId="3B7B6143" w14:textId="3F23D4E8" w:rsidR="00FC6FEB" w:rsidRDefault="007E72B0" w:rsidP="0018776F">
      <w:r>
        <w:t>Electron paramagnetic resonance (</w:t>
      </w:r>
      <w:r w:rsidR="00FC6FEB">
        <w:t>EPR</w:t>
      </w:r>
      <w:r>
        <w:t>)</w:t>
      </w:r>
      <w:r w:rsidR="00FC6FEB">
        <w:t xml:space="preserve"> spectroscopy was performed using a </w:t>
      </w:r>
      <w:r>
        <w:t>X-band Bruker EMX CW-micro EPR spectrometer equipped with an ER4119HS high-sensitivity resonator using a microwave power of ca. 6.9 mW, modulation frequency of 100 kHz and modulation amplitude up to 5 G.</w:t>
      </w:r>
    </w:p>
    <w:p w14:paraId="7EC142F7" w14:textId="77777777" w:rsidR="0096519C" w:rsidRDefault="0096519C" w:rsidP="0018776F"/>
    <w:p w14:paraId="57330520" w14:textId="20CA10DF" w:rsidR="0096519C" w:rsidRDefault="0096519C" w:rsidP="0018776F">
      <w:r>
        <w:t>UV/Vis spectroscopy was performe</w:t>
      </w:r>
      <w:r w:rsidR="00120B70">
        <w:t>d using an Analytik Jena SPECORD</w:t>
      </w:r>
      <w:r>
        <w:t xml:space="preserve"> S</w:t>
      </w:r>
      <w:r w:rsidR="00120B70">
        <w:t xml:space="preserve"> </w:t>
      </w:r>
      <w:r>
        <w:t xml:space="preserve">600 </w:t>
      </w:r>
      <w:r w:rsidR="00120B70">
        <w:t xml:space="preserve">diode array </w:t>
      </w:r>
      <w:r>
        <w:t>UV/Vis spectrometer</w:t>
      </w:r>
      <w:r w:rsidR="00120B70">
        <w:t xml:space="preserve"> (40 ms integration time, 100 accumulations)</w:t>
      </w:r>
      <w:r>
        <w:t>.</w:t>
      </w:r>
      <w:r w:rsidR="00120B70">
        <w:t xml:space="preserve"> Fluorescence spectroscopy was performed using a Cary Eclipse fluorescence spectrometer (Agilent), with 20 nm slit widths for excitation and emission (excitation wavelength: 370 nm).</w:t>
      </w:r>
      <w:r>
        <w:t xml:space="preserve"> </w:t>
      </w:r>
    </w:p>
    <w:p w14:paraId="74607E38" w14:textId="77777777" w:rsidR="00FC6FEB" w:rsidRDefault="00FC6FEB" w:rsidP="0018776F"/>
    <w:p w14:paraId="4134BF99" w14:textId="77777777" w:rsidR="00FC6FEB" w:rsidRDefault="00FC6FEB" w:rsidP="0018776F">
      <w:r>
        <w:t>Elemental analysis was performed using a Leco TruSpec Micro CHNS analyzer.</w:t>
      </w:r>
    </w:p>
    <w:p w14:paraId="32B53A7A" w14:textId="0B54B716" w:rsidR="00FC6FEB" w:rsidRDefault="00FC6FEB" w:rsidP="0018776F"/>
    <w:p w14:paraId="4C008E06" w14:textId="271C29E0" w:rsidR="00FC6FEB" w:rsidRDefault="00FC6FEB" w:rsidP="0018776F">
      <w:r>
        <w:t xml:space="preserve">Oxygen measurements were performed using a FireStingO2 optical oxygen meter (PyroScience GmbH) along with trace range robust probes (PyroScience GmbH, for liquid phase measurements) or trace range oxygen sensor spots (PyroScience GmbH, for gas phase measurements). Temperature compensation was done using a Pt100 temperature sensor (Therma Thermofühler GmbH). </w:t>
      </w:r>
    </w:p>
    <w:p w14:paraId="7323E1C0" w14:textId="77777777" w:rsidR="00FC6FEB" w:rsidRDefault="00FC6FEB" w:rsidP="0018776F"/>
    <w:p w14:paraId="23C82637" w14:textId="277C9DE4" w:rsidR="0055336D" w:rsidRDefault="00120B70" w:rsidP="0018776F">
      <w:r>
        <w:t>Irradiation was performed using two different light sources:</w:t>
      </w:r>
    </w:p>
    <w:p w14:paraId="7854317C" w14:textId="1F5578DE" w:rsidR="00120B70" w:rsidRDefault="00120B70" w:rsidP="0018776F">
      <w:r>
        <w:t>(a) A L</w:t>
      </w:r>
      <w:r w:rsidR="009E5488">
        <w:t xml:space="preserve">umatec SUPERLITE S 04 with a liquid light guide (Lumatec, light guide diameter: 1 cm). This is a mercury vapor light source with an integrated filter wheel to select different wavelength regions (for the spectral power distribution of the selected filter configurations, see </w:t>
      </w:r>
      <w:r w:rsidR="009E5488">
        <w:fldChar w:fldCharType="begin"/>
      </w:r>
      <w:r w:rsidR="009E5488">
        <w:instrText xml:space="preserve"> REF _Ref460507661 \h </w:instrText>
      </w:r>
      <w:r w:rsidR="009E5488">
        <w:fldChar w:fldCharType="separate"/>
      </w:r>
      <w:r w:rsidR="000D6DE5">
        <w:t xml:space="preserve">Figure </w:t>
      </w:r>
      <w:r w:rsidR="000D6DE5">
        <w:rPr>
          <w:noProof/>
        </w:rPr>
        <w:t>6</w:t>
      </w:r>
      <w:r w:rsidR="000D6DE5">
        <w:noBreakHyphen/>
      </w:r>
      <w:r w:rsidR="000D6DE5">
        <w:rPr>
          <w:noProof/>
        </w:rPr>
        <w:t>1</w:t>
      </w:r>
      <w:r w:rsidR="009E5488">
        <w:fldChar w:fldCharType="end"/>
      </w:r>
      <w:r w:rsidR="009E5488">
        <w:t>).</w:t>
      </w:r>
      <w:r w:rsidR="00A86379">
        <w:t xml:space="preserve"> This light source is referred to as the “Hg light source” in the following.</w:t>
      </w:r>
    </w:p>
    <w:p w14:paraId="28689A20" w14:textId="3D005D51" w:rsidR="00651620" w:rsidRDefault="009E5488" w:rsidP="00A86379">
      <w:r>
        <w:t xml:space="preserve">(b) </w:t>
      </w:r>
      <w:r w:rsidR="00222D23">
        <w:t>A 250 W quartz tungsten halogen (</w:t>
      </w:r>
      <w:r w:rsidR="00CA096A">
        <w:t xml:space="preserve">abbreviated as </w:t>
      </w:r>
      <w:r w:rsidR="00222D23">
        <w:t>QTH) Research Light Source with a F/1, 1.5 inch</w:t>
      </w:r>
      <w:r w:rsidR="00CA096A">
        <w:t>,</w:t>
      </w:r>
      <w:r w:rsidR="00222D23">
        <w:t xml:space="preserve"> two element</w:t>
      </w:r>
      <w:r w:rsidR="00CA096A">
        <w:t>,</w:t>
      </w:r>
      <w:r w:rsidR="00222D23">
        <w:t xml:space="preserve"> plano convex condenser (Newport). The light source was equipped with a 6 cm quartz distilled water filter (</w:t>
      </w:r>
      <w:r w:rsidR="00CA096A">
        <w:t>Quantum Design</w:t>
      </w:r>
      <w:r w:rsidR="00222D23">
        <w:t xml:space="preserve">), which filters out all wavelengths below 280 nm and above 1000 nm, and a manual light source shutter (Newport). Furthermore, the light source was combined with different colored class alternative longpass filters (Newport) </w:t>
      </w:r>
      <w:r w:rsidR="005D060A">
        <w:t>to further control the irradiation wavelengths.</w:t>
      </w:r>
      <w:r w:rsidR="00222D23">
        <w:t xml:space="preserve"> </w:t>
      </w:r>
      <w:r w:rsidR="00A86379">
        <w:t>This light source is referred</w:t>
      </w:r>
      <w:r w:rsidR="00222D23">
        <w:t xml:space="preserve"> </w:t>
      </w:r>
      <w:r w:rsidR="00A86379">
        <w:t>to as the “QTH light source” in the following.</w:t>
      </w:r>
      <w:r w:rsidR="00651620">
        <w:br w:type="page"/>
      </w:r>
    </w:p>
    <w:p w14:paraId="4FED7A64" w14:textId="77777777" w:rsidR="00651620" w:rsidRDefault="00651620" w:rsidP="00651620">
      <w:pPr>
        <w:pStyle w:val="Heading1"/>
      </w:pPr>
      <w:bookmarkStart w:id="3" w:name="_Toc461199483"/>
      <w:r>
        <w:t>Synthesis Procedures and Characterization</w:t>
      </w:r>
      <w:bookmarkEnd w:id="3"/>
    </w:p>
    <w:p w14:paraId="3243D6BB" w14:textId="71C63921" w:rsidR="006F6A1B" w:rsidRDefault="00160981" w:rsidP="00160981">
      <w:pPr>
        <w:pStyle w:val="Heading2"/>
      </w:pPr>
      <w:bookmarkStart w:id="4" w:name="_Toc461199484"/>
      <w:r>
        <w:t>Synthesis of Complex 1</w:t>
      </w:r>
      <w:bookmarkEnd w:id="4"/>
    </w:p>
    <w:p w14:paraId="1C2EE68A" w14:textId="12A2A453" w:rsidR="0004443D" w:rsidRDefault="0004443D" w:rsidP="0004443D">
      <w:pPr>
        <w:pStyle w:val="Heading3"/>
      </w:pPr>
      <w:bookmarkStart w:id="5" w:name="_Ref460588368"/>
      <w:bookmarkStart w:id="6" w:name="_Ref460590240"/>
      <w:bookmarkStart w:id="7" w:name="_Ref460590252"/>
      <w:bookmarkStart w:id="8" w:name="_Toc461199485"/>
      <w:r>
        <w:t>Synthesis using N</w:t>
      </w:r>
      <w:r>
        <w:rPr>
          <w:vertAlign w:val="subscript"/>
        </w:rPr>
        <w:t>2</w:t>
      </w:r>
      <w:r>
        <w:t>O</w:t>
      </w:r>
      <w:bookmarkEnd w:id="5"/>
      <w:bookmarkEnd w:id="6"/>
      <w:bookmarkEnd w:id="7"/>
      <w:bookmarkEnd w:id="8"/>
    </w:p>
    <w:p w14:paraId="4E4EF4B4" w14:textId="77777777" w:rsidR="0004443D" w:rsidRDefault="0004443D" w:rsidP="000318D2"/>
    <w:p w14:paraId="6F919A40" w14:textId="41FD2FDA" w:rsidR="00643E00" w:rsidRDefault="0004443D" w:rsidP="000318D2">
      <w:r>
        <w:t>Complex 1 was synthesized following a modified version of the previously reported procedure.</w:t>
      </w:r>
      <w:r>
        <w:fldChar w:fldCharType="begin"/>
      </w:r>
      <w:r>
        <w:instrText xml:space="preserve"> ADDIN ZOTERO_ITEM CSL_CITATION {"citationID":"FDhxkj3Z","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4443D">
        <w:rPr>
          <w:rFonts w:cs="Arial"/>
          <w:vertAlign w:val="superscript"/>
        </w:rPr>
        <w:t>2</w:t>
      </w:r>
      <w:r>
        <w:fldChar w:fldCharType="end"/>
      </w:r>
    </w:p>
    <w:p w14:paraId="292183CE" w14:textId="77777777" w:rsidR="0004443D" w:rsidRDefault="0004443D" w:rsidP="000318D2"/>
    <w:p w14:paraId="34EAE707" w14:textId="59DBC93E" w:rsidR="006B6293" w:rsidRDefault="0004443D" w:rsidP="000318D2">
      <w:r>
        <w:t>(PNN)Ru</w:t>
      </w:r>
      <w:r w:rsidR="008F701A">
        <w:t>Cl(CO)</w:t>
      </w:r>
      <w:r>
        <w:t>H (302.5 mg, 0.62 mmol) and KO</w:t>
      </w:r>
      <w:r>
        <w:rPr>
          <w:i/>
        </w:rPr>
        <w:t>t</w:t>
      </w:r>
      <w:r>
        <w:t>Bu (</w:t>
      </w:r>
      <w:r w:rsidR="006B6293">
        <w:t>69.5 mg, 0.62 mmol) were placed in a Schlenk flask, followed by addition of 30 ml Et</w:t>
      </w:r>
      <w:r w:rsidR="006B6293">
        <w:rPr>
          <w:vertAlign w:val="subscript"/>
        </w:rPr>
        <w:t>2</w:t>
      </w:r>
      <w:r w:rsidR="006B6293">
        <w:t>O, yielding a dark red suspension. The suspension was stirred at room temperature for one hour, yielding a dark red solution with a small amount of solid (KCl). The solution was filtered into a separate Schlenk flask to remove the formed KCl and then the solvent was removed under vacuum, yielding a black-red solid of (PNN*)Ru(CO)H (PNN* indicated dearomatization of the PNN ligand). (PNN*)Ru(CO)H was directly used for the next reaction step without further purification and assuming quantitative conversion.</w:t>
      </w:r>
    </w:p>
    <w:p w14:paraId="1ECE3E19" w14:textId="77777777" w:rsidR="006B6293" w:rsidRDefault="006B6293" w:rsidP="000318D2"/>
    <w:p w14:paraId="0E2CA47A" w14:textId="5942CDFC" w:rsidR="006B6293" w:rsidRDefault="006B6293" w:rsidP="000318D2">
      <w:r>
        <w:t xml:space="preserve">To the Schlenk flask containing (PNN*)Ru(CO)H, 16 ml THF were added, yielding a dark red solution (see </w:t>
      </w:r>
      <w:r>
        <w:fldChar w:fldCharType="begin"/>
      </w:r>
      <w:r>
        <w:instrText xml:space="preserve"> REF _Ref460510464 \h </w:instrText>
      </w:r>
      <w:r>
        <w:fldChar w:fldCharType="separate"/>
      </w:r>
      <w:r w:rsidR="000D6DE5">
        <w:t xml:space="preserve">Figure </w:t>
      </w:r>
      <w:r w:rsidR="000D6DE5">
        <w:rPr>
          <w:noProof/>
        </w:rPr>
        <w:t>3</w:t>
      </w:r>
      <w:r w:rsidR="000D6DE5">
        <w:noBreakHyphen/>
      </w:r>
      <w:r w:rsidR="000D6DE5">
        <w:rPr>
          <w:noProof/>
        </w:rPr>
        <w:t>1</w:t>
      </w:r>
      <w:r>
        <w:fldChar w:fldCharType="end"/>
      </w:r>
      <w:r>
        <w:t>). To this solution, 9 equivalents of H</w:t>
      </w:r>
      <w:r>
        <w:rPr>
          <w:vertAlign w:val="subscript"/>
        </w:rPr>
        <w:t>2</w:t>
      </w:r>
      <w:r>
        <w:t xml:space="preserve">O (100 </w:t>
      </w:r>
      <w:r>
        <w:rPr>
          <w:lang w:val="el-GR"/>
        </w:rPr>
        <w:t>μ</w:t>
      </w:r>
      <w:r>
        <w:t>l</w:t>
      </w:r>
      <w:r w:rsidR="00147E14">
        <w:t>, 5.6 mmol</w:t>
      </w:r>
      <w:r>
        <w:t xml:space="preserve">) were added, resulting in an immediate color change from dark red to dark yellow/orange (see </w:t>
      </w:r>
      <w:r>
        <w:fldChar w:fldCharType="begin"/>
      </w:r>
      <w:r>
        <w:instrText xml:space="preserve"> REF _Ref460510464 \h </w:instrText>
      </w:r>
      <w:r>
        <w:fldChar w:fldCharType="separate"/>
      </w:r>
      <w:r w:rsidR="000D6DE5">
        <w:t xml:space="preserve">Figure </w:t>
      </w:r>
      <w:r w:rsidR="000D6DE5">
        <w:rPr>
          <w:noProof/>
        </w:rPr>
        <w:t>3</w:t>
      </w:r>
      <w:r w:rsidR="000D6DE5">
        <w:noBreakHyphen/>
      </w:r>
      <w:r w:rsidR="000D6DE5">
        <w:rPr>
          <w:noProof/>
        </w:rPr>
        <w:t>1</w:t>
      </w:r>
      <w:r>
        <w:fldChar w:fldCharType="end"/>
      </w:r>
      <w:r>
        <w:t xml:space="preserve">) due to formation of complex </w:t>
      </w:r>
      <w:r>
        <w:rPr>
          <w:b/>
        </w:rPr>
        <w:t>2-trans</w:t>
      </w:r>
      <w:r>
        <w:t>. It is important at this stage to add no more than 9 equivalents of H</w:t>
      </w:r>
      <w:r>
        <w:rPr>
          <w:vertAlign w:val="subscript"/>
        </w:rPr>
        <w:t>2</w:t>
      </w:r>
      <w:r>
        <w:t xml:space="preserve">O, as the presence of more water leads to a different reaction product (see </w:t>
      </w:r>
      <w:r>
        <w:fldChar w:fldCharType="begin"/>
      </w:r>
      <w:r>
        <w:instrText xml:space="preserve"> REF _Ref460510793 \h </w:instrText>
      </w:r>
      <w:r>
        <w:fldChar w:fldCharType="separate"/>
      </w:r>
      <w:r w:rsidR="000D6DE5">
        <w:t xml:space="preserve">Figure </w:t>
      </w:r>
      <w:r w:rsidR="000D6DE5">
        <w:rPr>
          <w:noProof/>
        </w:rPr>
        <w:t>7</w:t>
      </w:r>
      <w:r w:rsidR="000D6DE5">
        <w:noBreakHyphen/>
      </w:r>
      <w:r w:rsidR="000D6DE5">
        <w:rPr>
          <w:noProof/>
        </w:rPr>
        <w:t>28</w:t>
      </w:r>
      <w:r>
        <w:fldChar w:fldCharType="end"/>
      </w:r>
      <w:r>
        <w:t xml:space="preserve">) when </w:t>
      </w:r>
      <w:r>
        <w:rPr>
          <w:b/>
        </w:rPr>
        <w:t>2-trans</w:t>
      </w:r>
      <w:r>
        <w:t xml:space="preserve"> is exposed to N</w:t>
      </w:r>
      <w:r>
        <w:rPr>
          <w:vertAlign w:val="subscript"/>
        </w:rPr>
        <w:t>2</w:t>
      </w:r>
      <w:r>
        <w:t>O.</w:t>
      </w:r>
    </w:p>
    <w:p w14:paraId="3301AE6C" w14:textId="77777777" w:rsidR="006B6293" w:rsidRDefault="006B6293" w:rsidP="000318D2"/>
    <w:p w14:paraId="628D2F56" w14:textId="057EA4ED" w:rsidR="006B6293" w:rsidRDefault="006B6293" w:rsidP="000318D2">
      <w:r>
        <w:t xml:space="preserve">The THF solution of </w:t>
      </w:r>
      <w:r>
        <w:rPr>
          <w:b/>
        </w:rPr>
        <w:t>2-trans</w:t>
      </w:r>
      <w:r>
        <w:t xml:space="preserve"> containing 9 equivalents of H</w:t>
      </w:r>
      <w:r>
        <w:rPr>
          <w:vertAlign w:val="subscript"/>
        </w:rPr>
        <w:t>2</w:t>
      </w:r>
      <w:r>
        <w:t xml:space="preserve">O was transferred to a separate reaction assembly (see </w:t>
      </w:r>
      <w:r>
        <w:fldChar w:fldCharType="begin"/>
      </w:r>
      <w:r>
        <w:instrText xml:space="preserve"> REF _Ref460510899 \h </w:instrText>
      </w:r>
      <w:r>
        <w:fldChar w:fldCharType="separate"/>
      </w:r>
      <w:r w:rsidR="000D6DE5">
        <w:t xml:space="preserve">Figure </w:t>
      </w:r>
      <w:r w:rsidR="000D6DE5">
        <w:rPr>
          <w:noProof/>
        </w:rPr>
        <w:t>3</w:t>
      </w:r>
      <w:r w:rsidR="000D6DE5">
        <w:noBreakHyphen/>
      </w:r>
      <w:r w:rsidR="000D6DE5">
        <w:rPr>
          <w:noProof/>
        </w:rPr>
        <w:t>2</w:t>
      </w:r>
      <w:r>
        <w:fldChar w:fldCharType="end"/>
      </w:r>
      <w:r w:rsidR="000F51A6">
        <w:t>), where it was</w:t>
      </w:r>
      <w:r>
        <w:t xml:space="preserve"> sparged with N</w:t>
      </w:r>
      <w:r>
        <w:rPr>
          <w:vertAlign w:val="subscript"/>
        </w:rPr>
        <w:t>2</w:t>
      </w:r>
      <w:r>
        <w:t xml:space="preserve">O for 10 – 20 min. Afterwards, the Schlenk flask containing the solution of </w:t>
      </w:r>
      <w:r>
        <w:rPr>
          <w:b/>
        </w:rPr>
        <w:t>2-trans</w:t>
      </w:r>
      <w:r w:rsidR="000F51A6">
        <w:t xml:space="preserve"> was</w:t>
      </w:r>
      <w:r>
        <w:t xml:space="preserve"> closed under a N</w:t>
      </w:r>
      <w:r>
        <w:rPr>
          <w:vertAlign w:val="subscript"/>
        </w:rPr>
        <w:t>2</w:t>
      </w:r>
      <w:r w:rsidR="000F51A6">
        <w:t>O atmosphere and was</w:t>
      </w:r>
      <w:r>
        <w:t xml:space="preserve"> stirred at room temperature in the dark for 22 h. After the reaction time, a dark green solution was formed (see </w:t>
      </w:r>
      <w:r>
        <w:fldChar w:fldCharType="begin"/>
      </w:r>
      <w:r>
        <w:instrText xml:space="preserve"> REF _Ref460510464 \h </w:instrText>
      </w:r>
      <w:r>
        <w:fldChar w:fldCharType="separate"/>
      </w:r>
      <w:r w:rsidR="000D6DE5">
        <w:t xml:space="preserve">Figure </w:t>
      </w:r>
      <w:r w:rsidR="000D6DE5">
        <w:rPr>
          <w:noProof/>
        </w:rPr>
        <w:t>3</w:t>
      </w:r>
      <w:r w:rsidR="000D6DE5">
        <w:noBreakHyphen/>
      </w:r>
      <w:r w:rsidR="000D6DE5">
        <w:rPr>
          <w:noProof/>
        </w:rPr>
        <w:t>1</w:t>
      </w:r>
      <w:r>
        <w:fldChar w:fldCharType="end"/>
      </w:r>
      <w:r>
        <w:t>). If more</w:t>
      </w:r>
      <w:r w:rsidR="000F51A6">
        <w:t xml:space="preserve"> than 9 equivalents of water were</w:t>
      </w:r>
      <w:r>
        <w:t xml:space="preserve"> present in the reaction </w:t>
      </w:r>
      <w:r w:rsidR="000F51A6">
        <w:t>solution, a dark red solution was</w:t>
      </w:r>
      <w:r>
        <w:t xml:space="preserve"> formed instead, containing the different reaction product shown in </w:t>
      </w:r>
      <w:r>
        <w:fldChar w:fldCharType="begin"/>
      </w:r>
      <w:r>
        <w:instrText xml:space="preserve"> REF _Ref460510793 \h </w:instrText>
      </w:r>
      <w:r>
        <w:fldChar w:fldCharType="separate"/>
      </w:r>
      <w:r w:rsidR="000D6DE5">
        <w:t xml:space="preserve">Figure </w:t>
      </w:r>
      <w:r w:rsidR="000D6DE5">
        <w:rPr>
          <w:noProof/>
        </w:rPr>
        <w:t>7</w:t>
      </w:r>
      <w:r w:rsidR="000D6DE5">
        <w:noBreakHyphen/>
      </w:r>
      <w:r w:rsidR="000D6DE5">
        <w:rPr>
          <w:noProof/>
        </w:rPr>
        <w:t>28</w:t>
      </w:r>
      <w:r>
        <w:fldChar w:fldCharType="end"/>
      </w:r>
      <w:r>
        <w:t>.</w:t>
      </w:r>
    </w:p>
    <w:p w14:paraId="6A431A5F" w14:textId="77777777" w:rsidR="006B6293" w:rsidRDefault="006B6293" w:rsidP="000318D2"/>
    <w:p w14:paraId="2B57A486" w14:textId="67FE5C36" w:rsidR="006B6293" w:rsidRPr="00CF7E47" w:rsidRDefault="006B6293" w:rsidP="000318D2">
      <w:r>
        <w:t>The dark green solution was concentrated in volume by roughly half, followed by addition of 100 ml Et</w:t>
      </w:r>
      <w:r>
        <w:rPr>
          <w:vertAlign w:val="subscript"/>
        </w:rPr>
        <w:t>2</w:t>
      </w:r>
      <w:r>
        <w:t xml:space="preserve">O, leading to precipitation of a solid. </w:t>
      </w:r>
      <w:r w:rsidR="000318D2">
        <w:t>The solid was filtered off, washed three times with 1 ml Et</w:t>
      </w:r>
      <w:r w:rsidR="000318D2">
        <w:rPr>
          <w:vertAlign w:val="subscript"/>
        </w:rPr>
        <w:t>2</w:t>
      </w:r>
      <w:r w:rsidR="000318D2">
        <w:t xml:space="preserve">O each and dried under vacuum, yielding </w:t>
      </w:r>
      <w:r w:rsidR="00147E14">
        <w:rPr>
          <w:b/>
        </w:rPr>
        <w:t xml:space="preserve">1 </w:t>
      </w:r>
      <w:r w:rsidR="00147E14">
        <w:t>as a yellow solid</w:t>
      </w:r>
      <w:r w:rsidR="000318D2">
        <w:rPr>
          <w:b/>
        </w:rPr>
        <w:t xml:space="preserve"> </w:t>
      </w:r>
      <w:r w:rsidR="000318D2">
        <w:t xml:space="preserve">(70 mg, 23% yield with respect to (PNN)Ru(CO)ClH, see </w:t>
      </w:r>
      <w:r w:rsidR="000318D2">
        <w:fldChar w:fldCharType="begin"/>
      </w:r>
      <w:r w:rsidR="000318D2">
        <w:instrText xml:space="preserve"> REF _Ref460511356 \h </w:instrText>
      </w:r>
      <w:r w:rsidR="000318D2">
        <w:fldChar w:fldCharType="separate"/>
      </w:r>
      <w:r w:rsidR="000D6DE5">
        <w:t xml:space="preserve">Figure </w:t>
      </w:r>
      <w:r w:rsidR="000D6DE5">
        <w:rPr>
          <w:noProof/>
        </w:rPr>
        <w:t>3</w:t>
      </w:r>
      <w:r w:rsidR="000D6DE5">
        <w:noBreakHyphen/>
      </w:r>
      <w:r w:rsidR="000D6DE5">
        <w:rPr>
          <w:noProof/>
        </w:rPr>
        <w:t>3</w:t>
      </w:r>
      <w:r w:rsidR="000318D2">
        <w:fldChar w:fldCharType="end"/>
      </w:r>
      <w:r w:rsidR="000318D2">
        <w:t>).</w:t>
      </w:r>
      <w:r w:rsidR="00CF7E47">
        <w:t xml:space="preserve"> The final product typically contain</w:t>
      </w:r>
      <w:r w:rsidR="00147E14">
        <w:t>s</w:t>
      </w:r>
      <w:r w:rsidR="00CF7E47">
        <w:t xml:space="preserve"> up to 3% of unreacted </w:t>
      </w:r>
      <w:r w:rsidR="00CF7E47">
        <w:rPr>
          <w:b/>
        </w:rPr>
        <w:t>2-trans</w:t>
      </w:r>
      <w:r w:rsidR="00CF7E47">
        <w:t>, which could not be removed.</w:t>
      </w:r>
    </w:p>
    <w:p w14:paraId="174F2533" w14:textId="77777777" w:rsidR="000318D2" w:rsidRDefault="000318D2" w:rsidP="000318D2"/>
    <w:p w14:paraId="4D2F7A73" w14:textId="5FC3C444" w:rsidR="000318D2" w:rsidRPr="000318D2" w:rsidRDefault="000318D2" w:rsidP="000318D2">
      <w:r>
        <w:t xml:space="preserve">We would like to note at this point that complex </w:t>
      </w:r>
      <w:r>
        <w:rPr>
          <w:b/>
        </w:rPr>
        <w:t xml:space="preserve">1 </w:t>
      </w:r>
      <w:r>
        <w:t>is in fact a yellow solid, yielding a yellow solution in H</w:t>
      </w:r>
      <w:r>
        <w:rPr>
          <w:vertAlign w:val="subscript"/>
        </w:rPr>
        <w:t>2</w:t>
      </w:r>
      <w:r>
        <w:t xml:space="preserve">O (see </w:t>
      </w:r>
      <w:r>
        <w:fldChar w:fldCharType="begin"/>
      </w:r>
      <w:r>
        <w:instrText xml:space="preserve"> REF _Ref460511356 \h </w:instrText>
      </w:r>
      <w:r>
        <w:fldChar w:fldCharType="separate"/>
      </w:r>
      <w:r w:rsidR="000D6DE5">
        <w:t xml:space="preserve">Figure </w:t>
      </w:r>
      <w:r w:rsidR="000D6DE5">
        <w:rPr>
          <w:noProof/>
        </w:rPr>
        <w:t>3</w:t>
      </w:r>
      <w:r w:rsidR="000D6DE5">
        <w:noBreakHyphen/>
      </w:r>
      <w:r w:rsidR="000D6DE5">
        <w:rPr>
          <w:noProof/>
        </w:rPr>
        <w:t>3</w:t>
      </w:r>
      <w:r>
        <w:fldChar w:fldCharType="end"/>
      </w:r>
      <w:r>
        <w:t>), and not a green solid yielding a green aqueous solution as described before.</w:t>
      </w:r>
      <w:r>
        <w:fldChar w:fldCharType="begin"/>
      </w:r>
      <w:r>
        <w:instrText xml:space="preserve"> ADDIN ZOTERO_ITEM CSL_CITATION {"citationID":"ZUcN98xo","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318D2">
        <w:rPr>
          <w:rFonts w:cs="Arial"/>
          <w:vertAlign w:val="superscript"/>
        </w:rPr>
        <w:t>2</w:t>
      </w:r>
      <w:r>
        <w:fldChar w:fldCharType="end"/>
      </w:r>
      <w:r>
        <w:t xml:space="preserve"> The green color of the solution after reaction with N</w:t>
      </w:r>
      <w:r>
        <w:rPr>
          <w:vertAlign w:val="subscript"/>
        </w:rPr>
        <w:t>2</w:t>
      </w:r>
      <w:r>
        <w:t>O can be att</w:t>
      </w:r>
      <w:r w:rsidR="000F51A6">
        <w:t>ributed to Ru(III) species, which</w:t>
      </w:r>
      <w:r>
        <w:t xml:space="preserve"> are formed as side products during the reaction (see </w:t>
      </w:r>
      <w:r>
        <w:fldChar w:fldCharType="begin"/>
      </w:r>
      <w:r>
        <w:instrText xml:space="preserve"> REF _Ref460511671 \h </w:instrText>
      </w:r>
      <w:r>
        <w:fldChar w:fldCharType="separate"/>
      </w:r>
      <w:r w:rsidR="000D6DE5">
        <w:t xml:space="preserve">Figure </w:t>
      </w:r>
      <w:r w:rsidR="000D6DE5">
        <w:rPr>
          <w:noProof/>
        </w:rPr>
        <w:t>8</w:t>
      </w:r>
      <w:r w:rsidR="000D6DE5">
        <w:noBreakHyphen/>
      </w:r>
      <w:r w:rsidR="000D6DE5">
        <w:rPr>
          <w:noProof/>
        </w:rPr>
        <w:t>2</w:t>
      </w:r>
      <w:r>
        <w:fldChar w:fldCharType="end"/>
      </w:r>
      <w:r>
        <w:t xml:space="preserve"> for an EPR spectrum of the green raw product after reaction with N</w:t>
      </w:r>
      <w:r>
        <w:rPr>
          <w:vertAlign w:val="subscript"/>
        </w:rPr>
        <w:t>2</w:t>
      </w:r>
      <w:r>
        <w:t xml:space="preserve">O). Complex </w:t>
      </w:r>
      <w:r>
        <w:rPr>
          <w:b/>
        </w:rPr>
        <w:t>1</w:t>
      </w:r>
      <w:r>
        <w:t>, however is an EPR inactive Ru(II) species. The green color of the final product, which was previously described, might therefore be attributed to some residual Ru(III) species. Furthermore, we found that in chlorinated solvents (such as dichloromethane</w:t>
      </w:r>
      <w:r w:rsidR="007840D8">
        <w:t>, DCM</w:t>
      </w:r>
      <w:r>
        <w:t xml:space="preserve">), </w:t>
      </w:r>
      <w:r>
        <w:rPr>
          <w:b/>
        </w:rPr>
        <w:t xml:space="preserve">1 </w:t>
      </w:r>
      <w:r>
        <w:t xml:space="preserve">can be converted to chloride complexes (possibly due to reaction with trace amounts of HCl present in the solvent). We therefore avoided the use of chlorinated solvents with </w:t>
      </w:r>
      <w:r>
        <w:rPr>
          <w:b/>
        </w:rPr>
        <w:t>1</w:t>
      </w:r>
      <w:r>
        <w:t>.</w:t>
      </w:r>
    </w:p>
    <w:p w14:paraId="6DE0968E" w14:textId="77777777" w:rsidR="000318D2" w:rsidRDefault="000318D2" w:rsidP="000318D2"/>
    <w:p w14:paraId="5BFCC4BD" w14:textId="5A3AEF99" w:rsidR="000318D2" w:rsidRPr="000318D2" w:rsidRDefault="000318D2" w:rsidP="000318D2">
      <w:r>
        <w:t xml:space="preserve">Spectroscopic data for </w:t>
      </w:r>
      <w:r>
        <w:rPr>
          <w:b/>
        </w:rPr>
        <w:t>1</w:t>
      </w:r>
      <w:r>
        <w:t>:</w:t>
      </w:r>
    </w:p>
    <w:p w14:paraId="7EB9E1CF" w14:textId="20D6DCC8" w:rsidR="000375D7" w:rsidRDefault="006B6293" w:rsidP="00160981">
      <w:r>
        <w:t xml:space="preserve"> </w:t>
      </w:r>
    </w:p>
    <w:p w14:paraId="3FD76CAE" w14:textId="343113EF" w:rsidR="007D0531" w:rsidRDefault="007D0531" w:rsidP="00A70315">
      <w:r w:rsidRPr="001F3763">
        <w:rPr>
          <w:vertAlign w:val="superscript"/>
        </w:rPr>
        <w:t>1</w:t>
      </w:r>
      <w:r w:rsidRPr="001F3763">
        <w:t>H NMR (400 MHz, H</w:t>
      </w:r>
      <w:r w:rsidRPr="001F3763">
        <w:rPr>
          <w:vertAlign w:val="subscript"/>
        </w:rPr>
        <w:t>2</w:t>
      </w:r>
      <w:r w:rsidRPr="001F3763">
        <w:t>O</w:t>
      </w:r>
      <w:r w:rsidR="00537C01" w:rsidRPr="001F3763">
        <w:t>, r.t.</w:t>
      </w:r>
      <w:r w:rsidRPr="001F3763">
        <w:t xml:space="preserve">) δ 7.37 (t,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4</w:t>
      </w:r>
      <w:r w:rsidRPr="001F3763">
        <w:t xml:space="preserve">), 7.10 (d,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3</w:t>
      </w:r>
      <w:r w:rsidRPr="001F3763">
        <w:t xml:space="preserve">), 7.00 (d, </w:t>
      </w:r>
      <w:r w:rsidRPr="001F3763">
        <w:rPr>
          <w:i/>
          <w:iCs/>
        </w:rPr>
        <w:t>J</w:t>
      </w:r>
      <w:r w:rsidRPr="001F3763">
        <w:t xml:space="preserve"> = 7.8 Hz, 1H</w:t>
      </w:r>
      <w:r w:rsidR="009C245C" w:rsidRPr="001F3763">
        <w:t>, py-</w:t>
      </w:r>
      <w:r w:rsidR="009C245C" w:rsidRPr="001F3763">
        <w:rPr>
          <w:i/>
        </w:rPr>
        <w:t>H</w:t>
      </w:r>
      <w:r w:rsidR="009C245C" w:rsidRPr="001F3763">
        <w:rPr>
          <w:vertAlign w:val="superscript"/>
        </w:rPr>
        <w:t>5</w:t>
      </w:r>
      <w:r w:rsidRPr="001F3763">
        <w:t xml:space="preserve">), 3.87 (dd, </w:t>
      </w:r>
      <w:r w:rsidRPr="001F3763">
        <w:rPr>
          <w:i/>
          <w:iCs/>
        </w:rPr>
        <w:t>J</w:t>
      </w:r>
      <w:r w:rsidRPr="001F3763">
        <w:t xml:space="preserve"> = 15.3, 3.2 Hz, 1H</w:t>
      </w:r>
      <w:r w:rsidR="009C245C" w:rsidRPr="001F3763">
        <w:t>, py-NC</w:t>
      </w:r>
      <w:r w:rsidR="009C245C" w:rsidRPr="001F3763">
        <w:rPr>
          <w:i/>
        </w:rPr>
        <w:t>H</w:t>
      </w:r>
      <w:r w:rsidR="009C245C" w:rsidRPr="001F3763">
        <w:rPr>
          <w:vertAlign w:val="subscript"/>
        </w:rPr>
        <w:t>2</w:t>
      </w:r>
      <w:r w:rsidRPr="001F3763">
        <w:t xml:space="preserve">), 3.75 (d, </w:t>
      </w:r>
      <w:r w:rsidRPr="001F3763">
        <w:rPr>
          <w:i/>
          <w:iCs/>
        </w:rPr>
        <w:t>J</w:t>
      </w:r>
      <w:r w:rsidRPr="001F3763">
        <w:t xml:space="preserve"> = 15.2 Hz, 1H</w:t>
      </w:r>
      <w:r w:rsidR="009C245C" w:rsidRPr="001F3763">
        <w:t>, py-NC</w:t>
      </w:r>
      <w:r w:rsidR="009C245C" w:rsidRPr="001F3763">
        <w:rPr>
          <w:i/>
        </w:rPr>
        <w:t>H</w:t>
      </w:r>
      <w:r w:rsidR="009C245C" w:rsidRPr="001F3763">
        <w:rPr>
          <w:vertAlign w:val="subscript"/>
        </w:rPr>
        <w:t>2</w:t>
      </w:r>
      <w:r w:rsidRPr="001F3763">
        <w:t xml:space="preserve">), 3.48 (dd, </w:t>
      </w:r>
      <w:r w:rsidRPr="001F3763">
        <w:rPr>
          <w:i/>
          <w:iCs/>
        </w:rPr>
        <w:t>J</w:t>
      </w:r>
      <w:r w:rsidRPr="001F3763">
        <w:t xml:space="preserve"> = 17.5, 10.9 Hz, 1H</w:t>
      </w:r>
      <w:r w:rsidR="009C245C" w:rsidRPr="001F3763">
        <w:t>, py-PC</w:t>
      </w:r>
      <w:r w:rsidR="009C245C" w:rsidRPr="001F3763">
        <w:rPr>
          <w:i/>
        </w:rPr>
        <w:t>H</w:t>
      </w:r>
      <w:r w:rsidR="009C245C" w:rsidRPr="001F3763">
        <w:rPr>
          <w:vertAlign w:val="subscript"/>
        </w:rPr>
        <w:t>2</w:t>
      </w:r>
      <w:r w:rsidRPr="001F3763">
        <w:t xml:space="preserve">), 3.04 (dd, </w:t>
      </w:r>
      <w:r w:rsidRPr="001F3763">
        <w:rPr>
          <w:i/>
          <w:iCs/>
        </w:rPr>
        <w:t>J</w:t>
      </w:r>
      <w:r w:rsidRPr="001F3763">
        <w:t xml:space="preserve"> = 17.4, 7.4 Hz, 1H</w:t>
      </w:r>
      <w:r w:rsidR="009C245C" w:rsidRPr="001F3763">
        <w:t>, py-PC</w:t>
      </w:r>
      <w:r w:rsidR="009C245C" w:rsidRPr="001F3763">
        <w:rPr>
          <w:i/>
        </w:rPr>
        <w:t>H</w:t>
      </w:r>
      <w:r w:rsidR="009C245C" w:rsidRPr="001F3763">
        <w:rPr>
          <w:vertAlign w:val="subscript"/>
        </w:rPr>
        <w:t>2</w:t>
      </w:r>
      <w:r w:rsidRPr="001F3763">
        <w:t xml:space="preserve">), 2.79 (dq, </w:t>
      </w:r>
      <w:r w:rsidRPr="001F3763">
        <w:rPr>
          <w:i/>
          <w:iCs/>
        </w:rPr>
        <w:t>J</w:t>
      </w:r>
      <w:r w:rsidRPr="001F3763">
        <w:t xml:space="preserve"> = 13.9, 6.9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2.50 (dq, </w:t>
      </w:r>
      <w:r w:rsidRPr="001F3763">
        <w:rPr>
          <w:i/>
          <w:iCs/>
        </w:rPr>
        <w:t>J</w:t>
      </w:r>
      <w:r w:rsidRPr="001F3763">
        <w:t xml:space="preserve"> = 14.4, 7.2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2.45 – 2.29 (m, 2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1.02 (d, </w:t>
      </w:r>
      <w:r w:rsidRPr="001F3763">
        <w:rPr>
          <w:i/>
          <w:iCs/>
        </w:rPr>
        <w:t>J</w:t>
      </w:r>
      <w:r w:rsidRPr="001F3763">
        <w:t xml:space="preserve"> = 14.5 Hz, 9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 xml:space="preserve">), 0.76 (t, </w:t>
      </w:r>
      <w:r w:rsidRPr="001F3763">
        <w:rPr>
          <w:i/>
          <w:iCs/>
        </w:rPr>
        <w:t>J</w:t>
      </w:r>
      <w:r w:rsidRPr="001F3763">
        <w:t xml:space="preserve"> = 7.0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71 (t, </w:t>
      </w:r>
      <w:r w:rsidRPr="001F3763">
        <w:rPr>
          <w:i/>
          <w:iCs/>
        </w:rPr>
        <w:t>J</w:t>
      </w:r>
      <w:r w:rsidRPr="001F3763">
        <w:t xml:space="preserve"> = 7.1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68 (d, </w:t>
      </w:r>
      <w:r w:rsidRPr="001F3763">
        <w:rPr>
          <w:i/>
          <w:iCs/>
        </w:rPr>
        <w:t>J</w:t>
      </w:r>
      <w:r w:rsidR="009C245C" w:rsidRPr="001F3763">
        <w:t xml:space="preserve"> = 13.0 Hz, 9</w:t>
      </w:r>
      <w:r w:rsidRPr="001F3763">
        <w:t>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w:t>
      </w:r>
      <w:r w:rsidR="00537C01" w:rsidRPr="001F3763">
        <w:t xml:space="preserve"> ppm</w:t>
      </w:r>
      <w:r w:rsidRPr="001F3763">
        <w:t>.</w:t>
      </w:r>
      <w:r w:rsidR="000318D2">
        <w:t xml:space="preserve"> (see </w:t>
      </w:r>
      <w:r w:rsidR="000318D2">
        <w:fldChar w:fldCharType="begin"/>
      </w:r>
      <w:r w:rsidR="000318D2">
        <w:instrText xml:space="preserve"> REF _Ref460511859 \h </w:instrText>
      </w:r>
      <w:r w:rsidR="000318D2">
        <w:fldChar w:fldCharType="separate"/>
      </w:r>
      <w:r w:rsidR="000D6DE5">
        <w:t xml:space="preserve">Figure </w:t>
      </w:r>
      <w:r w:rsidR="000D6DE5">
        <w:rPr>
          <w:noProof/>
        </w:rPr>
        <w:t>7</w:t>
      </w:r>
      <w:r w:rsidR="000D6DE5">
        <w:noBreakHyphen/>
      </w:r>
      <w:r w:rsidR="000D6DE5">
        <w:rPr>
          <w:noProof/>
        </w:rPr>
        <w:t>1</w:t>
      </w:r>
      <w:r w:rsidR="000318D2">
        <w:fldChar w:fldCharType="end"/>
      </w:r>
      <w:r w:rsidR="000318D2">
        <w:t>)</w:t>
      </w:r>
    </w:p>
    <w:p w14:paraId="7C464AD6" w14:textId="77777777" w:rsidR="000318D2" w:rsidRDefault="000318D2" w:rsidP="00A70315"/>
    <w:p w14:paraId="220697A7" w14:textId="5CA6B5BA" w:rsidR="000318D2" w:rsidRPr="000318D2" w:rsidRDefault="000318D2" w:rsidP="00A70315">
      <w:pPr>
        <w:rPr>
          <w:sz w:val="16"/>
          <w:szCs w:val="16"/>
        </w:rPr>
      </w:pPr>
      <w:r>
        <w:t xml:space="preserve">In the </w:t>
      </w:r>
      <w:r>
        <w:rPr>
          <w:vertAlign w:val="superscript"/>
        </w:rPr>
        <w:t>1</w:t>
      </w:r>
      <w:r>
        <w:t xml:space="preserve">H NMR spectrum of </w:t>
      </w:r>
      <w:r>
        <w:rPr>
          <w:b/>
        </w:rPr>
        <w:t>1</w:t>
      </w:r>
      <w:r>
        <w:t xml:space="preserve"> in DMSO-d</w:t>
      </w:r>
      <w:r>
        <w:rPr>
          <w:vertAlign w:val="subscript"/>
        </w:rPr>
        <w:t>6</w:t>
      </w:r>
      <w:r>
        <w:t>, a broadened singlet can be observed at ∂(</w:t>
      </w:r>
      <w:r>
        <w:rPr>
          <w:vertAlign w:val="superscript"/>
        </w:rPr>
        <w:t>1</w:t>
      </w:r>
      <w:r>
        <w:t xml:space="preserve">H) = 4.22 ppm, integrating to 2H (see </w:t>
      </w:r>
      <w:r>
        <w:fldChar w:fldCharType="begin"/>
      </w:r>
      <w:r>
        <w:instrText xml:space="preserve"> REF _Ref460512305 \h </w:instrText>
      </w:r>
      <w:r>
        <w:fldChar w:fldCharType="separate"/>
      </w:r>
      <w:r w:rsidR="000D6DE5">
        <w:t xml:space="preserve">Figure </w:t>
      </w:r>
      <w:r w:rsidR="000D6DE5">
        <w:rPr>
          <w:noProof/>
        </w:rPr>
        <w:t>7</w:t>
      </w:r>
      <w:r w:rsidR="000D6DE5">
        <w:noBreakHyphen/>
      </w:r>
      <w:r w:rsidR="000D6DE5">
        <w:rPr>
          <w:noProof/>
        </w:rPr>
        <w:t>3</w:t>
      </w:r>
      <w:r>
        <w:fldChar w:fldCharType="end"/>
      </w:r>
      <w:r>
        <w:t>). This signal might be attributed to the two hydroxo protons,</w:t>
      </w:r>
      <w:r>
        <w:fldChar w:fldCharType="begin"/>
      </w:r>
      <w:r>
        <w:instrText xml:space="preserve"> ADDIN ZOTERO_ITEM CSL_CITATION {"citationID":"GCxh5m6D","properties":{"formattedCitation":"\\super 3\\nosupersub{}","plainCitation":"3","noteIndex":0},"citationItems":[{"id":5148,"uris":["http://zotero.org/users/local/CdP7Gee4/items/TQPMN36E"],"uri":["http://zotero.org/users/local/CdP7Gee4/items/TQPMN36E"],"itemData":{"id":5148,"type":"article-journal","abstract":"Abstract Novel neutral and cationic RhI and IrI complexes that contain only DMSO molecules as dative ligands with S-, O-, and bridging S,O-binding modes were isolated and characterized. The neutral derivatives [RhCl(DMSO)3] (1) and [IrCl(DMSO)3] (2) were synthesized from the dimeric precursors [M2Cl2(coe)4] (M=Rh, Ir; COE=cyclooctene). The dimeric IrI compound [Ir2Cl2(DMSO)4] (3) was obtained from 2. The first example of a square-planar complex with a bidentate S,O-bridging DMSO ligand, [(coe)(DMSO)Rh(?-Cl)(?-DMSO)RhCl(DMSO)] (4), was obtained by treating [Rh2Cl2(coe)4] with three equivalents of DMSO. The mixed DMSO?olefin complex [IrCl(cod)(DMSO)] (5, COD=cyclooctadiene) was generated from [Ir2Cl2(cod)2]. Substitution reactions of these neutral systems afforded the complexes [RhCl(py)(DMSO)2] (6), [IrCl(py)(DMSO)2] (7), [IrCl(iPr3P)(DMSO)2] (8), [RhCl(dmbpy)(DMSO)] (9, dmbpy=4,4?-dimethyl-2,2?-bipyridine), and [IrCl(dmbpy)(DMSO)] (10). The cationic O-bound complex [Rh(cod)(DMSO)2]BF4 (11) was synthesized from [Rh(cod)2]BF4. Treatment of the cationic complexes [M(coe)2(O?CMe2)2]PF6 (M=Rh, Ir) with DMSO gave the mixed S- and O-bound DMSO complexes [M(DMSO)2(DMSO)2]PF6 (Rh=12; Ir=in situ characterization). Substitution of the O-bound DMSO ligands with dmbpy or pyridine resulted in the isolation of [Rh(dmbpy)(DMSO)2]PF6 (13) and [Ir(py)2(DMSO)2]PF6 (14). Oxidative addition of hydrogen to [IrCl(DMSO)3] (2) gave the kinetic product fac-[Ir(H)2Cl(DMSO)3] (15) which was then easily converted to the more thermodynamically stable product mer-[Ir(H)2Cl(DMSO)3] (16). Oxidative addition of water to both neutral and cationic IrI DMSO complexes gave the corresponding hydrido?hydroxo addition products syn-[(DMSO)2HIr(?-OH)2(?-Cl)IrH(DMSO)2][IrCl2(DMSO)2] (17) and anti-[(DMSO)2(DMSO)HIr(?-OH)2IrH(DMSO)2(DMSO)][PF6]2 (18). The cationic [Ir(DMSO)2(DMSO)2]PF6 complex (formed in situ from [Ir(coe)2(O?CMe2)2]PF6) also reacts with methanol to give the hydrido?alkoxo complex syn-[(DMSO)2HIr(?-OCH3)3IrH(DMSO)2]PF6 (19). Complexes 1, 2, 4, 5, 11, 12, 14, 17, 18, and 19 were characterized by crystallography.","container-title":"Chemistry – A European Journal","DOI":"10.1002/chem.200305144","ISSN":"0947-6539","issue":"21","journalAbbreviation":"Chemistry – A European Journal","note":"Bridging Hydroxo Ligand at 4 - 5 ppm in DMSO-d6/Acetone-d6","page":"5237-5249","source":"chemistry-europe.onlinelibrary.wiley.com (Atypon)","title":"Dimethylsulfoxide as a Ligand for RhI and IrI Complexes—Isolation, Structure, and Reactivity Towards X</w:instrText>
      </w:r>
      <w:r>
        <w:rPr>
          <w:rFonts w:ascii="American Typewriter" w:hAnsi="American Typewriter" w:cs="American Typewriter"/>
        </w:rPr>
        <w:instrText></w:instrText>
      </w:r>
      <w:r>
        <w:instrText xml:space="preserve">H Bonds (X=H, OH, OCH3)","volume":"9","author":[{"family":"Dorta","given":"Reto"},{"family":"Rozenberg","given":"Haim"},{"family":"Shimon","given":"Linda J. W."},{"family":"Milstein","given":"David"}],"issued":{"date-parts":[["2003",11,7]]}}}],"schema":"https://github.com/citation-style-language/schema/raw/master/csl-citation.json"} </w:instrText>
      </w:r>
      <w:r>
        <w:fldChar w:fldCharType="separate"/>
      </w:r>
      <w:r w:rsidRPr="000318D2">
        <w:rPr>
          <w:rFonts w:cs="Arial"/>
          <w:vertAlign w:val="superscript"/>
        </w:rPr>
        <w:t>3</w:t>
      </w:r>
      <w:r>
        <w:fldChar w:fldCharType="end"/>
      </w:r>
      <w:r>
        <w:t xml:space="preserve"> being shifted significantly downfield compared to the previously described value of ∂(</w:t>
      </w:r>
      <w:r>
        <w:rPr>
          <w:vertAlign w:val="superscript"/>
        </w:rPr>
        <w:t>1</w:t>
      </w:r>
      <w:r>
        <w:t>H) = -7.4 due to interaction with DMSO-d</w:t>
      </w:r>
      <w:r>
        <w:rPr>
          <w:vertAlign w:val="subscript"/>
        </w:rPr>
        <w:t>6</w:t>
      </w:r>
      <w:r>
        <w:t xml:space="preserve">. </w:t>
      </w:r>
    </w:p>
    <w:p w14:paraId="46712A8C" w14:textId="77777777" w:rsidR="00643E00" w:rsidRPr="001F3763" w:rsidRDefault="00643E00" w:rsidP="00A70315"/>
    <w:p w14:paraId="7E7A26CE" w14:textId="08386EC4" w:rsidR="001B083B" w:rsidRPr="001F3763" w:rsidRDefault="001B083B" w:rsidP="00A70315">
      <w:pPr>
        <w:rPr>
          <w:sz w:val="16"/>
          <w:szCs w:val="16"/>
        </w:rPr>
      </w:pPr>
      <w:r w:rsidRPr="001F3763">
        <w:rPr>
          <w:vertAlign w:val="superscript"/>
        </w:rPr>
        <w:t>13</w:t>
      </w:r>
      <w:r w:rsidRPr="001F3763">
        <w:t>C NMR (101 MHz, DMSO-</w:t>
      </w:r>
      <w:r w:rsidRPr="001F3763">
        <w:rPr>
          <w:i/>
          <w:iCs/>
        </w:rPr>
        <w:t>d</w:t>
      </w:r>
      <w:r w:rsidRPr="001F3763">
        <w:rPr>
          <w:vertAlign w:val="subscript"/>
        </w:rPr>
        <w:t>6</w:t>
      </w:r>
      <w:r w:rsidR="00537C01" w:rsidRPr="001F3763">
        <w:t>, r.t.</w:t>
      </w:r>
      <w:r w:rsidRPr="001F3763">
        <w:t xml:space="preserve">) δ 207.92 (d, </w:t>
      </w:r>
      <w:r w:rsidRPr="001F3763">
        <w:rPr>
          <w:i/>
          <w:iCs/>
        </w:rPr>
        <w:t>J</w:t>
      </w:r>
      <w:r w:rsidRPr="001F3763">
        <w:t xml:space="preserve"> = 15.1 Hz</w:t>
      </w:r>
      <w:r w:rsidR="009C245C" w:rsidRPr="001F3763">
        <w:t xml:space="preserve">, </w:t>
      </w:r>
      <w:r w:rsidR="009C245C" w:rsidRPr="001F3763">
        <w:rPr>
          <w:i/>
        </w:rPr>
        <w:t>C</w:t>
      </w:r>
      <w:r w:rsidR="009C245C" w:rsidRPr="001F3763">
        <w:t>O</w:t>
      </w:r>
      <w:r w:rsidRPr="001F3763">
        <w:t>), 164.41</w:t>
      </w:r>
      <w:r w:rsidR="009C245C" w:rsidRPr="001F3763">
        <w:t xml:space="preserve"> (s, py-</w:t>
      </w:r>
      <w:r w:rsidR="009C245C" w:rsidRPr="001F3763">
        <w:rPr>
          <w:i/>
        </w:rPr>
        <w:t>C</w:t>
      </w:r>
      <w:r w:rsidR="00537C01" w:rsidRPr="001F3763">
        <w:rPr>
          <w:vertAlign w:val="superscript"/>
        </w:rPr>
        <w:t>3</w:t>
      </w:r>
      <w:r w:rsidR="009C245C" w:rsidRPr="001F3763">
        <w:t>)</w:t>
      </w:r>
      <w:r w:rsidRPr="001F3763">
        <w:t>, 160.55</w:t>
      </w:r>
      <w:r w:rsidR="009C245C" w:rsidRPr="001F3763">
        <w:t xml:space="preserve"> (s, py-</w:t>
      </w:r>
      <w:r w:rsidR="009C245C" w:rsidRPr="001F3763">
        <w:rPr>
          <w:i/>
        </w:rPr>
        <w:t>C</w:t>
      </w:r>
      <w:r w:rsidR="00537C01" w:rsidRPr="001F3763">
        <w:rPr>
          <w:vertAlign w:val="superscript"/>
        </w:rPr>
        <w:t>5</w:t>
      </w:r>
      <w:r w:rsidR="009C245C" w:rsidRPr="001F3763">
        <w:t>)</w:t>
      </w:r>
      <w:r w:rsidRPr="001F3763">
        <w:t>, 138.51</w:t>
      </w:r>
      <w:r w:rsidR="009C245C" w:rsidRPr="001F3763">
        <w:t xml:space="preserve"> (s, py-</w:t>
      </w:r>
      <w:r w:rsidR="009C245C" w:rsidRPr="001F3763">
        <w:rPr>
          <w:i/>
        </w:rPr>
        <w:t>C</w:t>
      </w:r>
      <w:r w:rsidR="009C245C" w:rsidRPr="001F3763">
        <w:rPr>
          <w:vertAlign w:val="superscript"/>
        </w:rPr>
        <w:t>4</w:t>
      </w:r>
      <w:r w:rsidR="009C245C" w:rsidRPr="001F3763">
        <w:t>)</w:t>
      </w:r>
      <w:r w:rsidRPr="001F3763">
        <w:t xml:space="preserve">, 122.22 (d, </w:t>
      </w:r>
      <w:r w:rsidRPr="001F3763">
        <w:rPr>
          <w:i/>
          <w:iCs/>
        </w:rPr>
        <w:t>J</w:t>
      </w:r>
      <w:r w:rsidRPr="001F3763">
        <w:t xml:space="preserve"> = 8.1 Hz</w:t>
      </w:r>
      <w:r w:rsidR="009C245C" w:rsidRPr="001F3763">
        <w:t>, py-</w:t>
      </w:r>
      <w:r w:rsidR="009C245C" w:rsidRPr="001F3763">
        <w:rPr>
          <w:i/>
        </w:rPr>
        <w:t>C</w:t>
      </w:r>
      <w:r w:rsidR="009C245C" w:rsidRPr="001F3763">
        <w:rPr>
          <w:vertAlign w:val="superscript"/>
        </w:rPr>
        <w:t>6</w:t>
      </w:r>
      <w:r w:rsidRPr="001F3763">
        <w:t>), 120.97</w:t>
      </w:r>
      <w:r w:rsidR="00537C01" w:rsidRPr="001F3763">
        <w:t xml:space="preserve"> (s, py-</w:t>
      </w:r>
      <w:r w:rsidR="00537C01" w:rsidRPr="001F3763">
        <w:rPr>
          <w:i/>
        </w:rPr>
        <w:t>C</w:t>
      </w:r>
      <w:r w:rsidR="00537C01" w:rsidRPr="001F3763">
        <w:rPr>
          <w:vertAlign w:val="superscript"/>
        </w:rPr>
        <w:t>2</w:t>
      </w:r>
      <w:r w:rsidR="00537C01" w:rsidRPr="001F3763">
        <w:t>)</w:t>
      </w:r>
      <w:r w:rsidRPr="001F3763">
        <w:t>, 62.10</w:t>
      </w:r>
      <w:r w:rsidR="00537C01" w:rsidRPr="001F3763">
        <w:t xml:space="preserve"> (s, py-N</w:t>
      </w:r>
      <w:r w:rsidR="00537C01" w:rsidRPr="001F3763">
        <w:rPr>
          <w:i/>
        </w:rPr>
        <w:t>C</w:t>
      </w:r>
      <w:r w:rsidR="00537C01" w:rsidRPr="001F3763">
        <w:t>H</w:t>
      </w:r>
      <w:r w:rsidR="00537C01" w:rsidRPr="001F3763">
        <w:rPr>
          <w:vertAlign w:val="subscript"/>
        </w:rPr>
        <w:t>2</w:t>
      </w:r>
      <w:r w:rsidR="00537C01" w:rsidRPr="001F3763">
        <w:t xml:space="preserve">) </w:t>
      </w:r>
      <w:r w:rsidRPr="001F3763">
        <w:t>, 51.00</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44.17</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xml:space="preserve">, 37.78 (d, </w:t>
      </w:r>
      <w:r w:rsidRPr="001F3763">
        <w:rPr>
          <w:i/>
          <w:iCs/>
        </w:rPr>
        <w:t>J</w:t>
      </w:r>
      <w:r w:rsidRPr="001F3763">
        <w:t xml:space="preserve"> = 12.9 Hz</w:t>
      </w:r>
      <w:r w:rsidR="00537C01" w:rsidRPr="001F3763">
        <w:t>, P(</w:t>
      </w:r>
      <w:r w:rsidR="00537C01" w:rsidRPr="001F3763">
        <w:rPr>
          <w:i/>
        </w:rPr>
        <w:t>C</w:t>
      </w:r>
      <w:r w:rsidR="00537C01" w:rsidRPr="001F3763">
        <w:t>(CH</w:t>
      </w:r>
      <w:r w:rsidR="00537C01" w:rsidRPr="001F3763">
        <w:rPr>
          <w:vertAlign w:val="subscript"/>
        </w:rPr>
        <w:t>3</w:t>
      </w:r>
      <w:r w:rsidRPr="001F3763">
        <w:t>)</w:t>
      </w:r>
      <w:r w:rsidR="00537C01" w:rsidRPr="001F3763">
        <w:rPr>
          <w:vertAlign w:val="subscript"/>
        </w:rPr>
        <w:t>3</w:t>
      </w:r>
      <w:r w:rsidR="00537C01" w:rsidRPr="001F3763">
        <w:t>)</w:t>
      </w:r>
      <w:r w:rsidR="00537C01" w:rsidRPr="001F3763">
        <w:rPr>
          <w:vertAlign w:val="subscript"/>
        </w:rPr>
        <w:t>2</w:t>
      </w:r>
      <w:r w:rsidR="00537C01" w:rsidRPr="001F3763">
        <w:t>)</w:t>
      </w:r>
      <w:r w:rsidRPr="001F3763">
        <w:t xml:space="preserve">, 37.60 (d, </w:t>
      </w:r>
      <w:r w:rsidRPr="001F3763">
        <w:rPr>
          <w:i/>
          <w:iCs/>
        </w:rPr>
        <w:t>J</w:t>
      </w:r>
      <w:r w:rsidRPr="001F3763">
        <w:t xml:space="preserve"> = 24.8 Hz</w:t>
      </w:r>
      <w:r w:rsidR="00537C01" w:rsidRPr="001F3763">
        <w:t>, py-P</w:t>
      </w:r>
      <w:r w:rsidR="00537C01" w:rsidRPr="001F3763">
        <w:rPr>
          <w:i/>
        </w:rPr>
        <w:t>C</w:t>
      </w:r>
      <w:r w:rsidR="00537C01" w:rsidRPr="001F3763">
        <w:t>H</w:t>
      </w:r>
      <w:r w:rsidR="00537C01" w:rsidRPr="001F3763">
        <w:rPr>
          <w:vertAlign w:val="subscript"/>
        </w:rPr>
        <w:t>2</w:t>
      </w:r>
      <w:r w:rsidRPr="001F3763">
        <w:t xml:space="preserve">), 36.51 (d, </w:t>
      </w:r>
      <w:r w:rsidRPr="001F3763">
        <w:rPr>
          <w:i/>
          <w:iCs/>
        </w:rPr>
        <w:t>J</w:t>
      </w:r>
      <w:r w:rsidRPr="001F3763">
        <w:t xml:space="preserve"> = 15.0 Hz</w:t>
      </w:r>
      <w:r w:rsidR="00537C01" w:rsidRPr="001F3763">
        <w:t>, P(</w:t>
      </w:r>
      <w:r w:rsidR="00537C01" w:rsidRPr="001F3763">
        <w:rPr>
          <w:i/>
        </w:rPr>
        <w:t>C</w:t>
      </w:r>
      <w:r w:rsidR="00537C01" w:rsidRPr="001F3763">
        <w:t>(C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30.48 (d, </w:t>
      </w:r>
      <w:r w:rsidRPr="001F3763">
        <w:rPr>
          <w:i/>
          <w:iCs/>
        </w:rPr>
        <w:t>J</w:t>
      </w:r>
      <w:r w:rsidRPr="001F3763">
        <w:t xml:space="preserve"> = 3.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28.97 (d, </w:t>
      </w:r>
      <w:r w:rsidRPr="001F3763">
        <w:rPr>
          <w:i/>
          <w:iCs/>
        </w:rPr>
        <w:t>J</w:t>
      </w:r>
      <w:r w:rsidRPr="001F3763">
        <w:t xml:space="preserve"> = 2.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9.28</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w:t>
      </w:r>
      <w:r w:rsidRPr="001F3763">
        <w:t>, 8.87</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 ppm</w:t>
      </w:r>
      <w:r w:rsidRPr="001F3763">
        <w:t>.</w:t>
      </w:r>
      <w:r w:rsidR="000318D2">
        <w:t xml:space="preserve"> (see </w:t>
      </w:r>
      <w:r w:rsidR="000318D2">
        <w:fldChar w:fldCharType="begin"/>
      </w:r>
      <w:r w:rsidR="000318D2">
        <w:instrText xml:space="preserve"> REF _Ref460511873 \h </w:instrText>
      </w:r>
      <w:r w:rsidR="000318D2">
        <w:fldChar w:fldCharType="separate"/>
      </w:r>
      <w:r w:rsidR="000D6DE5">
        <w:t xml:space="preserve">Figure </w:t>
      </w:r>
      <w:r w:rsidR="000D6DE5">
        <w:rPr>
          <w:noProof/>
        </w:rPr>
        <w:t>7</w:t>
      </w:r>
      <w:r w:rsidR="000D6DE5">
        <w:noBreakHyphen/>
      </w:r>
      <w:r w:rsidR="000D6DE5">
        <w:rPr>
          <w:noProof/>
        </w:rPr>
        <w:t>4</w:t>
      </w:r>
      <w:r w:rsidR="000318D2">
        <w:fldChar w:fldCharType="end"/>
      </w:r>
      <w:r w:rsidR="000318D2">
        <w:t>)</w:t>
      </w:r>
    </w:p>
    <w:p w14:paraId="2F2FA6E5" w14:textId="77777777" w:rsidR="00643E00" w:rsidRPr="001F3763" w:rsidRDefault="00643E00" w:rsidP="00A70315">
      <w:pPr>
        <w:rPr>
          <w:sz w:val="16"/>
          <w:szCs w:val="16"/>
        </w:rPr>
      </w:pPr>
    </w:p>
    <w:p w14:paraId="522274FC" w14:textId="21353CE7" w:rsidR="001B083B" w:rsidRPr="001F3763" w:rsidRDefault="001B083B" w:rsidP="00A70315">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 DMSO-</w:t>
      </w:r>
      <w:r w:rsidRPr="001F3763">
        <w:rPr>
          <w:i/>
          <w:iCs/>
        </w:rPr>
        <w:t>d</w:t>
      </w:r>
      <w:r w:rsidRPr="001F3763">
        <w:rPr>
          <w:vertAlign w:val="subscript"/>
        </w:rPr>
        <w:t>6</w:t>
      </w:r>
      <w:r w:rsidR="00537C01" w:rsidRPr="001F3763">
        <w:t>, r.t.</w:t>
      </w:r>
      <w:r w:rsidRPr="001F3763">
        <w:t>) δ 92.56</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888 \h </w:instrText>
      </w:r>
      <w:r w:rsidR="000318D2">
        <w:fldChar w:fldCharType="separate"/>
      </w:r>
      <w:r w:rsidR="000D6DE5">
        <w:t xml:space="preserve">Figure </w:t>
      </w:r>
      <w:r w:rsidR="000D6DE5">
        <w:rPr>
          <w:noProof/>
        </w:rPr>
        <w:t>7</w:t>
      </w:r>
      <w:r w:rsidR="000D6DE5">
        <w:noBreakHyphen/>
      </w:r>
      <w:r w:rsidR="000D6DE5">
        <w:rPr>
          <w:noProof/>
        </w:rPr>
        <w:t>5</w:t>
      </w:r>
      <w:r w:rsidR="000318D2">
        <w:fldChar w:fldCharType="end"/>
      </w:r>
      <w:r w:rsidR="000318D2">
        <w:t>)</w:t>
      </w:r>
    </w:p>
    <w:p w14:paraId="0EEEC091" w14:textId="77777777" w:rsidR="001B083B" w:rsidRPr="001F3763" w:rsidRDefault="001B083B" w:rsidP="00A70315">
      <w:pPr>
        <w:rPr>
          <w:sz w:val="16"/>
          <w:szCs w:val="16"/>
        </w:rPr>
      </w:pPr>
    </w:p>
    <w:p w14:paraId="785E260E" w14:textId="7CCFD6AC" w:rsidR="001B083B" w:rsidRPr="001F3763" w:rsidRDefault="001B083B" w:rsidP="00A70315">
      <w:pPr>
        <w:rPr>
          <w:sz w:val="16"/>
          <w:szCs w:val="16"/>
        </w:rPr>
      </w:pPr>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w:t>
      </w:r>
      <w:r w:rsidR="009C245C" w:rsidRPr="001F3763">
        <w:t xml:space="preserve"> H</w:t>
      </w:r>
      <w:r w:rsidR="009C245C" w:rsidRPr="001F3763">
        <w:rPr>
          <w:vertAlign w:val="subscript"/>
        </w:rPr>
        <w:t>2</w:t>
      </w:r>
      <w:r w:rsidR="009C245C" w:rsidRPr="001F3763">
        <w:t>O</w:t>
      </w:r>
      <w:r w:rsidR="00537C01" w:rsidRPr="001F3763">
        <w:t>, r.t.</w:t>
      </w:r>
      <w:r w:rsidRPr="001F3763">
        <w:t>) δ 88.24</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903 \h </w:instrText>
      </w:r>
      <w:r w:rsidR="000318D2">
        <w:fldChar w:fldCharType="separate"/>
      </w:r>
      <w:r w:rsidR="000D6DE5">
        <w:t xml:space="preserve">Figure </w:t>
      </w:r>
      <w:r w:rsidR="000D6DE5">
        <w:rPr>
          <w:noProof/>
        </w:rPr>
        <w:t>7</w:t>
      </w:r>
      <w:r w:rsidR="000D6DE5">
        <w:noBreakHyphen/>
      </w:r>
      <w:r w:rsidR="000D6DE5">
        <w:rPr>
          <w:noProof/>
        </w:rPr>
        <w:t>2</w:t>
      </w:r>
      <w:r w:rsidR="000318D2">
        <w:fldChar w:fldCharType="end"/>
      </w:r>
      <w:r w:rsidR="000318D2">
        <w:t>)</w:t>
      </w:r>
    </w:p>
    <w:p w14:paraId="4EE6EDCE" w14:textId="77777777" w:rsidR="00643E00" w:rsidRDefault="00643E00" w:rsidP="00A70315"/>
    <w:p w14:paraId="0C3DE875" w14:textId="725CF971" w:rsidR="00643E00" w:rsidRPr="00CA244C" w:rsidRDefault="000318D2" w:rsidP="00A70315">
      <w:r>
        <w:t xml:space="preserve">IR (ATR): </w:t>
      </w:r>
      <w:r w:rsidR="00CA244C">
        <w:t>ν̃</w:t>
      </w:r>
      <w:r w:rsidR="00CA244C">
        <w:rPr>
          <w:lang w:val="el-GR"/>
        </w:rPr>
        <w:t xml:space="preserve"> =</w:t>
      </w:r>
      <w:r>
        <w:t xml:space="preserve"> </w:t>
      </w:r>
      <w:r w:rsidR="00CA244C">
        <w:t>3393br (OH), 2948m, 1917vs (CO), 1568s cm</w:t>
      </w:r>
      <w:r w:rsidR="00CA244C">
        <w:rPr>
          <w:vertAlign w:val="superscript"/>
        </w:rPr>
        <w:t>-1</w:t>
      </w:r>
      <w:r w:rsidR="00CA244C">
        <w:t xml:space="preserve">. (see </w:t>
      </w:r>
      <w:r w:rsidR="00CA244C">
        <w:fldChar w:fldCharType="begin"/>
      </w:r>
      <w:r w:rsidR="00CA244C">
        <w:instrText xml:space="preserve"> REF _Ref460513474 \h </w:instrText>
      </w:r>
      <w:r w:rsidR="00CA244C">
        <w:fldChar w:fldCharType="separate"/>
      </w:r>
      <w:r w:rsidR="000D6DE5">
        <w:t xml:space="preserve">Figure </w:t>
      </w:r>
      <w:r w:rsidR="000D6DE5">
        <w:rPr>
          <w:noProof/>
        </w:rPr>
        <w:t>8</w:t>
      </w:r>
      <w:r w:rsidR="000D6DE5">
        <w:noBreakHyphen/>
      </w:r>
      <w:r w:rsidR="000D6DE5">
        <w:rPr>
          <w:noProof/>
        </w:rPr>
        <w:t>1</w:t>
      </w:r>
      <w:r w:rsidR="00CA244C">
        <w:fldChar w:fldCharType="end"/>
      </w:r>
      <w:r w:rsidR="00CA244C">
        <w:t>)</w:t>
      </w:r>
    </w:p>
    <w:p w14:paraId="7466843D" w14:textId="77777777" w:rsidR="00C41893" w:rsidRDefault="00C41893" w:rsidP="00A70315"/>
    <w:p w14:paraId="1BEC0B67" w14:textId="141DE8FC" w:rsidR="00C41893" w:rsidRPr="00CA244C" w:rsidRDefault="00C41893" w:rsidP="00A70315">
      <w:r>
        <w:t>UV/Vis (H</w:t>
      </w:r>
      <w:r>
        <w:rPr>
          <w:vertAlign w:val="subscript"/>
        </w:rPr>
        <w:t>2</w:t>
      </w:r>
      <w:r>
        <w:t xml:space="preserve">O): </w:t>
      </w:r>
      <w:r w:rsidR="00CA244C">
        <w:rPr>
          <w:lang w:val="el-GR"/>
        </w:rPr>
        <w:t>λ</w:t>
      </w:r>
      <w:r w:rsidR="00CA244C">
        <w:rPr>
          <w:vertAlign w:val="subscript"/>
        </w:rPr>
        <w:t xml:space="preserve">abs </w:t>
      </w:r>
      <w:r w:rsidR="00CA244C">
        <w:t>(</w:t>
      </w:r>
      <w:r w:rsidR="00CA244C">
        <w:rPr>
          <w:lang w:val="el-GR"/>
        </w:rPr>
        <w:t xml:space="preserve">ε </w:t>
      </w:r>
      <w:r w:rsidR="00CA244C">
        <w:t>/ cm</w:t>
      </w:r>
      <w:r w:rsidR="00CA244C">
        <w:rPr>
          <w:vertAlign w:val="superscript"/>
        </w:rPr>
        <w:t>-1</w:t>
      </w:r>
      <w:r w:rsidR="00CA244C">
        <w:t xml:space="preserve"> M</w:t>
      </w:r>
      <w:r w:rsidR="00CA244C">
        <w:rPr>
          <w:vertAlign w:val="superscript"/>
        </w:rPr>
        <w:t>-1</w:t>
      </w:r>
      <w:r w:rsidR="00CA244C">
        <w:t>) = 370 (1630), 305 (3510).</w:t>
      </w:r>
    </w:p>
    <w:p w14:paraId="3E0B8434" w14:textId="77777777" w:rsidR="00643E00" w:rsidRDefault="00643E00" w:rsidP="00A70315"/>
    <w:p w14:paraId="5ADBA577" w14:textId="0591C8D0" w:rsidR="006F6A1B" w:rsidRDefault="00C41893" w:rsidP="00A70315">
      <w:r>
        <w:t>Elemental analysis: anal. c</w:t>
      </w:r>
      <w:r w:rsidR="0068169A">
        <w:t>alc</w:t>
      </w:r>
      <w:r>
        <w:t>.</w:t>
      </w:r>
      <w:r w:rsidR="0068169A">
        <w:t xml:space="preserve"> for C</w:t>
      </w:r>
      <w:r w:rsidR="0068169A">
        <w:rPr>
          <w:vertAlign w:val="subscript"/>
        </w:rPr>
        <w:t>20</w:t>
      </w:r>
      <w:r w:rsidR="0068169A">
        <w:t>H</w:t>
      </w:r>
      <w:r w:rsidR="0068169A">
        <w:rPr>
          <w:vertAlign w:val="subscript"/>
        </w:rPr>
        <w:t>37</w:t>
      </w:r>
      <w:r w:rsidR="0068169A">
        <w:t>N</w:t>
      </w:r>
      <w:r w:rsidR="0068169A">
        <w:rPr>
          <w:vertAlign w:val="subscript"/>
        </w:rPr>
        <w:t>2</w:t>
      </w:r>
      <w:r w:rsidR="0068169A">
        <w:t>O</w:t>
      </w:r>
      <w:r w:rsidR="0068169A">
        <w:rPr>
          <w:vertAlign w:val="subscript"/>
        </w:rPr>
        <w:t>3</w:t>
      </w:r>
      <w:r w:rsidR="0068169A">
        <w:t>PRu • 3 H</w:t>
      </w:r>
      <w:r w:rsidR="0068169A">
        <w:rPr>
          <w:vertAlign w:val="subscript"/>
        </w:rPr>
        <w:t>2</w:t>
      </w:r>
      <w:r w:rsidR="0068169A">
        <w:t>O</w:t>
      </w:r>
      <w:r>
        <w:t>: C, 44.52; H, 8.03; N, 5.19. Found: C, 44.25; H, 8.078; N, 5.002.</w:t>
      </w:r>
      <w:r w:rsidR="006F6A1B">
        <w:br w:type="page"/>
      </w:r>
    </w:p>
    <w:p w14:paraId="3767B99F" w14:textId="77777777" w:rsidR="006F6A1B" w:rsidRDefault="006F6A1B" w:rsidP="006F6A1B">
      <w:pPr>
        <w:pStyle w:val="Heading3"/>
      </w:pPr>
      <w:bookmarkStart w:id="9" w:name="_Toc461199486"/>
      <w:r>
        <w:t>Photographs Showing Synthesis and Product</w:t>
      </w:r>
      <w:bookmarkEnd w:id="9"/>
    </w:p>
    <w:p w14:paraId="2148D81D" w14:textId="77777777" w:rsidR="00160981" w:rsidRPr="00160981" w:rsidRDefault="006F6A1B" w:rsidP="00160981">
      <w:r>
        <w:rPr>
          <w:noProof/>
        </w:rPr>
        <w:drawing>
          <wp:anchor distT="0" distB="0" distL="114300" distR="114300" simplePos="0" relativeHeight="251761664" behindDoc="0" locked="0" layoutInCell="1" allowOverlap="1" wp14:anchorId="3C8CAEB0" wp14:editId="7C166F79">
            <wp:simplePos x="0" y="0"/>
            <wp:positionH relativeFrom="column">
              <wp:posOffset>2188845</wp:posOffset>
            </wp:positionH>
            <wp:positionV relativeFrom="paragraph">
              <wp:posOffset>182245</wp:posOffset>
            </wp:positionV>
            <wp:extent cx="1811655" cy="1371600"/>
            <wp:effectExtent l="0" t="0" r="0" b="0"/>
            <wp:wrapTopAndBottom/>
            <wp:docPr id="116" name="Picture 116" descr="Macintosh HD:Users:Jacob:Documents:Water_Splitting:Two_Photon_Water_Splitting:Experimental_Data:Photographs:Complex_2_in_THF_10_equiv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Macintosh HD:Users:Jacob:Documents:Water_Splitting:Two_Photon_Water_Splitting:Experimental_Data:Photographs:Complex_2_in_THF_10_equiv_H2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11655"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2688" behindDoc="0" locked="0" layoutInCell="1" allowOverlap="1" wp14:anchorId="03BF777C" wp14:editId="635793B5">
            <wp:simplePos x="0" y="0"/>
            <wp:positionH relativeFrom="column">
              <wp:posOffset>4102100</wp:posOffset>
            </wp:positionH>
            <wp:positionV relativeFrom="paragraph">
              <wp:posOffset>182245</wp:posOffset>
            </wp:positionV>
            <wp:extent cx="2070100" cy="1371600"/>
            <wp:effectExtent l="0" t="0" r="12700" b="0"/>
            <wp:wrapTopAndBottom/>
            <wp:docPr id="117" name="Picture 117" descr="Macintosh HD:Users:Jacob:Documents:Water_Splitting:Two_Photon_Water_Splitting:Experimental_Data:Photographs:N2O_Product_S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Macintosh HD:Users:Jacob:Documents:Water_Splitting:Two_Photon_Water_Splitting:Experimental_Data:Photographs:N2O_Product_Soluti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701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26B8E">
        <w:rPr>
          <w:noProof/>
        </w:rPr>
        <w:drawing>
          <wp:anchor distT="0" distB="0" distL="114300" distR="114300" simplePos="0" relativeHeight="251760640" behindDoc="0" locked="0" layoutInCell="1" allowOverlap="1" wp14:anchorId="31CA616B" wp14:editId="3C081778">
            <wp:simplePos x="0" y="0"/>
            <wp:positionH relativeFrom="column">
              <wp:posOffset>38100</wp:posOffset>
            </wp:positionH>
            <wp:positionV relativeFrom="paragraph">
              <wp:posOffset>182245</wp:posOffset>
            </wp:positionV>
            <wp:extent cx="2019300" cy="1371600"/>
            <wp:effectExtent l="0" t="0" r="12700" b="0"/>
            <wp:wrapTopAndBottom/>
            <wp:docPr id="115" name="Picture 115" descr="Macintosh HD:Users:Jacob:Documents:Water_Splitting:Two_Photon_Water_Splitting:Experimental_Data:Photographs:Complex_3_in_TH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Macintosh HD:Users:Jacob:Documents:Water_Splitting:Two_Photon_Water_Splitting:Experimental_Data:Photographs:Complex_3_in_THF.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930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9791BA" w14:textId="77777777" w:rsidR="006F6A1B" w:rsidRDefault="006F6A1B" w:rsidP="00526B8E">
      <w:pPr>
        <w:pStyle w:val="Caption"/>
      </w:pPr>
    </w:p>
    <w:p w14:paraId="0BBE4119" w14:textId="79E4ED15" w:rsidR="00651620" w:rsidRDefault="00526B8E" w:rsidP="00526B8E">
      <w:pPr>
        <w:pStyle w:val="Caption"/>
      </w:pPr>
      <w:bookmarkStart w:id="10" w:name="_Ref460510464"/>
      <w:bookmarkStart w:id="11" w:name="_Toc461199561"/>
      <w:r>
        <w:t xml:space="preserve">Figure </w:t>
      </w:r>
      <w:fldSimple w:instr=" STYLEREF 1 \s ">
        <w:r w:rsidR="000D6DE5">
          <w:rPr>
            <w:noProof/>
          </w:rPr>
          <w:t>3</w:t>
        </w:r>
      </w:fldSimple>
      <w:r w:rsidR="003027B0">
        <w:noBreakHyphen/>
      </w:r>
      <w:fldSimple w:instr=" SEQ Figure \* ARABIC \s 1 ">
        <w:r w:rsidR="000D6DE5">
          <w:rPr>
            <w:noProof/>
          </w:rPr>
          <w:t>1</w:t>
        </w:r>
      </w:fldSimple>
      <w:bookmarkEnd w:id="10"/>
      <w:r>
        <w:t xml:space="preserve"> Photographs of synthesis stages during preparation of complex 3</w:t>
      </w:r>
      <w:bookmarkEnd w:id="11"/>
    </w:p>
    <w:p w14:paraId="1CD41C3A" w14:textId="77777777" w:rsidR="00526B8E" w:rsidRDefault="00526B8E" w:rsidP="00F30CFB">
      <w:pPr>
        <w:pStyle w:val="CaptionText"/>
      </w:pPr>
      <w:r>
        <w:t>Left: Solution of [Ru(PNN*)(CO)H] in THF (dark red solution).</w:t>
      </w:r>
    </w:p>
    <w:p w14:paraId="104B93C3" w14:textId="77777777" w:rsidR="00526B8E" w:rsidRDefault="00526B8E" w:rsidP="00F30CFB">
      <w:pPr>
        <w:pStyle w:val="CaptionText"/>
      </w:pPr>
      <w:r>
        <w:t>Middle: Solution on the left after addition of 10 equivalents of H</w:t>
      </w:r>
      <w:r>
        <w:rPr>
          <w:vertAlign w:val="subscript"/>
        </w:rPr>
        <w:t>2</w:t>
      </w:r>
      <w:r>
        <w:t xml:space="preserve">O, forming complex </w:t>
      </w:r>
      <w:r>
        <w:rPr>
          <w:b/>
        </w:rPr>
        <w:t xml:space="preserve">2-trans </w:t>
      </w:r>
      <w:r>
        <w:t>(dark yellow/orange solution).</w:t>
      </w:r>
    </w:p>
    <w:p w14:paraId="3E705AFF" w14:textId="77777777" w:rsidR="00526B8E" w:rsidRDefault="00526B8E" w:rsidP="00F30CFB">
      <w:pPr>
        <w:pStyle w:val="CaptionText"/>
      </w:pPr>
      <w:r>
        <w:t>Right: Solution in the middle after reaction with N</w:t>
      </w:r>
      <w:r>
        <w:rPr>
          <w:vertAlign w:val="subscript"/>
        </w:rPr>
        <w:t>2</w:t>
      </w:r>
      <w:r>
        <w:t xml:space="preserve">O for 22h (dark green solution). </w:t>
      </w:r>
    </w:p>
    <w:p w14:paraId="775FBED7" w14:textId="77777777" w:rsidR="00526B8E" w:rsidRDefault="00526B8E" w:rsidP="00526B8E">
      <w:r>
        <w:rPr>
          <w:noProof/>
        </w:rPr>
        <w:drawing>
          <wp:anchor distT="0" distB="0" distL="114300" distR="114300" simplePos="0" relativeHeight="251763712" behindDoc="0" locked="0" layoutInCell="1" allowOverlap="1" wp14:anchorId="1D792904" wp14:editId="4C2750CD">
            <wp:simplePos x="0" y="0"/>
            <wp:positionH relativeFrom="column">
              <wp:posOffset>0</wp:posOffset>
            </wp:positionH>
            <wp:positionV relativeFrom="paragraph">
              <wp:posOffset>137795</wp:posOffset>
            </wp:positionV>
            <wp:extent cx="6182995" cy="4637405"/>
            <wp:effectExtent l="0" t="0" r="0" b="10795"/>
            <wp:wrapTopAndBottom/>
            <wp:docPr id="118" name="Picture 118" descr="Macintosh HD:Users:Jacob:Documents:Water_Splitting:Two_Photon_Water_Splitting:Experimental_Data:Photographs:N2O_Reac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Macintosh HD:Users:Jacob:Documents:Water_Splitting:Two_Photon_Water_Splitting:Experimental_Data:Photographs:N2O_Reaction_Set_U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2995" cy="4637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92A4E" w14:textId="1DEE913B" w:rsidR="00526B8E" w:rsidRDefault="00526B8E" w:rsidP="00526B8E">
      <w:pPr>
        <w:pStyle w:val="Caption"/>
      </w:pPr>
      <w:bookmarkStart w:id="12" w:name="_Ref460510899"/>
      <w:bookmarkStart w:id="13" w:name="_Toc461199562"/>
      <w:r>
        <w:t xml:space="preserve">Figure </w:t>
      </w:r>
      <w:fldSimple w:instr=" STYLEREF 1 \s ">
        <w:r w:rsidR="000D6DE5">
          <w:rPr>
            <w:noProof/>
          </w:rPr>
          <w:t>3</w:t>
        </w:r>
      </w:fldSimple>
      <w:r w:rsidR="003027B0">
        <w:noBreakHyphen/>
      </w:r>
      <w:fldSimple w:instr=" SEQ Figure \* ARABIC \s 1 ">
        <w:r w:rsidR="000D6DE5">
          <w:rPr>
            <w:noProof/>
          </w:rPr>
          <w:t>2</w:t>
        </w:r>
      </w:fldSimple>
      <w:bookmarkEnd w:id="12"/>
      <w:r>
        <w:t xml:space="preserve"> Reaction set-up for reaction of 2-trans with N</w:t>
      </w:r>
      <w:r>
        <w:rPr>
          <w:vertAlign w:val="subscript"/>
        </w:rPr>
        <w:t>2</w:t>
      </w:r>
      <w:r>
        <w:t>O</w:t>
      </w:r>
      <w:bookmarkEnd w:id="13"/>
    </w:p>
    <w:p w14:paraId="5948B0E6" w14:textId="77777777" w:rsidR="00526B8E" w:rsidRPr="006F6A1B" w:rsidRDefault="006F6A1B" w:rsidP="00F30CFB">
      <w:pPr>
        <w:pStyle w:val="CaptionText"/>
      </w:pPr>
      <w:r>
        <w:t>From right to left: N</w:t>
      </w:r>
      <w:r>
        <w:rPr>
          <w:vertAlign w:val="subscript"/>
        </w:rPr>
        <w:t>2</w:t>
      </w:r>
      <w:r>
        <w:t xml:space="preserve">O gas tank (right bottom) is connected to a T-piece (right), which leads to the Schlenk line (top connection) and to a Schlenk flask (top middle). This Schlenk flask is topped with a rubber septum containing a cannula (top), which leads into the main reaction flask (containing </w:t>
      </w:r>
      <w:r>
        <w:rPr>
          <w:b/>
        </w:rPr>
        <w:t>2-trans</w:t>
      </w:r>
      <w:r>
        <w:t xml:space="preserve">) through a septum (red cap) and a valve. The main reaction flask is connected to a second T-piece valve (left), which leads to the Schlenk line (bottom) and to a separate bubble counter (left). Background is blurred to highlight the reaction assembly. </w:t>
      </w:r>
    </w:p>
    <w:p w14:paraId="54B75B18" w14:textId="77777777" w:rsidR="006F6A1B" w:rsidRDefault="006F6A1B">
      <w:r>
        <w:br w:type="page"/>
      </w:r>
    </w:p>
    <w:p w14:paraId="192E8502" w14:textId="77777777" w:rsidR="00526B8E" w:rsidRDefault="006F6A1B" w:rsidP="0012619B">
      <w:r>
        <w:rPr>
          <w:noProof/>
        </w:rPr>
        <w:drawing>
          <wp:anchor distT="0" distB="0" distL="114300" distR="114300" simplePos="0" relativeHeight="251765760" behindDoc="0" locked="0" layoutInCell="1" allowOverlap="1" wp14:anchorId="1B5393DA" wp14:editId="705BE1B1">
            <wp:simplePos x="0" y="0"/>
            <wp:positionH relativeFrom="column">
              <wp:posOffset>4236085</wp:posOffset>
            </wp:positionH>
            <wp:positionV relativeFrom="paragraph">
              <wp:posOffset>0</wp:posOffset>
            </wp:positionV>
            <wp:extent cx="1707515" cy="3086100"/>
            <wp:effectExtent l="0" t="0" r="0" b="12700"/>
            <wp:wrapTopAndBottom/>
            <wp:docPr id="120" name="Picture 120" descr="Macintosh HD:Users:Jacob:Documents:Water_Splitting:Two_Photon_Water_Splitting:Experimental_Data:Photographs:Complex_1_in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Macintosh HD:Users:Jacob:Documents:Water_Splitting:Two_Photon_Water_Splitting:Experimental_Data:Photographs:Complex_1_in_H2O.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07515" cy="3086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4736" behindDoc="0" locked="0" layoutInCell="1" allowOverlap="1" wp14:anchorId="0FEE38CB" wp14:editId="41057007">
            <wp:simplePos x="0" y="0"/>
            <wp:positionH relativeFrom="column">
              <wp:posOffset>127000</wp:posOffset>
            </wp:positionH>
            <wp:positionV relativeFrom="paragraph">
              <wp:posOffset>0</wp:posOffset>
            </wp:positionV>
            <wp:extent cx="3759200" cy="2400300"/>
            <wp:effectExtent l="0" t="0" r="0" b="12700"/>
            <wp:wrapTopAndBottom/>
            <wp:docPr id="119" name="Picture 119" descr="Macintosh HD:Users:Jacob:Documents:Water_Splitting:Two_Photon_Water_Splitting:Experimental_Data:Photographs:Complex_1_Solid_St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Macintosh HD:Users:Jacob:Documents:Water_Splitting:Two_Photon_Water_Splitting:Experimental_Data:Photographs:Complex_1_Solid_Stat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920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156AC" w14:textId="27040CA8" w:rsidR="006F6A1B" w:rsidRDefault="006F6A1B" w:rsidP="006F6A1B">
      <w:pPr>
        <w:pStyle w:val="Caption"/>
      </w:pPr>
      <w:bookmarkStart w:id="14" w:name="_Ref460511356"/>
      <w:bookmarkStart w:id="15" w:name="_Toc461199563"/>
      <w:r>
        <w:t xml:space="preserve">Figure </w:t>
      </w:r>
      <w:fldSimple w:instr=" STYLEREF 1 \s ">
        <w:r w:rsidR="000D6DE5">
          <w:rPr>
            <w:noProof/>
          </w:rPr>
          <w:t>3</w:t>
        </w:r>
      </w:fldSimple>
      <w:r w:rsidR="003027B0">
        <w:noBreakHyphen/>
      </w:r>
      <w:fldSimple w:instr=" SEQ Figure \* ARABIC \s 1 ">
        <w:r w:rsidR="000D6DE5">
          <w:rPr>
            <w:noProof/>
          </w:rPr>
          <w:t>3</w:t>
        </w:r>
      </w:fldSimple>
      <w:bookmarkEnd w:id="14"/>
      <w:r>
        <w:t xml:space="preserve"> Complex 1 as a solid (left) and </w:t>
      </w:r>
      <w:r w:rsidR="00BB0692">
        <w:t xml:space="preserve">in </w:t>
      </w:r>
      <w:r>
        <w:t>aqueous solution (right)</w:t>
      </w:r>
      <w:bookmarkEnd w:id="15"/>
    </w:p>
    <w:p w14:paraId="3656E01F" w14:textId="77777777" w:rsidR="006F6A1B" w:rsidRDefault="006F6A1B" w:rsidP="0012619B"/>
    <w:p w14:paraId="21A38B9D" w14:textId="77777777" w:rsidR="000C700E" w:rsidRDefault="000C700E" w:rsidP="0012619B"/>
    <w:p w14:paraId="3DE0E4B9" w14:textId="77777777" w:rsidR="006F6A1B" w:rsidRDefault="006F6A1B" w:rsidP="0012619B"/>
    <w:p w14:paraId="1D66E13F" w14:textId="678B74EC" w:rsidR="000C700E" w:rsidRDefault="000C700E" w:rsidP="000C700E">
      <w:pPr>
        <w:pStyle w:val="Heading3"/>
      </w:pPr>
      <w:bookmarkStart w:id="16" w:name="_Toc461199487"/>
      <w:r>
        <w:t xml:space="preserve">Synthesis </w:t>
      </w:r>
      <w:r w:rsidR="003B7F4A">
        <w:t>using Ag</w:t>
      </w:r>
      <w:r w:rsidR="003B7F4A">
        <w:rPr>
          <w:vertAlign w:val="subscript"/>
        </w:rPr>
        <w:t>2</w:t>
      </w:r>
      <w:r w:rsidR="003B7F4A">
        <w:t>O</w:t>
      </w:r>
      <w:bookmarkEnd w:id="16"/>
    </w:p>
    <w:p w14:paraId="01B53CC1" w14:textId="77777777" w:rsidR="000C700E" w:rsidRDefault="000C700E" w:rsidP="000C700E"/>
    <w:p w14:paraId="1090E4BB" w14:textId="34F2601A" w:rsidR="000C700E" w:rsidRDefault="008F701A" w:rsidP="008C7CA6">
      <w:r>
        <w:t>(PNN)RuCl</w:t>
      </w:r>
      <w:r>
        <w:rPr>
          <w:vertAlign w:val="subscript"/>
        </w:rPr>
        <w:t>2</w:t>
      </w:r>
      <w:r>
        <w:t>(CO) (66 mg, 0.126 mmol</w:t>
      </w:r>
      <w:r w:rsidR="008C7CA6">
        <w:t>, mixture of cis and trans isomers</w:t>
      </w:r>
      <w:r>
        <w:t>) and Ag</w:t>
      </w:r>
      <w:r>
        <w:rPr>
          <w:vertAlign w:val="subscript"/>
        </w:rPr>
        <w:t>2</w:t>
      </w:r>
      <w:r>
        <w:t>O (179 mg, 0.772 mmol) were place in a Schlenk flask along with 4.5 ml of acetone and 0.6 ml of H</w:t>
      </w:r>
      <w:r>
        <w:rPr>
          <w:vertAlign w:val="subscript"/>
        </w:rPr>
        <w:t>2</w:t>
      </w:r>
      <w:r>
        <w:t>O, yielding a dark yellow suspension. The suspension was stirred for 2 h in the dark, after which it was filtered into a separate Schlenk flask, yielding a dark yellow solution. Subsequently, all volatiles were removed under vacuum and the dark yellow residue was redissolved in 2.1 ml THF, yielding a dark yellow solution with some insoluble material. The insoluble materials were removed via filtration, an</w:t>
      </w:r>
      <w:r w:rsidR="008C7CA6">
        <w:t>d</w:t>
      </w:r>
      <w:r>
        <w:t xml:space="preserve"> 18 ml Et</w:t>
      </w:r>
      <w:r>
        <w:rPr>
          <w:vertAlign w:val="subscript"/>
        </w:rPr>
        <w:t>2</w:t>
      </w:r>
      <w:r>
        <w:t>O were added to the dark yellow THF solution to precipitate the product</w:t>
      </w:r>
      <w:r w:rsidR="008C7CA6">
        <w:t>. The solid was filtered off,</w:t>
      </w:r>
      <w:r>
        <w:t xml:space="preserve"> washed three times with </w:t>
      </w:r>
      <w:r w:rsidR="008C7CA6">
        <w:t>1 ml Et</w:t>
      </w:r>
      <w:r w:rsidR="008C7CA6">
        <w:rPr>
          <w:vertAlign w:val="subscript"/>
        </w:rPr>
        <w:t>2</w:t>
      </w:r>
      <w:r w:rsidR="008C7CA6">
        <w:t>O each and dried under vacuum, yielding a yellow solid.</w:t>
      </w:r>
    </w:p>
    <w:p w14:paraId="3A76BAE6" w14:textId="77777777" w:rsidR="008C7CA6" w:rsidRDefault="008C7CA6" w:rsidP="008C7CA6"/>
    <w:p w14:paraId="5247749E" w14:textId="7F9EF1D8" w:rsidR="008C7CA6" w:rsidRDefault="008C7CA6" w:rsidP="008C7CA6">
      <w:r>
        <w:t xml:space="preserve">While this synthesis procedure does yield complex </w:t>
      </w:r>
      <w:r>
        <w:rPr>
          <w:b/>
        </w:rPr>
        <w:t>1</w:t>
      </w:r>
      <w:r>
        <w:t xml:space="preserve"> (see </w:t>
      </w:r>
      <w:r>
        <w:fldChar w:fldCharType="begin"/>
      </w:r>
      <w:r>
        <w:instrText xml:space="preserve"> REF _Ref460587485 \h </w:instrText>
      </w:r>
      <w:r>
        <w:fldChar w:fldCharType="separate"/>
      </w:r>
      <w:r w:rsidR="000D6DE5">
        <w:t xml:space="preserve">Figure </w:t>
      </w:r>
      <w:r w:rsidR="000D6DE5">
        <w:rPr>
          <w:noProof/>
        </w:rPr>
        <w:t>7</w:t>
      </w:r>
      <w:r w:rsidR="000D6DE5">
        <w:noBreakHyphen/>
      </w:r>
      <w:r w:rsidR="000D6DE5">
        <w:rPr>
          <w:noProof/>
        </w:rPr>
        <w:t>6</w:t>
      </w:r>
      <w:r>
        <w:fldChar w:fldCharType="end"/>
      </w:r>
      <w:r>
        <w:t xml:space="preserve"> and </w:t>
      </w:r>
      <w:r>
        <w:fldChar w:fldCharType="begin"/>
      </w:r>
      <w:r>
        <w:instrText xml:space="preserve"> REF _Ref460587496 \h </w:instrText>
      </w:r>
      <w:r>
        <w:fldChar w:fldCharType="separate"/>
      </w:r>
      <w:r w:rsidR="000D6DE5">
        <w:t xml:space="preserve">Figure </w:t>
      </w:r>
      <w:r w:rsidR="000D6DE5">
        <w:rPr>
          <w:noProof/>
        </w:rPr>
        <w:t>7</w:t>
      </w:r>
      <w:r w:rsidR="000D6DE5">
        <w:noBreakHyphen/>
      </w:r>
      <w:r w:rsidR="000D6DE5">
        <w:rPr>
          <w:noProof/>
        </w:rPr>
        <w:t>7</w:t>
      </w:r>
      <w:r>
        <w:fldChar w:fldCharType="end"/>
      </w:r>
      <w:r>
        <w:t xml:space="preserve"> for NMR spectra of the product), the obtained product is less pure than the one obtained via the N</w:t>
      </w:r>
      <w:r>
        <w:rPr>
          <w:vertAlign w:val="subscript"/>
        </w:rPr>
        <w:t>2</w:t>
      </w:r>
      <w:r>
        <w:t>O synthesis route. The main impurity can be observed at ∂(</w:t>
      </w:r>
      <w:r>
        <w:rPr>
          <w:vertAlign w:val="superscript"/>
        </w:rPr>
        <w:t>31</w:t>
      </w:r>
      <w:r>
        <w:t>P) = 55.12 ppm, which might be attributed to an alkyl phosphinic acid resulting from ligand oxidation by Ag</w:t>
      </w:r>
      <w:r>
        <w:rPr>
          <w:vertAlign w:val="subscript"/>
        </w:rPr>
        <w:t>2</w:t>
      </w:r>
      <w:r>
        <w:t>O. Due to the less pure nature of the product, the N</w:t>
      </w:r>
      <w:r>
        <w:rPr>
          <w:vertAlign w:val="subscript"/>
        </w:rPr>
        <w:t>2</w:t>
      </w:r>
      <w:r>
        <w:t>O synthesis route was the preferred one. However, further improvements to this silver based synthesis route might offer a more simple and general access to ruthenium dihydroxo complexes.</w:t>
      </w:r>
    </w:p>
    <w:p w14:paraId="36240149" w14:textId="77777777" w:rsidR="008C7CA6" w:rsidRDefault="008C7CA6" w:rsidP="000C700E"/>
    <w:p w14:paraId="51609EB9" w14:textId="77777777" w:rsidR="008C7CA6" w:rsidRPr="008C7CA6" w:rsidRDefault="008C7CA6" w:rsidP="000C700E"/>
    <w:p w14:paraId="0EDBFC31" w14:textId="52A763DE" w:rsidR="000C700E" w:rsidRDefault="00B00FC1" w:rsidP="00B00FC1">
      <w:pPr>
        <w:pStyle w:val="Heading3"/>
      </w:pPr>
      <w:bookmarkStart w:id="17" w:name="_Ref460589301"/>
      <w:bookmarkStart w:id="18" w:name="_Toc461199488"/>
      <w:r>
        <w:t>Synthesis via Reflux of 2-trans</w:t>
      </w:r>
      <w:bookmarkEnd w:id="17"/>
      <w:bookmarkEnd w:id="18"/>
    </w:p>
    <w:p w14:paraId="051D5DE2" w14:textId="77777777" w:rsidR="00B00FC1" w:rsidRDefault="00B00FC1" w:rsidP="00B00FC1"/>
    <w:p w14:paraId="63AA9355" w14:textId="77777777" w:rsidR="00EF2FB1" w:rsidRDefault="00B00FC1" w:rsidP="00E179C2">
      <w:r>
        <w:t xml:space="preserve">This is a modified version of the previously described procedure for the synthesis of </w:t>
      </w:r>
      <w:r>
        <w:rPr>
          <w:b/>
        </w:rPr>
        <w:t>1</w:t>
      </w:r>
      <w:r>
        <w:t xml:space="preserve"> via reflux of </w:t>
      </w:r>
      <w:r>
        <w:rPr>
          <w:b/>
        </w:rPr>
        <w:t>2-trans</w:t>
      </w:r>
      <w:r>
        <w:t>.</w:t>
      </w:r>
      <w:r>
        <w:fldChar w:fldCharType="begin"/>
      </w:r>
      <w:r>
        <w:instrText xml:space="preserve"> ADDIN ZOTERO_ITEM CSL_CITATION {"citationID":"gvlMKQkW","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00FC1">
        <w:rPr>
          <w:rFonts w:cs="Arial"/>
          <w:vertAlign w:val="superscript"/>
        </w:rPr>
        <w:t>2</w:t>
      </w:r>
      <w:r>
        <w:fldChar w:fldCharType="end"/>
      </w:r>
      <w:r>
        <w:t xml:space="preserve"> </w:t>
      </w:r>
    </w:p>
    <w:p w14:paraId="1C1B0E4B" w14:textId="77777777" w:rsidR="00EF2FB1" w:rsidRDefault="00EF2FB1" w:rsidP="00E179C2"/>
    <w:p w14:paraId="602E4714" w14:textId="21E2FD45" w:rsidR="00E179C2" w:rsidRDefault="00B00FC1" w:rsidP="00E179C2">
      <w:r>
        <w:t xml:space="preserve">(PNN*)Ru(CO)H was synthesized as described in </w:t>
      </w:r>
      <w:r>
        <w:fldChar w:fldCharType="begin"/>
      </w:r>
      <w:r>
        <w:instrText xml:space="preserve"> REF _Ref460588368 \r \h </w:instrText>
      </w:r>
      <w:r>
        <w:fldChar w:fldCharType="separate"/>
      </w:r>
      <w:r w:rsidR="000D6DE5">
        <w:t>3.1.1</w:t>
      </w:r>
      <w:r>
        <w:fldChar w:fldCharType="end"/>
      </w:r>
      <w:r>
        <w:t>, using 53 mg (0.109 mmol) of (PNN)RuCl(CO)H. To the Schlenk containing (PNN*)Ru(CO)H, 2.5 ml of H</w:t>
      </w:r>
      <w:r>
        <w:rPr>
          <w:vertAlign w:val="subscript"/>
        </w:rPr>
        <w:t>2</w:t>
      </w:r>
      <w:r>
        <w:t>O were added, yielding a clear, light yellow solution</w:t>
      </w:r>
      <w:r w:rsidR="00E179C2">
        <w:t xml:space="preserve"> of </w:t>
      </w:r>
      <w:r w:rsidR="00E179C2">
        <w:rPr>
          <w:b/>
        </w:rPr>
        <w:t>2-trans</w:t>
      </w:r>
      <w:r>
        <w:t>.</w:t>
      </w:r>
    </w:p>
    <w:p w14:paraId="5F7BF5BB" w14:textId="7278C997" w:rsidR="00E179C2" w:rsidRDefault="00B00FC1" w:rsidP="00E179C2">
      <w:r>
        <w:t xml:space="preserve">The solution was then refluxed for three days, during which </w:t>
      </w:r>
      <w:r w:rsidR="00E179C2">
        <w:t>time the color of the solution changed to dark red/orange and a small amount of black, insoluble material formed.</w:t>
      </w:r>
    </w:p>
    <w:p w14:paraId="54BE9628" w14:textId="66AFDD4F" w:rsidR="00E179C2" w:rsidRDefault="00E179C2" w:rsidP="00E179C2"/>
    <w:p w14:paraId="70F8869F" w14:textId="060B68B7" w:rsidR="00E179C2" w:rsidRDefault="00E179C2" w:rsidP="00E179C2">
      <w:r>
        <w:t xml:space="preserve">At the end of the reaction time, the solution was cooled to room temperature and analyzed using NMR spectroscopy (see </w:t>
      </w:r>
      <w:r>
        <w:fldChar w:fldCharType="begin"/>
      </w:r>
      <w:r>
        <w:instrText xml:space="preserve"> REF _Ref460588788 \h </w:instrText>
      </w:r>
      <w:r>
        <w:fldChar w:fldCharType="separate"/>
      </w:r>
      <w:r w:rsidR="000D6DE5">
        <w:t xml:space="preserve">Figure </w:t>
      </w:r>
      <w:r w:rsidR="000D6DE5">
        <w:rPr>
          <w:noProof/>
        </w:rPr>
        <w:t>7</w:t>
      </w:r>
      <w:r w:rsidR="000D6DE5">
        <w:noBreakHyphen/>
      </w:r>
      <w:r w:rsidR="000D6DE5">
        <w:rPr>
          <w:noProof/>
        </w:rPr>
        <w:t>8</w:t>
      </w:r>
      <w:r>
        <w:fldChar w:fldCharType="end"/>
      </w:r>
      <w:r>
        <w:t xml:space="preserve"> and </w:t>
      </w:r>
      <w:r>
        <w:fldChar w:fldCharType="begin"/>
      </w:r>
      <w:r>
        <w:instrText xml:space="preserve"> REF _Ref460588800 \h </w:instrText>
      </w:r>
      <w:r>
        <w:fldChar w:fldCharType="separate"/>
      </w:r>
      <w:r w:rsidR="000D6DE5">
        <w:t xml:space="preserve">Figure </w:t>
      </w:r>
      <w:r w:rsidR="000D6DE5">
        <w:rPr>
          <w:noProof/>
        </w:rPr>
        <w:t>7</w:t>
      </w:r>
      <w:r w:rsidR="000D6DE5">
        <w:noBreakHyphen/>
      </w:r>
      <w:r w:rsidR="000D6DE5">
        <w:rPr>
          <w:noProof/>
        </w:rPr>
        <w:t>9</w:t>
      </w:r>
      <w:r>
        <w:fldChar w:fldCharType="end"/>
      </w:r>
      <w:r>
        <w:t xml:space="preserve">), showing formation of </w:t>
      </w:r>
      <w:r>
        <w:rPr>
          <w:b/>
        </w:rPr>
        <w:t>1</w:t>
      </w:r>
      <w:r>
        <w:t xml:space="preserve"> along with unreacted </w:t>
      </w:r>
      <w:r>
        <w:rPr>
          <w:b/>
        </w:rPr>
        <w:t>2-trans</w:t>
      </w:r>
      <w:r>
        <w:t xml:space="preserve"> and other, unidentified reaction products. The obtained product was not isolated.</w:t>
      </w:r>
    </w:p>
    <w:p w14:paraId="0951730F" w14:textId="77777777" w:rsidR="00E179C2" w:rsidRDefault="00E179C2" w:rsidP="00E179C2"/>
    <w:p w14:paraId="6553A290" w14:textId="55DD4502" w:rsidR="00E179C2" w:rsidRDefault="00E179C2" w:rsidP="00E179C2">
      <w:pPr>
        <w:pStyle w:val="Heading2"/>
      </w:pPr>
      <w:bookmarkStart w:id="19" w:name="_Toc461199489"/>
      <w:r>
        <w:t>Synthesis of Complex 2-trans</w:t>
      </w:r>
      <w:bookmarkEnd w:id="19"/>
    </w:p>
    <w:p w14:paraId="42825FEC" w14:textId="779AF1B5" w:rsidR="00E179C2" w:rsidRDefault="00E179C2" w:rsidP="002B5494">
      <w:pPr>
        <w:pStyle w:val="Heading3"/>
      </w:pPr>
      <w:bookmarkStart w:id="20" w:name="_Toc461199490"/>
      <w:r>
        <w:t>Synthesis in H</w:t>
      </w:r>
      <w:r>
        <w:rPr>
          <w:vertAlign w:val="subscript"/>
        </w:rPr>
        <w:t>2</w:t>
      </w:r>
      <w:r>
        <w:t>O</w:t>
      </w:r>
      <w:bookmarkEnd w:id="20"/>
    </w:p>
    <w:p w14:paraId="67DBD583" w14:textId="77777777" w:rsidR="00E179C2" w:rsidRDefault="00E179C2" w:rsidP="002B5494"/>
    <w:p w14:paraId="0E3794E8" w14:textId="22E4C06C" w:rsidR="00E179C2" w:rsidRDefault="00BB2E43" w:rsidP="002B5494">
      <w:r>
        <w:t xml:space="preserve">Complex </w:t>
      </w:r>
      <w:r>
        <w:rPr>
          <w:b/>
        </w:rPr>
        <w:t>2-trans</w:t>
      </w:r>
      <w:r>
        <w:t xml:space="preserve"> was synthesized in H</w:t>
      </w:r>
      <w:r>
        <w:rPr>
          <w:vertAlign w:val="subscript"/>
        </w:rPr>
        <w:t>2</w:t>
      </w:r>
      <w:r>
        <w:t xml:space="preserve">O as described in </w:t>
      </w:r>
      <w:r>
        <w:fldChar w:fldCharType="begin"/>
      </w:r>
      <w:r>
        <w:instrText xml:space="preserve"> REF _Ref460589301 \r \h </w:instrText>
      </w:r>
      <w:r>
        <w:fldChar w:fldCharType="separate"/>
      </w:r>
      <w:r w:rsidR="000D6DE5">
        <w:t>3.1.4</w:t>
      </w:r>
      <w:r>
        <w:fldChar w:fldCharType="end"/>
      </w:r>
      <w:r>
        <w:t xml:space="preserve">, yielding a clear, light yellow solution. The obtained product was analyzed using NMR spectroscopy (see </w:t>
      </w:r>
      <w:r>
        <w:fldChar w:fldCharType="begin"/>
      </w:r>
      <w:r>
        <w:instrText xml:space="preserve"> REF _Ref460589354 \h </w:instrText>
      </w:r>
      <w:r>
        <w:fldChar w:fldCharType="separate"/>
      </w:r>
      <w:r w:rsidR="000D6DE5">
        <w:t xml:space="preserve">Figure </w:t>
      </w:r>
      <w:r w:rsidR="000D6DE5">
        <w:rPr>
          <w:noProof/>
        </w:rPr>
        <w:t>7</w:t>
      </w:r>
      <w:r w:rsidR="000D6DE5">
        <w:noBreakHyphen/>
      </w:r>
      <w:r w:rsidR="000D6DE5">
        <w:rPr>
          <w:noProof/>
        </w:rPr>
        <w:t>10</w:t>
      </w:r>
      <w:r>
        <w:fldChar w:fldCharType="end"/>
      </w:r>
      <w:r>
        <w:t xml:space="preserve"> and </w:t>
      </w:r>
      <w:r>
        <w:fldChar w:fldCharType="begin"/>
      </w:r>
      <w:r>
        <w:instrText xml:space="preserve"> REF _Ref460589361 \h </w:instrText>
      </w:r>
      <w:r>
        <w:fldChar w:fldCharType="separate"/>
      </w:r>
      <w:r w:rsidR="000D6DE5">
        <w:t xml:space="preserve">Figure </w:t>
      </w:r>
      <w:r w:rsidR="000D6DE5">
        <w:rPr>
          <w:noProof/>
        </w:rPr>
        <w:t>7</w:t>
      </w:r>
      <w:r w:rsidR="000D6DE5">
        <w:noBreakHyphen/>
      </w:r>
      <w:r w:rsidR="000D6DE5">
        <w:rPr>
          <w:noProof/>
        </w:rPr>
        <w:t>11</w:t>
      </w:r>
      <w:r>
        <w:fldChar w:fldCharType="end"/>
      </w:r>
      <w:r>
        <w:t>) and was not isolated. Obtained NMR data was consistent with the previously described.</w:t>
      </w:r>
      <w:r>
        <w:fldChar w:fldCharType="begin"/>
      </w:r>
      <w:r>
        <w:instrText xml:space="preserve"> ADDIN ZOTERO_ITEM CSL_CITATION {"citationID":"meHjvytj","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B2E43">
        <w:rPr>
          <w:rFonts w:cs="Arial"/>
          <w:vertAlign w:val="superscript"/>
        </w:rPr>
        <w:t>2</w:t>
      </w:r>
      <w:r>
        <w:fldChar w:fldCharType="end"/>
      </w:r>
      <w:r>
        <w:t xml:space="preserve"> </w:t>
      </w:r>
    </w:p>
    <w:p w14:paraId="3CB6AD80" w14:textId="77777777" w:rsidR="00BB2E43" w:rsidRDefault="00BB2E43" w:rsidP="002B5494"/>
    <w:p w14:paraId="472ADF2A" w14:textId="33CBB65B" w:rsidR="00BB2E43" w:rsidRDefault="00BB2E43" w:rsidP="002B5494">
      <w:pPr>
        <w:pStyle w:val="Heading3"/>
      </w:pPr>
      <w:bookmarkStart w:id="21" w:name="_Toc461199491"/>
      <w:r>
        <w:t>Crystallization of 2-trans</w:t>
      </w:r>
      <w:bookmarkEnd w:id="21"/>
    </w:p>
    <w:p w14:paraId="52C03C07" w14:textId="77777777" w:rsidR="00BB2E43" w:rsidRDefault="00BB2E43" w:rsidP="002B5494"/>
    <w:p w14:paraId="291F846C" w14:textId="7B56DBF1" w:rsidR="00BB2E43" w:rsidRDefault="00274A16" w:rsidP="002B5494">
      <w:r>
        <w:t xml:space="preserve">(PNN*)Ru(CO)H (31 mg, 0.069 mmol, synthesized as described in </w:t>
      </w:r>
      <w:r>
        <w:fldChar w:fldCharType="begin"/>
      </w:r>
      <w:r>
        <w:instrText xml:space="preserve"> REF _Ref460590252 \r \h </w:instrText>
      </w:r>
      <w:r>
        <w:fldChar w:fldCharType="separate"/>
      </w:r>
      <w:r w:rsidR="000D6DE5">
        <w:t>3.1.1</w:t>
      </w:r>
      <w:r>
        <w:fldChar w:fldCharType="end"/>
      </w:r>
      <w:r>
        <w:t>) was dissolved in 1.1 ml toluene, yielding a dark red solution. To this solution, 9 equivalents of H</w:t>
      </w:r>
      <w:r>
        <w:rPr>
          <w:vertAlign w:val="subscript"/>
        </w:rPr>
        <w:t>2</w:t>
      </w:r>
      <w:r>
        <w:t>O (11 µl, 0</w:t>
      </w:r>
      <w:r w:rsidR="002B5494">
        <w:t>.61 mmol</w:t>
      </w:r>
      <w:r>
        <w:t>) were added</w:t>
      </w:r>
      <w:r w:rsidR="002B5494">
        <w:t xml:space="preserve">, leading to a rapid color change to form a clear orange solution with a small aqueous phase at the bottom. The organic phase was transferred to a separate Schlenk flask and stored at -32 °C overnight, yielding colorless/light yellow crystals. In an ice bath, the liquid phase was removed using a syringe and the crystals were washed twice with 0.4 ml ice-cold heptane. </w:t>
      </w:r>
    </w:p>
    <w:p w14:paraId="4E40A243" w14:textId="77777777" w:rsidR="002B5494" w:rsidRDefault="002B5494" w:rsidP="002B5494"/>
    <w:p w14:paraId="209DCBF8" w14:textId="5EB34C1C" w:rsidR="002B5494" w:rsidRDefault="002B5494" w:rsidP="002B5494">
      <w:r>
        <w:t>The thus obtained crystals were used in both the N</w:t>
      </w:r>
      <w:r>
        <w:rPr>
          <w:vertAlign w:val="subscript"/>
        </w:rPr>
        <w:t>2</w:t>
      </w:r>
      <w:r>
        <w:t xml:space="preserve">O and reflux synthesis route for complex </w:t>
      </w:r>
      <w:r>
        <w:rPr>
          <w:b/>
        </w:rPr>
        <w:t>1</w:t>
      </w:r>
      <w:r>
        <w:t xml:space="preserve">, yielding the same results as in situ prepared </w:t>
      </w:r>
      <w:r>
        <w:rPr>
          <w:b/>
        </w:rPr>
        <w:t>2-trans</w:t>
      </w:r>
      <w:r>
        <w:t xml:space="preserve"> (as described above).</w:t>
      </w:r>
    </w:p>
    <w:p w14:paraId="5D1F5CBB" w14:textId="77777777" w:rsidR="002B5494" w:rsidRDefault="002B5494" w:rsidP="00BB2E43"/>
    <w:p w14:paraId="77714581" w14:textId="3D910F6E" w:rsidR="002B5494" w:rsidRDefault="002B5494" w:rsidP="00BB2E43">
      <w:r>
        <w:t xml:space="preserve">When the aqueous phase of this synthesis (still containing some of the toluene phase as well) was stored at room temperature for one day, colorless, plate-shaped crystals of </w:t>
      </w:r>
      <w:r>
        <w:rPr>
          <w:b/>
        </w:rPr>
        <w:t xml:space="preserve">2-trans </w:t>
      </w:r>
      <w:r>
        <w:t>suitable for X-ray crystallography were formed.</w:t>
      </w:r>
    </w:p>
    <w:p w14:paraId="4A230C06" w14:textId="77777777" w:rsidR="002B5494" w:rsidRDefault="002B5494" w:rsidP="00BB2E43"/>
    <w:p w14:paraId="0109D338" w14:textId="31196DF3" w:rsidR="002B5494" w:rsidRDefault="002B5494" w:rsidP="00542F61">
      <w:pPr>
        <w:pStyle w:val="Heading2"/>
      </w:pPr>
      <w:bookmarkStart w:id="22" w:name="_Toc461199492"/>
      <w:r>
        <w:t>Synthesis of (p-cymene)RuCl</w:t>
      </w:r>
      <w:r>
        <w:rPr>
          <w:vertAlign w:val="subscript"/>
        </w:rPr>
        <w:t>2</w:t>
      </w:r>
      <w:r>
        <w:t>(CO)</w:t>
      </w:r>
      <w:bookmarkEnd w:id="22"/>
    </w:p>
    <w:p w14:paraId="3C4B5570" w14:textId="77777777" w:rsidR="002B5494" w:rsidRDefault="002B5494" w:rsidP="00542F61"/>
    <w:p w14:paraId="379BC8F6" w14:textId="47883FC5" w:rsidR="002B5494" w:rsidRDefault="007840D8" w:rsidP="00542F61">
      <w:r>
        <w:t>(p-cymene)RuCl</w:t>
      </w:r>
      <w:r>
        <w:rPr>
          <w:vertAlign w:val="subscript"/>
        </w:rPr>
        <w:t>2</w:t>
      </w:r>
      <w:r>
        <w:t>(CO) was prepared using a previously described procedure.</w:t>
      </w:r>
      <w:r>
        <w:fldChar w:fldCharType="begin"/>
      </w:r>
      <w:r>
        <w:instrText xml:space="preserve"> ADDIN ZOTERO_ITEM CSL_CITATION {"citationID":"QlfDHS9Y","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fldChar w:fldCharType="separate"/>
      </w:r>
      <w:r w:rsidRPr="007840D8">
        <w:rPr>
          <w:rFonts w:cs="Arial"/>
          <w:vertAlign w:val="superscript"/>
        </w:rPr>
        <w:t>4</w:t>
      </w:r>
      <w:r>
        <w:fldChar w:fldCharType="end"/>
      </w:r>
    </w:p>
    <w:p w14:paraId="51035151" w14:textId="77777777" w:rsidR="007840D8" w:rsidRDefault="007840D8" w:rsidP="00542F61"/>
    <w:p w14:paraId="075367B9" w14:textId="4BBB3890" w:rsidR="007840D8" w:rsidRPr="007840D8" w:rsidRDefault="007840D8" w:rsidP="00542F61">
      <w:r>
        <w:t xml:space="preserve">In a 50 ml Schlenk </w:t>
      </w:r>
      <w:r w:rsidR="00542F61">
        <w:t>flask (internal volume ca. 65 m</w:t>
      </w:r>
      <w:r>
        <w:t xml:space="preserve">l), a </w:t>
      </w:r>
      <w:r w:rsidR="00542F61">
        <w:t xml:space="preserve">orange/red </w:t>
      </w:r>
      <w:r>
        <w:t>solution of [(p-cymene)RuCl</w:t>
      </w:r>
      <w:r>
        <w:rPr>
          <w:vertAlign w:val="subscript"/>
        </w:rPr>
        <w:t>2</w:t>
      </w:r>
      <w:r>
        <w:t>]</w:t>
      </w:r>
      <w:r>
        <w:rPr>
          <w:vertAlign w:val="subscript"/>
        </w:rPr>
        <w:t>2</w:t>
      </w:r>
      <w:r>
        <w:t xml:space="preserve"> (200 mg, 0.33 mmol) in 4 ml DCM was placed under vacuum using freeze-pump-thaw and warmed back to room temperature. Subsequently, 16 ml of CO gas (ca. 0.66 mmol, 2 equivalents) were injected into the Schlenk flask through a septum using a gas-tight syringe. </w:t>
      </w:r>
      <w:r w:rsidR="00542F61">
        <w:t>The solution was then stirred at room temperature for 45 min, during which the color changed to deep red. Subsequently, the solvent was removed, y</w:t>
      </w:r>
      <w:r w:rsidR="00FF00B2">
        <w:t>ielding a salmon pink solid (187 mg, 85</w:t>
      </w:r>
      <w:r w:rsidR="00542F61">
        <w:t xml:space="preserve">% yield). Characterization by NMR spectroscopy (see </w:t>
      </w:r>
      <w:r w:rsidR="00542F61">
        <w:fldChar w:fldCharType="begin"/>
      </w:r>
      <w:r w:rsidR="00542F61">
        <w:instrText xml:space="preserve"> REF _Ref460592023 \h </w:instrText>
      </w:r>
      <w:r w:rsidR="00542F61">
        <w:fldChar w:fldCharType="separate"/>
      </w:r>
      <w:r w:rsidR="000D6DE5">
        <w:t xml:space="preserve">Figure </w:t>
      </w:r>
      <w:r w:rsidR="000D6DE5">
        <w:rPr>
          <w:noProof/>
        </w:rPr>
        <w:t>7</w:t>
      </w:r>
      <w:r w:rsidR="000D6DE5">
        <w:noBreakHyphen/>
      </w:r>
      <w:r w:rsidR="000D6DE5">
        <w:rPr>
          <w:noProof/>
        </w:rPr>
        <w:t>12</w:t>
      </w:r>
      <w:r w:rsidR="00542F61">
        <w:fldChar w:fldCharType="end"/>
      </w:r>
      <w:r w:rsidR="00542F61">
        <w:t>) was consistent with the previously reported data.</w:t>
      </w:r>
      <w:r w:rsidR="00542F61">
        <w:fldChar w:fldCharType="begin"/>
      </w:r>
      <w:r w:rsidR="00542F61">
        <w:instrText xml:space="preserve"> ADDIN ZOTERO_ITEM CSL_CITATION {"citationID":"iz1J1FkF","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rsidR="00542F61">
        <w:fldChar w:fldCharType="separate"/>
      </w:r>
      <w:r w:rsidR="00542F61" w:rsidRPr="00542F61">
        <w:rPr>
          <w:rFonts w:cs="Arial"/>
          <w:vertAlign w:val="superscript"/>
        </w:rPr>
        <w:t>4</w:t>
      </w:r>
      <w:r w:rsidR="00542F61">
        <w:fldChar w:fldCharType="end"/>
      </w:r>
    </w:p>
    <w:p w14:paraId="414836C3" w14:textId="77777777" w:rsidR="00542F61" w:rsidRDefault="00542F61" w:rsidP="00542F61"/>
    <w:p w14:paraId="0A69B567" w14:textId="4C33F2F8" w:rsidR="00542F61" w:rsidRDefault="00542F61" w:rsidP="00542F61">
      <w:pPr>
        <w:pStyle w:val="Heading2"/>
      </w:pPr>
      <w:bookmarkStart w:id="23" w:name="_Toc461199493"/>
      <w:r>
        <w:t>Synthesis of (PNN)RuCl</w:t>
      </w:r>
      <w:r>
        <w:rPr>
          <w:vertAlign w:val="subscript"/>
        </w:rPr>
        <w:t>2</w:t>
      </w:r>
      <w:r>
        <w:t>(CO)</w:t>
      </w:r>
      <w:bookmarkEnd w:id="23"/>
    </w:p>
    <w:p w14:paraId="3462C533" w14:textId="77777777" w:rsidR="00542F61" w:rsidRDefault="00542F61" w:rsidP="00542F61"/>
    <w:p w14:paraId="6566CA9A" w14:textId="534930F3" w:rsidR="00542F61" w:rsidRPr="006A6D75" w:rsidRDefault="00FF00B2" w:rsidP="00542F61">
      <w:pPr>
        <w:rPr>
          <w:lang w:val="el-GR"/>
        </w:rPr>
      </w:pPr>
      <w:r>
        <w:t>(p-cymene)RuCl</w:t>
      </w:r>
      <w:r>
        <w:rPr>
          <w:vertAlign w:val="subscript"/>
        </w:rPr>
        <w:t>2</w:t>
      </w:r>
      <w:r>
        <w:t xml:space="preserve">(CO) (375 mg, 1.12 mmol) was suspended in THF (10 ml) and a solution of PNN (376 mg, 1.17 mmol in 15 ml THF) was added, yielding a red suspension. It was then refluxed for </w:t>
      </w:r>
      <w:r w:rsidR="001D05EA">
        <w:t>15</w:t>
      </w:r>
      <w:r w:rsidR="001D05EA">
        <w:rPr>
          <w:lang w:val="el-GR"/>
        </w:rPr>
        <w:t xml:space="preserve"> h, yielding an orange solution with a yellow solid. The reaction solution was cooled to room temperature and stored at -32 °C overnight, leading to precipitation of more yellow solid. After warming back to room temperature, the volume of the reaction solution was reduced by ca. 70% under vacuum, followed by addition of 80 ml of heptane. The solid was filtered off from the yellow suspension and washed three times with 4 ml of heptane, followed by drying under vacuum. This yielded a yellow solid (457 mg, 78% yield with respect to (p-cymene)RuCl</w:t>
      </w:r>
      <w:r w:rsidR="001D05EA">
        <w:rPr>
          <w:vertAlign w:val="subscript"/>
          <w:lang w:val="el-GR"/>
        </w:rPr>
        <w:t>2</w:t>
      </w:r>
      <w:r w:rsidR="001D05EA">
        <w:rPr>
          <w:lang w:val="el-GR"/>
        </w:rPr>
        <w:t xml:space="preserve">(CO)). Characterization by NMR spectroscopy showed the presence of a mixture of the cis and trans isomers (see </w:t>
      </w:r>
      <w:r w:rsidR="001D05EA">
        <w:rPr>
          <w:lang w:val="el-GR"/>
        </w:rPr>
        <w:fldChar w:fldCharType="begin"/>
      </w:r>
      <w:r w:rsidR="001D05EA">
        <w:rPr>
          <w:lang w:val="el-GR"/>
        </w:rPr>
        <w:instrText xml:space="preserve"> REF _Ref460593826 \h </w:instrText>
      </w:r>
      <w:r w:rsidR="001D05EA">
        <w:rPr>
          <w:lang w:val="el-GR"/>
        </w:rPr>
      </w:r>
      <w:r w:rsidR="001D05EA">
        <w:rPr>
          <w:lang w:val="el-GR"/>
        </w:rPr>
        <w:fldChar w:fldCharType="separate"/>
      </w:r>
      <w:r w:rsidR="000D6DE5">
        <w:t xml:space="preserve">Figure </w:t>
      </w:r>
      <w:r w:rsidR="000D6DE5">
        <w:rPr>
          <w:noProof/>
        </w:rPr>
        <w:t>7</w:t>
      </w:r>
      <w:r w:rsidR="000D6DE5">
        <w:noBreakHyphen/>
      </w:r>
      <w:r w:rsidR="000D6DE5">
        <w:rPr>
          <w:noProof/>
        </w:rPr>
        <w:t>13</w:t>
      </w:r>
      <w:r w:rsidR="001D05EA">
        <w:rPr>
          <w:lang w:val="el-GR"/>
        </w:rPr>
        <w:fldChar w:fldCharType="end"/>
      </w:r>
      <w:r w:rsidR="001D05EA">
        <w:rPr>
          <w:lang w:val="el-GR"/>
        </w:rPr>
        <w:t xml:space="preserve"> and </w:t>
      </w:r>
      <w:r w:rsidR="001D05EA">
        <w:rPr>
          <w:lang w:val="el-GR"/>
        </w:rPr>
        <w:fldChar w:fldCharType="begin"/>
      </w:r>
      <w:r w:rsidR="001D05EA">
        <w:rPr>
          <w:lang w:val="el-GR"/>
        </w:rPr>
        <w:instrText xml:space="preserve"> REF _Ref460593839 \h </w:instrText>
      </w:r>
      <w:r w:rsidR="001D05EA">
        <w:rPr>
          <w:lang w:val="el-GR"/>
        </w:rPr>
      </w:r>
      <w:r w:rsidR="001D05EA">
        <w:rPr>
          <w:lang w:val="el-GR"/>
        </w:rPr>
        <w:fldChar w:fldCharType="separate"/>
      </w:r>
      <w:r w:rsidR="000D6DE5">
        <w:t xml:space="preserve">Figure </w:t>
      </w:r>
      <w:r w:rsidR="000D6DE5">
        <w:rPr>
          <w:noProof/>
        </w:rPr>
        <w:t>7</w:t>
      </w:r>
      <w:r w:rsidR="000D6DE5">
        <w:noBreakHyphen/>
      </w:r>
      <w:r w:rsidR="000D6DE5">
        <w:rPr>
          <w:noProof/>
        </w:rPr>
        <w:t>14</w:t>
      </w:r>
      <w:r w:rsidR="001D05EA">
        <w:rPr>
          <w:lang w:val="el-GR"/>
        </w:rPr>
        <w:fldChar w:fldCharType="end"/>
      </w:r>
      <w:r w:rsidR="006A6D75">
        <w:rPr>
          <w:lang w:val="el-GR"/>
        </w:rPr>
        <w:t>, ca. 3% of impurity are visible at ∂(</w:t>
      </w:r>
      <w:r w:rsidR="006A6D75">
        <w:rPr>
          <w:vertAlign w:val="superscript"/>
          <w:lang w:val="el-GR"/>
        </w:rPr>
        <w:t>31</w:t>
      </w:r>
      <w:r w:rsidR="006A6D75">
        <w:rPr>
          <w:lang w:val="el-GR"/>
        </w:rPr>
        <w:t>P</w:t>
      </w:r>
      <w:r w:rsidR="001D05EA">
        <w:rPr>
          <w:lang w:val="el-GR"/>
        </w:rPr>
        <w:t>)</w:t>
      </w:r>
      <w:r w:rsidR="006A6D75">
        <w:rPr>
          <w:lang w:val="el-GR"/>
        </w:rPr>
        <w:t xml:space="preserve"> = 74.57 ppm)</w:t>
      </w:r>
      <w:r w:rsidR="001D05EA">
        <w:rPr>
          <w:lang w:val="el-GR"/>
        </w:rPr>
        <w:t xml:space="preserve"> and the obtained data was consistent with the previsouly reported.</w:t>
      </w:r>
      <w:r w:rsidR="001D05EA">
        <w:rPr>
          <w:lang w:val="el-GR"/>
        </w:rPr>
        <w:fldChar w:fldCharType="begin"/>
      </w:r>
      <w:r w:rsidR="001D05EA">
        <w:rPr>
          <w:lang w:val="el-GR"/>
        </w:rPr>
        <w:instrText xml:space="preserve"> ADDIN ZOTERO_ITEM CSL_CITATION {"citationID":"HutgxH43","properties":{"formattedCitation":"\\super 5\\nosupersub{}","plainCitation":"5","noteIndex":0},"citationItems":[{"id":3305,"uris":["http://zotero.org/users/local/CdP7Gee4/items/APGEZ869"],"uri":["http://zotero.org/users/local/CdP7Gee4/items/APGEZ869"],"itemData":{"id":3305,"type":"article-journal","abstract":"Reaction of the electron-rich, bulky tridentate PNN ligand (PNN = 2-di-tert-butylphosphinomethyl-6-diethylaminomethylpyridine) with Ru(PPh3)3Cl2 at 65 °C resulted in formation of the mononuclear dinitrogen complex (PNN)Ru(Cl)2N21a (minor) and the N2 bridged Ru(II) dinuclear complex [(PNN)Ru(Cl)2]2(µ-N2) 1b (major). These complexes can be interconverted; passing argon through a solution of the mixture resulted in formation of pure 1b. The cationic square-pyramidal [(PNN)Ru(PPh3)Cl]OTf 2 was obtained by the reaction of complex 1b with silver triflate followed by PPh3. Reaction of complex 1b with CO yielded (PNN)Ru(CO)Cl23, which upon reaction with one equiv. of AgBF4 gave the cationic [(PNN)Ru(CO)Cl]BF44. The dicationic [(PNN)Ru(CO)(H2O)(acetone)](BF4)25 was obtained from 3 with 2 equiv. of AgBF4 in acetone solution. Complexes 1b, 2 and 5 were structurally characterized by X-ray crystallography. Complexes 1b and 3, upon addition of an equivalent of base, catalyzed the dehydrogenation of secondary alcohols to the corresponding ketones and primary alcohols to esters in good yields and high selectivity accompanied with the evolution of hydrogen gas.","container-title":"Dalton Transactions","DOI":"10.1039/B613438F","ISSN":"1477-9234","issue":"1","journalAbbreviation":"Dalton Trans.","language":"en","page":"107-113","source":"pubs.rsc.org.libproxy1.nus.edu.sg","title":"Electron-rich, bulky PNN-type ruthenium complexes: synthesis, characterization and catalysis of alcohol dehydrogenation","title-short":"Electron-rich, bulky PNN-type ruthenium complexes","volume":"0","author":[{"family":"Zhang","given":"Jing"},{"family":"Gandelman","given":"Mark"},{"family":"Shimon","given":"Linda J. W."},{"family":"Milstein","given":"David"}],"issued":{"date-parts":[["2006",12,12]]}}}],"schema":"https://github.com/citation-style-language/schema/raw/master/csl-citation.json"} </w:instrText>
      </w:r>
      <w:r w:rsidR="001D05EA">
        <w:rPr>
          <w:lang w:val="el-GR"/>
        </w:rPr>
        <w:fldChar w:fldCharType="separate"/>
      </w:r>
      <w:r w:rsidR="001D05EA" w:rsidRPr="001D05EA">
        <w:rPr>
          <w:rFonts w:cs="Arial"/>
          <w:vertAlign w:val="superscript"/>
        </w:rPr>
        <w:t>5</w:t>
      </w:r>
      <w:r w:rsidR="001D05EA">
        <w:rPr>
          <w:lang w:val="el-GR"/>
        </w:rPr>
        <w:fldChar w:fldCharType="end"/>
      </w:r>
    </w:p>
    <w:p w14:paraId="66C9C1CF" w14:textId="651D06FA" w:rsidR="00542F61" w:rsidRPr="00542F61" w:rsidRDefault="00651620" w:rsidP="00542F61">
      <w:r>
        <w:br w:type="page"/>
      </w:r>
    </w:p>
    <w:p w14:paraId="700D0199" w14:textId="4304C15E" w:rsidR="00357489" w:rsidRDefault="00651620" w:rsidP="00357489">
      <w:pPr>
        <w:pStyle w:val="Heading1"/>
      </w:pPr>
      <w:bookmarkStart w:id="24" w:name="_Toc461199494"/>
      <w:r>
        <w:t>Procedures for Irradiation and Subsequent Data Analysis</w:t>
      </w:r>
      <w:bookmarkEnd w:id="24"/>
    </w:p>
    <w:p w14:paraId="0C176A21" w14:textId="370F4538" w:rsidR="00F31778" w:rsidRDefault="00E97AFC" w:rsidP="00F31778">
      <w:pPr>
        <w:pStyle w:val="Heading2"/>
      </w:pPr>
      <w:bookmarkStart w:id="25" w:name="_Toc461199495"/>
      <w:r>
        <w:t>NMR Scale Irradiation</w:t>
      </w:r>
      <w:bookmarkEnd w:id="25"/>
    </w:p>
    <w:p w14:paraId="794F28BC" w14:textId="11E8528A" w:rsidR="00F31778" w:rsidRDefault="00F31778" w:rsidP="00F31778">
      <w:pPr>
        <w:pStyle w:val="Heading3"/>
      </w:pPr>
      <w:bookmarkStart w:id="26" w:name="_Toc461199496"/>
      <w:r>
        <w:t>Irradiation Procedure</w:t>
      </w:r>
      <w:bookmarkEnd w:id="26"/>
    </w:p>
    <w:p w14:paraId="5FDF3B07" w14:textId="77777777" w:rsidR="00F31778" w:rsidRDefault="00F31778" w:rsidP="00F31778"/>
    <w:p w14:paraId="6CDAAFB4" w14:textId="309D4F0D" w:rsidR="00F31778" w:rsidRDefault="00CA096A" w:rsidP="00CA096A">
      <w:r>
        <w:t xml:space="preserve">550 µl of a 0.01M solution of </w:t>
      </w:r>
      <w:r>
        <w:rPr>
          <w:b/>
        </w:rPr>
        <w:t>1</w:t>
      </w:r>
      <w:r>
        <w:t xml:space="preserve"> </w:t>
      </w:r>
      <w:r w:rsidR="001116AB">
        <w:t>(prepared via the N</w:t>
      </w:r>
      <w:r w:rsidR="001116AB">
        <w:rPr>
          <w:vertAlign w:val="subscript"/>
        </w:rPr>
        <w:t>2</w:t>
      </w:r>
      <w:r w:rsidR="001116AB">
        <w:t xml:space="preserve">O synthesis route) </w:t>
      </w:r>
      <w:r>
        <w:t>in H</w:t>
      </w:r>
      <w:r>
        <w:rPr>
          <w:vertAlign w:val="subscript"/>
        </w:rPr>
        <w:t>2</w:t>
      </w:r>
      <w:r>
        <w:t>O was placed inside a J. Young NMR tube along with a flame sealed capillary containing a 0.3M H</w:t>
      </w:r>
      <w:r>
        <w:rPr>
          <w:vertAlign w:val="subscript"/>
        </w:rPr>
        <w:t>3</w:t>
      </w:r>
      <w:r>
        <w:t>PO</w:t>
      </w:r>
      <w:r>
        <w:rPr>
          <w:vertAlign w:val="subscript"/>
        </w:rPr>
        <w:t>4</w:t>
      </w:r>
      <w:r>
        <w:t xml:space="preserve"> solution in D</w:t>
      </w:r>
      <w:r>
        <w:rPr>
          <w:vertAlign w:val="subscript"/>
        </w:rPr>
        <w:t>2</w:t>
      </w:r>
      <w:r>
        <w:t xml:space="preserve">O. </w:t>
      </w:r>
      <w:r>
        <w:rPr>
          <w:vertAlign w:val="superscript"/>
        </w:rPr>
        <w:t>1</w:t>
      </w:r>
      <w:r>
        <w:t xml:space="preserve">H and quantitative </w:t>
      </w:r>
      <w:r>
        <w:rPr>
          <w:vertAlign w:val="superscript"/>
        </w:rPr>
        <w:t>31</w:t>
      </w:r>
      <w:r>
        <w:t>P{</w:t>
      </w:r>
      <w:r>
        <w:rPr>
          <w:vertAlign w:val="superscript"/>
        </w:rPr>
        <w:t>1</w:t>
      </w:r>
      <w:r>
        <w:t xml:space="preserve">H} NMR spectra were then recorded before irradiation. Subsequently, the NMR tube was irradiated with either the QTH or Hg light source (or both) while being cooled with a 20 W fan (for the irradiation set-up see </w:t>
      </w:r>
      <w:r>
        <w:fldChar w:fldCharType="begin"/>
      </w:r>
      <w:r>
        <w:instrText xml:space="preserve"> REF _Ref460596597 \h </w:instrText>
      </w:r>
      <w:r>
        <w:fldChar w:fldCharType="separate"/>
      </w:r>
      <w:r w:rsidR="000D6DE5">
        <w:t xml:space="preserve">Figure </w:t>
      </w:r>
      <w:r w:rsidR="000D6DE5">
        <w:rPr>
          <w:noProof/>
        </w:rPr>
        <w:t>4</w:t>
      </w:r>
      <w:r w:rsidR="000D6DE5">
        <w:noBreakHyphen/>
      </w:r>
      <w:r w:rsidR="000D6DE5">
        <w:rPr>
          <w:noProof/>
        </w:rPr>
        <w:t>3</w:t>
      </w:r>
      <w:r>
        <w:fldChar w:fldCharType="end"/>
      </w:r>
      <w:r>
        <w:t xml:space="preserve">). </w:t>
      </w:r>
    </w:p>
    <w:p w14:paraId="6940FB0F" w14:textId="77777777" w:rsidR="00CA096A" w:rsidRDefault="00CA096A" w:rsidP="00CA096A"/>
    <w:p w14:paraId="5D5DD69E" w14:textId="3899B3B1" w:rsidR="00CA096A" w:rsidRDefault="00CA096A" w:rsidP="00CA096A">
      <w:r>
        <w:t xml:space="preserve">For the concentration-time profile experiments, only the QTH light source was used for irradiation, being equipped with the distilled water filter. For dual irradiation experiments, either or both light sources were used, the Hg light source being filtered to 320 – 400 nm (see </w:t>
      </w:r>
      <w:r>
        <w:fldChar w:fldCharType="begin"/>
      </w:r>
      <w:r>
        <w:instrText xml:space="preserve"> REF _Ref460507661 \h </w:instrText>
      </w:r>
      <w:r>
        <w:fldChar w:fldCharType="separate"/>
      </w:r>
      <w:r w:rsidR="000D6DE5">
        <w:t xml:space="preserve">Figure </w:t>
      </w:r>
      <w:r w:rsidR="000D6DE5">
        <w:rPr>
          <w:noProof/>
        </w:rPr>
        <w:t>6</w:t>
      </w:r>
      <w:r w:rsidR="000D6DE5">
        <w:noBreakHyphen/>
      </w:r>
      <w:r w:rsidR="000D6DE5">
        <w:rPr>
          <w:noProof/>
        </w:rPr>
        <w:t>1</w:t>
      </w:r>
      <w:r>
        <w:fldChar w:fldCharType="end"/>
      </w:r>
      <w:r w:rsidR="004661AD">
        <w:t>, fixed intensity setting</w:t>
      </w:r>
      <w:r>
        <w:t>) and the QTH light</w:t>
      </w:r>
      <w:r w:rsidR="008C62AC">
        <w:t xml:space="preserve"> source being equipped with a &gt;</w:t>
      </w:r>
      <w:r w:rsidR="004661AD">
        <w:t xml:space="preserve"> 495 nm long</w:t>
      </w:r>
      <w:r>
        <w:t>pass filter in addition to the distilled water filter.</w:t>
      </w:r>
      <w:r w:rsidR="008C62AC">
        <w:t xml:space="preserve"> In all cases care was taken not to alter the positioning of either the NMR tube or light sources between experiments, so as not to change the photon flux being received by the NMR tube.</w:t>
      </w:r>
      <w:r w:rsidR="00DD25A3">
        <w:t xml:space="preserve"> QTH and Hg light source were arrange</w:t>
      </w:r>
      <w:r w:rsidR="009507E6">
        <w:t>d</w:t>
      </w:r>
      <w:r w:rsidR="00DD25A3">
        <w:t xml:space="preserve"> at a 90° angle. </w:t>
      </w:r>
    </w:p>
    <w:p w14:paraId="289E6B85" w14:textId="77777777" w:rsidR="008C62AC" w:rsidRDefault="008C62AC" w:rsidP="00CA096A"/>
    <w:p w14:paraId="44FA921E" w14:textId="47B54BF9" w:rsidR="00B72AED" w:rsidRDefault="008C62AC" w:rsidP="00CA096A">
      <w:r>
        <w:t>After irradiation with th</w:t>
      </w:r>
      <w:r w:rsidR="004661AD">
        <w:t>e QTH light source (no longpass</w:t>
      </w:r>
      <w:r>
        <w:t xml:space="preserve"> </w:t>
      </w:r>
      <w:r w:rsidR="004661AD">
        <w:t xml:space="preserve">filter) or Hg light source, the color of the solution changed to yellow/orange. In case of irradiation with the QTH light source equipped with a &gt; 495 nm longpass filter, no color </w:t>
      </w:r>
      <w:r w:rsidR="00DD25A3">
        <w:t xml:space="preserve">change </w:t>
      </w:r>
      <w:r w:rsidR="004661AD">
        <w:t xml:space="preserve">occurred. Immediately after irradiation, </w:t>
      </w:r>
      <w:r w:rsidR="004661AD">
        <w:rPr>
          <w:vertAlign w:val="superscript"/>
        </w:rPr>
        <w:t>1</w:t>
      </w:r>
      <w:r w:rsidR="004661AD">
        <w:t xml:space="preserve">H and quantitative </w:t>
      </w:r>
      <w:r w:rsidR="004661AD">
        <w:rPr>
          <w:vertAlign w:val="superscript"/>
        </w:rPr>
        <w:t>31</w:t>
      </w:r>
      <w:r w:rsidR="004661AD">
        <w:t>P{</w:t>
      </w:r>
      <w:r w:rsidR="004661AD">
        <w:rPr>
          <w:vertAlign w:val="superscript"/>
        </w:rPr>
        <w:t>1</w:t>
      </w:r>
      <w:r w:rsidR="004661AD">
        <w:t>H} NMR spectra we</w:t>
      </w:r>
      <w:r w:rsidR="00B72AED">
        <w:t>re recorded.</w:t>
      </w:r>
    </w:p>
    <w:p w14:paraId="4678A1DE" w14:textId="77777777" w:rsidR="001116AB" w:rsidRDefault="001116AB" w:rsidP="00CA096A"/>
    <w:p w14:paraId="1CE69652" w14:textId="49EE297B" w:rsidR="001116AB" w:rsidRPr="00264866" w:rsidRDefault="001116AB" w:rsidP="00CA096A">
      <w:r>
        <w:t xml:space="preserve">Irradiation experiments could also be performed in the same way using complex </w:t>
      </w:r>
      <w:r>
        <w:rPr>
          <w:b/>
        </w:rPr>
        <w:t xml:space="preserve">1 </w:t>
      </w:r>
      <w:r>
        <w:t>prepared via the Ag</w:t>
      </w:r>
      <w:r>
        <w:rPr>
          <w:vertAlign w:val="subscript"/>
        </w:rPr>
        <w:t>2</w:t>
      </w:r>
      <w:r>
        <w:t xml:space="preserve">O synthesis route. In this case, however, </w:t>
      </w:r>
      <w:r>
        <w:rPr>
          <w:b/>
        </w:rPr>
        <w:t xml:space="preserve">1 </w:t>
      </w:r>
      <w:r>
        <w:t>had to be dissolved in a 52 mM aqueous KOH solution instead of pure H</w:t>
      </w:r>
      <w:r>
        <w:rPr>
          <w:vertAlign w:val="subscript"/>
        </w:rPr>
        <w:t>2</w:t>
      </w:r>
      <w:r>
        <w:t xml:space="preserve">O. This was likely necessary to compensate the weakly acidic nature of </w:t>
      </w:r>
      <w:r>
        <w:rPr>
          <w:b/>
        </w:rPr>
        <w:t>1</w:t>
      </w:r>
      <w:r>
        <w:t xml:space="preserve"> obtained via the Ag</w:t>
      </w:r>
      <w:r>
        <w:rPr>
          <w:vertAlign w:val="subscript"/>
        </w:rPr>
        <w:t>2</w:t>
      </w:r>
      <w:r>
        <w:t xml:space="preserve">O route (likely due to the phosphinic acid impurity). When irradiation of </w:t>
      </w:r>
      <w:r>
        <w:rPr>
          <w:b/>
        </w:rPr>
        <w:t>1</w:t>
      </w:r>
      <w:r>
        <w:t xml:space="preserve"> (Ag</w:t>
      </w:r>
      <w:r>
        <w:rPr>
          <w:vertAlign w:val="subscript"/>
        </w:rPr>
        <w:t>2</w:t>
      </w:r>
      <w:r>
        <w:t>O route) wa</w:t>
      </w:r>
      <w:r w:rsidR="00264866">
        <w:t>s performed in 52 mM KOH aq.</w:t>
      </w:r>
      <w:r>
        <w:t xml:space="preserve">, the results were effectively identical to those obtained using the above described procedure. For simplicity, however, all reported experiments (except noted otherwise) were performed using </w:t>
      </w:r>
      <w:r>
        <w:rPr>
          <w:b/>
        </w:rPr>
        <w:t xml:space="preserve">1 </w:t>
      </w:r>
      <w:r>
        <w:t xml:space="preserve">obtained via </w:t>
      </w:r>
      <w:r w:rsidR="00264866">
        <w:t>the N</w:t>
      </w:r>
      <w:r w:rsidR="00264866">
        <w:rPr>
          <w:vertAlign w:val="subscript"/>
        </w:rPr>
        <w:t>2</w:t>
      </w:r>
      <w:r w:rsidR="00264866">
        <w:t>O synthesis route in pure H</w:t>
      </w:r>
      <w:r w:rsidR="00264866">
        <w:rPr>
          <w:vertAlign w:val="subscript"/>
        </w:rPr>
        <w:t>2</w:t>
      </w:r>
      <w:r w:rsidR="00264866">
        <w:t>O.</w:t>
      </w:r>
    </w:p>
    <w:p w14:paraId="0A1EDA9B" w14:textId="77777777" w:rsidR="001116AB" w:rsidRPr="001116AB" w:rsidRDefault="001116AB" w:rsidP="00CA096A"/>
    <w:p w14:paraId="18491B9E" w14:textId="08B4A0C0" w:rsidR="00B72AED" w:rsidRDefault="00B72AED" w:rsidP="00B72AED">
      <w:pPr>
        <w:pStyle w:val="Heading3"/>
      </w:pPr>
      <w:bookmarkStart w:id="27" w:name="_Toc461199497"/>
      <w:r>
        <w:t>Interpretation of NMR Results</w:t>
      </w:r>
      <w:bookmarkEnd w:id="27"/>
    </w:p>
    <w:p w14:paraId="1130658E" w14:textId="77777777" w:rsidR="00B72AED" w:rsidRDefault="00B72AED" w:rsidP="00B72AED"/>
    <w:p w14:paraId="4EFBBB56" w14:textId="77777777" w:rsidR="00E869C0" w:rsidRDefault="00B72AED" w:rsidP="00CA096A">
      <w:r>
        <w:t xml:space="preserve">Irradiation with either the QTH light source (no longpass filter) or Hg light source resulted in the same qualitative changes as observed by NMR spectroscopy. </w:t>
      </w:r>
      <w:r>
        <w:fldChar w:fldCharType="begin"/>
      </w:r>
      <w:r>
        <w:instrText xml:space="preserve"> REF _Ref460598018 \h </w:instrText>
      </w:r>
      <w:r>
        <w:fldChar w:fldCharType="separate"/>
      </w:r>
      <w:r w:rsidR="000D6DE5">
        <w:t xml:space="preserve">Figure </w:t>
      </w:r>
      <w:r w:rsidR="000D6DE5">
        <w:rPr>
          <w:noProof/>
        </w:rPr>
        <w:t>7</w:t>
      </w:r>
      <w:r w:rsidR="000D6DE5">
        <w:noBreakHyphen/>
      </w:r>
      <w:r w:rsidR="000D6DE5">
        <w:rPr>
          <w:noProof/>
        </w:rPr>
        <w:t>15</w:t>
      </w:r>
      <w:r>
        <w:fldChar w:fldCharType="end"/>
      </w:r>
      <w:r>
        <w:t xml:space="preserve"> and </w:t>
      </w:r>
      <w:r>
        <w:fldChar w:fldCharType="begin"/>
      </w:r>
      <w:r>
        <w:instrText xml:space="preserve"> REF _Ref460598026 \h </w:instrText>
      </w:r>
      <w:r>
        <w:fldChar w:fldCharType="separate"/>
      </w:r>
      <w:r w:rsidR="000D6DE5">
        <w:t xml:space="preserve">Figure </w:t>
      </w:r>
      <w:r w:rsidR="000D6DE5">
        <w:rPr>
          <w:noProof/>
        </w:rPr>
        <w:t>7</w:t>
      </w:r>
      <w:r w:rsidR="000D6DE5">
        <w:noBreakHyphen/>
      </w:r>
      <w:r w:rsidR="000D6DE5">
        <w:rPr>
          <w:noProof/>
        </w:rPr>
        <w:t>16</w:t>
      </w:r>
      <w:r>
        <w:fldChar w:fldCharType="end"/>
      </w:r>
      <w:r>
        <w:t xml:space="preserve"> show representative examples of </w:t>
      </w:r>
      <w:r>
        <w:rPr>
          <w:vertAlign w:val="superscript"/>
        </w:rPr>
        <w:t>1</w:t>
      </w:r>
      <w:r>
        <w:t xml:space="preserve">H and </w:t>
      </w:r>
      <w:r>
        <w:rPr>
          <w:vertAlign w:val="superscript"/>
        </w:rPr>
        <w:t>31</w:t>
      </w:r>
      <w:r>
        <w:t>P{</w:t>
      </w:r>
      <w:r>
        <w:rPr>
          <w:vertAlign w:val="superscript"/>
        </w:rPr>
        <w:t>1</w:t>
      </w:r>
      <w:r>
        <w:t>H} spectra recorded after irradiation</w:t>
      </w:r>
      <w:r w:rsidR="00E869C0">
        <w:t>, respectively</w:t>
      </w:r>
      <w:r>
        <w:t xml:space="preserve">. In the </w:t>
      </w:r>
      <w:r>
        <w:rPr>
          <w:vertAlign w:val="superscript"/>
        </w:rPr>
        <w:t>1</w:t>
      </w:r>
      <w:r>
        <w:t xml:space="preserve">H spectrum, appearance of a new hydride signal at </w:t>
      </w:r>
      <w:r w:rsidR="00E869C0">
        <w:t>∂(</w:t>
      </w:r>
      <w:r w:rsidR="00E869C0">
        <w:rPr>
          <w:vertAlign w:val="superscript"/>
        </w:rPr>
        <w:t>1</w:t>
      </w:r>
      <w:r w:rsidR="00E869C0">
        <w:t xml:space="preserve">H) = -5.24 ppm can be observed. In the </w:t>
      </w:r>
      <w:r w:rsidR="00E869C0">
        <w:rPr>
          <w:vertAlign w:val="superscript"/>
        </w:rPr>
        <w:t>31</w:t>
      </w:r>
      <w:r w:rsidR="00E869C0">
        <w:t>P{</w:t>
      </w:r>
      <w:r w:rsidR="00E869C0">
        <w:rPr>
          <w:vertAlign w:val="superscript"/>
        </w:rPr>
        <w:t>1</w:t>
      </w:r>
      <w:r w:rsidR="00E869C0">
        <w:t>H} spectrum, the major changes are a significant reduction in signal intensity for ∂(</w:t>
      </w:r>
      <w:r w:rsidR="00E869C0">
        <w:rPr>
          <w:vertAlign w:val="superscript"/>
        </w:rPr>
        <w:t>31</w:t>
      </w:r>
      <w:r w:rsidR="00E869C0">
        <w:t xml:space="preserve">P) = 88.22 ppm (complex </w:t>
      </w:r>
      <w:r w:rsidR="00E869C0">
        <w:rPr>
          <w:b/>
        </w:rPr>
        <w:t>1</w:t>
      </w:r>
      <w:r w:rsidR="00E869C0">
        <w:t>), and the appearance of two new signals at ∂(</w:t>
      </w:r>
      <w:r w:rsidR="00E869C0">
        <w:rPr>
          <w:vertAlign w:val="superscript"/>
        </w:rPr>
        <w:t>31</w:t>
      </w:r>
      <w:r w:rsidR="00E869C0">
        <w:t>P) = 104.36 ppm and ∂(</w:t>
      </w:r>
      <w:r w:rsidR="00E869C0">
        <w:rPr>
          <w:vertAlign w:val="superscript"/>
        </w:rPr>
        <w:t>31</w:t>
      </w:r>
      <w:r w:rsidR="00E869C0">
        <w:t xml:space="preserve">P) = 95.12 ppm (along with some smaller signals). </w:t>
      </w:r>
    </w:p>
    <w:p w14:paraId="70185129" w14:textId="77777777" w:rsidR="00CD438B" w:rsidRDefault="00CD438B" w:rsidP="00CA096A"/>
    <w:p w14:paraId="06C25AA3" w14:textId="571CEDB0" w:rsidR="00CA096A" w:rsidRDefault="00E869C0" w:rsidP="00CA096A">
      <w:r>
        <w:t xml:space="preserve">Through </w:t>
      </w:r>
      <w:r>
        <w:rPr>
          <w:vertAlign w:val="superscript"/>
        </w:rPr>
        <w:t>1</w:t>
      </w:r>
      <w:r>
        <w:t>H-</w:t>
      </w:r>
      <w:r>
        <w:rPr>
          <w:vertAlign w:val="superscript"/>
        </w:rPr>
        <w:t>31</w:t>
      </w:r>
      <w:r>
        <w:t xml:space="preserve">P HMBC (see </w:t>
      </w:r>
      <w:r>
        <w:fldChar w:fldCharType="begin"/>
      </w:r>
      <w:r>
        <w:instrText xml:space="preserve"> REF _Ref460598290 \h </w:instrText>
      </w:r>
      <w:r>
        <w:fldChar w:fldCharType="separate"/>
      </w:r>
      <w:r w:rsidR="000D6DE5">
        <w:t xml:space="preserve">Figure </w:t>
      </w:r>
      <w:r w:rsidR="000D6DE5">
        <w:rPr>
          <w:noProof/>
        </w:rPr>
        <w:t>7</w:t>
      </w:r>
      <w:r w:rsidR="000D6DE5">
        <w:noBreakHyphen/>
      </w:r>
      <w:r w:rsidR="000D6DE5">
        <w:rPr>
          <w:noProof/>
        </w:rPr>
        <w:t>17</w:t>
      </w:r>
      <w:r>
        <w:fldChar w:fldCharType="end"/>
      </w:r>
      <w:r>
        <w:t>) it could be established that the hydride at ∂(</w:t>
      </w:r>
      <w:r>
        <w:rPr>
          <w:vertAlign w:val="superscript"/>
        </w:rPr>
        <w:t>1</w:t>
      </w:r>
      <w:r>
        <w:t>H) = -5.24 ppm and the ∂(</w:t>
      </w:r>
      <w:r>
        <w:rPr>
          <w:vertAlign w:val="superscript"/>
        </w:rPr>
        <w:t>31</w:t>
      </w:r>
      <w:r>
        <w:t xml:space="preserve">P) = 104.36 ppm signal are coupled, showing that this is a species distinct from </w:t>
      </w:r>
      <w:r>
        <w:rPr>
          <w:b/>
        </w:rPr>
        <w:t>2-trans</w:t>
      </w:r>
      <w:r>
        <w:t xml:space="preserve"> (∂(</w:t>
      </w:r>
      <w:r>
        <w:rPr>
          <w:vertAlign w:val="superscript"/>
        </w:rPr>
        <w:t>1</w:t>
      </w:r>
      <w:r>
        <w:t>H) = -18.9 ppm, ∂(</w:t>
      </w:r>
      <w:r>
        <w:rPr>
          <w:vertAlign w:val="superscript"/>
        </w:rPr>
        <w:t>31</w:t>
      </w:r>
      <w:r>
        <w:t xml:space="preserve">P) = 104.2 ppm, see </w:t>
      </w:r>
      <w:r>
        <w:fldChar w:fldCharType="begin"/>
      </w:r>
      <w:r>
        <w:instrText xml:space="preserve"> REF _Ref460598290 \h </w:instrText>
      </w:r>
      <w:r>
        <w:fldChar w:fldCharType="separate"/>
      </w:r>
      <w:r w:rsidR="000D6DE5">
        <w:t xml:space="preserve">Figure </w:t>
      </w:r>
      <w:r w:rsidR="000D6DE5">
        <w:rPr>
          <w:noProof/>
        </w:rPr>
        <w:t>7</w:t>
      </w:r>
      <w:r w:rsidR="000D6DE5">
        <w:noBreakHyphen/>
      </w:r>
      <w:r w:rsidR="000D6DE5">
        <w:rPr>
          <w:noProof/>
        </w:rPr>
        <w:t>17</w:t>
      </w:r>
      <w:r>
        <w:fldChar w:fldCharType="end"/>
      </w:r>
      <w:r>
        <w:t>).</w:t>
      </w:r>
      <w:r w:rsidR="006E13A3">
        <w:t xml:space="preserve"> However, it can be observed that in the dark (over the course of hours and days), the ∂(</w:t>
      </w:r>
      <w:r w:rsidR="006E13A3">
        <w:rPr>
          <w:vertAlign w:val="superscript"/>
        </w:rPr>
        <w:t>31</w:t>
      </w:r>
      <w:r w:rsidR="006E13A3">
        <w:t xml:space="preserve">P) = 104.36 ppm species converts to </w:t>
      </w:r>
      <w:r w:rsidR="006E13A3">
        <w:rPr>
          <w:b/>
        </w:rPr>
        <w:t>2-trans</w:t>
      </w:r>
      <w:r w:rsidR="006E13A3">
        <w:t xml:space="preserve"> (see </w:t>
      </w:r>
      <w:r w:rsidR="006E13A3">
        <w:fldChar w:fldCharType="begin"/>
      </w:r>
      <w:r w:rsidR="006E13A3">
        <w:instrText xml:space="preserve"> REF _Ref460598813 \h </w:instrText>
      </w:r>
      <w:r w:rsidR="006E13A3">
        <w:fldChar w:fldCharType="separate"/>
      </w:r>
      <w:r w:rsidR="000D6DE5">
        <w:t xml:space="preserve">Figure </w:t>
      </w:r>
      <w:r w:rsidR="000D6DE5">
        <w:rPr>
          <w:noProof/>
        </w:rPr>
        <w:t>7</w:t>
      </w:r>
      <w:r w:rsidR="000D6DE5">
        <w:noBreakHyphen/>
      </w:r>
      <w:r w:rsidR="000D6DE5">
        <w:rPr>
          <w:noProof/>
        </w:rPr>
        <w:t>25</w:t>
      </w:r>
      <w:r w:rsidR="006E13A3">
        <w:fldChar w:fldCharType="end"/>
      </w:r>
      <w:r w:rsidR="006E13A3">
        <w:t xml:space="preserve"> and </w:t>
      </w:r>
      <w:r w:rsidR="006E13A3">
        <w:fldChar w:fldCharType="begin"/>
      </w:r>
      <w:r w:rsidR="006E13A3">
        <w:instrText xml:space="preserve"> REF _Ref460598821 \h </w:instrText>
      </w:r>
      <w:r w:rsidR="006E13A3">
        <w:fldChar w:fldCharType="separate"/>
      </w:r>
      <w:r w:rsidR="000D6DE5">
        <w:t xml:space="preserve">Figure </w:t>
      </w:r>
      <w:r w:rsidR="000D6DE5">
        <w:rPr>
          <w:noProof/>
        </w:rPr>
        <w:t>7</w:t>
      </w:r>
      <w:r w:rsidR="000D6DE5">
        <w:noBreakHyphen/>
      </w:r>
      <w:r w:rsidR="000D6DE5">
        <w:rPr>
          <w:noProof/>
        </w:rPr>
        <w:t>26</w:t>
      </w:r>
      <w:r w:rsidR="006E13A3">
        <w:fldChar w:fldCharType="end"/>
      </w:r>
      <w:r w:rsidR="001116AB">
        <w:t>). Furthermore, when</w:t>
      </w:r>
      <w:r w:rsidR="006E13A3">
        <w:t xml:space="preserve"> </w:t>
      </w:r>
      <w:r w:rsidR="006E13A3">
        <w:rPr>
          <w:b/>
        </w:rPr>
        <w:t>2-trans</w:t>
      </w:r>
      <w:r w:rsidR="001116AB">
        <w:t xml:space="preserve"> is irradiated</w:t>
      </w:r>
      <w:r w:rsidR="006E13A3">
        <w:t xml:space="preserve"> (Hg light source, 320 – 500 nm) in the presence of O</w:t>
      </w:r>
      <w:r w:rsidR="006E13A3">
        <w:rPr>
          <w:vertAlign w:val="subscript"/>
        </w:rPr>
        <w:t>2</w:t>
      </w:r>
      <w:r w:rsidR="006E13A3">
        <w:t>, it converts to the ∂(</w:t>
      </w:r>
      <w:r w:rsidR="006E13A3">
        <w:rPr>
          <w:vertAlign w:val="superscript"/>
        </w:rPr>
        <w:t>31</w:t>
      </w:r>
      <w:r w:rsidR="006E13A3">
        <w:t xml:space="preserve">P) = 104.36 ppm species (see </w:t>
      </w:r>
      <w:r w:rsidR="006E13A3">
        <w:fldChar w:fldCharType="begin"/>
      </w:r>
      <w:r w:rsidR="006E13A3">
        <w:instrText xml:space="preserve"> REF _Ref460598937 \h </w:instrText>
      </w:r>
      <w:r w:rsidR="006E13A3">
        <w:fldChar w:fldCharType="separate"/>
      </w:r>
      <w:r w:rsidR="000D6DE5">
        <w:t xml:space="preserve">Figure </w:t>
      </w:r>
      <w:r w:rsidR="000D6DE5">
        <w:rPr>
          <w:noProof/>
        </w:rPr>
        <w:t>7</w:t>
      </w:r>
      <w:r w:rsidR="000D6DE5">
        <w:noBreakHyphen/>
      </w:r>
      <w:r w:rsidR="000D6DE5">
        <w:rPr>
          <w:noProof/>
        </w:rPr>
        <w:t>19</w:t>
      </w:r>
      <w:r w:rsidR="006E13A3">
        <w:fldChar w:fldCharType="end"/>
      </w:r>
      <w:r w:rsidR="006E13A3">
        <w:t xml:space="preserve"> and </w:t>
      </w:r>
      <w:r w:rsidR="006E13A3">
        <w:fldChar w:fldCharType="begin"/>
      </w:r>
      <w:r w:rsidR="006E13A3">
        <w:instrText xml:space="preserve"> REF _Ref460598947 \h </w:instrText>
      </w:r>
      <w:r w:rsidR="006E13A3">
        <w:fldChar w:fldCharType="separate"/>
      </w:r>
      <w:r w:rsidR="000D6DE5">
        <w:t xml:space="preserve">Figure </w:t>
      </w:r>
      <w:r w:rsidR="000D6DE5">
        <w:rPr>
          <w:noProof/>
        </w:rPr>
        <w:t>7</w:t>
      </w:r>
      <w:r w:rsidR="000D6DE5">
        <w:noBreakHyphen/>
      </w:r>
      <w:r w:rsidR="000D6DE5">
        <w:rPr>
          <w:noProof/>
        </w:rPr>
        <w:t>20</w:t>
      </w:r>
      <w:r w:rsidR="006E13A3">
        <w:fldChar w:fldCharType="end"/>
      </w:r>
      <w:r w:rsidR="006E13A3">
        <w:t>). The interconversion of these two species indicates that they are isomers. When comparing their NMR charac</w:t>
      </w:r>
      <w:r w:rsidR="001116AB">
        <w:t>teristics, the biggest difference</w:t>
      </w:r>
      <w:r w:rsidR="006E13A3">
        <w:t xml:space="preserve"> is the significantly downfield shifted hydride signal at ∂(</w:t>
      </w:r>
      <w:r w:rsidR="006E13A3">
        <w:rPr>
          <w:vertAlign w:val="superscript"/>
        </w:rPr>
        <w:t>1</w:t>
      </w:r>
      <w:r w:rsidR="006E13A3">
        <w:t>H) = -5.24 ppm for the ∂(</w:t>
      </w:r>
      <w:r w:rsidR="006E13A3">
        <w:rPr>
          <w:vertAlign w:val="superscript"/>
        </w:rPr>
        <w:t>31</w:t>
      </w:r>
      <w:r w:rsidR="006E13A3">
        <w:t>P) = 104.36 ppm species. Such a chemical shift is consistent with the hydride being trans to a CO ligand.</w:t>
      </w:r>
      <w:r w:rsidR="006E13A3">
        <w:fldChar w:fldCharType="begin"/>
      </w:r>
      <w:r w:rsidR="006E13A3">
        <w:instrText xml:space="preserve"> ADDIN ZOTERO_ITEM CSL_CITATION {"citationID":"FMrEZz5p","properties":{"formattedCitation":"\\super 6,7\\nosupersub{}","plainCitation":"6,7","noteIndex":0},"citationItems":[{"id":3905,"uris":["http://zotero.org/users/local/CdP7Gee4/items/A3IC5FMN"],"uri":</w:instrText>
      </w:r>
      <w:r w:rsidR="006E13A3">
        <w:rPr>
          <w:rFonts w:hint="eastAsia"/>
        </w:rPr>
        <w:instrText>["http://zotero.org/users/local/CdP7Gee4/items/A3IC5FMN"],"itemData":{"id":3905,"type":"article-journal","abstract":"The synthesis of novel PNN ruthenium pincer complexes based on 2,2</w:instrText>
      </w:r>
      <w:r w:rsidR="006E13A3">
        <w:rPr>
          <w:rFonts w:hint="eastAsia"/>
        </w:rPr>
        <w:instrText>′</w:instrText>
      </w:r>
      <w:r w:rsidR="006E13A3">
        <w:rPr>
          <w:rFonts w:hint="eastAsia"/>
        </w:rPr>
        <w:instrText>-dipyridinemethane phosphine derivatives, as well as on 2,2</w:instrText>
      </w:r>
      <w:r w:rsidR="006E13A3">
        <w:rPr>
          <w:rFonts w:hint="eastAsia"/>
        </w:rPr>
        <w:instrText>′</w:instrText>
      </w:r>
      <w:r w:rsidR="006E13A3">
        <w:rPr>
          <w:rFonts w:hint="eastAsia"/>
        </w:rPr>
        <w:instrText>-oxobispyri</w:instrText>
      </w:r>
      <w:r w:rsidR="006E13A3">
        <w:instrText>dine phosphine ligands, and their reactivity toward dearomatization and cyclometalation are described. The dearomatized compounds 7a,b undergo cyclometalation to yield complexes 8a,b. In order for cyclometalation to proceed, the coordination sphere around the Ru center has to rearrange, and this depends on the flexibility of the system, showing that the cyclometalation is qualitatively faster in the case of the dimethyl derivative 7a than in the case of the spyrocyclopentyl derivative 7b. The cyclometalat</w:instrText>
      </w:r>
      <w:r w:rsidR="006E13A3">
        <w:rPr>
          <w:rFonts w:hint="eastAsia"/>
        </w:rPr>
        <w:instrText>ion occurs diastereoselectively and leads to only one diastereomer of the cyclometalated compounds. In the case of the 2,2</w:instrText>
      </w:r>
      <w:r w:rsidR="006E13A3">
        <w:rPr>
          <w:rFonts w:hint="eastAsia"/>
        </w:rPr>
        <w:instrText>′</w:instrText>
      </w:r>
      <w:r w:rsidR="006E13A3">
        <w:rPr>
          <w:rFonts w:hint="eastAsia"/>
        </w:rPr>
        <w:instrText>-oxobispyridine complex 6c, the dearomatized complex was too unstable to be isolated; however it was possible to isolate and charact</w:instrText>
      </w:r>
      <w:r w:rsidR="006E13A3">
        <w:instrText>erize a stable dicarbonyl-dearomatized ruthenium(II) complex, 9c, when the deprotonation was performed under a CO atmosphere. Dearomatization of 6a under CO also led to dicarbonyl-dearomatized ruthenium(II) complex 9a, which slowly rearranged into the dicarbonyl-aromatized ruthenium(0) complex 10a. These complexes were tested in catalytic alcohol–amine coupling, esterification of primary alcohols, and hydrogenation of secondary amides. Moderate activity was observed in hydrogenation of amides to alcohols and amines and low activity in the other transformations, owing mainly to the formation of stable cyclometalated compounds.","container-title":"Organometallics","DOI":"10.1021/om400194w","ISSN":"0276-7333","issue":"10","journalAbbreviation":"Organometalli</w:instrText>
      </w:r>
      <w:r w:rsidR="006E13A3">
        <w:rPr>
          <w:rFonts w:hint="eastAsia"/>
        </w:rPr>
        <w:instrText>cs","note":"Ru hydride trans to CO","page":"2973-2982","source":"ACS Publications","title":"PNN Ruthenium Pincer Complexes Based on Phosphinated 2,2</w:instrText>
      </w:r>
      <w:r w:rsidR="006E13A3">
        <w:rPr>
          <w:rFonts w:hint="eastAsia"/>
        </w:rPr>
        <w:instrText>′</w:instrText>
      </w:r>
      <w:r w:rsidR="006E13A3">
        <w:rPr>
          <w:rFonts w:hint="eastAsia"/>
        </w:rPr>
        <w:instrText>-Dipyridinemethane and 2,2</w:instrText>
      </w:r>
      <w:r w:rsidR="006E13A3">
        <w:rPr>
          <w:rFonts w:hint="eastAsia"/>
        </w:rPr>
        <w:instrText>′</w:instrText>
      </w:r>
      <w:r w:rsidR="006E13A3">
        <w:rPr>
          <w:rFonts w:hint="eastAsia"/>
        </w:rPr>
        <w:instrText>-Oxobispyridine. Metal</w:instrText>
      </w:r>
      <w:r w:rsidR="006E13A3">
        <w:rPr>
          <w:rFonts w:hint="eastAsia"/>
        </w:rPr>
        <w:instrText>–</w:instrText>
      </w:r>
      <w:r w:rsidR="006E13A3">
        <w:rPr>
          <w:rFonts w:hint="eastAsia"/>
        </w:rPr>
        <w:instrText>Ligand Cooperation in Cyclometalation and Catalysis","vo</w:instrText>
      </w:r>
      <w:r w:rsidR="006E13A3">
        <w:instrText xml:space="preserve">lume":"32","author":[{"family":"Barrios-Francisco","given":"Rigoberto"},{"family":"Balaraman","given":"Ekambaram"},{"family":"Diskin-Posner","given":"Yael"},{"family":"Leitus","given":"Gregory"},{"family":"Shimon","given":"Linda J. W."},{"family":"Milstein","given":"David"}],"issued":{"date-parts":[["2013",5,24]]}}},{"id":3902,"uris":["http://zotero.org/users/local/CdP7Gee4/items/PCAT2C9W"],"uri":["http://zotero.org/users/local/CdP7Gee4/items/PCAT2C9W"],"itemData":{"id":3902,"type":"article-journal","abstract":"Binary catalyst systems comprising a cationic Ru–CNC pincer complex and an alkali metal salt were developed for selective hydroboration of CO2 utilizing pinacolborane at r.t. and 1 atm CO2, with the combination of [Ru(CNCBn)(CO)2(H)][PF6] and KOCO2tBu producing formoxyborane in 76% yield. A bicyclic catalytic mechanism was proposed and discussed.","container-title":"Chemical Communications","DOI":"10.1039/C6CC06278D","ISSN":"1364-548X","issue":"79","journalAbbreviation":"Chem. Commun.","language":"en","note":"Ru(CNC)(CO)2H complexes, hydride at -5 ppm","page":"11842-11845","source":"pubs.rsc.org","title":"A binary catalyst system of a cationic Ru–CNC pincer complex with an alkali metal salt for selective hydroboration of carbon dioxide","volume":"52","author":[{"family":"Ng","given":"Chee Koon"},{"family":"Wu","given":"Jie"},{"family":"Hor","given":"T. S. Andy"},{"family":"Luo","given":"He-Kuan"}],"issued":{"date-parts":[["2016",9,27]]}}}],"schema":"https://github.com/citation-style-language/schema/raw/master/csl-citation.json"} </w:instrText>
      </w:r>
      <w:r w:rsidR="006E13A3">
        <w:fldChar w:fldCharType="separate"/>
      </w:r>
      <w:r w:rsidR="006E13A3" w:rsidRPr="006E13A3">
        <w:rPr>
          <w:rFonts w:cs="Arial"/>
          <w:vertAlign w:val="superscript"/>
        </w:rPr>
        <w:t>6,7</w:t>
      </w:r>
      <w:r w:rsidR="006E13A3">
        <w:fldChar w:fldCharType="end"/>
      </w:r>
      <w:r w:rsidR="006E13A3">
        <w:t xml:space="preserve"> This is corroborated by DFT calculations for different isomers of </w:t>
      </w:r>
      <w:r w:rsidR="006E13A3">
        <w:rPr>
          <w:b/>
        </w:rPr>
        <w:t>2</w:t>
      </w:r>
      <w:r w:rsidR="006E13A3">
        <w:t xml:space="preserve">, which predict a change of ca. 10 ppm for the hydride signal when the hydride ligand is trans to the CO ligand (see </w:t>
      </w:r>
      <w:r w:rsidR="006E13A3">
        <w:fldChar w:fldCharType="begin"/>
      </w:r>
      <w:r w:rsidR="006E13A3">
        <w:instrText xml:space="preserve"> REF _Ref460599256 \h </w:instrText>
      </w:r>
      <w:r w:rsidR="006E13A3">
        <w:fldChar w:fldCharType="separate"/>
      </w:r>
      <w:r w:rsidR="000D6DE5">
        <w:t xml:space="preserve">Table </w:t>
      </w:r>
      <w:r w:rsidR="000D6DE5">
        <w:rPr>
          <w:noProof/>
        </w:rPr>
        <w:t>11</w:t>
      </w:r>
      <w:r w:rsidR="000D6DE5">
        <w:noBreakHyphen/>
      </w:r>
      <w:r w:rsidR="000D6DE5">
        <w:rPr>
          <w:noProof/>
        </w:rPr>
        <w:t>7</w:t>
      </w:r>
      <w:r w:rsidR="006E13A3">
        <w:fldChar w:fldCharType="end"/>
      </w:r>
      <w:r w:rsidR="006E13A3">
        <w:t xml:space="preserve">), as compared to being trans to the OH ligand (as is the case for </w:t>
      </w:r>
      <w:r w:rsidR="006E13A3">
        <w:rPr>
          <w:b/>
        </w:rPr>
        <w:t>2-trans</w:t>
      </w:r>
      <w:r w:rsidR="006E13A3">
        <w:t xml:space="preserve">). Furthermore, DFT calculations predict </w:t>
      </w:r>
      <w:r w:rsidR="006E13A3">
        <w:rPr>
          <w:b/>
        </w:rPr>
        <w:t>2-cis</w:t>
      </w:r>
      <w:r w:rsidR="006E13A3">
        <w:t xml:space="preserve"> (</w:t>
      </w:r>
      <w:r w:rsidR="009D4F6C">
        <w:t xml:space="preserve">where the hydride ligand is trans to CO and the OH ligand is in the equatorial position) to be less stable than </w:t>
      </w:r>
      <w:r w:rsidR="009D4F6C">
        <w:rPr>
          <w:b/>
        </w:rPr>
        <w:t>2-trans</w:t>
      </w:r>
      <w:r w:rsidR="009D4F6C">
        <w:t xml:space="preserve"> by more than 10 kcal/mol. This difference in stability would explain the spontaneous conversion of the ∂(</w:t>
      </w:r>
      <w:r w:rsidR="009D4F6C">
        <w:rPr>
          <w:vertAlign w:val="superscript"/>
        </w:rPr>
        <w:t>31</w:t>
      </w:r>
      <w:r w:rsidR="009D4F6C">
        <w:t xml:space="preserve">P) = 104.36 ppm species to </w:t>
      </w:r>
      <w:r w:rsidR="009D4F6C">
        <w:rPr>
          <w:b/>
        </w:rPr>
        <w:t>2-trans</w:t>
      </w:r>
      <w:r w:rsidR="009D4F6C">
        <w:t>. Based on the characteristic hydride shift and these DFT results, we therefore assign the ∂(</w:t>
      </w:r>
      <w:r w:rsidR="009D4F6C">
        <w:rPr>
          <w:vertAlign w:val="superscript"/>
        </w:rPr>
        <w:t>31</w:t>
      </w:r>
      <w:r w:rsidR="009D4F6C">
        <w:t xml:space="preserve">P) = 104.36 ppm species to </w:t>
      </w:r>
      <w:r w:rsidR="009D4F6C">
        <w:rPr>
          <w:b/>
        </w:rPr>
        <w:t>2-cis</w:t>
      </w:r>
      <w:r w:rsidR="00CD438B">
        <w:t>.</w:t>
      </w:r>
    </w:p>
    <w:p w14:paraId="7E81F6BE" w14:textId="77777777" w:rsidR="00CD438B" w:rsidRDefault="00CD438B" w:rsidP="00CA096A"/>
    <w:p w14:paraId="6FEE7971" w14:textId="69313B42" w:rsidR="00CD438B" w:rsidRPr="00264866" w:rsidRDefault="001116AB" w:rsidP="00CA096A">
      <w:r>
        <w:t>The second major product of irradiation can be observed at ∂(</w:t>
      </w:r>
      <w:r>
        <w:rPr>
          <w:vertAlign w:val="superscript"/>
        </w:rPr>
        <w:t>31</w:t>
      </w:r>
      <w:r>
        <w:t xml:space="preserve">P) = 95.12 ppm. For this species, the phosphorous signal couples to two different tert-butyl groups (see </w:t>
      </w:r>
      <w:r>
        <w:rPr>
          <w:vertAlign w:val="superscript"/>
        </w:rPr>
        <w:t>1</w:t>
      </w:r>
      <w:r>
        <w:t>H-</w:t>
      </w:r>
      <w:r>
        <w:rPr>
          <w:vertAlign w:val="superscript"/>
        </w:rPr>
        <w:t>31</w:t>
      </w:r>
      <w:r>
        <w:t xml:space="preserve">P HMBC of aliphatic region in </w:t>
      </w:r>
      <w:r>
        <w:fldChar w:fldCharType="begin"/>
      </w:r>
      <w:r>
        <w:instrText xml:space="preserve"> REF _Ref460599926 \h </w:instrText>
      </w:r>
      <w:r>
        <w:fldChar w:fldCharType="separate"/>
      </w:r>
      <w:r w:rsidR="000D6DE5">
        <w:t xml:space="preserve">Figure </w:t>
      </w:r>
      <w:r w:rsidR="000D6DE5">
        <w:rPr>
          <w:noProof/>
        </w:rPr>
        <w:t>7</w:t>
      </w:r>
      <w:r w:rsidR="000D6DE5">
        <w:noBreakHyphen/>
      </w:r>
      <w:r w:rsidR="000D6DE5">
        <w:rPr>
          <w:noProof/>
        </w:rPr>
        <w:t>18</w:t>
      </w:r>
      <w:r>
        <w:fldChar w:fldCharType="end"/>
      </w:r>
      <w:r>
        <w:t xml:space="preserve">). This indicates that, just like complex </w:t>
      </w:r>
      <w:r>
        <w:rPr>
          <w:b/>
        </w:rPr>
        <w:t>1</w:t>
      </w:r>
      <w:r>
        <w:t>, this complex has no symmetry, resulting in two chemically distinct tert-butyl groups</w:t>
      </w:r>
      <w:r w:rsidR="00264866">
        <w:t xml:space="preserve">. This observation rules out that this species is the trans isomer of </w:t>
      </w:r>
      <w:r w:rsidR="00264866">
        <w:rPr>
          <w:b/>
        </w:rPr>
        <w:t>1</w:t>
      </w:r>
      <w:r w:rsidR="00264866">
        <w:t>. In the dark, the</w:t>
      </w:r>
      <w:r>
        <w:t xml:space="preserve"> species slowly converts back to </w:t>
      </w:r>
      <w:r>
        <w:rPr>
          <w:b/>
        </w:rPr>
        <w:t xml:space="preserve">1 </w:t>
      </w:r>
      <w:r>
        <w:t xml:space="preserve">(see </w:t>
      </w:r>
      <w:r>
        <w:fldChar w:fldCharType="begin"/>
      </w:r>
      <w:r>
        <w:instrText xml:space="preserve"> REF _Ref460600079 \h </w:instrText>
      </w:r>
      <w:r>
        <w:fldChar w:fldCharType="separate"/>
      </w:r>
      <w:r w:rsidR="000D6DE5">
        <w:t xml:space="preserve">Figure </w:t>
      </w:r>
      <w:r w:rsidR="000D6DE5">
        <w:rPr>
          <w:noProof/>
        </w:rPr>
        <w:t>7</w:t>
      </w:r>
      <w:r w:rsidR="000D6DE5">
        <w:noBreakHyphen/>
      </w:r>
      <w:r w:rsidR="000D6DE5">
        <w:rPr>
          <w:noProof/>
        </w:rPr>
        <w:t>27</w:t>
      </w:r>
      <w:r>
        <w:fldChar w:fldCharType="end"/>
      </w:r>
      <w:r w:rsidR="00264866">
        <w:t xml:space="preserve">, in this case the experiment was performed using </w:t>
      </w:r>
      <w:r w:rsidR="00264866">
        <w:rPr>
          <w:b/>
        </w:rPr>
        <w:t>1</w:t>
      </w:r>
      <w:r w:rsidR="00264866">
        <w:t xml:space="preserve"> prepared via the Ag</w:t>
      </w:r>
      <w:r w:rsidR="00264866">
        <w:rPr>
          <w:vertAlign w:val="subscript"/>
        </w:rPr>
        <w:t>2</w:t>
      </w:r>
      <w:r w:rsidR="00264866">
        <w:t xml:space="preserve">O route in 52 mM KOH aq., but the same is observed using the standard reaction conditions). We tentatively assign this species to </w:t>
      </w:r>
      <w:r w:rsidR="00264866">
        <w:rPr>
          <w:b/>
        </w:rPr>
        <w:t>Oxo</w:t>
      </w:r>
      <w:r w:rsidR="00264866">
        <w:t xml:space="preserve"> </w:t>
      </w:r>
      <w:r w:rsidR="00264866">
        <w:rPr>
          <w:b/>
        </w:rPr>
        <w:t>Dimer</w:t>
      </w:r>
      <w:r w:rsidR="00264866">
        <w:t xml:space="preserve">, an oxo-bridged dimer formed via formal dehydration of </w:t>
      </w:r>
      <w:r w:rsidR="00264866">
        <w:rPr>
          <w:b/>
        </w:rPr>
        <w:t>1</w:t>
      </w:r>
      <w:r w:rsidR="00264866">
        <w:t xml:space="preserve"> (see </w:t>
      </w:r>
      <w:r w:rsidR="00264866">
        <w:fldChar w:fldCharType="begin"/>
      </w:r>
      <w:r w:rsidR="00264866">
        <w:instrText xml:space="preserve"> REF _Ref460600781 \h </w:instrText>
      </w:r>
      <w:r w:rsidR="00264866">
        <w:fldChar w:fldCharType="separate"/>
      </w:r>
      <w:r w:rsidR="000D6DE5">
        <w:t xml:space="preserve">Figure </w:t>
      </w:r>
      <w:r w:rsidR="000D6DE5">
        <w:rPr>
          <w:noProof/>
        </w:rPr>
        <w:t>11</w:t>
      </w:r>
      <w:r w:rsidR="000D6DE5">
        <w:noBreakHyphen/>
      </w:r>
      <w:r w:rsidR="000D6DE5">
        <w:rPr>
          <w:noProof/>
        </w:rPr>
        <w:t>58</w:t>
      </w:r>
      <w:r w:rsidR="00264866">
        <w:fldChar w:fldCharType="end"/>
      </w:r>
      <w:r w:rsidR="00264866">
        <w:t xml:space="preserve"> for the computed structure). DFT calculations predict </w:t>
      </w:r>
      <w:r w:rsidR="00264866">
        <w:rPr>
          <w:b/>
        </w:rPr>
        <w:t>Oxo Dimer</w:t>
      </w:r>
      <w:r w:rsidR="00264866">
        <w:t xml:space="preserve"> to be slightly less stable than </w:t>
      </w:r>
      <w:r w:rsidR="00264866">
        <w:rPr>
          <w:b/>
        </w:rPr>
        <w:t>1</w:t>
      </w:r>
      <w:r w:rsidR="00264866">
        <w:t xml:space="preserve">, explaining why slow hydrolysis back to </w:t>
      </w:r>
      <w:r w:rsidR="00264866">
        <w:rPr>
          <w:b/>
        </w:rPr>
        <w:t xml:space="preserve">1 </w:t>
      </w:r>
      <w:r w:rsidR="00264866">
        <w:t xml:space="preserve">might occur in the dark. </w:t>
      </w:r>
    </w:p>
    <w:p w14:paraId="0B41222D" w14:textId="77777777" w:rsidR="00264866" w:rsidRDefault="00264866" w:rsidP="00CA096A"/>
    <w:p w14:paraId="20BB3CB4" w14:textId="02299902" w:rsidR="00264866" w:rsidRDefault="00264866" w:rsidP="00CA096A">
      <w:r>
        <w:t>Due to these isomerization reactions, NMR spectra for quantitative analysis were recorded immediately after irradiation.</w:t>
      </w:r>
    </w:p>
    <w:p w14:paraId="10DFA384" w14:textId="77777777" w:rsidR="00264866" w:rsidRPr="00264866" w:rsidRDefault="00264866" w:rsidP="00CA096A"/>
    <w:p w14:paraId="5F398CB9" w14:textId="3595D519" w:rsidR="00DD25A3" w:rsidRDefault="00DD25A3" w:rsidP="00DD25A3">
      <w:pPr>
        <w:pStyle w:val="Heading3"/>
      </w:pPr>
      <w:bookmarkStart w:id="28" w:name="_Toc461199498"/>
      <w:r>
        <w:t>Data Analysis for Concentration-Time Profile</w:t>
      </w:r>
      <w:bookmarkEnd w:id="28"/>
    </w:p>
    <w:p w14:paraId="3DD87F3B" w14:textId="77777777" w:rsidR="00DD25A3" w:rsidRDefault="00DD25A3" w:rsidP="00DD25A3"/>
    <w:p w14:paraId="6E90C4DC" w14:textId="2B387FC0" w:rsidR="00264866" w:rsidRDefault="004464EB" w:rsidP="00A86B78">
      <w:r>
        <w:t xml:space="preserve">For the concentration-time profile, quantitative </w:t>
      </w:r>
      <w:r>
        <w:rPr>
          <w:vertAlign w:val="superscript"/>
        </w:rPr>
        <w:t>31</w:t>
      </w:r>
      <w:r>
        <w:t>P{</w:t>
      </w:r>
      <w:r>
        <w:rPr>
          <w:vertAlign w:val="superscript"/>
        </w:rPr>
        <w:t>1</w:t>
      </w:r>
      <w:r>
        <w:t xml:space="preserve">H} NMR spectra were recorded before (t = 0 h) and after 0.75, 2.97, 21.07, </w:t>
      </w:r>
      <w:r w:rsidR="00D36BF9">
        <w:t xml:space="preserve">24.44, 42.54 and 46.45 h of irradiation (irradiation of the sample was stopped after the indicated time, NMR spectra were recorded and irradiation was then resumed). For each time point, the relative concentrations of </w:t>
      </w:r>
      <w:r w:rsidR="00D36BF9">
        <w:rPr>
          <w:b/>
        </w:rPr>
        <w:t>1</w:t>
      </w:r>
      <w:r w:rsidR="00D36BF9">
        <w:t xml:space="preserve">, </w:t>
      </w:r>
      <w:r w:rsidR="00D36BF9">
        <w:rPr>
          <w:b/>
        </w:rPr>
        <w:t xml:space="preserve">2-cis </w:t>
      </w:r>
      <w:r w:rsidR="00D36BF9">
        <w:t xml:space="preserve">and </w:t>
      </w:r>
      <w:r w:rsidR="00D36BF9">
        <w:rPr>
          <w:b/>
        </w:rPr>
        <w:t xml:space="preserve">Oxo Dimer </w:t>
      </w:r>
      <w:r w:rsidR="00D36BF9">
        <w:t xml:space="preserve">were determined via integration of the corresponding </w:t>
      </w:r>
      <w:r w:rsidR="00D36BF9">
        <w:rPr>
          <w:vertAlign w:val="superscript"/>
        </w:rPr>
        <w:t>31</w:t>
      </w:r>
      <w:r w:rsidR="00D36BF9">
        <w:t>P{</w:t>
      </w:r>
      <w:r w:rsidR="00D36BF9">
        <w:rPr>
          <w:vertAlign w:val="superscript"/>
        </w:rPr>
        <w:t>1</w:t>
      </w:r>
      <w:r w:rsidR="00D36BF9">
        <w:t xml:space="preserve">H} NMR signals. For t = 0 h, a small amount of </w:t>
      </w:r>
      <w:r w:rsidR="00D36BF9">
        <w:rPr>
          <w:b/>
        </w:rPr>
        <w:t xml:space="preserve">2-trans </w:t>
      </w:r>
      <w:r w:rsidR="00D36BF9">
        <w:t xml:space="preserve">could be observed, which was treated as </w:t>
      </w:r>
      <w:r w:rsidR="00D36BF9">
        <w:rPr>
          <w:b/>
        </w:rPr>
        <w:t xml:space="preserve">2-cis </w:t>
      </w:r>
      <w:r w:rsidR="00D36BF9">
        <w:t xml:space="preserve">in the following (since </w:t>
      </w:r>
      <w:r w:rsidR="00D36BF9">
        <w:rPr>
          <w:b/>
        </w:rPr>
        <w:t xml:space="preserve">2-trans </w:t>
      </w:r>
      <w:r w:rsidR="00D36BF9">
        <w:t xml:space="preserve">can photochemically convert to </w:t>
      </w:r>
      <w:r w:rsidR="00D36BF9">
        <w:rPr>
          <w:b/>
        </w:rPr>
        <w:t>2-cis</w:t>
      </w:r>
      <w:r w:rsidR="00D36BF9">
        <w:t xml:space="preserve">, see above). Therefore, the amount of </w:t>
      </w:r>
      <w:r w:rsidR="00D36BF9">
        <w:rPr>
          <w:b/>
        </w:rPr>
        <w:t xml:space="preserve">2-cis </w:t>
      </w:r>
      <w:r w:rsidR="00D36BF9">
        <w:t xml:space="preserve">at t = 0 h is not equal to zero. For all subsequent time points, no </w:t>
      </w:r>
      <w:r w:rsidR="00D36BF9">
        <w:rPr>
          <w:b/>
        </w:rPr>
        <w:t xml:space="preserve">2-trans </w:t>
      </w:r>
      <w:r w:rsidR="00D36BF9">
        <w:t>was observed.</w:t>
      </w:r>
    </w:p>
    <w:p w14:paraId="3F1C7496" w14:textId="77777777" w:rsidR="00D36BF9" w:rsidRDefault="00D36BF9" w:rsidP="00A86B78"/>
    <w:p w14:paraId="52816E1B" w14:textId="224B64CD" w:rsidR="00D36BF9" w:rsidRPr="00226664" w:rsidRDefault="00D36BF9" w:rsidP="00A86B78">
      <w:r>
        <w:t xml:space="preserve">For data analysis, the concentrations of </w:t>
      </w:r>
      <w:r>
        <w:rPr>
          <w:b/>
        </w:rPr>
        <w:t>1</w:t>
      </w:r>
      <w:r>
        <w:t xml:space="preserve">, </w:t>
      </w:r>
      <w:r>
        <w:rPr>
          <w:b/>
        </w:rPr>
        <w:t xml:space="preserve">2-cis </w:t>
      </w:r>
      <w:r>
        <w:t xml:space="preserve">and </w:t>
      </w:r>
      <w:r>
        <w:rPr>
          <w:b/>
        </w:rPr>
        <w:t xml:space="preserve">Oxo Dimer </w:t>
      </w:r>
      <w:r>
        <w:t>were normalized, so that</w:t>
      </w:r>
      <w:r w:rsidR="00226664">
        <w:t xml:space="preserve"> for each time point the sum of the concentrations for</w:t>
      </w:r>
      <w:r>
        <w:t xml:space="preserve"> these </w:t>
      </w:r>
      <w:r w:rsidR="00226664">
        <w:t xml:space="preserve">three </w:t>
      </w:r>
      <w:r>
        <w:t xml:space="preserve">compounds would be equal to one. </w:t>
      </w:r>
      <w:r w:rsidR="00226664">
        <w:t xml:space="preserve">This normalization ignores the formation of other products. However, since the amount of side products observable by </w:t>
      </w:r>
      <w:r w:rsidR="00226664">
        <w:rPr>
          <w:vertAlign w:val="superscript"/>
        </w:rPr>
        <w:t>31</w:t>
      </w:r>
      <w:r w:rsidR="00226664">
        <w:t>P{</w:t>
      </w:r>
      <w:r w:rsidR="00226664">
        <w:rPr>
          <w:vertAlign w:val="superscript"/>
        </w:rPr>
        <w:t>1</w:t>
      </w:r>
      <w:r w:rsidR="00226664">
        <w:t xml:space="preserve">H} spectroscopy amounts to only around 7% after 46.45 h of irradiation this was deemed acceptable. </w:t>
      </w:r>
    </w:p>
    <w:p w14:paraId="42DD2ED2" w14:textId="77777777" w:rsidR="00264866" w:rsidRDefault="00264866" w:rsidP="00A86B78"/>
    <w:p w14:paraId="05F471F8" w14:textId="77777777" w:rsidR="00D20123" w:rsidRDefault="00226664" w:rsidP="00A86B78">
      <w:r>
        <w:t xml:space="preserve">The resulting, normalized concentrations of </w:t>
      </w:r>
      <w:r>
        <w:rPr>
          <w:b/>
        </w:rPr>
        <w:t>1</w:t>
      </w:r>
      <w:r>
        <w:t xml:space="preserve">, </w:t>
      </w:r>
      <w:r>
        <w:rPr>
          <w:b/>
        </w:rPr>
        <w:t xml:space="preserve">2-cis </w:t>
      </w:r>
      <w:r>
        <w:t xml:space="preserve">and </w:t>
      </w:r>
      <w:r>
        <w:rPr>
          <w:b/>
        </w:rPr>
        <w:t xml:space="preserve">Oxo Dimer </w:t>
      </w:r>
      <w:r>
        <w:t xml:space="preserve">are shown in </w:t>
      </w:r>
      <w:r>
        <w:fldChar w:fldCharType="begin"/>
      </w:r>
      <w:r>
        <w:instrText xml:space="preserve"> REF _Ref460674470 \h </w:instrText>
      </w:r>
      <w:r>
        <w:fldChar w:fldCharType="separate"/>
      </w:r>
      <w:r w:rsidR="000D6DE5">
        <w:t xml:space="preserve">Figure </w:t>
      </w:r>
      <w:r w:rsidR="000D6DE5">
        <w:rPr>
          <w:noProof/>
        </w:rPr>
        <w:t>4</w:t>
      </w:r>
      <w:r w:rsidR="000D6DE5">
        <w:noBreakHyphen/>
      </w:r>
      <w:r w:rsidR="000D6DE5">
        <w:rPr>
          <w:noProof/>
        </w:rPr>
        <w:t>1</w:t>
      </w:r>
      <w:r>
        <w:fldChar w:fldCharType="end"/>
      </w:r>
      <w:r>
        <w:t xml:space="preserve"> as dots. These datapoints were then fitted with a kinetic model based on the reaction network shown in </w:t>
      </w:r>
      <w:r>
        <w:fldChar w:fldCharType="begin"/>
      </w:r>
      <w:r>
        <w:instrText xml:space="preserve"> REF _Ref460674516 \h </w:instrText>
      </w:r>
      <w:r>
        <w:fldChar w:fldCharType="separate"/>
      </w:r>
      <w:r w:rsidR="000D6DE5">
        <w:t xml:space="preserve">Table </w:t>
      </w:r>
      <w:r w:rsidR="000D6DE5">
        <w:rPr>
          <w:noProof/>
        </w:rPr>
        <w:t>4</w:t>
      </w:r>
      <w:r w:rsidR="000D6DE5">
        <w:noBreakHyphen/>
      </w:r>
      <w:r w:rsidR="000D6DE5">
        <w:rPr>
          <w:noProof/>
        </w:rPr>
        <w:t>1</w:t>
      </w:r>
      <w:r>
        <w:fldChar w:fldCharType="end"/>
      </w:r>
      <w:r>
        <w:t xml:space="preserve">, with </w:t>
      </w:r>
      <w:r>
        <w:rPr>
          <w:i/>
        </w:rPr>
        <w:t>k</w:t>
      </w:r>
      <w:r>
        <w:rPr>
          <w:i/>
          <w:vertAlign w:val="subscript"/>
        </w:rPr>
        <w:t>1</w:t>
      </w:r>
      <w:r>
        <w:rPr>
          <w:i/>
        </w:rPr>
        <w:t>, k</w:t>
      </w:r>
      <w:r>
        <w:rPr>
          <w:i/>
          <w:vertAlign w:val="subscript"/>
        </w:rPr>
        <w:t>2</w:t>
      </w:r>
      <w:r>
        <w:rPr>
          <w:i/>
        </w:rPr>
        <w:t xml:space="preserve"> </w:t>
      </w:r>
      <w:r>
        <w:t xml:space="preserve">and </w:t>
      </w:r>
      <w:r>
        <w:rPr>
          <w:i/>
        </w:rPr>
        <w:t>k</w:t>
      </w:r>
      <w:r>
        <w:rPr>
          <w:i/>
          <w:vertAlign w:val="subscript"/>
        </w:rPr>
        <w:t>3</w:t>
      </w:r>
      <w:r>
        <w:t xml:space="preserve"> being the optimization param</w:t>
      </w:r>
      <w:r w:rsidR="001F6A99">
        <w:t xml:space="preserve">eters. Fitting was performed via the following steps: </w:t>
      </w:r>
    </w:p>
    <w:p w14:paraId="65CAB04D" w14:textId="77777777" w:rsidR="00D20123" w:rsidRDefault="00D20123" w:rsidP="00A86B78"/>
    <w:p w14:paraId="5481EA91" w14:textId="39AE254F" w:rsidR="00D20123" w:rsidRDefault="001F6A99" w:rsidP="00D20123">
      <w:pPr>
        <w:pStyle w:val="ListParagraph"/>
        <w:numPr>
          <w:ilvl w:val="0"/>
          <w:numId w:val="6"/>
        </w:numPr>
      </w:pPr>
      <w:r>
        <w:t>Converting</w:t>
      </w:r>
      <w:r w:rsidR="00226664">
        <w:t xml:space="preserve"> the reaction network to the corresponding rate laws describing the time-dependent concentration changes of </w:t>
      </w:r>
      <w:r w:rsidR="00226664" w:rsidRPr="00D20123">
        <w:rPr>
          <w:b/>
        </w:rPr>
        <w:t>1</w:t>
      </w:r>
      <w:r w:rsidR="00226664">
        <w:t xml:space="preserve">, </w:t>
      </w:r>
      <w:r w:rsidR="00226664" w:rsidRPr="00D20123">
        <w:rPr>
          <w:b/>
        </w:rPr>
        <w:t xml:space="preserve">2-cis </w:t>
      </w:r>
      <w:r w:rsidR="00226664">
        <w:t xml:space="preserve">and </w:t>
      </w:r>
      <w:r w:rsidR="00226664" w:rsidRPr="00D20123">
        <w:rPr>
          <w:b/>
        </w:rPr>
        <w:t>Oxo Dimer</w:t>
      </w:r>
      <w:r>
        <w:t xml:space="preserve">; </w:t>
      </w:r>
    </w:p>
    <w:p w14:paraId="7CEC680E" w14:textId="401F2091" w:rsidR="00CA096A" w:rsidRPr="00226664" w:rsidRDefault="001F6A99" w:rsidP="00D20123">
      <w:pPr>
        <w:pStyle w:val="ListParagraph"/>
        <w:numPr>
          <w:ilvl w:val="0"/>
          <w:numId w:val="6"/>
        </w:numPr>
      </w:pPr>
      <w:r>
        <w:t xml:space="preserve">At each optimization step, numerically solving the resulting system of differential equations with an updated gues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generated using the L-BFGS-B a</w:t>
      </w:r>
      <w:r w:rsidR="00BA7530">
        <w:t xml:space="preserve">lgorithm), until convergence was </w:t>
      </w:r>
      <w:r>
        <w:t xml:space="preserve">reached. The optimized parameter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 xml:space="preserve">are shown in </w:t>
      </w:r>
      <w:r>
        <w:fldChar w:fldCharType="begin"/>
      </w:r>
      <w:r>
        <w:instrText xml:space="preserve"> REF _Ref460674516 \h </w:instrText>
      </w:r>
      <w:r>
        <w:fldChar w:fldCharType="separate"/>
      </w:r>
      <w:r w:rsidR="000D6DE5">
        <w:t xml:space="preserve">Table </w:t>
      </w:r>
      <w:r w:rsidR="000D6DE5">
        <w:rPr>
          <w:noProof/>
        </w:rPr>
        <w:t>4</w:t>
      </w:r>
      <w:r w:rsidR="000D6DE5">
        <w:noBreakHyphen/>
      </w:r>
      <w:r w:rsidR="000D6DE5">
        <w:rPr>
          <w:noProof/>
        </w:rPr>
        <w:t>1</w:t>
      </w:r>
      <w:r>
        <w:fldChar w:fldCharType="end"/>
      </w:r>
      <w:r>
        <w:t xml:space="preserve">. </w:t>
      </w:r>
    </w:p>
    <w:p w14:paraId="1BA43D72" w14:textId="77777777" w:rsidR="00E97AFC" w:rsidRDefault="00E97AFC" w:rsidP="00E97AFC"/>
    <w:p w14:paraId="76DB4983" w14:textId="3B6D0B6B" w:rsidR="005A065B" w:rsidRPr="005A065B" w:rsidRDefault="005A065B" w:rsidP="00E97AFC">
      <w:r>
        <w:t xml:space="preserve">From the data shown in </w:t>
      </w:r>
      <w:r>
        <w:fldChar w:fldCharType="begin"/>
      </w:r>
      <w:r>
        <w:instrText xml:space="preserve"> REF _Ref460674470 \h </w:instrText>
      </w:r>
      <w:r>
        <w:fldChar w:fldCharType="separate"/>
      </w:r>
      <w:r w:rsidR="000D6DE5">
        <w:t xml:space="preserve">Figure </w:t>
      </w:r>
      <w:r w:rsidR="000D6DE5">
        <w:rPr>
          <w:noProof/>
        </w:rPr>
        <w:t>4</w:t>
      </w:r>
      <w:r w:rsidR="000D6DE5">
        <w:noBreakHyphen/>
      </w:r>
      <w:r w:rsidR="000D6DE5">
        <w:rPr>
          <w:noProof/>
        </w:rPr>
        <w:t>1</w:t>
      </w:r>
      <w:r>
        <w:fldChar w:fldCharType="end"/>
      </w:r>
      <w:r>
        <w:t xml:space="preserve"> it can be seen that </w:t>
      </w:r>
      <w:r>
        <w:rPr>
          <w:b/>
        </w:rPr>
        <w:t xml:space="preserve">Oxo Dimer </w:t>
      </w:r>
      <w:r>
        <w:t xml:space="preserve">is not an intermediate formed en route to </w:t>
      </w:r>
      <w:r>
        <w:rPr>
          <w:b/>
        </w:rPr>
        <w:t>2-cis</w:t>
      </w:r>
      <w:r>
        <w:t xml:space="preserve">, as the rate of </w:t>
      </w:r>
      <w:r>
        <w:rPr>
          <w:b/>
        </w:rPr>
        <w:t xml:space="preserve">2-cis </w:t>
      </w:r>
      <w:r>
        <w:t xml:space="preserve">formation does not increase with increasing </w:t>
      </w:r>
      <w:r>
        <w:rPr>
          <w:b/>
        </w:rPr>
        <w:t xml:space="preserve">Oxo Dimer </w:t>
      </w:r>
      <w:r>
        <w:t>concentration.</w:t>
      </w:r>
    </w:p>
    <w:p w14:paraId="06D609A5" w14:textId="03F60609" w:rsidR="00E97AFC" w:rsidRDefault="00E97AFC" w:rsidP="00E97AFC">
      <w:pPr>
        <w:pStyle w:val="Caption"/>
      </w:pPr>
      <w:bookmarkStart w:id="29" w:name="_Ref460674470"/>
      <w:bookmarkStart w:id="30" w:name="_Toc461199564"/>
      <w:r>
        <w:rPr>
          <w:noProof/>
        </w:rPr>
        <w:drawing>
          <wp:anchor distT="0" distB="0" distL="114300" distR="114300" simplePos="0" relativeHeight="251779072" behindDoc="0" locked="0" layoutInCell="1" allowOverlap="1" wp14:anchorId="08A7A3CC" wp14:editId="3EBFD765">
            <wp:simplePos x="0" y="0"/>
            <wp:positionH relativeFrom="column">
              <wp:posOffset>201295</wp:posOffset>
            </wp:positionH>
            <wp:positionV relativeFrom="paragraph">
              <wp:posOffset>-457200</wp:posOffset>
            </wp:positionV>
            <wp:extent cx="5856605" cy="4387215"/>
            <wp:effectExtent l="0" t="0" r="0" b="0"/>
            <wp:wrapTopAndBottom/>
            <wp:docPr id="136" name="Picture 136" descr="Macintosh HD:Users:Jacob:Documents:Water_Splitting:Two_Photon_Water_Splitting:Figures:ODE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Macintosh HD:Users:Jacob:Documents:Water_Splitting:Two_Photon_Water_Splitting:Figures:ODE_fit.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6605" cy="43872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1 \s ">
        <w:r w:rsidR="000D6DE5">
          <w:rPr>
            <w:noProof/>
          </w:rPr>
          <w:t>4</w:t>
        </w:r>
      </w:fldSimple>
      <w:r w:rsidR="003027B0">
        <w:noBreakHyphen/>
      </w:r>
      <w:fldSimple w:instr=" SEQ Figure \* ARABIC \s 1 ">
        <w:r w:rsidR="000D6DE5">
          <w:rPr>
            <w:noProof/>
          </w:rPr>
          <w:t>1</w:t>
        </w:r>
      </w:fldSimple>
      <w:bookmarkEnd w:id="29"/>
      <w:r>
        <w:t xml:space="preserve"> Concentration-time profile for irradiation of complex 1 with QTH light source</w:t>
      </w:r>
      <w:bookmarkEnd w:id="30"/>
    </w:p>
    <w:p w14:paraId="5C3CC081" w14:textId="33BA5165" w:rsidR="00E97AFC" w:rsidRPr="00E97AFC" w:rsidRDefault="00E97AFC" w:rsidP="00E97AFC">
      <w:pPr>
        <w:pStyle w:val="CaptionText"/>
      </w:pPr>
      <w:r>
        <w:t xml:space="preserve">Dots show normalized concentrations obtained via integration of NMR spectra measured after indicated irradiation times. Straight lines are kinetic fit obtained using the kinetic model: </w:t>
      </w:r>
      <w:r>
        <w:rPr>
          <w:b/>
        </w:rPr>
        <w:t xml:space="preserve">1 </w:t>
      </w:r>
      <w:r>
        <w:t xml:space="preserve">+ </w:t>
      </w:r>
      <w:r>
        <w:rPr>
          <w:b/>
        </w:rPr>
        <w:t xml:space="preserve">1 </w:t>
      </w:r>
      <w:r w:rsidR="00193999" w:rsidRPr="00A027AC">
        <w:rPr>
          <w:rFonts w:hint="eastAsia"/>
        </w:rPr>
        <w:t>→</w:t>
      </w:r>
      <w:r>
        <w:t xml:space="preserve"> </w:t>
      </w:r>
      <w:r>
        <w:rPr>
          <w:b/>
        </w:rPr>
        <w:t>Oxo Dimer</w:t>
      </w:r>
      <w:r w:rsidR="00193999">
        <w:rPr>
          <w:b/>
        </w:rPr>
        <w:t xml:space="preserve"> </w:t>
      </w:r>
      <w:r w:rsidR="00193999">
        <w:t>(</w:t>
      </w:r>
      <w:r w:rsidR="00193999" w:rsidRPr="00193999">
        <w:rPr>
          <w:i/>
        </w:rPr>
        <w:t>k</w:t>
      </w:r>
      <w:r w:rsidR="00193999" w:rsidRPr="00193999">
        <w:rPr>
          <w:i/>
          <w:vertAlign w:val="subscript"/>
        </w:rPr>
        <w:t>1</w:t>
      </w:r>
      <w:r w:rsidR="00193999" w:rsidRPr="00193999">
        <w:t>)</w:t>
      </w:r>
      <w:r w:rsidR="00193999">
        <w:t>,</w:t>
      </w:r>
      <w:r w:rsidR="00193999">
        <w:rPr>
          <w:b/>
        </w:rPr>
        <w:t xml:space="preserve"> 1 </w:t>
      </w:r>
      <w:r w:rsidR="00193999">
        <w:t xml:space="preserve">+ </w:t>
      </w:r>
      <w:r w:rsidR="00193999">
        <w:rPr>
          <w:b/>
        </w:rPr>
        <w:t xml:space="preserve">1 </w:t>
      </w:r>
      <w:r w:rsidR="00193999" w:rsidRPr="00A027AC">
        <w:rPr>
          <w:rFonts w:hint="eastAsia"/>
        </w:rPr>
        <w:t>→</w:t>
      </w:r>
      <w:r w:rsidR="00193999">
        <w:t xml:space="preserve"> </w:t>
      </w:r>
      <w:r w:rsidR="00DD7BF1">
        <w:t xml:space="preserve">2 </w:t>
      </w:r>
      <w:r w:rsidR="00193999">
        <w:rPr>
          <w:b/>
        </w:rPr>
        <w:t xml:space="preserve">2-cis </w:t>
      </w:r>
      <w:r w:rsidR="00193999">
        <w:t>(</w:t>
      </w:r>
      <w:r w:rsidR="00193999" w:rsidRPr="00193999">
        <w:rPr>
          <w:i/>
        </w:rPr>
        <w:t>k</w:t>
      </w:r>
      <w:r w:rsidR="00193999" w:rsidRPr="00193999">
        <w:rPr>
          <w:i/>
          <w:vertAlign w:val="subscript"/>
        </w:rPr>
        <w:t>2</w:t>
      </w:r>
      <w:r w:rsidR="00193999">
        <w:t>)</w:t>
      </w:r>
      <w:r w:rsidR="00193999">
        <w:rPr>
          <w:b/>
        </w:rPr>
        <w:t>,</w:t>
      </w:r>
      <w:r w:rsidR="00193999">
        <w:t xml:space="preserve"> and </w:t>
      </w:r>
      <w:r w:rsidR="00193999">
        <w:rPr>
          <w:b/>
        </w:rPr>
        <w:t xml:space="preserve">Oxo Dimer </w:t>
      </w:r>
      <w:r w:rsidR="00193999" w:rsidRPr="00A027AC">
        <w:rPr>
          <w:rFonts w:hint="eastAsia"/>
        </w:rPr>
        <w:t>→</w:t>
      </w:r>
      <w:r w:rsidR="00193999">
        <w:t xml:space="preserve"> </w:t>
      </w:r>
      <w:r w:rsidR="00193999">
        <w:rPr>
          <w:b/>
        </w:rPr>
        <w:t xml:space="preserve">1 </w:t>
      </w:r>
      <w:r w:rsidR="00193999">
        <w:t xml:space="preserve">+ </w:t>
      </w:r>
      <w:r w:rsidR="00193999">
        <w:rPr>
          <w:b/>
        </w:rPr>
        <w:t xml:space="preserve">1 </w:t>
      </w:r>
      <w:r w:rsidR="00193999">
        <w:t>(</w:t>
      </w:r>
      <w:r w:rsidR="00193999" w:rsidRPr="00193999">
        <w:rPr>
          <w:i/>
        </w:rPr>
        <w:t>k</w:t>
      </w:r>
      <w:r w:rsidR="00193999" w:rsidRPr="00193999">
        <w:rPr>
          <w:i/>
          <w:vertAlign w:val="subscript"/>
        </w:rPr>
        <w:t>3</w:t>
      </w:r>
      <w:r w:rsidR="00193999">
        <w:t>)</w:t>
      </w:r>
      <w:r>
        <w:t>.</w:t>
      </w:r>
      <w:r>
        <w:rPr>
          <w:b/>
        </w:rPr>
        <w:t xml:space="preserve"> </w:t>
      </w:r>
    </w:p>
    <w:p w14:paraId="21B1EC3B" w14:textId="77777777" w:rsidR="00E97AFC" w:rsidRDefault="00E97AFC" w:rsidP="00E97AFC"/>
    <w:p w14:paraId="41C06555" w14:textId="77777777" w:rsidR="00193999" w:rsidRDefault="00193999" w:rsidP="00E97AFC"/>
    <w:p w14:paraId="344089CC" w14:textId="3A32FDA5" w:rsidR="00DD7BF1" w:rsidRDefault="0001012C" w:rsidP="00DD7BF1">
      <w:pPr>
        <w:pStyle w:val="Caption"/>
      </w:pPr>
      <w:bookmarkStart w:id="31" w:name="_Ref460674516"/>
      <w:bookmarkStart w:id="32" w:name="_Toc461199663"/>
      <w:r>
        <w:t xml:space="preserve">Table </w:t>
      </w:r>
      <w:fldSimple w:instr=" STYLEREF 1 \s ">
        <w:r w:rsidR="00FF588A">
          <w:rPr>
            <w:noProof/>
          </w:rPr>
          <w:t>4</w:t>
        </w:r>
      </w:fldSimple>
      <w:r w:rsidR="00FF588A">
        <w:noBreakHyphen/>
      </w:r>
      <w:fldSimple w:instr=" SEQ Table \* ARABIC \s 1 ">
        <w:r w:rsidR="00FF588A">
          <w:rPr>
            <w:noProof/>
          </w:rPr>
          <w:t>1</w:t>
        </w:r>
      </w:fldSimple>
      <w:bookmarkEnd w:id="31"/>
      <w:r>
        <w:t xml:space="preserve"> Optimized parameters for kinetic model</w:t>
      </w:r>
      <w:bookmarkEnd w:id="32"/>
    </w:p>
    <w:p w14:paraId="2AF325A3" w14:textId="04A11838" w:rsidR="00DD7BF1" w:rsidRPr="00193999" w:rsidRDefault="00DD7BF1" w:rsidP="00193999">
      <w:pPr>
        <w:pStyle w:val="CaptionText"/>
      </w:pPr>
      <w:r>
        <w:rPr>
          <w:noProof/>
        </w:rPr>
        <w:drawing>
          <wp:anchor distT="0" distB="0" distL="114300" distR="114300" simplePos="0" relativeHeight="251796480" behindDoc="0" locked="0" layoutInCell="1" allowOverlap="1" wp14:anchorId="620630B1" wp14:editId="7F8BA99F">
            <wp:simplePos x="0" y="0"/>
            <wp:positionH relativeFrom="column">
              <wp:posOffset>1828800</wp:posOffset>
            </wp:positionH>
            <wp:positionV relativeFrom="paragraph">
              <wp:posOffset>123825</wp:posOffset>
            </wp:positionV>
            <wp:extent cx="2971800" cy="554355"/>
            <wp:effectExtent l="0" t="0" r="0" b="4445"/>
            <wp:wrapTopAndBottom/>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1800" cy="55435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0" w:type="auto"/>
        <w:tblInd w:w="2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43"/>
        <w:gridCol w:w="1701"/>
        <w:gridCol w:w="1843"/>
      </w:tblGrid>
      <w:tr w:rsidR="00193999" w14:paraId="072FE395" w14:textId="77777777" w:rsidTr="00623868">
        <w:tc>
          <w:tcPr>
            <w:tcW w:w="1843" w:type="dxa"/>
            <w:vAlign w:val="center"/>
          </w:tcPr>
          <w:p w14:paraId="6F66D879" w14:textId="77777777" w:rsidR="00193999" w:rsidRPr="00193999" w:rsidRDefault="00193999" w:rsidP="00193999">
            <w:pPr>
              <w:pStyle w:val="CaptionText"/>
              <w:jc w:val="center"/>
            </w:pPr>
            <w:r w:rsidRPr="00193999">
              <w:rPr>
                <w:i/>
              </w:rPr>
              <w:t>k</w:t>
            </w:r>
            <w:r w:rsidRPr="00193999">
              <w:rPr>
                <w:i/>
                <w:vertAlign w:val="subscript"/>
              </w:rPr>
              <w:t>1</w:t>
            </w:r>
            <w:r>
              <w:t xml:space="preserve"> / h</w:t>
            </w:r>
            <w:r>
              <w:rPr>
                <w:vertAlign w:val="superscript"/>
              </w:rPr>
              <w:t>-1</w:t>
            </w:r>
          </w:p>
        </w:tc>
        <w:tc>
          <w:tcPr>
            <w:tcW w:w="1701" w:type="dxa"/>
            <w:vAlign w:val="center"/>
          </w:tcPr>
          <w:p w14:paraId="578B81BB" w14:textId="77777777" w:rsidR="00193999" w:rsidRDefault="00193999" w:rsidP="00193999">
            <w:pPr>
              <w:pStyle w:val="CaptionText"/>
              <w:jc w:val="center"/>
            </w:pPr>
            <w:r w:rsidRPr="00193999">
              <w:rPr>
                <w:i/>
              </w:rPr>
              <w:t>k</w:t>
            </w:r>
            <w:r w:rsidR="00623868">
              <w:rPr>
                <w:i/>
                <w:vertAlign w:val="subscript"/>
              </w:rPr>
              <w:t>2</w:t>
            </w:r>
            <w:r w:rsidRPr="00193999">
              <w:rPr>
                <w:i/>
              </w:rPr>
              <w:t xml:space="preserve"> </w:t>
            </w:r>
            <w:r>
              <w:t>/ h</w:t>
            </w:r>
            <w:r>
              <w:rPr>
                <w:vertAlign w:val="superscript"/>
              </w:rPr>
              <w:t>-1</w:t>
            </w:r>
          </w:p>
        </w:tc>
        <w:tc>
          <w:tcPr>
            <w:tcW w:w="1843" w:type="dxa"/>
            <w:vAlign w:val="center"/>
          </w:tcPr>
          <w:p w14:paraId="1DFCD2CE" w14:textId="77777777" w:rsidR="00193999" w:rsidRDefault="00193999" w:rsidP="00193999">
            <w:pPr>
              <w:pStyle w:val="CaptionText"/>
              <w:jc w:val="center"/>
            </w:pPr>
            <w:r w:rsidRPr="00193999">
              <w:rPr>
                <w:i/>
              </w:rPr>
              <w:t>k</w:t>
            </w:r>
            <w:r w:rsidR="00623868">
              <w:rPr>
                <w:i/>
                <w:vertAlign w:val="subscript"/>
              </w:rPr>
              <w:t>3</w:t>
            </w:r>
            <w:r>
              <w:t xml:space="preserve"> / h</w:t>
            </w:r>
            <w:r>
              <w:rPr>
                <w:vertAlign w:val="superscript"/>
              </w:rPr>
              <w:t>-1</w:t>
            </w:r>
          </w:p>
        </w:tc>
      </w:tr>
      <w:tr w:rsidR="00193999" w14:paraId="74FCF6CD" w14:textId="77777777" w:rsidTr="00623868">
        <w:tc>
          <w:tcPr>
            <w:tcW w:w="1843" w:type="dxa"/>
            <w:vAlign w:val="center"/>
          </w:tcPr>
          <w:p w14:paraId="533A8E30" w14:textId="77777777" w:rsidR="00193999" w:rsidRDefault="00623868" w:rsidP="00193999">
            <w:pPr>
              <w:pStyle w:val="CaptionText"/>
              <w:jc w:val="center"/>
            </w:pPr>
            <w:r>
              <w:t>0.197</w:t>
            </w:r>
          </w:p>
        </w:tc>
        <w:tc>
          <w:tcPr>
            <w:tcW w:w="1701" w:type="dxa"/>
            <w:vAlign w:val="center"/>
          </w:tcPr>
          <w:p w14:paraId="086DB716" w14:textId="77777777" w:rsidR="00193999" w:rsidRDefault="00623868" w:rsidP="00193999">
            <w:pPr>
              <w:pStyle w:val="CaptionText"/>
              <w:jc w:val="center"/>
            </w:pPr>
            <w:r>
              <w:t>0.04</w:t>
            </w:r>
          </w:p>
        </w:tc>
        <w:tc>
          <w:tcPr>
            <w:tcW w:w="1843" w:type="dxa"/>
            <w:vAlign w:val="center"/>
          </w:tcPr>
          <w:p w14:paraId="74156CD4" w14:textId="77777777" w:rsidR="00193999" w:rsidRDefault="00623868" w:rsidP="00193999">
            <w:pPr>
              <w:pStyle w:val="CaptionText"/>
              <w:jc w:val="center"/>
            </w:pPr>
            <w:r>
              <w:t>0.0076</w:t>
            </w:r>
          </w:p>
        </w:tc>
      </w:tr>
    </w:tbl>
    <w:p w14:paraId="279504FE" w14:textId="77777777" w:rsidR="00193999" w:rsidRPr="00193999" w:rsidRDefault="00193999" w:rsidP="00193999">
      <w:pPr>
        <w:pStyle w:val="CaptionText"/>
      </w:pPr>
    </w:p>
    <w:p w14:paraId="5CE2936F" w14:textId="77777777" w:rsidR="00226664" w:rsidRDefault="00226664"/>
    <w:p w14:paraId="38F658E7" w14:textId="77777777" w:rsidR="00226664" w:rsidRPr="00DD25A3" w:rsidRDefault="00226664" w:rsidP="00226664">
      <w:pPr>
        <w:pStyle w:val="Heading3"/>
      </w:pPr>
      <w:bookmarkStart w:id="33" w:name="_Toc461199499"/>
      <w:r>
        <w:t>Data Analysis for Dual Irradiation</w:t>
      </w:r>
      <w:bookmarkEnd w:id="33"/>
    </w:p>
    <w:p w14:paraId="7B3EF2D2" w14:textId="77777777" w:rsidR="00226664" w:rsidRDefault="00226664"/>
    <w:p w14:paraId="0441AA01" w14:textId="77777777" w:rsidR="00A86B78" w:rsidRDefault="00065464">
      <w:r>
        <w:t xml:space="preserve">For the dual irradiation data set, two irradiation experiments using only the Hg light source (320 – 400 nm), two experiments using both the Hg light source (320 – 400 nm) and the QTH light source (&gt; 495 nm) as well as one experiment using only the QTH light source (&gt; 495 nm) were performed. </w:t>
      </w:r>
    </w:p>
    <w:p w14:paraId="0126A160" w14:textId="77777777" w:rsidR="00A86B78" w:rsidRDefault="00A86B78"/>
    <w:p w14:paraId="3BBD4C05" w14:textId="6623A966" w:rsidR="001F6A99" w:rsidRDefault="00065464">
      <w:r>
        <w:t xml:space="preserve">For each experiment, quantitative </w:t>
      </w:r>
      <w:r>
        <w:rPr>
          <w:vertAlign w:val="superscript"/>
        </w:rPr>
        <w:t>31</w:t>
      </w:r>
      <w:r>
        <w:t>P{</w:t>
      </w:r>
      <w:r>
        <w:rPr>
          <w:vertAlign w:val="superscript"/>
        </w:rPr>
        <w:t>1</w:t>
      </w:r>
      <w:r>
        <w:t xml:space="preserve">H} NMR spectra were recorded before and after irradiation. Relative concentrations of </w:t>
      </w:r>
      <w:r>
        <w:rPr>
          <w:b/>
        </w:rPr>
        <w:t>1</w:t>
      </w:r>
      <w:r>
        <w:t xml:space="preserve">, </w:t>
      </w:r>
      <w:r>
        <w:rPr>
          <w:b/>
        </w:rPr>
        <w:t xml:space="preserve">2-trans </w:t>
      </w:r>
      <w:r>
        <w:t xml:space="preserve">(before irradiation), </w:t>
      </w:r>
      <w:r>
        <w:rPr>
          <w:b/>
        </w:rPr>
        <w:t xml:space="preserve">2-cis </w:t>
      </w:r>
      <w:r>
        <w:t xml:space="preserve">(after irradiation), </w:t>
      </w:r>
      <w:r>
        <w:rPr>
          <w:b/>
        </w:rPr>
        <w:t xml:space="preserve">Oxo Dimer </w:t>
      </w:r>
      <w:r>
        <w:t>and an unidentified byproduct at ∂(</w:t>
      </w:r>
      <w:r>
        <w:rPr>
          <w:vertAlign w:val="superscript"/>
        </w:rPr>
        <w:t>31</w:t>
      </w:r>
      <w:r>
        <w:t xml:space="preserve">P) = ~ 97 ppm were determined via integration. </w:t>
      </w:r>
      <w:r w:rsidR="00A86B78">
        <w:t>For each experiment, concentrations were normalized so that the sum of the concentrations of all components would be the same before and after irradiation. When comparing the different experiments, the sum of all normalized concentrations differed at most 4% between them.</w:t>
      </w:r>
    </w:p>
    <w:p w14:paraId="3F05E604" w14:textId="77777777" w:rsidR="00A86B78" w:rsidRDefault="00A86B78"/>
    <w:p w14:paraId="5BCA8AF4" w14:textId="615E2097" w:rsidR="00A86B78" w:rsidRDefault="00A86B78">
      <w:r>
        <w:t xml:space="preserve">For each experiment, the yield of </w:t>
      </w:r>
      <w:r>
        <w:rPr>
          <w:b/>
        </w:rPr>
        <w:t xml:space="preserve">2-cis </w:t>
      </w:r>
      <w:r>
        <w:t xml:space="preserve">was determined by subtracting the normalized concentration of </w:t>
      </w:r>
      <w:r>
        <w:rPr>
          <w:b/>
        </w:rPr>
        <w:t xml:space="preserve">2-trans </w:t>
      </w:r>
      <w:r>
        <w:t xml:space="preserve">before irradiation from the normalized concentration of </w:t>
      </w:r>
      <w:r>
        <w:rPr>
          <w:b/>
        </w:rPr>
        <w:t xml:space="preserve">2-cis </w:t>
      </w:r>
      <w:r>
        <w:t xml:space="preserve">after irradiation. This was done to correct for any </w:t>
      </w:r>
      <w:r>
        <w:rPr>
          <w:b/>
        </w:rPr>
        <w:t xml:space="preserve">2-cis </w:t>
      </w:r>
      <w:r>
        <w:t xml:space="preserve">that was formed via photochemical isomerization of </w:t>
      </w:r>
      <w:r>
        <w:rPr>
          <w:b/>
        </w:rPr>
        <w:t>2-trans</w:t>
      </w:r>
      <w:r>
        <w:t xml:space="preserve">. The thus obtained corrected concentration of </w:t>
      </w:r>
      <w:r>
        <w:rPr>
          <w:b/>
        </w:rPr>
        <w:t xml:space="preserve">2-cis </w:t>
      </w:r>
      <w:r>
        <w:t xml:space="preserve">was divided by the sum of all concentrations for the experiment to give the yield of </w:t>
      </w:r>
      <w:r>
        <w:rPr>
          <w:b/>
        </w:rPr>
        <w:t>2-cis</w:t>
      </w:r>
      <w:r>
        <w:t>. Reported yields for irradiation with either the Hg light source (320 – 400 nm) or both light sources are the averages of two separate irradiation experiments.</w:t>
      </w:r>
    </w:p>
    <w:p w14:paraId="1514E750" w14:textId="77777777" w:rsidR="00A86B78" w:rsidRDefault="00A86B78"/>
    <w:p w14:paraId="5DFAADAB" w14:textId="77777777" w:rsidR="00A86B78" w:rsidRDefault="00A86B78"/>
    <w:p w14:paraId="74E56F81" w14:textId="7339648B" w:rsidR="00A86B78" w:rsidRDefault="007718D0" w:rsidP="007718D0">
      <w:pPr>
        <w:pStyle w:val="Heading2"/>
      </w:pPr>
      <w:bookmarkStart w:id="34" w:name="_Toc461199500"/>
      <w:r>
        <w:t>Liquid Phase O</w:t>
      </w:r>
      <w:r>
        <w:rPr>
          <w:vertAlign w:val="subscript"/>
        </w:rPr>
        <w:t>2</w:t>
      </w:r>
      <w:r>
        <w:t xml:space="preserve"> Measurement</w:t>
      </w:r>
      <w:bookmarkEnd w:id="34"/>
    </w:p>
    <w:p w14:paraId="2141C543" w14:textId="5A94E88F" w:rsidR="007718D0" w:rsidRDefault="007718D0" w:rsidP="007718D0">
      <w:pPr>
        <w:pStyle w:val="Heading3"/>
      </w:pPr>
      <w:bookmarkStart w:id="35" w:name="_Ref460771766"/>
      <w:bookmarkStart w:id="36" w:name="_Toc461199501"/>
      <w:r>
        <w:t>Irradiation Procedure</w:t>
      </w:r>
      <w:bookmarkEnd w:id="35"/>
      <w:bookmarkEnd w:id="36"/>
    </w:p>
    <w:p w14:paraId="6BB6B043" w14:textId="77777777" w:rsidR="007718D0" w:rsidRDefault="007718D0" w:rsidP="007718D0"/>
    <w:p w14:paraId="7A1179F1" w14:textId="77777777" w:rsidR="00FF3752" w:rsidRDefault="008F27A2" w:rsidP="007718D0">
      <w:r>
        <w:t>A 5 ml Schlenk flas</w:t>
      </w:r>
      <w:r w:rsidR="00D12E08">
        <w:t>k with a GL14-threaded neck was equipped with a 5 mm PTFE stirring bar and a trace range robust O</w:t>
      </w:r>
      <w:r w:rsidR="00D12E08">
        <w:rPr>
          <w:vertAlign w:val="subscript"/>
        </w:rPr>
        <w:t>2</w:t>
      </w:r>
      <w:r w:rsidR="00D12E08">
        <w:t xml:space="preserve"> probe, positioned so that it would later be immersed in the liquid phase (see </w:t>
      </w:r>
      <w:r w:rsidR="00D12E08">
        <w:fldChar w:fldCharType="begin"/>
      </w:r>
      <w:r w:rsidR="00D12E08">
        <w:instrText xml:space="preserve"> REF _Ref460679918 \h </w:instrText>
      </w:r>
      <w:r w:rsidR="00D12E08">
        <w:fldChar w:fldCharType="separate"/>
      </w:r>
      <w:r w:rsidR="000D6DE5">
        <w:t xml:space="preserve">Figure </w:t>
      </w:r>
      <w:r w:rsidR="000D6DE5">
        <w:rPr>
          <w:noProof/>
        </w:rPr>
        <w:t>4</w:t>
      </w:r>
      <w:r w:rsidR="000D6DE5">
        <w:noBreakHyphen/>
      </w:r>
      <w:r w:rsidR="000D6DE5">
        <w:rPr>
          <w:noProof/>
        </w:rPr>
        <w:t>5</w:t>
      </w:r>
      <w:r w:rsidR="00D12E08">
        <w:fldChar w:fldCharType="end"/>
      </w:r>
      <w:r w:rsidR="00D12E08">
        <w:t>). The O</w:t>
      </w:r>
      <w:r w:rsidR="00D12E08">
        <w:rPr>
          <w:vertAlign w:val="subscript"/>
        </w:rPr>
        <w:t>2</w:t>
      </w:r>
      <w:r w:rsidR="00D12E08">
        <w:t xml:space="preserve"> probe was connected to the Schlenk flask in a gas tight manner via the GL14-threaded neck with a 3 mm BOLA laboratory screw joint. </w:t>
      </w:r>
    </w:p>
    <w:p w14:paraId="12FEB8FC" w14:textId="0C62524B" w:rsidR="00FF3752" w:rsidRDefault="00D12E08" w:rsidP="007718D0">
      <w:r>
        <w:t>The Schlenk flask was then connected to the Schlenk line using a T-piece adapter, with one connection to the Schlenk line, one to the Schlenk flask and one connec</w:t>
      </w:r>
      <w:r w:rsidR="00FF3752">
        <w:t>tion being closed with a septum</w:t>
      </w:r>
      <w:r>
        <w:t>. Subsequently, ca. 500</w:t>
      </w:r>
      <w:r w:rsidR="000F2373">
        <w:t xml:space="preserve"> - 550</w:t>
      </w:r>
      <w:r>
        <w:t xml:space="preserve"> µl of an aqueous solution of </w:t>
      </w:r>
      <w:r>
        <w:rPr>
          <w:b/>
        </w:rPr>
        <w:t>1</w:t>
      </w:r>
      <w:r>
        <w:t xml:space="preserve"> (prepared via the N</w:t>
      </w:r>
      <w:r>
        <w:rPr>
          <w:vertAlign w:val="subscript"/>
        </w:rPr>
        <w:t>2</w:t>
      </w:r>
      <w:r>
        <w:t>O synthesis route, 0.01 or 0.005 M concentration, it was confirmed that both concentrations gave the same results)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 </w:t>
      </w:r>
    </w:p>
    <w:p w14:paraId="1BCA4877" w14:textId="78117D36" w:rsidR="00FF3752" w:rsidRDefault="00D12E08" w:rsidP="007718D0">
      <w:r>
        <w:t xml:space="preserve">Once the transfer was complete, the Schlenk flask was closed and placed into a double-walled beaker filled with water (see </w:t>
      </w:r>
      <w:r>
        <w:fldChar w:fldCharType="begin"/>
      </w:r>
      <w:r>
        <w:instrText xml:space="preserve"> REF _Ref460680283 \h </w:instrText>
      </w:r>
      <w:r>
        <w:fldChar w:fldCharType="separate"/>
      </w:r>
      <w:r w:rsidR="000D6DE5">
        <w:t xml:space="preserve">Figure </w:t>
      </w:r>
      <w:r w:rsidR="000D6DE5">
        <w:rPr>
          <w:noProof/>
        </w:rPr>
        <w:t>4</w:t>
      </w:r>
      <w:r w:rsidR="000D6DE5">
        <w:noBreakHyphen/>
      </w:r>
      <w:r w:rsidR="000D6DE5">
        <w:rPr>
          <w:noProof/>
        </w:rPr>
        <w:t>4</w:t>
      </w:r>
      <w:r>
        <w:fldChar w:fldCharType="end"/>
      </w:r>
      <w:r>
        <w:t xml:space="preserve"> and </w:t>
      </w:r>
      <w:r>
        <w:fldChar w:fldCharType="begin"/>
      </w:r>
      <w:r>
        <w:instrText xml:space="preserve"> REF _Ref460679918 \h </w:instrText>
      </w:r>
      <w:r>
        <w:fldChar w:fldCharType="separate"/>
      </w:r>
      <w:r w:rsidR="000D6DE5">
        <w:t xml:space="preserve">Figure </w:t>
      </w:r>
      <w:r w:rsidR="000D6DE5">
        <w:rPr>
          <w:noProof/>
        </w:rPr>
        <w:t>4</w:t>
      </w:r>
      <w:r w:rsidR="000D6DE5">
        <w:noBreakHyphen/>
      </w:r>
      <w:r w:rsidR="000D6DE5">
        <w:rPr>
          <w:noProof/>
        </w:rPr>
        <w:t>5</w:t>
      </w:r>
      <w:r>
        <w:fldChar w:fldCharType="end"/>
      </w:r>
      <w:r>
        <w:t xml:space="preserve">), which was thermostatted to 16.5 °C (unless stated otherwise). A PT100 temperature sensor </w:t>
      </w:r>
      <w:r w:rsidR="00FF3752">
        <w:t xml:space="preserve">(for temperature compensation of the </w:t>
      </w:r>
      <w:r w:rsidR="00FF3752" w:rsidRPr="00FF3752">
        <w:t>O</w:t>
      </w:r>
      <w:r w:rsidR="00FF3752">
        <w:rPr>
          <w:vertAlign w:val="subscript"/>
        </w:rPr>
        <w:t>2</w:t>
      </w:r>
      <w:r w:rsidR="00FF3752">
        <w:t xml:space="preserve"> measurement) </w:t>
      </w:r>
      <w:r w:rsidRPr="00FF3752">
        <w:t>was</w:t>
      </w:r>
      <w:r>
        <w:t xml:space="preserve"> placed next to the Schlenk flask into the same water bath and the whole assembly</w:t>
      </w:r>
      <w:r w:rsidR="00FF3752">
        <w:t xml:space="preserve"> was allowed to equilibrate for 15 – 20 min while being stirred at 1400 rpm.</w:t>
      </w:r>
    </w:p>
    <w:p w14:paraId="5E41A33C" w14:textId="77777777" w:rsidR="00FF3752" w:rsidRDefault="00FF3752" w:rsidP="007718D0"/>
    <w:p w14:paraId="1DAA9749" w14:textId="5C2623FB" w:rsidR="007718D0" w:rsidRDefault="00FF3752" w:rsidP="007718D0">
      <w:r>
        <w:t>After equilibration, the baseline O</w:t>
      </w:r>
      <w:r>
        <w:rPr>
          <w:vertAlign w:val="subscript"/>
        </w:rPr>
        <w:t>2</w:t>
      </w:r>
      <w:r>
        <w:t xml:space="preserve"> concentration was measured for 15 – 30 min. Afterwards the flask was irradiated for 240 – 400 s. In case of the intensity dataset, irradiation was performed using the Hg light source (320 – 500 nm) with variable intensity settings. The same light source was used to measure the kinetic isotope effect and temperature dependence of the reaction. For the dual irradiation dataset, irradiation was performed </w:t>
      </w:r>
      <w:r w:rsidR="009507E6">
        <w:t>using</w:t>
      </w:r>
      <w:r>
        <w:t xml:space="preserve"> the Hg light source (320 – 400 nm)</w:t>
      </w:r>
      <w:r w:rsidR="00D20123">
        <w:t>, the QTH light source (different</w:t>
      </w:r>
      <w:r>
        <w:t xml:space="preserve"> longpass filters), or both.</w:t>
      </w:r>
      <w:r w:rsidR="00DF28D0">
        <w:t xml:space="preserve"> When both light sources were used, the shutters of both were open simultaneously.</w:t>
      </w:r>
      <w:r>
        <w:t xml:space="preserve"> See </w:t>
      </w:r>
      <w:r>
        <w:fldChar w:fldCharType="begin"/>
      </w:r>
      <w:r>
        <w:instrText xml:space="preserve"> REF _Ref460680283 \h </w:instrText>
      </w:r>
      <w:r>
        <w:fldChar w:fldCharType="separate"/>
      </w:r>
      <w:r w:rsidR="000D6DE5">
        <w:t xml:space="preserve">Figure </w:t>
      </w:r>
      <w:r w:rsidR="000D6DE5">
        <w:rPr>
          <w:noProof/>
        </w:rPr>
        <w:t>4</w:t>
      </w:r>
      <w:r w:rsidR="000D6DE5">
        <w:noBreakHyphen/>
      </w:r>
      <w:r w:rsidR="000D6DE5">
        <w:rPr>
          <w:noProof/>
        </w:rPr>
        <w:t>4</w:t>
      </w:r>
      <w:r>
        <w:fldChar w:fldCharType="end"/>
      </w:r>
      <w:r>
        <w:t xml:space="preserve"> and </w:t>
      </w:r>
      <w:r>
        <w:fldChar w:fldCharType="begin"/>
      </w:r>
      <w:r>
        <w:instrText xml:space="preserve"> REF _Ref460679918 \h </w:instrText>
      </w:r>
      <w:r>
        <w:fldChar w:fldCharType="separate"/>
      </w:r>
      <w:r w:rsidR="000D6DE5">
        <w:t xml:space="preserve">Figure </w:t>
      </w:r>
      <w:r w:rsidR="000D6DE5">
        <w:rPr>
          <w:noProof/>
        </w:rPr>
        <w:t>4</w:t>
      </w:r>
      <w:r w:rsidR="000D6DE5">
        <w:noBreakHyphen/>
      </w:r>
      <w:r w:rsidR="000D6DE5">
        <w:rPr>
          <w:noProof/>
        </w:rPr>
        <w:t>5</w:t>
      </w:r>
      <w:r>
        <w:fldChar w:fldCharType="end"/>
      </w:r>
      <w:r>
        <w:t xml:space="preserve"> for the irradiation set-ups.</w:t>
      </w:r>
      <w:r w:rsidR="009507E6">
        <w:t xml:space="preserve"> In all cases, care was taken not to alter the position of the light sources or the reactor between experiments, so as not to change the photon flux received by the reactor. Hg and QTH light source were arranged at a 90° angle.</w:t>
      </w:r>
    </w:p>
    <w:p w14:paraId="47664265" w14:textId="77777777" w:rsidR="009507E6" w:rsidRDefault="009507E6" w:rsidP="007718D0"/>
    <w:p w14:paraId="6ABFAE28" w14:textId="68A1E300" w:rsidR="009507E6" w:rsidRDefault="009507E6" w:rsidP="009507E6">
      <w:pPr>
        <w:pStyle w:val="Heading3"/>
      </w:pPr>
      <w:bookmarkStart w:id="37" w:name="_Ref460685557"/>
      <w:bookmarkStart w:id="38" w:name="_Ref460686413"/>
      <w:bookmarkStart w:id="39" w:name="_Toc461199502"/>
      <w:r>
        <w:t>General Remarks on Data Analysis</w:t>
      </w:r>
      <w:bookmarkEnd w:id="37"/>
      <w:bookmarkEnd w:id="38"/>
      <w:bookmarkEnd w:id="39"/>
    </w:p>
    <w:p w14:paraId="56893422" w14:textId="77777777" w:rsidR="009507E6" w:rsidRDefault="009507E6" w:rsidP="009507E6"/>
    <w:p w14:paraId="6BFA1D71" w14:textId="749EA796" w:rsidR="00B17716" w:rsidRDefault="00B17716" w:rsidP="009507E6">
      <w:r>
        <w:t>For data analysis, the irradiation start point was set to t = 0 s. Furthermore, the baseline O</w:t>
      </w:r>
      <w:r>
        <w:rPr>
          <w:vertAlign w:val="subscript"/>
        </w:rPr>
        <w:t>2</w:t>
      </w:r>
      <w:r>
        <w:t xml:space="preserve"> concentration was calculated using the average of all datapoints recorded before irradiation start and subtracted from the datapoints, so that [O</w:t>
      </w:r>
      <w:r>
        <w:rPr>
          <w:vertAlign w:val="subscript"/>
        </w:rPr>
        <w:t>2</w:t>
      </w:r>
      <w:r>
        <w:t>](t = 0 s) = 0 µmol/l.</w:t>
      </w:r>
    </w:p>
    <w:p w14:paraId="4EE6502D" w14:textId="77777777" w:rsidR="00B17716" w:rsidRDefault="00B17716" w:rsidP="009507E6"/>
    <w:p w14:paraId="148D1D23" w14:textId="47282AF3" w:rsidR="00DF28D0" w:rsidRDefault="00B17716" w:rsidP="00DF28D0">
      <w:r>
        <w:t>To determine reaction rates, the following rate law was used:</w:t>
      </w:r>
    </w:p>
    <w:p w14:paraId="1F8C0E79" w14:textId="245C7AD5" w:rsidR="00DF28D0" w:rsidRDefault="00DF28D0" w:rsidP="00DF28D0">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DF28D0" w14:paraId="64D70B8D" w14:textId="77777777" w:rsidTr="00DF28D0">
        <w:tc>
          <w:tcPr>
            <w:tcW w:w="3318" w:type="dxa"/>
            <w:vAlign w:val="center"/>
          </w:tcPr>
          <w:p w14:paraId="0F87663D" w14:textId="77777777" w:rsidR="00DF28D0" w:rsidRDefault="00DF28D0" w:rsidP="00DF28D0">
            <w:pPr>
              <w:jc w:val="center"/>
            </w:pPr>
          </w:p>
        </w:tc>
        <w:bookmarkStart w:id="40" w:name="_Ref460682937"/>
        <w:tc>
          <w:tcPr>
            <w:tcW w:w="3319" w:type="dxa"/>
            <w:vAlign w:val="center"/>
          </w:tcPr>
          <w:p w14:paraId="5869F9B7" w14:textId="786611A0" w:rsidR="00DF28D0" w:rsidRPr="000D069A" w:rsidRDefault="005747EE" w:rsidP="00DF28D0">
            <w:pPr>
              <w:pStyle w:val="Caption"/>
              <w:jc w:val="center"/>
              <w:rPr>
                <w:b w:val="0"/>
              </w:rPr>
            </w:pPr>
            <m:oMathPara>
              <m:oMath>
                <m:f>
                  <m:fPr>
                    <m:ctrlPr>
                      <w:rPr>
                        <w:rFonts w:ascii="Cambria Math" w:hAnsi="Cambria Math"/>
                        <w:b w:val="0"/>
                        <w:i/>
                      </w:rPr>
                    </m:ctrlPr>
                  </m:fPr>
                  <m:num>
                    <m:r>
                      <w:rPr>
                        <w:rFonts w:ascii="Cambria Math" w:hAnsi="Cambria Math"/>
                      </w:rPr>
                      <m:t>d[</m:t>
                    </m:r>
                    <m:sSub>
                      <m:sSubPr>
                        <m:ctrlPr>
                          <w:rPr>
                            <w:rFonts w:ascii="Cambria Math" w:hAnsi="Cambria Math"/>
                            <w:b w:val="0"/>
                            <w:i/>
                          </w:rPr>
                        </m:ctrlPr>
                      </m:sSubPr>
                      <m:e>
                        <m:r>
                          <w:rPr>
                            <w:rFonts w:ascii="Cambria Math" w:hAnsi="Cambria Math"/>
                          </w:rPr>
                          <m:t>O</m:t>
                        </m:r>
                      </m:e>
                      <m:sub>
                        <m:r>
                          <w:rPr>
                            <w:rFonts w:ascii="Cambria Math" w:hAnsi="Cambria Math"/>
                          </w:rPr>
                          <m:t>2</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b w:val="0"/>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b w:val="0"/>
                        <w:i/>
                      </w:rPr>
                    </m:ctrlPr>
                  </m:sSubPr>
                  <m:e>
                    <m:r>
                      <w:rPr>
                        <w:rFonts w:ascii="Cambria Math" w:hAnsi="Cambria Math"/>
                      </w:rPr>
                      <m:t>k</m:t>
                    </m:r>
                  </m:e>
                  <m:sub>
                    <m:r>
                      <w:rPr>
                        <w:rFonts w:ascii="Cambria Math" w:hAnsi="Cambria Math"/>
                      </w:rPr>
                      <m:t>1</m:t>
                    </m:r>
                  </m:sub>
                </m:sSub>
                <m:d>
                  <m:dPr>
                    <m:begChr m:val="["/>
                    <m:endChr m:val="]"/>
                    <m:ctrlPr>
                      <w:rPr>
                        <w:rFonts w:ascii="Cambria Math" w:hAnsi="Cambria Math"/>
                        <w:b w:val="0"/>
                        <w:i/>
                      </w:rPr>
                    </m:ctrlPr>
                  </m:dPr>
                  <m:e>
                    <m:sSub>
                      <m:sSubPr>
                        <m:ctrlPr>
                          <w:rPr>
                            <w:rFonts w:ascii="Cambria Math" w:hAnsi="Cambria Math"/>
                            <w:b w:val="0"/>
                            <w:i/>
                          </w:rPr>
                        </m:ctrlPr>
                      </m:sSubPr>
                      <m:e>
                        <m:r>
                          <w:rPr>
                            <w:rFonts w:ascii="Cambria Math" w:hAnsi="Cambria Math"/>
                          </w:rPr>
                          <m:t>O</m:t>
                        </m:r>
                      </m:e>
                      <m:sub>
                        <m:r>
                          <w:rPr>
                            <w:rFonts w:ascii="Cambria Math" w:hAnsi="Cambria Math"/>
                          </w:rPr>
                          <m:t>2</m:t>
                        </m:r>
                      </m:sub>
                    </m:sSub>
                  </m:e>
                </m:d>
              </m:oMath>
            </m:oMathPara>
            <w:bookmarkEnd w:id="40"/>
          </w:p>
        </w:tc>
        <w:tc>
          <w:tcPr>
            <w:tcW w:w="3319" w:type="dxa"/>
            <w:vAlign w:val="center"/>
          </w:tcPr>
          <w:p w14:paraId="749DCD39" w14:textId="264B9321" w:rsidR="00DF28D0" w:rsidRDefault="00DF28D0" w:rsidP="00DF28D0">
            <w:pPr>
              <w:jc w:val="center"/>
            </w:pPr>
            <w:bookmarkStart w:id="41" w:name="_Ref460683251"/>
            <w:r>
              <w:t>Equation (</w:t>
            </w:r>
            <w:fldSimple w:instr=" SEQ Equation \* ARABIC ">
              <w:r w:rsidR="002713FB">
                <w:rPr>
                  <w:noProof/>
                </w:rPr>
                <w:t>1</w:t>
              </w:r>
            </w:fldSimple>
            <w:bookmarkEnd w:id="41"/>
            <w:r>
              <w:t>)</w:t>
            </w:r>
          </w:p>
        </w:tc>
      </w:tr>
    </w:tbl>
    <w:p w14:paraId="423A498F" w14:textId="77777777" w:rsidR="00DF28D0" w:rsidRDefault="00DF28D0" w:rsidP="009507E6"/>
    <w:p w14:paraId="1F3FE9B4" w14:textId="28364AF7" w:rsidR="00B17716" w:rsidRPr="00224360" w:rsidRDefault="00224360" w:rsidP="009507E6">
      <w:pPr>
        <w:rPr>
          <w:rFonts w:cs="Arial"/>
        </w:rPr>
      </w:pPr>
      <w:r>
        <w:t>For this rate law, O</w:t>
      </w:r>
      <w:r>
        <w:rPr>
          <w:vertAlign w:val="subscript"/>
        </w:rPr>
        <w:t>2</w:t>
      </w:r>
      <w:r>
        <w:t xml:space="preserve"> is assumed to be formed in a zero-order reaction with rate constant </w:t>
      </w:r>
      <w:r>
        <w:rPr>
          <w:i/>
        </w:rPr>
        <w:t>k</w:t>
      </w:r>
      <w:r>
        <w:rPr>
          <w:i/>
          <w:vertAlign w:val="subscript"/>
        </w:rPr>
        <w:t>0</w:t>
      </w:r>
      <w:r>
        <w:rPr>
          <w:i/>
        </w:rPr>
        <w:t xml:space="preserve"> </w:t>
      </w:r>
      <w:r>
        <w:t xml:space="preserve">and to be consumed in a first-order reaction with rate constant </w:t>
      </w:r>
      <w:r>
        <w:rPr>
          <w:i/>
        </w:rPr>
        <w:t>k</w:t>
      </w:r>
      <w:r>
        <w:rPr>
          <w:i/>
          <w:vertAlign w:val="subscript"/>
        </w:rPr>
        <w:t>1</w:t>
      </w:r>
      <w:r>
        <w:rPr>
          <w:i/>
        </w:rPr>
        <w:t>.</w:t>
      </w:r>
      <w:r>
        <w:t xml:space="preserve"> The assumption that O</w:t>
      </w:r>
      <w:r>
        <w:rPr>
          <w:vertAlign w:val="subscript"/>
        </w:rPr>
        <w:t>2</w:t>
      </w:r>
      <w:r>
        <w:t xml:space="preserve"> is formed in a zero-order reaction stems from the fact that O</w:t>
      </w:r>
      <w:r>
        <w:rPr>
          <w:vertAlign w:val="subscript"/>
        </w:rPr>
        <w:t>2</w:t>
      </w:r>
      <w:r>
        <w:t xml:space="preserve"> concentrations are only measured in the initial reaction phase, where the concentration change of </w:t>
      </w:r>
      <w:r>
        <w:rPr>
          <w:b/>
        </w:rPr>
        <w:t xml:space="preserve">1 </w:t>
      </w:r>
      <w:r>
        <w:t>is negligible. The first order reaction consuming O</w:t>
      </w:r>
      <w:r>
        <w:rPr>
          <w:vertAlign w:val="subscript"/>
        </w:rPr>
        <w:t>2</w:t>
      </w:r>
      <w:r>
        <w:t xml:space="preserve"> can be seen as an overall description of O</w:t>
      </w:r>
      <w:r>
        <w:rPr>
          <w:vertAlign w:val="subscript"/>
        </w:rPr>
        <w:t>2</w:t>
      </w:r>
      <w:r>
        <w:t xml:space="preserve"> loss in the liquid phase due to diffusion into the gas phase and due to consumption by side reactions</w:t>
      </w:r>
      <w:r w:rsidR="00056919">
        <w:t xml:space="preserve"> (see </w:t>
      </w:r>
      <w:r w:rsidR="00056919">
        <w:fldChar w:fldCharType="begin"/>
      </w:r>
      <w:r w:rsidR="00056919">
        <w:instrText xml:space="preserve"> REF _Ref460764153 \r \h </w:instrText>
      </w:r>
      <w:r w:rsidR="00056919">
        <w:fldChar w:fldCharType="separate"/>
      </w:r>
      <w:r w:rsidR="000D6DE5">
        <w:t>4.3.2</w:t>
      </w:r>
      <w:r w:rsidR="00056919">
        <w:fldChar w:fldCharType="end"/>
      </w:r>
      <w:r w:rsidR="00056919">
        <w:t>)</w:t>
      </w:r>
      <w:r>
        <w:t>, both of which can be assumed to be first order in O</w:t>
      </w:r>
      <w:r>
        <w:rPr>
          <w:vertAlign w:val="subscript"/>
        </w:rPr>
        <w:t>2</w:t>
      </w:r>
      <w:r>
        <w:t xml:space="preserve"> in the initial reaction phase.</w:t>
      </w:r>
    </w:p>
    <w:p w14:paraId="23DE4843" w14:textId="77777777" w:rsidR="009507E6" w:rsidRDefault="009507E6" w:rsidP="007718D0"/>
    <w:p w14:paraId="6D8B7A22" w14:textId="751DBFB8" w:rsidR="000E3F80" w:rsidRDefault="00DF28D0" w:rsidP="000E3F80">
      <w:r>
        <w:t xml:space="preserve">When integrated, </w:t>
      </w:r>
      <w:r>
        <w:fldChar w:fldCharType="begin"/>
      </w:r>
      <w:r>
        <w:instrText xml:space="preserve"> REF _Ref460683251 \h </w:instrText>
      </w:r>
      <w:r>
        <w:fldChar w:fldCharType="separate"/>
      </w:r>
      <w:r w:rsidR="000D6DE5">
        <w:t>Equation (</w:t>
      </w:r>
      <w:r w:rsidR="000D6DE5">
        <w:rPr>
          <w:noProof/>
        </w:rPr>
        <w:t>1</w:t>
      </w:r>
      <w:r>
        <w:fldChar w:fldCharType="end"/>
      </w:r>
      <w:r>
        <w:t>) gives the following function:</w:t>
      </w:r>
    </w:p>
    <w:p w14:paraId="1150F261" w14:textId="77777777" w:rsidR="000E3F80" w:rsidRDefault="000E3F80" w:rsidP="000E3F8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387"/>
        <w:gridCol w:w="2618"/>
      </w:tblGrid>
      <w:tr w:rsidR="000E3F80" w14:paraId="0A1DE713" w14:textId="77777777" w:rsidTr="000E3F80">
        <w:tc>
          <w:tcPr>
            <w:tcW w:w="1951" w:type="dxa"/>
            <w:vAlign w:val="center"/>
          </w:tcPr>
          <w:p w14:paraId="042525EE" w14:textId="77777777" w:rsidR="000E3F80" w:rsidRDefault="000E3F80" w:rsidP="000E3F80">
            <w:pPr>
              <w:jc w:val="center"/>
            </w:pPr>
          </w:p>
        </w:tc>
        <w:tc>
          <w:tcPr>
            <w:tcW w:w="5387" w:type="dxa"/>
            <w:vAlign w:val="bottom"/>
          </w:tcPr>
          <w:p w14:paraId="202CC007" w14:textId="7067C5A7" w:rsidR="000E3F80" w:rsidRDefault="005747EE" w:rsidP="000E3F80">
            <w:pPr>
              <w:jc w:val="center"/>
            </w:pPr>
            <m:oMathPara>
              <m:oMath>
                <m:d>
                  <m:dPr>
                    <m:begChr m:val="["/>
                    <m:endChr m:val="]"/>
                    <m:ctrlPr>
                      <w:rPr>
                        <w:rFonts w:ascii="Cambria Math" w:hAnsi="Cambria Math"/>
                        <w:i/>
                      </w:rPr>
                    </m:ctrlPr>
                  </m:dPr>
                  <m:e>
                    <m:r>
                      <w:rPr>
                        <w:rFonts w:ascii="Cambria Math" w:hAnsi="Cambria Math"/>
                      </w:rPr>
                      <m:t>O</m:t>
                    </m:r>
                    <m:sSub>
                      <m:sSubPr>
                        <m:ctrlPr>
                          <w:rPr>
                            <w:rFonts w:ascii="Cambria Math" w:hAnsi="Cambria Math"/>
                            <w:i/>
                          </w:rPr>
                        </m:ctrlPr>
                      </m:sSubPr>
                      <m:e>
                        <m:r>
                          <m:rPr>
                            <m:sty m:val="p"/>
                          </m:rPr>
                          <w:rPr>
                            <w:rFonts w:ascii="Cambria Math" w:hAnsi="Cambria Math"/>
                          </w:rPr>
                          <w:softHyphen/>
                        </m:r>
                      </m:e>
                      <m:sub>
                        <m:r>
                          <w:rPr>
                            <w:rFonts w:ascii="Cambria Math" w:hAnsi="Cambria Math"/>
                          </w:rPr>
                          <m:t>2</m:t>
                        </m:r>
                      </m:sub>
                    </m:sSub>
                  </m:e>
                </m:d>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oMath>
            </m:oMathPara>
          </w:p>
        </w:tc>
        <w:tc>
          <w:tcPr>
            <w:tcW w:w="2618" w:type="dxa"/>
            <w:vAlign w:val="center"/>
          </w:tcPr>
          <w:p w14:paraId="6FCF9898" w14:textId="5CBA414B" w:rsidR="000E3F80" w:rsidRDefault="000E3F80" w:rsidP="000E3F80">
            <w:pPr>
              <w:jc w:val="center"/>
            </w:pPr>
            <w:bookmarkStart w:id="42" w:name="_Ref460683909"/>
            <w:bookmarkStart w:id="43" w:name="_Ref460686768"/>
            <w:r>
              <w:t>Equation (</w:t>
            </w:r>
            <w:fldSimple w:instr=" SEQ Equation \* ARABIC ">
              <w:r w:rsidR="002713FB">
                <w:rPr>
                  <w:noProof/>
                </w:rPr>
                <w:t>2</w:t>
              </w:r>
            </w:fldSimple>
            <w:bookmarkEnd w:id="42"/>
            <w:r>
              <w:t>)</w:t>
            </w:r>
            <w:bookmarkEnd w:id="43"/>
          </w:p>
        </w:tc>
      </w:tr>
    </w:tbl>
    <w:p w14:paraId="7FB974E1" w14:textId="77777777" w:rsidR="000E3F80" w:rsidRDefault="000E3F80" w:rsidP="007718D0"/>
    <w:p w14:paraId="29D81123" w14:textId="181E251A" w:rsidR="00DF28D0" w:rsidRDefault="000E3F80" w:rsidP="007718D0">
      <w:r>
        <w:t>With [O</w:t>
      </w:r>
      <w:r>
        <w:rPr>
          <w:vertAlign w:val="subscript"/>
        </w:rPr>
        <w:t>2</w:t>
      </w:r>
      <w:r>
        <w:t>]</w:t>
      </w:r>
      <w:r>
        <w:rPr>
          <w:vertAlign w:val="subscript"/>
        </w:rPr>
        <w:t>0</w:t>
      </w:r>
      <w:r>
        <w:t xml:space="preserve"> being the O</w:t>
      </w:r>
      <w:r>
        <w:rPr>
          <w:vertAlign w:val="subscript"/>
        </w:rPr>
        <w:t>2</w:t>
      </w:r>
      <w:r>
        <w:t xml:space="preserve"> concentration at t = 0 s (which is equal to zero given our preprocessing). </w:t>
      </w:r>
      <w:r>
        <w:fldChar w:fldCharType="begin"/>
      </w:r>
      <w:r>
        <w:instrText xml:space="preserve"> REF _Ref460683909 \h </w:instrText>
      </w:r>
      <w:r>
        <w:fldChar w:fldCharType="separate"/>
      </w:r>
      <w:r w:rsidR="000D6DE5">
        <w:t>Equation (</w:t>
      </w:r>
      <w:r w:rsidR="000D6DE5">
        <w:rPr>
          <w:noProof/>
        </w:rPr>
        <w:t>2</w:t>
      </w:r>
      <w:r>
        <w:fldChar w:fldCharType="end"/>
      </w:r>
      <w:r>
        <w:t xml:space="preserve">) was fitted to all datapoints from t = 0 s until the end of irradiation, optimizing the parameters </w:t>
      </w:r>
      <w:r>
        <w:rPr>
          <w:i/>
        </w:rPr>
        <w:t>k</w:t>
      </w:r>
      <w:r>
        <w:rPr>
          <w:i/>
          <w:vertAlign w:val="subscript"/>
        </w:rPr>
        <w:t>0</w:t>
      </w:r>
      <w:r>
        <w:rPr>
          <w:i/>
        </w:rPr>
        <w:t xml:space="preserve"> </w:t>
      </w:r>
      <w:r>
        <w:t xml:space="preserve">and </w:t>
      </w:r>
      <w:r>
        <w:rPr>
          <w:i/>
        </w:rPr>
        <w:t>k</w:t>
      </w:r>
      <w:r>
        <w:rPr>
          <w:i/>
          <w:vertAlign w:val="subscript"/>
        </w:rPr>
        <w:t>1</w:t>
      </w:r>
      <w:r>
        <w:rPr>
          <w:i/>
        </w:rPr>
        <w:t>. k</w:t>
      </w:r>
      <w:r>
        <w:rPr>
          <w:i/>
          <w:vertAlign w:val="subscript"/>
        </w:rPr>
        <w:t xml:space="preserve">0 </w:t>
      </w:r>
      <w:r>
        <w:t xml:space="preserve"> is not only the zero-order rate constant for O</w:t>
      </w:r>
      <w:r>
        <w:rPr>
          <w:vertAlign w:val="subscript"/>
        </w:rPr>
        <w:t>2</w:t>
      </w:r>
      <w:r>
        <w:t xml:space="preserve"> formation but also the initial rate of O</w:t>
      </w:r>
      <w:r>
        <w:rPr>
          <w:vertAlign w:val="subscript"/>
        </w:rPr>
        <w:t>2</w:t>
      </w:r>
      <w:r>
        <w:t xml:space="preserve"> formation (since [O</w:t>
      </w:r>
      <w:r>
        <w:rPr>
          <w:vertAlign w:val="subscript"/>
        </w:rPr>
        <w:t>2</w:t>
      </w:r>
      <w:r>
        <w:t>]</w:t>
      </w:r>
      <w:r>
        <w:rPr>
          <w:vertAlign w:val="subscript"/>
        </w:rPr>
        <w:t xml:space="preserve">0 </w:t>
      </w:r>
      <w:r>
        <w:t xml:space="preserve"> = 0 µmol/l</w:t>
      </w:r>
      <w:r w:rsidR="00212E73">
        <w:t>, unit of initial rate is µmol l</w:t>
      </w:r>
      <w:r w:rsidR="00212E73">
        <w:rPr>
          <w:vertAlign w:val="superscript"/>
        </w:rPr>
        <w:t xml:space="preserve">-1 </w:t>
      </w:r>
      <w:r w:rsidR="00212E73">
        <w:t>s</w:t>
      </w:r>
      <w:r w:rsidR="00212E73">
        <w:rPr>
          <w:vertAlign w:val="superscript"/>
        </w:rPr>
        <w:t>-1</w:t>
      </w:r>
      <w:r>
        <w:t xml:space="preserve">). </w:t>
      </w:r>
      <w:r>
        <w:rPr>
          <w:i/>
        </w:rPr>
        <w:t>k</w:t>
      </w:r>
      <w:r>
        <w:rPr>
          <w:i/>
          <w:vertAlign w:val="subscript"/>
        </w:rPr>
        <w:t>1</w:t>
      </w:r>
      <w:r>
        <w:rPr>
          <w:i/>
        </w:rPr>
        <w:t xml:space="preserve"> </w:t>
      </w:r>
      <w:r>
        <w:t>is the overall observed rate constant for the disappearance of O</w:t>
      </w:r>
      <w:r>
        <w:rPr>
          <w:vertAlign w:val="subscript"/>
        </w:rPr>
        <w:t>2</w:t>
      </w:r>
      <w:r>
        <w:t xml:space="preserve"> (due to</w:t>
      </w:r>
      <w:r w:rsidR="00212E73">
        <w:t xml:space="preserve"> diffusion an</w:t>
      </w:r>
      <w:r w:rsidR="00BB11A8">
        <w:t>d side reactions).</w:t>
      </w:r>
    </w:p>
    <w:p w14:paraId="64046832" w14:textId="77777777" w:rsidR="00BB11A8" w:rsidRDefault="00BB11A8" w:rsidP="007718D0"/>
    <w:p w14:paraId="57820F3D" w14:textId="7A5F0BBF" w:rsidR="00BB11A8" w:rsidRPr="002A6CAC" w:rsidRDefault="00BB11A8" w:rsidP="007718D0">
      <w:r>
        <w:t xml:space="preserve">To obtain </w:t>
      </w:r>
      <w:r>
        <w:rPr>
          <w:i/>
        </w:rPr>
        <w:t>k</w:t>
      </w:r>
      <w:r>
        <w:rPr>
          <w:i/>
          <w:vertAlign w:val="subscript"/>
        </w:rPr>
        <w:t xml:space="preserve">0 </w:t>
      </w:r>
      <w:r>
        <w:t>with higher precision (for kinetic isotope effect, temperature dependence and dual irradiation data sets), as second procedure was also used</w:t>
      </w:r>
      <w:r w:rsidR="002A6CAC">
        <w:t xml:space="preserve"> (“average </w:t>
      </w:r>
      <w:r w:rsidR="002A6CAC">
        <w:rPr>
          <w:i/>
        </w:rPr>
        <w:t>k</w:t>
      </w:r>
      <w:r w:rsidR="002A6CAC">
        <w:rPr>
          <w:i/>
          <w:vertAlign w:val="subscript"/>
        </w:rPr>
        <w:t>1</w:t>
      </w:r>
      <w:r w:rsidR="002A6CAC">
        <w:rPr>
          <w:i/>
        </w:rPr>
        <w:t xml:space="preserve"> </w:t>
      </w:r>
      <w:r w:rsidR="002A6CAC">
        <w:t>procedure”)</w:t>
      </w:r>
      <w:r>
        <w:t xml:space="preserve">: for this procedure, </w:t>
      </w:r>
      <w:r>
        <w:fldChar w:fldCharType="begin"/>
      </w:r>
      <w:r>
        <w:instrText xml:space="preserve"> REF _Ref460686768 \h </w:instrText>
      </w:r>
      <w:r>
        <w:fldChar w:fldCharType="separate"/>
      </w:r>
      <w:r w:rsidR="000D6DE5">
        <w:t>Equation (</w:t>
      </w:r>
      <w:r w:rsidR="000D6DE5">
        <w:rPr>
          <w:noProof/>
        </w:rPr>
        <w:t>2</w:t>
      </w:r>
      <w:r w:rsidR="000D6DE5">
        <w:t>)</w:t>
      </w:r>
      <w:r>
        <w:fldChar w:fldCharType="end"/>
      </w:r>
      <w:r>
        <w:t xml:space="preserve"> was first fitted to the data optimizing both </w:t>
      </w:r>
      <w:r>
        <w:rPr>
          <w:i/>
        </w:rPr>
        <w:t>k</w:t>
      </w:r>
      <w:r>
        <w:rPr>
          <w:i/>
          <w:vertAlign w:val="subscript"/>
        </w:rPr>
        <w:t>0</w:t>
      </w:r>
      <w:r>
        <w:rPr>
          <w:i/>
        </w:rPr>
        <w:t xml:space="preserve"> </w:t>
      </w:r>
      <w:r>
        <w:t xml:space="preserve">and </w:t>
      </w:r>
      <w:r>
        <w:rPr>
          <w:i/>
        </w:rPr>
        <w:t>k</w:t>
      </w:r>
      <w:r>
        <w:rPr>
          <w:i/>
          <w:vertAlign w:val="subscript"/>
        </w:rPr>
        <w:t>1</w:t>
      </w:r>
      <w:r>
        <w:t xml:space="preserve">. Within one group of experiments (e.g. all experiments with the same intensity and temperature), the average </w:t>
      </w:r>
      <w:r>
        <w:rPr>
          <w:i/>
        </w:rPr>
        <w:t>k</w:t>
      </w:r>
      <w:r>
        <w:rPr>
          <w:i/>
          <w:vertAlign w:val="subscript"/>
        </w:rPr>
        <w:t>1</w:t>
      </w:r>
      <w:r>
        <w:t xml:space="preserve"> value was determined. Afterwards, </w:t>
      </w:r>
      <w:r>
        <w:fldChar w:fldCharType="begin"/>
      </w:r>
      <w:r>
        <w:instrText xml:space="preserve"> REF _Ref460686768 \h </w:instrText>
      </w:r>
      <w:r>
        <w:fldChar w:fldCharType="separate"/>
      </w:r>
      <w:r w:rsidR="000D6DE5">
        <w:t>Equation (</w:t>
      </w:r>
      <w:r w:rsidR="000D6DE5">
        <w:rPr>
          <w:noProof/>
        </w:rPr>
        <w:t>2</w:t>
      </w:r>
      <w:r w:rsidR="000D6DE5">
        <w:t>)</w:t>
      </w:r>
      <w:r>
        <w:fldChar w:fldCharType="end"/>
      </w:r>
      <w:r>
        <w:t xml:space="preserve"> was fitted to the data of each experiment in the group again, this time fixing </w:t>
      </w:r>
      <w:r>
        <w:rPr>
          <w:i/>
        </w:rPr>
        <w:t>k</w:t>
      </w:r>
      <w:r>
        <w:rPr>
          <w:i/>
          <w:vertAlign w:val="subscript"/>
        </w:rPr>
        <w:t>1</w:t>
      </w:r>
      <w:r>
        <w:rPr>
          <w:i/>
        </w:rPr>
        <w:t xml:space="preserve"> </w:t>
      </w:r>
      <w:r>
        <w:t xml:space="preserve">to be the group’s average value. </w:t>
      </w:r>
      <w:r w:rsidR="002A6CAC">
        <w:t xml:space="preserve">Therefore, only </w:t>
      </w:r>
      <w:r w:rsidR="002A6CAC">
        <w:rPr>
          <w:i/>
        </w:rPr>
        <w:t>k</w:t>
      </w:r>
      <w:r w:rsidR="002A6CAC">
        <w:rPr>
          <w:i/>
          <w:vertAlign w:val="subscript"/>
        </w:rPr>
        <w:t>0</w:t>
      </w:r>
      <w:r w:rsidR="002A6CAC">
        <w:rPr>
          <w:i/>
          <w:vertAlign w:val="subscript"/>
        </w:rPr>
        <w:softHyphen/>
        <w:t xml:space="preserve"> </w:t>
      </w:r>
      <w:r w:rsidR="002A6CAC">
        <w:t>has to be optimized and it is obtained with higher precision.</w:t>
      </w:r>
    </w:p>
    <w:p w14:paraId="17C14E90" w14:textId="77777777" w:rsidR="00FF3752" w:rsidRPr="00D12E08" w:rsidRDefault="00FF3752" w:rsidP="007718D0"/>
    <w:p w14:paraId="7BD31417" w14:textId="4ED499E3" w:rsidR="007718D0" w:rsidRDefault="00212E73" w:rsidP="00212E73">
      <w:pPr>
        <w:pStyle w:val="Heading3"/>
      </w:pPr>
      <w:bookmarkStart w:id="44" w:name="_Toc461199503"/>
      <w:r>
        <w:t>Data Analysis for Intensity Experiments</w:t>
      </w:r>
      <w:bookmarkEnd w:id="44"/>
    </w:p>
    <w:p w14:paraId="01A91699" w14:textId="77777777" w:rsidR="00212E73" w:rsidRDefault="00212E73" w:rsidP="00212E73"/>
    <w:p w14:paraId="4D207D0C" w14:textId="285E53BB" w:rsidR="00212E73" w:rsidRPr="002A6CAC" w:rsidRDefault="00171AFE" w:rsidP="00212E73">
      <w:r>
        <w:t xml:space="preserve">For the intensity dataset, irradiation was performed with five different intensity settings for the Hg light source (320 – 500 nm): 0.25, 0.375, 0.5, 0.75 and 1 W (the power values are not identical to the power received by the reactor, but they are proportional, see </w:t>
      </w:r>
      <w:r>
        <w:fldChar w:fldCharType="begin"/>
      </w:r>
      <w:r>
        <w:instrText xml:space="preserve"> REF _Ref460685244 \h </w:instrText>
      </w:r>
      <w:r>
        <w:fldChar w:fldCharType="separate"/>
      </w:r>
      <w:r w:rsidR="000D6DE5">
        <w:t>Chemical Actinometry</w:t>
      </w:r>
      <w:r>
        <w:fldChar w:fldCharType="end"/>
      </w:r>
      <w:r w:rsidR="00F6073C">
        <w:t xml:space="preserve"> section). For each intensity setting, at least two experiments were performed. Initial rates were calculated as described in </w:t>
      </w:r>
      <w:r w:rsidR="00F6073C">
        <w:fldChar w:fldCharType="begin"/>
      </w:r>
      <w:r w:rsidR="00F6073C">
        <w:instrText xml:space="preserve"> REF _Ref460685557 \r \h </w:instrText>
      </w:r>
      <w:r w:rsidR="00F6073C">
        <w:fldChar w:fldCharType="separate"/>
      </w:r>
      <w:r w:rsidR="000D6DE5">
        <w:t>4.2.2</w:t>
      </w:r>
      <w:r w:rsidR="00F6073C">
        <w:fldChar w:fldCharType="end"/>
      </w:r>
      <w:r w:rsidR="00F6073C">
        <w:t xml:space="preserve"> and for each intensity setting</w:t>
      </w:r>
      <w:r w:rsidR="009F357A">
        <w:t>,</w:t>
      </w:r>
      <w:r w:rsidR="00F6073C">
        <w:t xml:space="preserve"> the average of the corresponding experiments is reported (maximum deviation between experiments: 0.0005 µmol l</w:t>
      </w:r>
      <w:r w:rsidR="00F6073C">
        <w:rPr>
          <w:vertAlign w:val="superscript"/>
        </w:rPr>
        <w:t>-1</w:t>
      </w:r>
      <w:r w:rsidR="00F6073C">
        <w:t xml:space="preserve"> s</w:t>
      </w:r>
      <w:r w:rsidR="00F6073C">
        <w:rPr>
          <w:vertAlign w:val="superscript"/>
        </w:rPr>
        <w:t>-1</w:t>
      </w:r>
      <w:r w:rsidR="00F6073C">
        <w:t>).</w:t>
      </w:r>
      <w:r w:rsidR="002A6CAC">
        <w:t xml:space="preserve"> In case of the intensity dataset, no difference was observed whether the average </w:t>
      </w:r>
      <w:r w:rsidR="002A6CAC">
        <w:rPr>
          <w:i/>
        </w:rPr>
        <w:t>k</w:t>
      </w:r>
      <w:r w:rsidR="002A6CAC">
        <w:rPr>
          <w:i/>
          <w:vertAlign w:val="subscript"/>
        </w:rPr>
        <w:t>1</w:t>
      </w:r>
      <w:r w:rsidR="002A6CAC">
        <w:rPr>
          <w:i/>
        </w:rPr>
        <w:t xml:space="preserve"> </w:t>
      </w:r>
      <w:r w:rsidR="002A6CAC">
        <w:t xml:space="preserve">procedure was used or not. </w:t>
      </w:r>
      <w:r w:rsidR="002839F2">
        <w:t>Temperature changes during irradiation were negligible (typically below 0.6 °C</w:t>
      </w:r>
      <w:r w:rsidR="00841E9D">
        <w:t xml:space="preserve"> on the highest intensity setting</w:t>
      </w:r>
      <w:r w:rsidR="002839F2">
        <w:t xml:space="preserve">). </w:t>
      </w:r>
    </w:p>
    <w:p w14:paraId="346CF1CF" w14:textId="77777777" w:rsidR="00F6073C" w:rsidRDefault="00F6073C" w:rsidP="00212E73"/>
    <w:p w14:paraId="62103E81" w14:textId="313F7B2C" w:rsidR="00F6073C" w:rsidRDefault="00F6073C" w:rsidP="00212E73">
      <w:r>
        <w:t>The obtained initial rates were then fitted with a square function (f(</w:t>
      </w:r>
      <w:r w:rsidRPr="00F6073C">
        <w:rPr>
          <w:i/>
        </w:rPr>
        <w:t>x</w:t>
      </w:r>
      <w:r>
        <w:t xml:space="preserve">) = </w:t>
      </w:r>
      <w:r w:rsidRPr="00F6073C">
        <w:rPr>
          <w:i/>
        </w:rPr>
        <w:t>ax</w:t>
      </w:r>
      <w:r>
        <w:rPr>
          <w:vertAlign w:val="superscript"/>
        </w:rPr>
        <w:t>2</w:t>
      </w:r>
      <w:r>
        <w:t xml:space="preserve">), optimizing only </w:t>
      </w:r>
      <w:r>
        <w:rPr>
          <w:i/>
        </w:rPr>
        <w:t>a</w:t>
      </w:r>
      <w:r>
        <w:t xml:space="preserve">. This showed that the dependence of </w:t>
      </w:r>
      <w:r w:rsidR="00E05441">
        <w:t>initial O</w:t>
      </w:r>
      <w:r w:rsidR="00E05441">
        <w:rPr>
          <w:vertAlign w:val="subscript"/>
        </w:rPr>
        <w:t>2</w:t>
      </w:r>
      <w:r w:rsidR="00E05441">
        <w:t xml:space="preserve"> formation rate on intensity can be described well using a square relationship.</w:t>
      </w:r>
    </w:p>
    <w:p w14:paraId="4B8B1207" w14:textId="77777777" w:rsidR="00E05441" w:rsidRDefault="00E05441" w:rsidP="00212E73"/>
    <w:p w14:paraId="6B651EA6" w14:textId="6CBB9945" w:rsidR="00E05441" w:rsidRDefault="00BB11A8" w:rsidP="00E05441">
      <w:pPr>
        <w:pStyle w:val="Heading3"/>
      </w:pPr>
      <w:bookmarkStart w:id="45" w:name="_Toc461199504"/>
      <w:r>
        <w:t>Data Analysis for Kinetic Isotope Effect and Temperature Dependence</w:t>
      </w:r>
      <w:bookmarkEnd w:id="45"/>
    </w:p>
    <w:p w14:paraId="2155B414" w14:textId="77777777" w:rsidR="00E05441" w:rsidRDefault="00E05441" w:rsidP="00E05441"/>
    <w:p w14:paraId="342BF81F" w14:textId="5500EB63" w:rsidR="00BB11A8" w:rsidRPr="002A6CAC" w:rsidRDefault="00E05441" w:rsidP="00E05441">
      <w:r>
        <w:t>To determine a possible H/D kinetic isotope effect (KIE), the standard irradiation procedure was used, but instead of H</w:t>
      </w:r>
      <w:r>
        <w:rPr>
          <w:vertAlign w:val="subscript"/>
        </w:rPr>
        <w:t>2</w:t>
      </w:r>
      <w:r>
        <w:t xml:space="preserve">O, </w:t>
      </w:r>
      <w:r>
        <w:rPr>
          <w:b/>
        </w:rPr>
        <w:t xml:space="preserve">1 </w:t>
      </w:r>
      <w:r>
        <w:t>was dissolved in D</w:t>
      </w:r>
      <w:r>
        <w:rPr>
          <w:vertAlign w:val="subscript"/>
        </w:rPr>
        <w:t>2</w:t>
      </w:r>
      <w:r>
        <w:t>O. Irradiation was performed using the Hg light source (320 – 500 nm) with the 1 W intensity setting. Two separate experiments in D</w:t>
      </w:r>
      <w:r>
        <w:rPr>
          <w:vertAlign w:val="subscript"/>
        </w:rPr>
        <w:t>2</w:t>
      </w:r>
      <w:r>
        <w:t xml:space="preserve">O were performed and initial rates were calculated as described in </w:t>
      </w:r>
      <w:r>
        <w:fldChar w:fldCharType="begin"/>
      </w:r>
      <w:r>
        <w:instrText xml:space="preserve"> REF _Ref460686413 \r \h </w:instrText>
      </w:r>
      <w:r>
        <w:fldChar w:fldCharType="separate"/>
      </w:r>
      <w:r w:rsidR="000D6DE5">
        <w:t>4.2.2</w:t>
      </w:r>
      <w:r>
        <w:fldChar w:fldCharType="end"/>
      </w:r>
      <w:r w:rsidR="002A6CAC">
        <w:t xml:space="preserve">, using the average </w:t>
      </w:r>
      <w:r w:rsidR="002A6CAC">
        <w:rPr>
          <w:i/>
        </w:rPr>
        <w:t>k</w:t>
      </w:r>
      <w:r w:rsidR="002A6CAC">
        <w:rPr>
          <w:i/>
          <w:vertAlign w:val="subscript"/>
        </w:rPr>
        <w:t>1</w:t>
      </w:r>
      <w:r w:rsidR="002A6CAC">
        <w:t xml:space="preserve"> procedure</w:t>
      </w:r>
      <w:r w:rsidR="00BE37CF">
        <w:t>, and then averaged</w:t>
      </w:r>
      <w:r w:rsidR="002A6CAC">
        <w:t xml:space="preserve">. As a reference, 1 W experiments from the intensity dataset were used, which were also analyzed using the average </w:t>
      </w:r>
      <w:r w:rsidR="002A6CAC">
        <w:rPr>
          <w:i/>
        </w:rPr>
        <w:t>k</w:t>
      </w:r>
      <w:r w:rsidR="002A6CAC">
        <w:rPr>
          <w:i/>
          <w:vertAlign w:val="subscript"/>
        </w:rPr>
        <w:t>1</w:t>
      </w:r>
      <w:r w:rsidR="002A6CAC">
        <w:rPr>
          <w:i/>
        </w:rPr>
        <w:t xml:space="preserve"> </w:t>
      </w:r>
      <w:r w:rsidR="002A6CAC">
        <w:t>procedure</w:t>
      </w:r>
      <w:r w:rsidR="00BE37CF">
        <w:t xml:space="preserve"> and averaged</w:t>
      </w:r>
      <w:r w:rsidR="002A6CAC">
        <w:t>. The obtained H/D KIE is 1.18.</w:t>
      </w:r>
    </w:p>
    <w:p w14:paraId="458946E3" w14:textId="77777777" w:rsidR="002A6CAC" w:rsidRDefault="00BB11A8" w:rsidP="00E05441">
      <w:r>
        <w:t xml:space="preserve"> </w:t>
      </w:r>
    </w:p>
    <w:p w14:paraId="031281B7" w14:textId="289E65CC" w:rsidR="00D20123" w:rsidRDefault="00B70675" w:rsidP="00E05441">
      <w:r>
        <w:t>To determine a</w:t>
      </w:r>
      <w:r w:rsidR="002A6CAC">
        <w:t xml:space="preserve"> possible temperature dependence of the reaction, the standard irradiation procedure was used, but instead of setting the thermostat temperature to 16.5 °C, it was set to 26.5 °C. </w:t>
      </w:r>
      <w:r w:rsidR="00130A8D">
        <w:t xml:space="preserve">Irradiation was performed using the Hg light source (320 – 500 nm) with the 1 W intensity setting. Two separate experiment at 26.5 °C were performed and initial rates were calculated as described in </w:t>
      </w:r>
      <w:r w:rsidR="00130A8D">
        <w:fldChar w:fldCharType="begin"/>
      </w:r>
      <w:r w:rsidR="00130A8D">
        <w:instrText xml:space="preserve"> REF _Ref460685557 \r \h </w:instrText>
      </w:r>
      <w:r w:rsidR="00130A8D">
        <w:fldChar w:fldCharType="separate"/>
      </w:r>
      <w:r w:rsidR="000D6DE5">
        <w:t>4.2.2</w:t>
      </w:r>
      <w:r w:rsidR="00130A8D">
        <w:fldChar w:fldCharType="end"/>
      </w:r>
      <w:r w:rsidR="00130A8D">
        <w:t xml:space="preserve">, using the average </w:t>
      </w:r>
      <w:r w:rsidR="00130A8D">
        <w:rPr>
          <w:i/>
        </w:rPr>
        <w:t>k</w:t>
      </w:r>
      <w:r w:rsidR="00130A8D">
        <w:rPr>
          <w:i/>
          <w:vertAlign w:val="subscript"/>
        </w:rPr>
        <w:t>1</w:t>
      </w:r>
      <w:r w:rsidR="00130A8D">
        <w:rPr>
          <w:i/>
        </w:rPr>
        <w:t xml:space="preserve"> </w:t>
      </w:r>
      <w:r w:rsidR="00130A8D">
        <w:t>procedure</w:t>
      </w:r>
      <w:r w:rsidR="00BE37CF">
        <w:t>, and then averaged</w:t>
      </w:r>
      <w:r w:rsidR="00130A8D">
        <w:t xml:space="preserve">. As a reference, 1 W experiments from the intensity dataset were used, which were also analyzed using the average </w:t>
      </w:r>
      <w:r w:rsidR="00130A8D">
        <w:rPr>
          <w:i/>
        </w:rPr>
        <w:t>k</w:t>
      </w:r>
      <w:r w:rsidR="00130A8D">
        <w:rPr>
          <w:i/>
          <w:vertAlign w:val="subscript"/>
        </w:rPr>
        <w:t>1</w:t>
      </w:r>
      <w:r w:rsidR="00130A8D">
        <w:rPr>
          <w:i/>
        </w:rPr>
        <w:t xml:space="preserve"> </w:t>
      </w:r>
      <w:r w:rsidR="00130A8D">
        <w:t>procedure</w:t>
      </w:r>
      <w:r w:rsidR="00BE37CF">
        <w:t xml:space="preserve"> and averaged</w:t>
      </w:r>
      <w:r w:rsidR="00130A8D">
        <w:t>. The obtained ratio of initial rates at 16.5 °C and 26.5 °C is 0.78. The fact that the observed initial rate is in fact slightly slower at higher temperature might be attributed to accelerated, thermal side reaction</w:t>
      </w:r>
      <w:r w:rsidR="00CA4A67">
        <w:t>s</w:t>
      </w:r>
      <w:r w:rsidR="00130A8D">
        <w:t xml:space="preserve"> consuming O</w:t>
      </w:r>
      <w:r w:rsidR="00130A8D">
        <w:rPr>
          <w:vertAlign w:val="subscript"/>
        </w:rPr>
        <w:t>2</w:t>
      </w:r>
      <w:r w:rsidR="00130A8D">
        <w:t>.</w:t>
      </w:r>
    </w:p>
    <w:p w14:paraId="6BB75818" w14:textId="77777777" w:rsidR="00D20123" w:rsidRDefault="00D20123">
      <w:pPr>
        <w:jc w:val="left"/>
      </w:pPr>
      <w:r>
        <w:br w:type="page"/>
      </w:r>
    </w:p>
    <w:p w14:paraId="68C70854" w14:textId="77777777" w:rsidR="00E05441" w:rsidRDefault="00E05441" w:rsidP="00E05441"/>
    <w:p w14:paraId="36BB722D" w14:textId="77777777" w:rsidR="00130A8D" w:rsidRDefault="00130A8D" w:rsidP="00E05441"/>
    <w:p w14:paraId="0FB6FB71" w14:textId="6C992821" w:rsidR="00B70675" w:rsidRDefault="00B70675" w:rsidP="00B70675">
      <w:pPr>
        <w:pStyle w:val="Caption"/>
      </w:pPr>
      <w:bookmarkStart w:id="46" w:name="_Toc461199664"/>
      <w:r>
        <w:t xml:space="preserve">Table </w:t>
      </w:r>
      <w:fldSimple w:instr=" STYLEREF 1 \s ">
        <w:r w:rsidR="00FF588A">
          <w:rPr>
            <w:noProof/>
          </w:rPr>
          <w:t>4</w:t>
        </w:r>
      </w:fldSimple>
      <w:r w:rsidR="00FF588A">
        <w:noBreakHyphen/>
      </w:r>
      <w:fldSimple w:instr=" SEQ Table \* ARABIC \s 1 ">
        <w:r w:rsidR="00FF588A">
          <w:rPr>
            <w:noProof/>
          </w:rPr>
          <w:t>2</w:t>
        </w:r>
      </w:fldSimple>
      <w:r>
        <w:t xml:space="preserve"> H/D Kinetic Isotope Effect and Temperature Dependence of O</w:t>
      </w:r>
      <w:r>
        <w:rPr>
          <w:vertAlign w:val="subscript"/>
        </w:rPr>
        <w:t>2</w:t>
      </w:r>
      <w:r>
        <w:t xml:space="preserve"> Formation</w:t>
      </w:r>
      <w:bookmarkEnd w:id="46"/>
    </w:p>
    <w:p w14:paraId="453C091E" w14:textId="77777777" w:rsidR="00B70675" w:rsidRPr="00B70675" w:rsidRDefault="00B70675" w:rsidP="00B70675">
      <w:pPr>
        <w:pStyle w:val="CaptionText"/>
      </w:pPr>
    </w:p>
    <w:tbl>
      <w:tblPr>
        <w:tblStyle w:val="TableGrid"/>
        <w:tblW w:w="0" w:type="auto"/>
        <w:tblInd w:w="25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0"/>
        <w:gridCol w:w="2785"/>
      </w:tblGrid>
      <w:tr w:rsidR="00B70675" w14:paraId="3D9E458C" w14:textId="77777777" w:rsidTr="00B70675">
        <w:tc>
          <w:tcPr>
            <w:tcW w:w="2460" w:type="dxa"/>
            <w:vAlign w:val="center"/>
          </w:tcPr>
          <w:p w14:paraId="3C563F7F" w14:textId="475AC994" w:rsidR="00B70675" w:rsidRDefault="005747EE"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D)</m:t>
                    </m:r>
                  </m:den>
                </m:f>
              </m:oMath>
            </m:oMathPara>
          </w:p>
        </w:tc>
        <w:tc>
          <w:tcPr>
            <w:tcW w:w="2785" w:type="dxa"/>
            <w:vAlign w:val="center"/>
          </w:tcPr>
          <w:p w14:paraId="53CEBFBB" w14:textId="19650F67" w:rsidR="00B70675" w:rsidRPr="00B70675" w:rsidRDefault="005747EE"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26.5 °C)</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6.5 °C)</m:t>
                    </m:r>
                  </m:den>
                </m:f>
              </m:oMath>
            </m:oMathPara>
          </w:p>
        </w:tc>
      </w:tr>
      <w:tr w:rsidR="00B70675" w14:paraId="79A8D11E" w14:textId="77777777" w:rsidTr="00B70675">
        <w:tc>
          <w:tcPr>
            <w:tcW w:w="2460" w:type="dxa"/>
            <w:vAlign w:val="bottom"/>
          </w:tcPr>
          <w:p w14:paraId="7BDED2D0" w14:textId="56E852D5" w:rsidR="00B70675" w:rsidRDefault="00B70675" w:rsidP="00B70675">
            <w:pPr>
              <w:spacing w:line="276" w:lineRule="auto"/>
              <w:jc w:val="center"/>
            </w:pPr>
            <w:r>
              <w:t>1.18</w:t>
            </w:r>
          </w:p>
        </w:tc>
        <w:tc>
          <w:tcPr>
            <w:tcW w:w="2785" w:type="dxa"/>
            <w:vAlign w:val="bottom"/>
          </w:tcPr>
          <w:p w14:paraId="2E4A764A" w14:textId="29BE9716" w:rsidR="00B70675" w:rsidRDefault="00B70675" w:rsidP="00B70675">
            <w:pPr>
              <w:spacing w:line="276" w:lineRule="auto"/>
              <w:jc w:val="center"/>
            </w:pPr>
            <w:r>
              <w:t>0.78</w:t>
            </w:r>
          </w:p>
        </w:tc>
      </w:tr>
    </w:tbl>
    <w:p w14:paraId="681A3282" w14:textId="77777777" w:rsidR="001F6A99" w:rsidRDefault="001F6A99"/>
    <w:p w14:paraId="50108522" w14:textId="1F33FFAB" w:rsidR="001F6A99" w:rsidRDefault="00F75DC6" w:rsidP="00F75DC6">
      <w:pPr>
        <w:pStyle w:val="Heading3"/>
      </w:pPr>
      <w:bookmarkStart w:id="47" w:name="_Toc461199505"/>
      <w:r>
        <w:t>Data Analysis for Dual Irradiation Experiments</w:t>
      </w:r>
      <w:bookmarkEnd w:id="47"/>
    </w:p>
    <w:p w14:paraId="4BD75711" w14:textId="77777777" w:rsidR="00F75DC6" w:rsidRDefault="00F75DC6" w:rsidP="00F75DC6"/>
    <w:p w14:paraId="28E40A74" w14:textId="7628BF67" w:rsidR="00F75DC6" w:rsidRDefault="00D20123" w:rsidP="00F75DC6">
      <w:r>
        <w:t>For the dual irradiation dataset, there are three distinct groups of experiments:</w:t>
      </w:r>
    </w:p>
    <w:p w14:paraId="73BB74D2" w14:textId="77777777" w:rsidR="00D20123" w:rsidRDefault="00D20123" w:rsidP="00F75DC6"/>
    <w:p w14:paraId="6106753F" w14:textId="1E880E99" w:rsidR="00D20123" w:rsidRDefault="00D20123" w:rsidP="00D20123">
      <w:pPr>
        <w:pStyle w:val="ListParagraph"/>
        <w:numPr>
          <w:ilvl w:val="0"/>
          <w:numId w:val="8"/>
        </w:numPr>
      </w:pPr>
      <w:r>
        <w:t>Irradiation using the Hg light source (320 – 400 nm</w:t>
      </w:r>
      <w:r w:rsidR="00745747">
        <w:t>, 0.3</w:t>
      </w:r>
      <w:r w:rsidR="00C87484">
        <w:t xml:space="preserve"> W intensity setting</w:t>
      </w:r>
      <w:r>
        <w:t>)</w:t>
      </w:r>
    </w:p>
    <w:p w14:paraId="50D378BB" w14:textId="18CCCE3E" w:rsidR="00D20123" w:rsidRDefault="00D20123" w:rsidP="00D20123">
      <w:pPr>
        <w:pStyle w:val="ListParagraph"/>
        <w:numPr>
          <w:ilvl w:val="0"/>
          <w:numId w:val="8"/>
        </w:numPr>
      </w:pPr>
      <w:r>
        <w:t>Irradiation using the QTH light source (different longpass filters)</w:t>
      </w:r>
    </w:p>
    <w:p w14:paraId="29D5608C" w14:textId="1DC4CF7C" w:rsidR="00D20123" w:rsidRDefault="00D20123" w:rsidP="00D20123">
      <w:pPr>
        <w:pStyle w:val="ListParagraph"/>
        <w:numPr>
          <w:ilvl w:val="0"/>
          <w:numId w:val="8"/>
        </w:numPr>
      </w:pPr>
      <w:r>
        <w:t>Irradiation using both the Hg (320 – 400 nm</w:t>
      </w:r>
      <w:r w:rsidR="00745747">
        <w:t>, 0.3</w:t>
      </w:r>
      <w:r w:rsidR="00E776B1">
        <w:t xml:space="preserve"> W intensity setting</w:t>
      </w:r>
      <w:r>
        <w:t>) and QTH (different longpass filters) light source</w:t>
      </w:r>
      <w:r w:rsidR="00420C23">
        <w:t xml:space="preserve"> (dual irradiation)</w:t>
      </w:r>
    </w:p>
    <w:p w14:paraId="565E2E72" w14:textId="77777777" w:rsidR="00D20123" w:rsidRDefault="00D20123" w:rsidP="00F75DC6"/>
    <w:p w14:paraId="3F293BE6" w14:textId="77777777" w:rsidR="00F943C2" w:rsidRDefault="00D20123" w:rsidP="00F75DC6">
      <w:r>
        <w:t>The QTH light source was used with five different longpass filters: 455 nm, 495 nm, 550 nm, 590 nm and 630 nm cut-on wavelength</w:t>
      </w:r>
      <w:r w:rsidR="00420C23">
        <w:t>. For irradiation using the QTH light source or dual irradiation, there are thus five subgroups each, corresponding to each longpass filter.</w:t>
      </w:r>
      <w:r w:rsidR="00841E9D">
        <w:t xml:space="preserve"> </w:t>
      </w:r>
    </w:p>
    <w:p w14:paraId="1443BE9E" w14:textId="7DFEDBB7" w:rsidR="00D20123" w:rsidRDefault="00841E9D" w:rsidP="00F75DC6">
      <w:r>
        <w:t xml:space="preserve">For the dual irradiation dataset it was found that data analysis could </w:t>
      </w:r>
      <w:r w:rsidR="00F943C2">
        <w:t xml:space="preserve">be improved (lower spread of initial rates for reproduction experiments) by correcting the analysis start point: instead of fitting </w:t>
      </w:r>
      <w:r w:rsidR="00F943C2">
        <w:fldChar w:fldCharType="begin"/>
      </w:r>
      <w:r w:rsidR="00F943C2">
        <w:instrText xml:space="preserve"> REF _Ref460686768 \h </w:instrText>
      </w:r>
      <w:r w:rsidR="00F943C2">
        <w:fldChar w:fldCharType="separate"/>
      </w:r>
      <w:r w:rsidR="000D6DE5">
        <w:t>Equation (</w:t>
      </w:r>
      <w:r w:rsidR="000D6DE5">
        <w:rPr>
          <w:noProof/>
        </w:rPr>
        <w:t>2</w:t>
      </w:r>
      <w:r w:rsidR="000D6DE5">
        <w:t>)</w:t>
      </w:r>
      <w:r w:rsidR="00F943C2">
        <w:fldChar w:fldCharType="end"/>
      </w:r>
      <w:r w:rsidR="00F943C2">
        <w:t xml:space="preserve"> from the start of irradiation, the start point was shifted forward to the point minimizing the residual for the fit of </w:t>
      </w:r>
      <w:r w:rsidR="00F943C2">
        <w:fldChar w:fldCharType="begin"/>
      </w:r>
      <w:r w:rsidR="00F943C2">
        <w:instrText xml:space="preserve"> REF _Ref460686768 \h </w:instrText>
      </w:r>
      <w:r w:rsidR="00F943C2">
        <w:fldChar w:fldCharType="separate"/>
      </w:r>
      <w:r w:rsidR="000D6DE5">
        <w:t>Equation (</w:t>
      </w:r>
      <w:r w:rsidR="000D6DE5">
        <w:rPr>
          <w:noProof/>
        </w:rPr>
        <w:t>2</w:t>
      </w:r>
      <w:r w:rsidR="000D6DE5">
        <w:t>)</w:t>
      </w:r>
      <w:r w:rsidR="00F943C2">
        <w:fldChar w:fldCharType="end"/>
      </w:r>
      <w:r w:rsidR="00F943C2">
        <w:t xml:space="preserve"> (a correction of typically 0 – 30 s). This correction allows excluding early datapoints, which tend to underreport O</w:t>
      </w:r>
      <w:r w:rsidR="00F943C2">
        <w:rPr>
          <w:vertAlign w:val="subscript"/>
        </w:rPr>
        <w:t>2</w:t>
      </w:r>
      <w:r w:rsidR="00F943C2">
        <w:t xml:space="preserve"> concentration due to a time delay caused by diffusion into the sensor matrix. </w:t>
      </w:r>
    </w:p>
    <w:p w14:paraId="02C53F61" w14:textId="55097604" w:rsidR="00C304EF" w:rsidRPr="00F943C2" w:rsidRDefault="00C304EF" w:rsidP="00F75DC6">
      <w:r>
        <w:t xml:space="preserve">Furthermore, it should be notes that dual irradiation experiments proved to be very sensitive to the alignment of the two light sources, since the beams had to overlap properly to observe a synergistic effect. Thus, some experiments could not be used for data analysis due to improper light source alignment. </w:t>
      </w:r>
    </w:p>
    <w:p w14:paraId="6B7FDA8B" w14:textId="77777777" w:rsidR="00420C23" w:rsidRDefault="00420C23" w:rsidP="00F75DC6"/>
    <w:p w14:paraId="6A6C5328" w14:textId="7A319AA7" w:rsidR="00420C23" w:rsidRDefault="00BE37CF" w:rsidP="00F75DC6">
      <w:r>
        <w:t xml:space="preserve">For experiments using only the Hg light source, initial rates were calculated as described in </w:t>
      </w:r>
      <w:r>
        <w:fldChar w:fldCharType="begin"/>
      </w:r>
      <w:r>
        <w:instrText xml:space="preserve"> REF _Ref460685557 \r \h </w:instrText>
      </w:r>
      <w:r>
        <w:fldChar w:fldCharType="separate"/>
      </w:r>
      <w:r w:rsidR="000D6DE5">
        <w:t>4.2.2</w:t>
      </w:r>
      <w:r>
        <w:fldChar w:fldCharType="end"/>
      </w:r>
      <w:r>
        <w:t xml:space="preserve">, using the average </w:t>
      </w:r>
      <w:r>
        <w:rPr>
          <w:i/>
        </w:rPr>
        <w:t>k</w:t>
      </w:r>
      <w:r>
        <w:rPr>
          <w:i/>
          <w:vertAlign w:val="subscript"/>
        </w:rPr>
        <w:t>1</w:t>
      </w:r>
      <w:r>
        <w:rPr>
          <w:i/>
        </w:rPr>
        <w:t xml:space="preserve"> </w:t>
      </w:r>
      <w:r>
        <w:t xml:space="preserve">procedure. </w:t>
      </w:r>
      <w:r w:rsidR="009F357A">
        <w:t xml:space="preserve">Thus obtained </w:t>
      </w:r>
      <w:r w:rsidR="009F357A">
        <w:rPr>
          <w:i/>
        </w:rPr>
        <w:t>k</w:t>
      </w:r>
      <w:r w:rsidR="009F357A">
        <w:rPr>
          <w:i/>
          <w:vertAlign w:val="subscript"/>
        </w:rPr>
        <w:t>0</w:t>
      </w:r>
      <w:r w:rsidR="009F357A">
        <w:rPr>
          <w:i/>
        </w:rPr>
        <w:t xml:space="preserve"> </w:t>
      </w:r>
      <w:r w:rsidR="009F357A">
        <w:t>values were averaged to give the average 320 – 400 nm initial rate.</w:t>
      </w:r>
    </w:p>
    <w:p w14:paraId="3BA3138B" w14:textId="77777777" w:rsidR="009F357A" w:rsidRDefault="009F357A" w:rsidP="00F75DC6"/>
    <w:p w14:paraId="5C06ECBB" w14:textId="7D9DDDDD" w:rsidR="009F357A" w:rsidRDefault="009F357A" w:rsidP="00F75DC6">
      <w:r>
        <w:t xml:space="preserve">For both QTH and dual irradiation, the following procedure was used to calculate initial rates: </w:t>
      </w:r>
      <w:r>
        <w:fldChar w:fldCharType="begin"/>
      </w:r>
      <w:r>
        <w:instrText xml:space="preserve"> REF _Ref460686768 \h </w:instrText>
      </w:r>
      <w:r>
        <w:fldChar w:fldCharType="separate"/>
      </w:r>
      <w:r w:rsidR="000D6DE5">
        <w:t>Equation (</w:t>
      </w:r>
      <w:r w:rsidR="000D6DE5">
        <w:rPr>
          <w:noProof/>
        </w:rPr>
        <w:t>2</w:t>
      </w:r>
      <w:r w:rsidR="000D6DE5">
        <w:t>)</w:t>
      </w:r>
      <w:r>
        <w:fldChar w:fldCharType="end"/>
      </w:r>
      <w:r>
        <w:t xml:space="preserve"> was fitted to all experiments, optimizing both </w:t>
      </w:r>
      <w:r>
        <w:rPr>
          <w:i/>
        </w:rPr>
        <w:t>k</w:t>
      </w:r>
      <w:r>
        <w:rPr>
          <w:i/>
          <w:vertAlign w:val="subscript"/>
        </w:rPr>
        <w:t>0</w:t>
      </w:r>
      <w:r>
        <w:rPr>
          <w:i/>
        </w:rPr>
        <w:t xml:space="preserve"> </w:t>
      </w:r>
      <w:r>
        <w:t xml:space="preserve">and </w:t>
      </w:r>
      <w:r>
        <w:rPr>
          <w:i/>
        </w:rPr>
        <w:t>k</w:t>
      </w:r>
      <w:r>
        <w:rPr>
          <w:i/>
          <w:vertAlign w:val="subscript"/>
        </w:rPr>
        <w:t>1</w:t>
      </w:r>
      <w:r>
        <w:rPr>
          <w:i/>
        </w:rPr>
        <w:t xml:space="preserve">. </w:t>
      </w:r>
      <w:r>
        <w:t xml:space="preserve">Subsequently, a linear regression model was fitted to the </w:t>
      </w:r>
      <w:r>
        <w:rPr>
          <w:i/>
        </w:rPr>
        <w:t>k</w:t>
      </w:r>
      <w:r>
        <w:rPr>
          <w:i/>
          <w:vertAlign w:val="subscript"/>
        </w:rPr>
        <w:t>1</w:t>
      </w:r>
      <w:r>
        <w:rPr>
          <w:i/>
        </w:rPr>
        <w:t xml:space="preserve"> </w:t>
      </w:r>
      <w:r>
        <w:t>values of all QTH or dual irradiation experiments</w:t>
      </w:r>
      <w:r w:rsidR="00D95868">
        <w:t>, respectively</w:t>
      </w:r>
      <w:r>
        <w:t xml:space="preserve">. For each group, this linear model provides a description of the dependence of </w:t>
      </w:r>
      <w:r>
        <w:rPr>
          <w:i/>
        </w:rPr>
        <w:t>k</w:t>
      </w:r>
      <w:r>
        <w:rPr>
          <w:i/>
          <w:vertAlign w:val="subscript"/>
        </w:rPr>
        <w:t>1</w:t>
      </w:r>
      <w:r>
        <w:rPr>
          <w:i/>
        </w:rPr>
        <w:t xml:space="preserve"> </w:t>
      </w:r>
      <w:r>
        <w:t xml:space="preserve">on longpass filter cut-on wavelength. </w:t>
      </w:r>
      <w:r w:rsidR="00D95868">
        <w:t xml:space="preserve">Subsequently, </w:t>
      </w:r>
      <w:r w:rsidR="00D95868">
        <w:fldChar w:fldCharType="begin"/>
      </w:r>
      <w:r w:rsidR="00D95868">
        <w:instrText xml:space="preserve"> REF _Ref460686768 \h </w:instrText>
      </w:r>
      <w:r w:rsidR="00D95868">
        <w:fldChar w:fldCharType="separate"/>
      </w:r>
      <w:r w:rsidR="000D6DE5">
        <w:t>Equation (</w:t>
      </w:r>
      <w:r w:rsidR="000D6DE5">
        <w:rPr>
          <w:noProof/>
        </w:rPr>
        <w:t>2</w:t>
      </w:r>
      <w:r w:rsidR="000D6DE5">
        <w:t>)</w:t>
      </w:r>
      <w:r w:rsidR="00D95868">
        <w:fldChar w:fldCharType="end"/>
      </w:r>
      <w:r w:rsidR="00D95868">
        <w:t xml:space="preserve"> was again fitted to all experiments, this time fixing </w:t>
      </w:r>
      <w:r w:rsidR="00D95868">
        <w:rPr>
          <w:i/>
        </w:rPr>
        <w:t>k</w:t>
      </w:r>
      <w:r w:rsidR="00D95868">
        <w:rPr>
          <w:i/>
          <w:vertAlign w:val="subscript"/>
        </w:rPr>
        <w:t>1</w:t>
      </w:r>
      <w:r w:rsidR="00D95868">
        <w:rPr>
          <w:i/>
        </w:rPr>
        <w:t xml:space="preserve"> </w:t>
      </w:r>
      <w:r w:rsidR="00D95868">
        <w:t xml:space="preserve">to be the linear regression value of the respective linear model (QTH or dual irradiation) and wavelength. For the dual irradiation group, thus obtained </w:t>
      </w:r>
      <w:r w:rsidR="00D95868">
        <w:rPr>
          <w:i/>
        </w:rPr>
        <w:t>k</w:t>
      </w:r>
      <w:r w:rsidR="00D95868">
        <w:rPr>
          <w:i/>
          <w:vertAlign w:val="subscript"/>
        </w:rPr>
        <w:t>0</w:t>
      </w:r>
      <w:r w:rsidR="00D95868">
        <w:rPr>
          <w:i/>
        </w:rPr>
        <w:t xml:space="preserve"> </w:t>
      </w:r>
      <w:r w:rsidR="00D95868">
        <w:t xml:space="preserve">values were averaged for each wavelength. For the QTH irradiation group, another linear regression model was fitted to the </w:t>
      </w:r>
      <w:r w:rsidR="00D95868">
        <w:rPr>
          <w:i/>
        </w:rPr>
        <w:t>k</w:t>
      </w:r>
      <w:r w:rsidR="00D95868">
        <w:rPr>
          <w:i/>
          <w:vertAlign w:val="subscript"/>
        </w:rPr>
        <w:t>0</w:t>
      </w:r>
      <w:r w:rsidR="00D95868">
        <w:rPr>
          <w:i/>
        </w:rPr>
        <w:t xml:space="preserve"> </w:t>
      </w:r>
      <w:r w:rsidR="00D95868">
        <w:t xml:space="preserve">values, this time yielding a linear model to describe the dependence of </w:t>
      </w:r>
      <w:r w:rsidR="00D95868">
        <w:rPr>
          <w:i/>
        </w:rPr>
        <w:t>k</w:t>
      </w:r>
      <w:r w:rsidR="00D95868">
        <w:rPr>
          <w:i/>
          <w:vertAlign w:val="subscript"/>
        </w:rPr>
        <w:t>0</w:t>
      </w:r>
      <w:r w:rsidR="00D95868">
        <w:rPr>
          <w:i/>
        </w:rPr>
        <w:t xml:space="preserve"> </w:t>
      </w:r>
      <w:r w:rsidR="00D95868">
        <w:t>on longpass filter cut-on wavelength.</w:t>
      </w:r>
    </w:p>
    <w:p w14:paraId="00D7CCA5" w14:textId="77777777" w:rsidR="00D95868" w:rsidRDefault="00D95868" w:rsidP="00F75DC6"/>
    <w:p w14:paraId="358CCF6E" w14:textId="42F7AA9A" w:rsidR="00D95868" w:rsidRDefault="00D95868" w:rsidP="00F75DC6">
      <w:r>
        <w:t>To give the reported excess initial rate of O</w:t>
      </w:r>
      <w:r>
        <w:rPr>
          <w:vertAlign w:val="subscript"/>
        </w:rPr>
        <w:t>2</w:t>
      </w:r>
      <w:r>
        <w:t xml:space="preserve"> formation, the following method was used: for each wavelength, the average 320 – 400 nm initial rate as well as the QTH linear regression </w:t>
      </w:r>
      <w:r>
        <w:rPr>
          <w:i/>
        </w:rPr>
        <w:t>k</w:t>
      </w:r>
      <w:r>
        <w:rPr>
          <w:i/>
          <w:vertAlign w:val="subscript"/>
        </w:rPr>
        <w:t>0</w:t>
      </w:r>
      <w:r w:rsidR="002839F2">
        <w:t xml:space="preserve"> value</w:t>
      </w:r>
      <w:r>
        <w:t xml:space="preserve"> for the respective wavelength were subtracted from the average dual irradiation initial rate.</w:t>
      </w:r>
    </w:p>
    <w:p w14:paraId="4C4BF040" w14:textId="77777777" w:rsidR="002D1888" w:rsidRDefault="002D1888" w:rsidP="00F75DC6"/>
    <w:p w14:paraId="1ECD5562" w14:textId="22AC82F8" w:rsidR="00DA2285" w:rsidRDefault="002D1888">
      <w:r>
        <w:t>At this point we would like to note that the small apparent O</w:t>
      </w:r>
      <w:r>
        <w:rPr>
          <w:vertAlign w:val="subscript"/>
        </w:rPr>
        <w:t>2</w:t>
      </w:r>
      <w:r>
        <w:t xml:space="preserve"> signals observed when only the </w:t>
      </w:r>
      <w:r w:rsidR="00CA4A67">
        <w:t xml:space="preserve">longpass filtered </w:t>
      </w:r>
      <w:r>
        <w:t>QTH light source was used are likely not due to actual O</w:t>
      </w:r>
      <w:r>
        <w:rPr>
          <w:vertAlign w:val="subscript"/>
        </w:rPr>
        <w:t>2</w:t>
      </w:r>
      <w:r>
        <w:t xml:space="preserve"> evolution. This is based on the observation that no </w:t>
      </w:r>
      <w:r>
        <w:rPr>
          <w:b/>
        </w:rPr>
        <w:t>2-cis</w:t>
      </w:r>
      <w:r>
        <w:t xml:space="preserve"> was formed when only the QTH light source (&gt; 495 nm) was used for irradiation. Rather, the small signals might be caused by the temperature change of ca. 2 °C caused by the QTH light source despite the reactor being submersed in a water bath. Regardless, through the above described analysis method, any contribution of the QTH light source to the observed O</w:t>
      </w:r>
      <w:r>
        <w:rPr>
          <w:vertAlign w:val="subscript"/>
        </w:rPr>
        <w:t>2</w:t>
      </w:r>
      <w:r>
        <w:t xml:space="preserve"> signal during dual irradiation is accounted for by subtracting the obtained QTH linear regression </w:t>
      </w:r>
      <w:r>
        <w:rPr>
          <w:i/>
        </w:rPr>
        <w:t>k</w:t>
      </w:r>
      <w:r>
        <w:rPr>
          <w:i/>
          <w:vertAlign w:val="subscript"/>
        </w:rPr>
        <w:t>0</w:t>
      </w:r>
      <w:r>
        <w:rPr>
          <w:i/>
        </w:rPr>
        <w:t xml:space="preserve"> </w:t>
      </w:r>
      <w:r>
        <w:t>values.</w:t>
      </w:r>
      <w:r w:rsidR="00CA4A67">
        <w:t xml:space="preserve"> Furthermore, subtraction of the average 320 – 400 nm initial rate accounts for the contribution of the Hg light source during dual irradiation. Reported excess initial rates are therefo</w:t>
      </w:r>
      <w:r w:rsidR="003812AD">
        <w:t>re the result of a</w:t>
      </w:r>
      <w:r w:rsidR="00CA4A67">
        <w:t xml:space="preserve"> synergistic effect of both light sources.</w:t>
      </w:r>
      <w:r w:rsidR="00DA2285">
        <w:br w:type="page"/>
      </w:r>
    </w:p>
    <w:p w14:paraId="46514F04" w14:textId="75303EBD" w:rsidR="00E97AFC" w:rsidRDefault="00F542B3" w:rsidP="00F542B3">
      <w:pPr>
        <w:pStyle w:val="Heading2"/>
      </w:pPr>
      <w:bookmarkStart w:id="48" w:name="_Toc461199506"/>
      <w:r>
        <w:t>Gas Phase O</w:t>
      </w:r>
      <w:r>
        <w:rPr>
          <w:vertAlign w:val="subscript"/>
        </w:rPr>
        <w:t>2</w:t>
      </w:r>
      <w:r>
        <w:t xml:space="preserve"> Measurement</w:t>
      </w:r>
      <w:bookmarkEnd w:id="48"/>
    </w:p>
    <w:p w14:paraId="07546DDA" w14:textId="6CAA153E" w:rsidR="00E77183" w:rsidRDefault="00E77183" w:rsidP="00E77183">
      <w:pPr>
        <w:pStyle w:val="Heading3"/>
      </w:pPr>
      <w:bookmarkStart w:id="49" w:name="_Toc461199507"/>
      <w:r>
        <w:t>Irradiation Procedure</w:t>
      </w:r>
      <w:bookmarkEnd w:id="49"/>
    </w:p>
    <w:p w14:paraId="52BB0B37" w14:textId="77777777" w:rsidR="00E77183" w:rsidRDefault="00E77183" w:rsidP="00E77183"/>
    <w:p w14:paraId="53FDEAAD" w14:textId="45FC5471" w:rsidR="00E77183" w:rsidRDefault="00291CB3" w:rsidP="00E77183">
      <w:r>
        <w:t>A 5 ml Schlenk flask (internal volume ca. 10 ml) with a NS14 ground glass joint was topped with a hollow, flat top glass stopper, on the inside of which a contactless trace range oxygen sensor spot was glued.</w:t>
      </w:r>
      <w:r w:rsidR="005C1AC9">
        <w:t xml:space="preserve"> This allows measurement of gas phase O</w:t>
      </w:r>
      <w:r w:rsidR="005C1AC9">
        <w:rPr>
          <w:vertAlign w:val="subscript"/>
        </w:rPr>
        <w:t>2</w:t>
      </w:r>
      <w:r w:rsidR="005C1AC9">
        <w:t xml:space="preserve"> concentration inside the reactor with contactless read out through the glass stopper.</w:t>
      </w:r>
      <w:r>
        <w:t xml:space="preserve"> The Schlenk flask was then connected to the Schlenk line using a T-piece adapter, with one connection to the Schlenk line, one to the Schlenk flask and one connection being closed with a septum. Subsequently, 2 ml of an aqueous solution of </w:t>
      </w:r>
      <w:r>
        <w:rPr>
          <w:b/>
        </w:rPr>
        <w:t>1</w:t>
      </w:r>
      <w:r>
        <w:t xml:space="preserve"> (prepared via the N</w:t>
      </w:r>
      <w:r>
        <w:rPr>
          <w:vertAlign w:val="subscript"/>
        </w:rPr>
        <w:t>2</w:t>
      </w:r>
      <w:r>
        <w:t>O synthesis route, 0.01 M)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w:t>
      </w:r>
    </w:p>
    <w:p w14:paraId="42E955FA" w14:textId="4A5CAC9B" w:rsidR="00291CB3" w:rsidRDefault="00291CB3" w:rsidP="00E77183">
      <w:r>
        <w:t xml:space="preserve">Once the transfer was complete, the Schlenk flask was closed and stirred overnight in the dark at room temperature to equilibrate. </w:t>
      </w:r>
      <w:r w:rsidR="005C1AC9">
        <w:t>A PT100 temperature sensor (for temperature compensation of the O</w:t>
      </w:r>
      <w:r w:rsidR="005C1AC9">
        <w:rPr>
          <w:vertAlign w:val="subscript"/>
        </w:rPr>
        <w:t xml:space="preserve">2 </w:t>
      </w:r>
      <w:r w:rsidR="005C1AC9">
        <w:t>measurement) was placed next to the Schlenk flask.</w:t>
      </w:r>
    </w:p>
    <w:p w14:paraId="02BDE73C" w14:textId="77777777" w:rsidR="005C1AC9" w:rsidRDefault="005C1AC9" w:rsidP="00E77183"/>
    <w:p w14:paraId="79081524" w14:textId="158C7016" w:rsidR="00E77183" w:rsidRDefault="005C1AC9" w:rsidP="00E77183">
      <w:r>
        <w:t>After equilibration, an optical fiber was mounted to the outside of the flat top glass stopper to read out the oxygen sensor spot. Then, the baseline O</w:t>
      </w:r>
      <w:r>
        <w:rPr>
          <w:vertAlign w:val="subscript"/>
        </w:rPr>
        <w:t>2</w:t>
      </w:r>
      <w:r>
        <w:t xml:space="preserve"> concentration was measured for ca. 4 h. Afterwards the flask was irradiated for 16 h using the Hg light source (320 – 500 nm, 0.15 W intensity setting), resulting in a color change to a yellow/orange solution.</w:t>
      </w:r>
      <w:r w:rsidR="0052026D">
        <w:t xml:space="preserve"> During irradiation the flask was cooled using a 20 W fan. </w:t>
      </w:r>
    </w:p>
    <w:p w14:paraId="75BA186E" w14:textId="1AC44219" w:rsidR="00291CB3" w:rsidRDefault="003F4CAF" w:rsidP="00E77183">
      <w:pPr>
        <w:pStyle w:val="Heading3"/>
      </w:pPr>
      <w:bookmarkStart w:id="50" w:name="_Ref460764153"/>
      <w:bookmarkStart w:id="51" w:name="_Toc461199508"/>
      <w:r>
        <w:t>Data Analysis</w:t>
      </w:r>
      <w:r w:rsidR="00FC1108">
        <w:t xml:space="preserve"> and O</w:t>
      </w:r>
      <w:r w:rsidR="00FC1108">
        <w:rPr>
          <w:vertAlign w:val="subscript"/>
        </w:rPr>
        <w:t>2</w:t>
      </w:r>
      <w:r w:rsidR="00FC1108">
        <w:t xml:space="preserve"> Consumption Reaction</w:t>
      </w:r>
      <w:bookmarkEnd w:id="50"/>
      <w:bookmarkEnd w:id="51"/>
    </w:p>
    <w:p w14:paraId="1ED9D8D9" w14:textId="6752A780" w:rsidR="00E77183" w:rsidRPr="00E77183" w:rsidRDefault="00E77183" w:rsidP="00E77183">
      <w:r>
        <w:rPr>
          <w:noProof/>
        </w:rPr>
        <w:drawing>
          <wp:anchor distT="0" distB="0" distL="114300" distR="114300" simplePos="0" relativeHeight="251780096" behindDoc="0" locked="0" layoutInCell="1" allowOverlap="1" wp14:anchorId="13CA0440" wp14:editId="3EDB7D85">
            <wp:simplePos x="0" y="0"/>
            <wp:positionH relativeFrom="column">
              <wp:posOffset>342900</wp:posOffset>
            </wp:positionH>
            <wp:positionV relativeFrom="paragraph">
              <wp:posOffset>114935</wp:posOffset>
            </wp:positionV>
            <wp:extent cx="5742305" cy="4301490"/>
            <wp:effectExtent l="0" t="0" r="0" b="0"/>
            <wp:wrapTopAndBottom/>
            <wp:docPr id="137" name="Picture 137" descr="Macintosh HD:Users:Jacob:Documents:Water_Splitting:Two_Photon_Water_Splitting:Figures:Gas_Phase_O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Macintosh HD:Users:Jacob:Documents:Water_Splitting:Two_Photon_Water_Splitting:Figures:Gas_Phase_O2.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2305" cy="430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51320F" w14:textId="33757512" w:rsidR="00F542B3" w:rsidRDefault="00F542B3" w:rsidP="00F542B3">
      <w:pPr>
        <w:pStyle w:val="Caption"/>
      </w:pPr>
      <w:bookmarkStart w:id="52" w:name="_Ref460762389"/>
      <w:bookmarkStart w:id="53" w:name="_Toc461199565"/>
      <w:r>
        <w:t xml:space="preserve">Figure </w:t>
      </w:r>
      <w:fldSimple w:instr=" STYLEREF 1 \s ">
        <w:r w:rsidR="000D6DE5">
          <w:rPr>
            <w:noProof/>
          </w:rPr>
          <w:t>4</w:t>
        </w:r>
      </w:fldSimple>
      <w:r w:rsidR="003027B0">
        <w:noBreakHyphen/>
      </w:r>
      <w:fldSimple w:instr=" SEQ Figure \* ARABIC \s 1 ">
        <w:r w:rsidR="000D6DE5">
          <w:rPr>
            <w:noProof/>
          </w:rPr>
          <w:t>2</w:t>
        </w:r>
      </w:fldSimple>
      <w:bookmarkEnd w:id="52"/>
      <w:r>
        <w:t xml:space="preserve"> Gas phase O</w:t>
      </w:r>
      <w:r>
        <w:rPr>
          <w:vertAlign w:val="subscript"/>
        </w:rPr>
        <w:t>2</w:t>
      </w:r>
      <w:r>
        <w:t xml:space="preserve"> detection data for irradiation of complex 1 with Hg light source (320 – 500 nm)</w:t>
      </w:r>
      <w:bookmarkEnd w:id="53"/>
    </w:p>
    <w:p w14:paraId="1DFA289E" w14:textId="77777777" w:rsidR="00F542B3" w:rsidRPr="00F542B3" w:rsidRDefault="00F542B3" w:rsidP="00F542B3">
      <w:pPr>
        <w:pStyle w:val="CaptionText"/>
      </w:pPr>
      <w:r>
        <w:t>Data has been baseline corrected with a sixth-degree polynomial fitted to baseline intervals [0 s, 16350 s] and [46300 s, 94000 s]. Irradiation was turned on at t = 16350 and turned off at t = 76000 s.</w:t>
      </w:r>
    </w:p>
    <w:p w14:paraId="20F4ED99" w14:textId="77777777" w:rsidR="00F542B3" w:rsidRPr="00F542B3" w:rsidRDefault="00F542B3" w:rsidP="00F542B3"/>
    <w:p w14:paraId="6F4BC2E6" w14:textId="77777777" w:rsidR="00E97AFC" w:rsidRDefault="00E97AFC" w:rsidP="00E97AFC"/>
    <w:p w14:paraId="4880D3DC" w14:textId="48861B97" w:rsidR="00E97AFC" w:rsidRPr="003F4CAF" w:rsidRDefault="003F4CAF" w:rsidP="00E97AFC">
      <w:r>
        <w:t>The obtained gas phase O</w:t>
      </w:r>
      <w:r>
        <w:rPr>
          <w:vertAlign w:val="subscript"/>
        </w:rPr>
        <w:t>2</w:t>
      </w:r>
      <w:r>
        <w:t xml:space="preserve"> concentration data shows a small peak shaped feature resulting from O</w:t>
      </w:r>
      <w:r>
        <w:rPr>
          <w:vertAlign w:val="subscript"/>
        </w:rPr>
        <w:t>2</w:t>
      </w:r>
      <w:r>
        <w:t xml:space="preserve"> evolution superimposed on a continuously decreasing background. Therefore, a sixth-degree polynomial was fitted to baseline intervals [0 s, 16350 s] (t = 16350 s is the start time for irradiation) and [46300 s, 94000 s] and subtracted from the entire measurement to obtain a baseline corrected signal, shown in </w:t>
      </w:r>
      <w:r>
        <w:fldChar w:fldCharType="begin"/>
      </w:r>
      <w:r>
        <w:instrText xml:space="preserve"> REF _Ref460762389 \h </w:instrText>
      </w:r>
      <w:r>
        <w:fldChar w:fldCharType="separate"/>
      </w:r>
      <w:r w:rsidR="000D6DE5">
        <w:t xml:space="preserve">Figure </w:t>
      </w:r>
      <w:r w:rsidR="000D6DE5">
        <w:rPr>
          <w:noProof/>
        </w:rPr>
        <w:t>4</w:t>
      </w:r>
      <w:r w:rsidR="000D6DE5">
        <w:noBreakHyphen/>
      </w:r>
      <w:r w:rsidR="000D6DE5">
        <w:rPr>
          <w:noProof/>
        </w:rPr>
        <w:t>2</w:t>
      </w:r>
      <w:r>
        <w:fldChar w:fldCharType="end"/>
      </w:r>
      <w:r>
        <w:t xml:space="preserve">. </w:t>
      </w:r>
    </w:p>
    <w:p w14:paraId="056B1BF4" w14:textId="77777777" w:rsidR="003F4CAF" w:rsidRDefault="003F4CAF" w:rsidP="00E97AFC"/>
    <w:p w14:paraId="5BDD4A38" w14:textId="0FC01D2D" w:rsidR="003F4CAF" w:rsidRDefault="003F4CAF" w:rsidP="00E97AFC">
      <w:r>
        <w:t xml:space="preserve">As can be seen in </w:t>
      </w:r>
      <w:r>
        <w:fldChar w:fldCharType="begin"/>
      </w:r>
      <w:r>
        <w:instrText xml:space="preserve"> REF _Ref460762389 \h </w:instrText>
      </w:r>
      <w:r>
        <w:fldChar w:fldCharType="separate"/>
      </w:r>
      <w:r w:rsidR="000D6DE5">
        <w:t xml:space="preserve">Figure </w:t>
      </w:r>
      <w:r w:rsidR="000D6DE5">
        <w:rPr>
          <w:noProof/>
        </w:rPr>
        <w:t>4</w:t>
      </w:r>
      <w:r w:rsidR="000D6DE5">
        <w:noBreakHyphen/>
      </w:r>
      <w:r w:rsidR="000D6DE5">
        <w:rPr>
          <w:noProof/>
        </w:rPr>
        <w:t>2</w:t>
      </w:r>
      <w:r>
        <w:fldChar w:fldCharType="end"/>
      </w:r>
      <w:r>
        <w:t>, once irradiated is started, an increase in the gas phase O</w:t>
      </w:r>
      <w:r>
        <w:rPr>
          <w:vertAlign w:val="subscript"/>
        </w:rPr>
        <w:t>2</w:t>
      </w:r>
      <w:r>
        <w:t xml:space="preserve"> concentration can be detected due to O</w:t>
      </w:r>
      <w:r>
        <w:rPr>
          <w:vertAlign w:val="subscript"/>
        </w:rPr>
        <w:t>2</w:t>
      </w:r>
      <w:r>
        <w:t xml:space="preserve"> evolution for ca. 3 h. Afterwards, the O</w:t>
      </w:r>
      <w:r>
        <w:rPr>
          <w:vertAlign w:val="subscript"/>
        </w:rPr>
        <w:t>2</w:t>
      </w:r>
      <w:r>
        <w:t xml:space="preserve"> concentration drop</w:t>
      </w:r>
      <w:r w:rsidR="00FC1108">
        <w:t>s back to baseline value again over the course of ca. 6 h. This kind of behavior is consistent with a two-reaction sequence, wherein O</w:t>
      </w:r>
      <w:r w:rsidR="00FC1108">
        <w:rPr>
          <w:vertAlign w:val="subscript"/>
        </w:rPr>
        <w:t>2</w:t>
      </w:r>
      <w:r w:rsidR="00FC1108">
        <w:t xml:space="preserve"> is formed in the first reaction (O</w:t>
      </w:r>
      <w:r w:rsidR="00FC1108">
        <w:rPr>
          <w:vertAlign w:val="subscript"/>
        </w:rPr>
        <w:t>2</w:t>
      </w:r>
      <w:r w:rsidR="00FC1108">
        <w:t xml:space="preserve"> evolution from </w:t>
      </w:r>
      <w:r w:rsidR="00FC1108">
        <w:rPr>
          <w:b/>
        </w:rPr>
        <w:t>1</w:t>
      </w:r>
      <w:r w:rsidR="00FC1108">
        <w:t xml:space="preserve">, decreasing reaction rate over time due to consumption of </w:t>
      </w:r>
      <w:r w:rsidR="00FC1108">
        <w:rPr>
          <w:b/>
        </w:rPr>
        <w:t>1</w:t>
      </w:r>
      <w:r w:rsidR="00FC1108">
        <w:t>) and consumed in the second reaction.</w:t>
      </w:r>
    </w:p>
    <w:p w14:paraId="4541FE28" w14:textId="77777777" w:rsidR="00FC1108" w:rsidRDefault="00FC1108" w:rsidP="00E97AFC"/>
    <w:p w14:paraId="582BF640" w14:textId="136AE9C4" w:rsidR="00FC1108" w:rsidRDefault="00FC1108" w:rsidP="00E97AFC">
      <w:r>
        <w:t xml:space="preserve">In a separate experiment, complex </w:t>
      </w:r>
      <w:r>
        <w:rPr>
          <w:b/>
        </w:rPr>
        <w:t>1</w:t>
      </w:r>
      <w:r>
        <w:t xml:space="preserve"> (synthesized via Ag</w:t>
      </w:r>
      <w:r>
        <w:rPr>
          <w:vertAlign w:val="subscript"/>
        </w:rPr>
        <w:t>2</w:t>
      </w:r>
      <w:r>
        <w:t xml:space="preserve">O synthesis route, in 52 mM KOH aq.) was irradiated using the QTH light source (only water filter) in air, resulting in conversion of </w:t>
      </w:r>
      <w:r>
        <w:rPr>
          <w:b/>
        </w:rPr>
        <w:t>1</w:t>
      </w:r>
      <w:r>
        <w:t xml:space="preserve"> into mostly NMR inactive species (see </w:t>
      </w:r>
      <w:r w:rsidR="00056919">
        <w:fldChar w:fldCharType="begin"/>
      </w:r>
      <w:r w:rsidR="00056919">
        <w:instrText xml:space="preserve"> REF _Ref460763869 \h </w:instrText>
      </w:r>
      <w:r w:rsidR="00056919">
        <w:fldChar w:fldCharType="separate"/>
      </w:r>
      <w:r w:rsidR="000D6DE5">
        <w:t xml:space="preserve">Figure </w:t>
      </w:r>
      <w:r w:rsidR="000D6DE5">
        <w:rPr>
          <w:noProof/>
        </w:rPr>
        <w:t>7</w:t>
      </w:r>
      <w:r w:rsidR="000D6DE5">
        <w:noBreakHyphen/>
      </w:r>
      <w:r w:rsidR="000D6DE5">
        <w:rPr>
          <w:noProof/>
        </w:rPr>
        <w:t>21</w:t>
      </w:r>
      <w:r w:rsidR="00056919">
        <w:fldChar w:fldCharType="end"/>
      </w:r>
      <w:r w:rsidR="00056919">
        <w:t xml:space="preserve"> - </w:t>
      </w:r>
      <w:r w:rsidR="00056919">
        <w:fldChar w:fldCharType="begin"/>
      </w:r>
      <w:r w:rsidR="00056919">
        <w:instrText xml:space="preserve"> REF _Ref460763876 \h </w:instrText>
      </w:r>
      <w:r w:rsidR="00056919">
        <w:fldChar w:fldCharType="separate"/>
      </w:r>
      <w:r w:rsidR="000D6DE5">
        <w:t xml:space="preserve">Figure </w:t>
      </w:r>
      <w:r w:rsidR="000D6DE5">
        <w:rPr>
          <w:noProof/>
        </w:rPr>
        <w:t>7</w:t>
      </w:r>
      <w:r w:rsidR="000D6DE5">
        <w:noBreakHyphen/>
      </w:r>
      <w:r w:rsidR="000D6DE5">
        <w:rPr>
          <w:noProof/>
        </w:rPr>
        <w:t>24</w:t>
      </w:r>
      <w:r w:rsidR="00056919">
        <w:fldChar w:fldCharType="end"/>
      </w:r>
      <w:r w:rsidR="00056919">
        <w:t xml:space="preserve">). We hypothesized that </w:t>
      </w:r>
      <w:r w:rsidR="00056919">
        <w:rPr>
          <w:b/>
        </w:rPr>
        <w:t>1</w:t>
      </w:r>
      <w:r w:rsidR="00056919">
        <w:t>, when irradiated in the presence of O</w:t>
      </w:r>
      <w:r w:rsidR="00056919">
        <w:rPr>
          <w:vertAlign w:val="subscript"/>
        </w:rPr>
        <w:t>2</w:t>
      </w:r>
      <w:r w:rsidR="00056919">
        <w:t>, oxidizes to form mostly Ru(III) species as well as phosphorous oxides. This can explain the consumption of O</w:t>
      </w:r>
      <w:r w:rsidR="00056919">
        <w:rPr>
          <w:vertAlign w:val="subscript"/>
        </w:rPr>
        <w:t>2</w:t>
      </w:r>
      <w:r w:rsidR="00056919">
        <w:t xml:space="preserve"> during water splitting and the formation of NMR inactive species when </w:t>
      </w:r>
      <w:r w:rsidR="00056919">
        <w:rPr>
          <w:b/>
        </w:rPr>
        <w:t xml:space="preserve">1 </w:t>
      </w:r>
      <w:r w:rsidR="00056919">
        <w:t>is irradiated in air.</w:t>
      </w:r>
    </w:p>
    <w:p w14:paraId="7F207E7A" w14:textId="77777777" w:rsidR="00056919" w:rsidRDefault="00056919" w:rsidP="00E97AFC"/>
    <w:p w14:paraId="1CA10A8E" w14:textId="77777777" w:rsidR="00056919" w:rsidRDefault="00056919" w:rsidP="00E97AFC"/>
    <w:p w14:paraId="691EA35A" w14:textId="0EA02144" w:rsidR="00056919" w:rsidRDefault="00056919" w:rsidP="00056919">
      <w:pPr>
        <w:pStyle w:val="Heading2"/>
      </w:pPr>
      <w:bookmarkStart w:id="54" w:name="_Toc461199509"/>
      <w:r>
        <w:t xml:space="preserve">Comparison of 2-cis </w:t>
      </w:r>
      <w:r w:rsidR="00010C4E">
        <w:t>and O</w:t>
      </w:r>
      <w:r w:rsidR="00010C4E">
        <w:rPr>
          <w:vertAlign w:val="subscript"/>
        </w:rPr>
        <w:t>2</w:t>
      </w:r>
      <w:r w:rsidR="00010C4E">
        <w:t xml:space="preserve"> </w:t>
      </w:r>
      <w:r>
        <w:t>Formation Rates</w:t>
      </w:r>
      <w:bookmarkEnd w:id="54"/>
    </w:p>
    <w:p w14:paraId="17B51DF3" w14:textId="12AC9036" w:rsidR="00056919" w:rsidRDefault="00056919" w:rsidP="00056919"/>
    <w:p w14:paraId="6D1C7107" w14:textId="270AB3F6" w:rsidR="00010C4E" w:rsidRDefault="00010C4E" w:rsidP="00056919">
      <w:r>
        <w:t xml:space="preserve">To confirm that </w:t>
      </w:r>
      <w:r>
        <w:rPr>
          <w:b/>
        </w:rPr>
        <w:t xml:space="preserve">2-cis </w:t>
      </w:r>
      <w:r>
        <w:t>and O</w:t>
      </w:r>
      <w:r>
        <w:rPr>
          <w:vertAlign w:val="subscript"/>
        </w:rPr>
        <w:t>2</w:t>
      </w:r>
      <w:r>
        <w:t xml:space="preserve"> are indeed both formed in the same reaction, their initial rates of formation were compared.</w:t>
      </w:r>
      <w:r w:rsidR="00CE0BFA">
        <w:t xml:space="preserve"> If both are formed in the same reaction, their normalized rates are expected to be identical.</w:t>
      </w:r>
      <w:r>
        <w:t xml:space="preserve"> With the available experimental data and techniques, however, only an approximate comparison can be made since </w:t>
      </w:r>
      <w:r>
        <w:rPr>
          <w:b/>
        </w:rPr>
        <w:t>2-cis</w:t>
      </w:r>
      <w:r>
        <w:t xml:space="preserve"> and O</w:t>
      </w:r>
      <w:r>
        <w:rPr>
          <w:vertAlign w:val="subscript"/>
        </w:rPr>
        <w:t>2</w:t>
      </w:r>
      <w:r>
        <w:t xml:space="preserve"> formation had to be studied in different experimental set-ups (</w:t>
      </w:r>
      <w:r w:rsidR="0074308B">
        <w:t>NMR scale irradiation and liquid phase O</w:t>
      </w:r>
      <w:r w:rsidR="0074308B">
        <w:rPr>
          <w:vertAlign w:val="subscript"/>
        </w:rPr>
        <w:t>2</w:t>
      </w:r>
      <w:r w:rsidR="0074308B">
        <w:t xml:space="preserve"> measurement, respectively). Therefore, multiple normalizations had to be applied to enable comparison, which will be explained in the following.</w:t>
      </w:r>
    </w:p>
    <w:p w14:paraId="317F4979" w14:textId="77777777" w:rsidR="0074308B" w:rsidRDefault="0074308B" w:rsidP="00056919"/>
    <w:p w14:paraId="2015A2FF" w14:textId="77777777" w:rsidR="009E4445" w:rsidRDefault="0074308B" w:rsidP="00056919">
      <w:r>
        <w:t xml:space="preserve">For </w:t>
      </w:r>
      <w:r>
        <w:rPr>
          <w:b/>
        </w:rPr>
        <w:t>2-cis</w:t>
      </w:r>
      <w:r>
        <w:t>, the initial rate of for</w:t>
      </w:r>
      <w:r w:rsidR="009E4445">
        <w:t xml:space="preserve">mation was calculated from the kinetic model shown in </w:t>
      </w:r>
      <w:r w:rsidR="009E4445">
        <w:fldChar w:fldCharType="begin"/>
      </w:r>
      <w:r w:rsidR="009E4445">
        <w:instrText xml:space="preserve"> REF _Ref460674470 \h </w:instrText>
      </w:r>
      <w:r w:rsidR="009E4445">
        <w:fldChar w:fldCharType="separate"/>
      </w:r>
      <w:r w:rsidR="000D6DE5">
        <w:t xml:space="preserve">Figure </w:t>
      </w:r>
      <w:r w:rsidR="000D6DE5">
        <w:rPr>
          <w:noProof/>
        </w:rPr>
        <w:t>4</w:t>
      </w:r>
      <w:r w:rsidR="000D6DE5">
        <w:noBreakHyphen/>
      </w:r>
      <w:r w:rsidR="000D6DE5">
        <w:rPr>
          <w:noProof/>
        </w:rPr>
        <w:t>1</w:t>
      </w:r>
      <w:r w:rsidR="009E4445">
        <w:fldChar w:fldCharType="end"/>
      </w:r>
      <w:r w:rsidR="009E4445">
        <w:t>. The thus obtained initial rate is 1E-05 s</w:t>
      </w:r>
      <w:r w:rsidR="009E4445">
        <w:rPr>
          <w:vertAlign w:val="superscript"/>
        </w:rPr>
        <w:t>-1</w:t>
      </w:r>
      <w:r w:rsidR="009E4445">
        <w:t xml:space="preserve"> in normalized units or 0.1 µmol l</w:t>
      </w:r>
      <w:r w:rsidR="009E4445">
        <w:rPr>
          <w:vertAlign w:val="superscript"/>
        </w:rPr>
        <w:t>-1</w:t>
      </w:r>
      <w:r w:rsidR="009E4445">
        <w:t xml:space="preserve"> s</w:t>
      </w:r>
      <w:r w:rsidR="009E4445">
        <w:rPr>
          <w:vertAlign w:val="superscript"/>
        </w:rPr>
        <w:t>-1</w:t>
      </w:r>
      <w:r w:rsidR="009E4445">
        <w:t xml:space="preserve"> (given a concentration of 0.01 M).</w:t>
      </w:r>
    </w:p>
    <w:p w14:paraId="15F03B09" w14:textId="77777777" w:rsidR="009E4445" w:rsidRDefault="009E4445" w:rsidP="00056919"/>
    <w:p w14:paraId="596D3BD6" w14:textId="2DF181CB" w:rsidR="0074308B" w:rsidRDefault="009E4445" w:rsidP="00056919">
      <w:r>
        <w:t>For O</w:t>
      </w:r>
      <w:r>
        <w:rPr>
          <w:vertAlign w:val="subscript"/>
        </w:rPr>
        <w:t>2</w:t>
      </w:r>
      <w:r>
        <w:t>, the initial rate of formation was taken from the intensity data set for the 1 W intensity setting, being 0.0059 µmol l</w:t>
      </w:r>
      <w:r>
        <w:rPr>
          <w:vertAlign w:val="superscript"/>
        </w:rPr>
        <w:t>-1</w:t>
      </w:r>
      <w:r>
        <w:t xml:space="preserve"> s</w:t>
      </w:r>
      <w:r>
        <w:rPr>
          <w:vertAlign w:val="superscript"/>
        </w:rPr>
        <w:t>-1</w:t>
      </w:r>
      <w:r>
        <w:t>.</w:t>
      </w:r>
    </w:p>
    <w:p w14:paraId="74459EFF" w14:textId="77777777" w:rsidR="009E4445" w:rsidRDefault="009E4445" w:rsidP="00056919"/>
    <w:p w14:paraId="408F2140" w14:textId="6187F2EA" w:rsidR="009E4445" w:rsidRPr="005030BF" w:rsidRDefault="009E4445" w:rsidP="00056919">
      <w:r>
        <w:t xml:space="preserve">The first normalization is based on the stoichiometry of the reaction (see </w:t>
      </w:r>
      <w:r>
        <w:fldChar w:fldCharType="begin"/>
      </w:r>
      <w:r>
        <w:instrText xml:space="preserve"> REF _Ref460765579 \h </w:instrText>
      </w:r>
      <w:r>
        <w:fldChar w:fldCharType="separate"/>
      </w:r>
      <w:r w:rsidR="000D6DE5">
        <w:t xml:space="preserve">Table </w:t>
      </w:r>
      <w:r w:rsidR="000D6DE5">
        <w:rPr>
          <w:noProof/>
        </w:rPr>
        <w:t>4</w:t>
      </w:r>
      <w:r w:rsidR="000D6DE5">
        <w:noBreakHyphen/>
      </w:r>
      <w:r w:rsidR="000D6DE5">
        <w:rPr>
          <w:noProof/>
        </w:rPr>
        <w:t>3</w:t>
      </w:r>
      <w:r>
        <w:fldChar w:fldCharType="end"/>
      </w:r>
      <w:r>
        <w:t xml:space="preserve">), which shows that </w:t>
      </w:r>
      <w:r>
        <w:rPr>
          <w:b/>
        </w:rPr>
        <w:t xml:space="preserve">2-cis </w:t>
      </w:r>
      <w:r>
        <w:t>would be formed at twice the rate of O</w:t>
      </w:r>
      <w:r>
        <w:rPr>
          <w:vertAlign w:val="subscript"/>
        </w:rPr>
        <w:t>2</w:t>
      </w:r>
      <w:r>
        <w:t>. Hence, stoichiometry</w:t>
      </w:r>
      <w:r w:rsidR="005030BF">
        <w:t xml:space="preserve"> adjusted rates are 0.05 µmol l</w:t>
      </w:r>
      <w:r w:rsidR="005030BF">
        <w:rPr>
          <w:vertAlign w:val="superscript"/>
        </w:rPr>
        <w:t>-1</w:t>
      </w:r>
      <w:r w:rsidR="005030BF">
        <w:t xml:space="preserve"> s</w:t>
      </w:r>
      <w:r w:rsidR="005030BF">
        <w:rPr>
          <w:vertAlign w:val="superscript"/>
        </w:rPr>
        <w:t xml:space="preserve">-1 </w:t>
      </w:r>
      <w:r w:rsidR="005030BF">
        <w:t xml:space="preserve">for </w:t>
      </w:r>
      <w:r w:rsidR="005030BF">
        <w:rPr>
          <w:b/>
        </w:rPr>
        <w:t xml:space="preserve">2-cis </w:t>
      </w:r>
      <w:r w:rsidR="005030BF">
        <w:t>and 0.0059 µmol l</w:t>
      </w:r>
      <w:r w:rsidR="005030BF">
        <w:rPr>
          <w:vertAlign w:val="superscript"/>
        </w:rPr>
        <w:t>-1</w:t>
      </w:r>
      <w:r w:rsidR="005030BF">
        <w:t xml:space="preserve"> s</w:t>
      </w:r>
      <w:r w:rsidR="005030BF">
        <w:rPr>
          <w:vertAlign w:val="superscript"/>
        </w:rPr>
        <w:t>-1</w:t>
      </w:r>
      <w:r w:rsidR="005030BF">
        <w:t xml:space="preserve"> for O</w:t>
      </w:r>
      <w:r w:rsidR="005030BF">
        <w:rPr>
          <w:vertAlign w:val="subscript"/>
        </w:rPr>
        <w:t>2</w:t>
      </w:r>
      <w:r w:rsidR="005030BF">
        <w:t>.</w:t>
      </w:r>
    </w:p>
    <w:p w14:paraId="4DFB75CE" w14:textId="77777777" w:rsidR="009E4445" w:rsidRDefault="009E4445" w:rsidP="00056919"/>
    <w:p w14:paraId="358227BC" w14:textId="7C80D087" w:rsidR="009E4445" w:rsidRDefault="005030BF" w:rsidP="009E4445">
      <w:r>
        <w:t>The second</w:t>
      </w:r>
      <w:r w:rsidR="009E4445">
        <w:t xml:space="preserve"> normalization that has to be applied has to correct for the</w:t>
      </w:r>
      <w:r w:rsidR="00BD197F">
        <w:t xml:space="preserve"> different areas, which were</w:t>
      </w:r>
      <w:r w:rsidR="009E4445">
        <w:t xml:space="preserve"> irradiated in each set</w:t>
      </w:r>
      <w:r>
        <w:t>-up</w:t>
      </w:r>
      <w:r w:rsidR="009E4445">
        <w:t>. For NMR scale irr</w:t>
      </w:r>
      <w:r>
        <w:t>adiation, the irradiated area was</w:t>
      </w:r>
      <w:r w:rsidR="009E4445">
        <w:t xml:space="preserve"> 0.424 </w:t>
      </w:r>
      <w:r w:rsidR="009E4445" w:rsidRPr="009E4445">
        <w:t>×</w:t>
      </w:r>
      <w:r w:rsidR="009E4445">
        <w:t xml:space="preserve"> 4 cm (1.696 cm</w:t>
      </w:r>
      <w:r w:rsidR="009E4445">
        <w:rPr>
          <w:vertAlign w:val="superscript"/>
        </w:rPr>
        <w:t>2</w:t>
      </w:r>
      <w:r>
        <w:t>), while the irradiated area was</w:t>
      </w:r>
      <w:r w:rsidR="009E4445">
        <w:t xml:space="preserve"> 0.8 </w:t>
      </w:r>
      <w:r w:rsidR="009E4445" w:rsidRPr="009E4445">
        <w:t>×</w:t>
      </w:r>
      <w:r w:rsidR="009E4445">
        <w:t xml:space="preserve"> 1 cm (0.8 cm</w:t>
      </w:r>
      <w:r w:rsidR="009E4445">
        <w:rPr>
          <w:vertAlign w:val="superscript"/>
        </w:rPr>
        <w:t>2</w:t>
      </w:r>
      <w:r w:rsidR="009E4445">
        <w:t>) for liquid phase O</w:t>
      </w:r>
      <w:r w:rsidR="009E4445">
        <w:rPr>
          <w:vertAlign w:val="subscript"/>
        </w:rPr>
        <w:t>2</w:t>
      </w:r>
      <w:r w:rsidR="009E4445">
        <w:t xml:space="preserve"> measurements. Since the reaction rate is proportional to irradiated area for a photochemical reaction</w:t>
      </w:r>
      <w:r w:rsidR="00BD197F">
        <w:t xml:space="preserve"> (the light cone was bigger than the reactor in both cases)</w:t>
      </w:r>
      <w:r w:rsidR="009E4445">
        <w:t>, initial rates normalized to 1 cm</w:t>
      </w:r>
      <w:r w:rsidR="009E4445">
        <w:rPr>
          <w:vertAlign w:val="superscript"/>
        </w:rPr>
        <w:t>2</w:t>
      </w:r>
      <w:r w:rsidR="009E4445">
        <w:t xml:space="preserve"> are </w:t>
      </w:r>
      <w:r>
        <w:t>0.0295 µmol l</w:t>
      </w:r>
      <w:r>
        <w:rPr>
          <w:vertAlign w:val="superscript"/>
        </w:rPr>
        <w:t>-1</w:t>
      </w:r>
      <w:r>
        <w:t xml:space="preserve"> s</w:t>
      </w:r>
      <w:r>
        <w:rPr>
          <w:vertAlign w:val="superscript"/>
        </w:rPr>
        <w:t>-1</w:t>
      </w:r>
      <w:r>
        <w:t xml:space="preserve"> for </w:t>
      </w:r>
      <w:r>
        <w:rPr>
          <w:b/>
        </w:rPr>
        <w:t xml:space="preserve">2-cis </w:t>
      </w:r>
      <w:r>
        <w:t>and 0.0074 µmol l</w:t>
      </w:r>
      <w:r>
        <w:rPr>
          <w:vertAlign w:val="superscript"/>
        </w:rPr>
        <w:t>-1</w:t>
      </w:r>
      <w:r>
        <w:t xml:space="preserve"> s</w:t>
      </w:r>
      <w:r>
        <w:rPr>
          <w:vertAlign w:val="superscript"/>
        </w:rPr>
        <w:t xml:space="preserve">-1 </w:t>
      </w:r>
      <w:r>
        <w:t>for O</w:t>
      </w:r>
      <w:r>
        <w:rPr>
          <w:vertAlign w:val="subscript"/>
        </w:rPr>
        <w:t>2</w:t>
      </w:r>
      <w:r>
        <w:t>.</w:t>
      </w:r>
    </w:p>
    <w:p w14:paraId="6ABDD224" w14:textId="77777777" w:rsidR="005030BF" w:rsidRDefault="005030BF" w:rsidP="009E4445"/>
    <w:p w14:paraId="4B9EDCED" w14:textId="6DCC5709" w:rsidR="005030BF" w:rsidRDefault="005030BF" w:rsidP="009E4445">
      <w:r>
        <w:t>The last normalization is based on the different flux densities used in the experiments.</w:t>
      </w:r>
      <w:r w:rsidR="00BD197F">
        <w:t xml:space="preserve"> The initial rate of O</w:t>
      </w:r>
      <w:r w:rsidR="00BD197F">
        <w:rPr>
          <w:vertAlign w:val="subscript"/>
        </w:rPr>
        <w:t>2</w:t>
      </w:r>
      <w:r w:rsidR="00BD197F">
        <w:t xml:space="preserve"> formation is based on irradiation with the Hg light source with the 1 W intensity setting, which corresponds to a photon flux of 1.32E+18 s</w:t>
      </w:r>
      <w:r w:rsidR="00BD197F">
        <w:rPr>
          <w:vertAlign w:val="superscript"/>
        </w:rPr>
        <w:t>-1</w:t>
      </w:r>
      <w:r w:rsidR="00BD197F">
        <w:t xml:space="preserve"> received by the reactor (see </w:t>
      </w:r>
      <w:r w:rsidR="00BD197F">
        <w:fldChar w:fldCharType="begin"/>
      </w:r>
      <w:r w:rsidR="00BD197F">
        <w:instrText xml:space="preserve"> REF _Ref460685235 \h </w:instrText>
      </w:r>
      <w:r w:rsidR="00BD197F">
        <w:fldChar w:fldCharType="separate"/>
      </w:r>
      <w:r w:rsidR="000D6DE5">
        <w:t>Chemical Actinometry</w:t>
      </w:r>
      <w:r w:rsidR="00BD197F">
        <w:fldChar w:fldCharType="end"/>
      </w:r>
      <w:r w:rsidR="00BD197F">
        <w:t>). For NMR scale irradiation, the QTH light source (equipped with only the water filter) was used instead. The photon flux of the QTH light source cannot be easily determined using the applied chemical actinometry method, so it is estimated based on power meter measurements. It should be noted that these power values are not identical to the power received by the reactor. Instead, they are only proportional.</w:t>
      </w:r>
    </w:p>
    <w:p w14:paraId="43D389A8" w14:textId="77777777" w:rsidR="00BD197F" w:rsidRPr="005030BF" w:rsidRDefault="00BD197F" w:rsidP="009E4445"/>
    <w:p w14:paraId="250D049E" w14:textId="56A9EB2F" w:rsidR="009E4445" w:rsidRDefault="00BD197F" w:rsidP="00056919">
      <w:r>
        <w:t xml:space="preserve">Based on power meter measurements, ca. 27% of the QTH output power is in the useful wavelength range of 320 – 630 nm. Total power measured in the position of the NMR tube was 645 mW, giving ca. 173 mW of power in the 320 – 630 nm wavelength range, with a mean photon wavelength of 475 nm. </w:t>
      </w:r>
    </w:p>
    <w:p w14:paraId="39025E09" w14:textId="60A6A04F" w:rsidR="008669B6" w:rsidRDefault="00BD197F" w:rsidP="00056919">
      <w:r>
        <w:t>Using the same power meter, a power of 127 mW was measured in the position of the liquid phase O</w:t>
      </w:r>
      <w:r>
        <w:rPr>
          <w:vertAlign w:val="subscript"/>
        </w:rPr>
        <w:t>2</w:t>
      </w:r>
      <w:r>
        <w:t xml:space="preserve"> reactor for the Hg light source (320 – 500 nm, 1.32E+18 s</w:t>
      </w:r>
      <w:r>
        <w:rPr>
          <w:vertAlign w:val="superscript"/>
        </w:rPr>
        <w:t>-1</w:t>
      </w:r>
      <w:r>
        <w:t xml:space="preserve"> flux, mean photon wavelength of 410 nm). </w:t>
      </w:r>
      <w:r w:rsidR="008669B6">
        <w:t>Based on the mean photon wavelength</w:t>
      </w:r>
      <w:r w:rsidR="00CE0BFA">
        <w:t>s</w:t>
      </w:r>
      <w:r w:rsidR="008669B6">
        <w:t xml:space="preserve"> (475 nm for QTH, 410 nm for Hg) and measured power values (173 mW for QTH, 127 mW for Hg), one can estimate a photon flux of ca. 2.09E+18 being received by the NMR tube using the following equation:</w:t>
      </w:r>
    </w:p>
    <w:p w14:paraId="71942994" w14:textId="1D8CA737" w:rsidR="0074308B" w:rsidRDefault="0074308B" w:rsidP="008669B6">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8669B6" w14:paraId="407226DB" w14:textId="77777777" w:rsidTr="008669B6">
        <w:tc>
          <w:tcPr>
            <w:tcW w:w="3318" w:type="dxa"/>
            <w:vAlign w:val="center"/>
          </w:tcPr>
          <w:p w14:paraId="53CADD4E" w14:textId="77777777" w:rsidR="008669B6" w:rsidRDefault="008669B6" w:rsidP="008669B6">
            <w:pPr>
              <w:jc w:val="center"/>
            </w:pPr>
          </w:p>
        </w:tc>
        <w:tc>
          <w:tcPr>
            <w:tcW w:w="3319" w:type="dxa"/>
            <w:vAlign w:val="center"/>
          </w:tcPr>
          <w:p w14:paraId="2898C923" w14:textId="73DB82E3" w:rsidR="008669B6" w:rsidRDefault="008669B6" w:rsidP="008669B6">
            <m:oMathPara>
              <m:oMath>
                <m:r>
                  <w:rPr>
                    <w:rFonts w:ascii="Cambria Math" w:hAnsi="Cambria Math"/>
                  </w:rPr>
                  <m:t>Flu</m:t>
                </m:r>
                <m:sSub>
                  <m:sSubPr>
                    <m:ctrlPr>
                      <w:rPr>
                        <w:rFonts w:ascii="Cambria Math" w:hAnsi="Cambria Math"/>
                        <w:i/>
                      </w:rPr>
                    </m:ctrlPr>
                  </m:sSubPr>
                  <m:e>
                    <m:r>
                      <w:rPr>
                        <w:rFonts w:ascii="Cambria Math" w:hAnsi="Cambria Math"/>
                      </w:rPr>
                      <m:t>x</m:t>
                    </m:r>
                  </m:e>
                  <m:sub>
                    <m:r>
                      <w:rPr>
                        <w:rFonts w:ascii="Cambria Math" w:hAnsi="Cambria Math"/>
                      </w:rPr>
                      <m:t>Q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Hg</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QTH</m:t>
                        </m:r>
                      </m:sub>
                    </m:sSub>
                  </m:num>
                  <m:den>
                    <m:sSub>
                      <m:sSubPr>
                        <m:ctrlPr>
                          <w:rPr>
                            <w:rFonts w:ascii="Cambria Math" w:hAnsi="Cambria Math"/>
                            <w:i/>
                          </w:rPr>
                        </m:ctrlPr>
                      </m:sSubPr>
                      <m:e>
                        <m:r>
                          <w:rPr>
                            <w:rFonts w:ascii="Cambria Math" w:hAnsi="Cambria Math"/>
                          </w:rPr>
                          <m:t>E</m:t>
                        </m:r>
                      </m:e>
                      <m:sub>
                        <m:r>
                          <w:rPr>
                            <w:rFonts w:ascii="Cambria Math" w:hAnsi="Cambria Math"/>
                          </w:rPr>
                          <m:t>QTH</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g</m:t>
                        </m:r>
                      </m:sub>
                    </m:sSub>
                  </m:den>
                </m:f>
                <m:r>
                  <w:rPr>
                    <w:rFonts w:ascii="Cambria Math" w:hAnsi="Cambria Math"/>
                  </w:rPr>
                  <m:t xml:space="preserve"> Flu</m:t>
                </m:r>
                <m:sSub>
                  <m:sSubPr>
                    <m:ctrlPr>
                      <w:rPr>
                        <w:rFonts w:ascii="Cambria Math" w:hAnsi="Cambria Math"/>
                        <w:i/>
                      </w:rPr>
                    </m:ctrlPr>
                  </m:sSubPr>
                  <m:e>
                    <m:r>
                      <w:rPr>
                        <w:rFonts w:ascii="Cambria Math" w:hAnsi="Cambria Math"/>
                      </w:rPr>
                      <m:t>x</m:t>
                    </m:r>
                  </m:e>
                  <m:sub>
                    <m:r>
                      <w:rPr>
                        <w:rFonts w:ascii="Cambria Math" w:hAnsi="Cambria Math"/>
                      </w:rPr>
                      <m:t>Hg</m:t>
                    </m:r>
                  </m:sub>
                </m:sSub>
              </m:oMath>
            </m:oMathPara>
          </w:p>
        </w:tc>
        <w:tc>
          <w:tcPr>
            <w:tcW w:w="3319" w:type="dxa"/>
            <w:vAlign w:val="center"/>
          </w:tcPr>
          <w:p w14:paraId="0869085A" w14:textId="511F6C21" w:rsidR="008669B6" w:rsidRDefault="008669B6" w:rsidP="008669B6">
            <w:pPr>
              <w:jc w:val="center"/>
            </w:pPr>
            <w:r>
              <w:t>Equation (</w:t>
            </w:r>
            <w:fldSimple w:instr=" SEQ Equation \* ARABIC ">
              <w:r w:rsidR="002713FB">
                <w:rPr>
                  <w:noProof/>
                </w:rPr>
                <w:t>3</w:t>
              </w:r>
            </w:fldSimple>
            <w:r>
              <w:t>)</w:t>
            </w:r>
          </w:p>
        </w:tc>
      </w:tr>
    </w:tbl>
    <w:p w14:paraId="31F8F6F9" w14:textId="77777777" w:rsidR="008669B6" w:rsidRDefault="008669B6" w:rsidP="00056919"/>
    <w:p w14:paraId="25E390AC" w14:textId="5F0175AA" w:rsidR="0074308B" w:rsidRPr="0074308B" w:rsidRDefault="00CE0BFA" w:rsidP="00056919">
      <w:r>
        <w:t xml:space="preserve">With </w:t>
      </w:r>
      <w:r>
        <w:rPr>
          <w:i/>
        </w:rPr>
        <w:t>E</w:t>
      </w:r>
      <w:r>
        <w:rPr>
          <w:i/>
          <w:vertAlign w:val="subscript"/>
        </w:rPr>
        <w:t xml:space="preserve">Hg </w:t>
      </w:r>
      <w:r>
        <w:t xml:space="preserve">and </w:t>
      </w:r>
      <w:r>
        <w:rPr>
          <w:i/>
        </w:rPr>
        <w:t>E</w:t>
      </w:r>
      <w:r>
        <w:rPr>
          <w:i/>
          <w:vertAlign w:val="subscript"/>
        </w:rPr>
        <w:t>QTH</w:t>
      </w:r>
      <w:r>
        <w:rPr>
          <w:vertAlign w:val="subscript"/>
        </w:rPr>
        <w:t xml:space="preserve"> </w:t>
      </w:r>
      <w:r>
        <w:t>being the mean photon energies in eV for the QTH and Hg light source</w:t>
      </w:r>
      <w:r w:rsidR="00343717">
        <w:t>s</w:t>
      </w:r>
      <w:r>
        <w:t xml:space="preserve">, respectively, and </w:t>
      </w:r>
      <w:r>
        <w:rPr>
          <w:i/>
        </w:rPr>
        <w:t>P</w:t>
      </w:r>
      <w:r>
        <w:rPr>
          <w:i/>
          <w:vertAlign w:val="subscript"/>
        </w:rPr>
        <w:t>QTH</w:t>
      </w:r>
      <w:r>
        <w:rPr>
          <w:i/>
        </w:rPr>
        <w:t xml:space="preserve"> </w:t>
      </w:r>
      <w:r>
        <w:t xml:space="preserve">and </w:t>
      </w:r>
      <w:r>
        <w:rPr>
          <w:i/>
        </w:rPr>
        <w:t>P</w:t>
      </w:r>
      <w:r>
        <w:rPr>
          <w:i/>
          <w:vertAlign w:val="subscript"/>
        </w:rPr>
        <w:t>Hg</w:t>
      </w:r>
      <w:r w:rsidR="00343717">
        <w:rPr>
          <w:i/>
          <w:vertAlign w:val="subscript"/>
        </w:rPr>
        <w:t xml:space="preserve"> </w:t>
      </w:r>
      <w:r>
        <w:t xml:space="preserve">being the measured power values. </w:t>
      </w:r>
      <w:r w:rsidR="008669B6">
        <w:t>Based on the intensity dataset, it was found that rate of O</w:t>
      </w:r>
      <w:r w:rsidR="008669B6">
        <w:rPr>
          <w:vertAlign w:val="subscript"/>
        </w:rPr>
        <w:t>2</w:t>
      </w:r>
      <w:r w:rsidR="008669B6">
        <w:t xml:space="preserve"> formation shows a square dependence on photon flux. If we assume that the same holds true for </w:t>
      </w:r>
      <w:r w:rsidR="008669B6">
        <w:rPr>
          <w:b/>
        </w:rPr>
        <w:t xml:space="preserve">2-cis </w:t>
      </w:r>
      <w:r w:rsidR="008669B6">
        <w:t xml:space="preserve">(since </w:t>
      </w:r>
      <w:r w:rsidR="008669B6">
        <w:rPr>
          <w:b/>
        </w:rPr>
        <w:t xml:space="preserve">2-cis </w:t>
      </w:r>
      <w:r w:rsidR="008669B6">
        <w:t>has shown the same synergistic effect in dual irradiation experiments as O</w:t>
      </w:r>
      <w:r w:rsidR="008669B6">
        <w:rPr>
          <w:vertAlign w:val="subscript"/>
        </w:rPr>
        <w:t>2</w:t>
      </w:r>
      <w:r w:rsidR="008669B6">
        <w:t xml:space="preserve"> formation), the square of the ratio between the Hg and QTH light source flux values gives a flux correction factor of 2.5. Applying this factor to the </w:t>
      </w:r>
      <w:r w:rsidR="008669B6">
        <w:rPr>
          <w:b/>
        </w:rPr>
        <w:t xml:space="preserve">2-cis </w:t>
      </w:r>
      <w:r w:rsidR="008669B6">
        <w:t>initial rate of formation gives a flux-normalized rate of 0.0118 µmol l</w:t>
      </w:r>
      <w:r w:rsidR="008669B6">
        <w:rPr>
          <w:vertAlign w:val="superscript"/>
        </w:rPr>
        <w:t>-1</w:t>
      </w:r>
      <w:r w:rsidR="008669B6">
        <w:t xml:space="preserve"> s</w:t>
      </w:r>
      <w:r w:rsidR="008669B6">
        <w:rPr>
          <w:vertAlign w:val="superscript"/>
        </w:rPr>
        <w:t>-1</w:t>
      </w:r>
      <w:r w:rsidR="008669B6">
        <w:t xml:space="preserve">. </w:t>
      </w:r>
      <w:r w:rsidR="00D16D42">
        <w:t>Comparing this to the normalized initial rate of O</w:t>
      </w:r>
      <w:r w:rsidR="00D16D42">
        <w:rPr>
          <w:vertAlign w:val="subscript"/>
        </w:rPr>
        <w:t>2</w:t>
      </w:r>
      <w:r w:rsidR="00D16D42">
        <w:t xml:space="preserve"> formation, 0.0074 µmol l</w:t>
      </w:r>
      <w:r w:rsidR="00D16D42">
        <w:rPr>
          <w:vertAlign w:val="superscript"/>
        </w:rPr>
        <w:t>-1</w:t>
      </w:r>
      <w:r w:rsidR="00D16D42">
        <w:t xml:space="preserve"> s</w:t>
      </w:r>
      <w:r w:rsidR="00D16D42">
        <w:rPr>
          <w:vertAlign w:val="superscript"/>
        </w:rPr>
        <w:t>-1</w:t>
      </w:r>
      <w:r w:rsidR="00D16D42">
        <w:t>, shows that they</w:t>
      </w:r>
      <w:r w:rsidR="00D16D42">
        <w:rPr>
          <w:vertAlign w:val="superscript"/>
        </w:rPr>
        <w:t xml:space="preserve"> </w:t>
      </w:r>
      <w:r w:rsidR="00D16D42">
        <w:t>differ by less than 40%. Considering that these two rates were measured using different methods (NMR and O</w:t>
      </w:r>
      <w:r w:rsidR="00D16D42">
        <w:rPr>
          <w:vertAlign w:val="subscript"/>
        </w:rPr>
        <w:t>2</w:t>
      </w:r>
      <w:r w:rsidR="00D16D42">
        <w:t xml:space="preserve"> detection) and in different set-ups, we consider this to be an acceptable agreement.</w:t>
      </w:r>
      <w:r w:rsidR="008669B6">
        <w:t xml:space="preserve"> </w:t>
      </w:r>
    </w:p>
    <w:p w14:paraId="77290C54" w14:textId="77777777" w:rsidR="00010C4E" w:rsidRDefault="00010C4E" w:rsidP="00056919"/>
    <w:p w14:paraId="3C7910F5" w14:textId="2F987703" w:rsidR="00056919" w:rsidRDefault="00056919" w:rsidP="00056919">
      <w:pPr>
        <w:pStyle w:val="Caption"/>
      </w:pPr>
      <w:bookmarkStart w:id="55" w:name="_Ref460765579"/>
      <w:bookmarkStart w:id="56" w:name="_Toc461199665"/>
      <w:r>
        <w:t xml:space="preserve">Table </w:t>
      </w:r>
      <w:fldSimple w:instr=" STYLEREF 1 \s ">
        <w:r w:rsidR="00FF588A">
          <w:rPr>
            <w:noProof/>
          </w:rPr>
          <w:t>4</w:t>
        </w:r>
      </w:fldSimple>
      <w:r w:rsidR="00FF588A">
        <w:noBreakHyphen/>
      </w:r>
      <w:fldSimple w:instr=" SEQ Table \* ARABIC \s 1 ">
        <w:r w:rsidR="00FF588A">
          <w:rPr>
            <w:noProof/>
          </w:rPr>
          <w:t>3</w:t>
        </w:r>
      </w:fldSimple>
      <w:bookmarkEnd w:id="55"/>
      <w:r w:rsidR="00010C4E">
        <w:t xml:space="preserve"> Comparison of </w:t>
      </w:r>
      <w:r>
        <w:t xml:space="preserve">2-cis </w:t>
      </w:r>
      <w:r w:rsidR="00010C4E">
        <w:t>and O</w:t>
      </w:r>
      <w:r w:rsidR="00010C4E">
        <w:rPr>
          <w:vertAlign w:val="subscript"/>
        </w:rPr>
        <w:t>2</w:t>
      </w:r>
      <w:r w:rsidR="00010C4E">
        <w:t xml:space="preserve"> </w:t>
      </w:r>
      <w:r>
        <w:t>initial rates of formation</w:t>
      </w:r>
      <w:bookmarkEnd w:id="56"/>
    </w:p>
    <w:p w14:paraId="0A6080CC" w14:textId="420A73D2" w:rsidR="00010C4E" w:rsidRPr="00010C4E" w:rsidRDefault="00010C4E" w:rsidP="00010C4E">
      <w:pPr>
        <w:pStyle w:val="CaptionText"/>
      </w:pPr>
      <w:r>
        <w:rPr>
          <w:noProof/>
        </w:rPr>
        <w:drawing>
          <wp:anchor distT="0" distB="0" distL="114300" distR="114300" simplePos="0" relativeHeight="251798528" behindDoc="0" locked="0" layoutInCell="1" allowOverlap="1" wp14:anchorId="392923E8" wp14:editId="260A1D8D">
            <wp:simplePos x="0" y="0"/>
            <wp:positionH relativeFrom="column">
              <wp:posOffset>2171700</wp:posOffset>
            </wp:positionH>
            <wp:positionV relativeFrom="paragraph">
              <wp:posOffset>163830</wp:posOffset>
            </wp:positionV>
            <wp:extent cx="2057400" cy="417195"/>
            <wp:effectExtent l="0" t="0" r="0" b="0"/>
            <wp:wrapTopAndBottom/>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57400" cy="417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5E3E80" w14:textId="77777777" w:rsidR="00056919" w:rsidRDefault="00056919" w:rsidP="0005691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8"/>
        <w:gridCol w:w="4978"/>
      </w:tblGrid>
      <w:tr w:rsidR="00056919" w14:paraId="38590AA3" w14:textId="77777777" w:rsidTr="00BE496E">
        <w:tc>
          <w:tcPr>
            <w:tcW w:w="4978" w:type="dxa"/>
            <w:tcBorders>
              <w:bottom w:val="single" w:sz="4" w:space="0" w:color="auto"/>
            </w:tcBorders>
            <w:vAlign w:val="center"/>
          </w:tcPr>
          <w:p w14:paraId="6A5D5E39" w14:textId="4CEC6B0D" w:rsidR="00056919" w:rsidRPr="00BE496E" w:rsidRDefault="00056919" w:rsidP="00010C4E">
            <w:pPr>
              <w:jc w:val="center"/>
              <w:rPr>
                <w:b/>
              </w:rPr>
            </w:pPr>
            <w:r w:rsidRPr="00BE496E">
              <w:rPr>
                <w:b/>
              </w:rPr>
              <w:t>Estimated</w:t>
            </w:r>
            <w:r w:rsidR="00010C4E" w:rsidRPr="00BE496E">
              <w:rPr>
                <w:b/>
              </w:rPr>
              <w:t>, normalized</w:t>
            </w:r>
            <w:r w:rsidRPr="00BE496E">
              <w:rPr>
                <w:b/>
              </w:rPr>
              <w:t xml:space="preserve"> initial rate of</w:t>
            </w:r>
            <w:r w:rsidR="00010C4E" w:rsidRPr="00BE496E">
              <w:rPr>
                <w:b/>
              </w:rPr>
              <w:t xml:space="preserve"> 2-cis formation /</w:t>
            </w:r>
            <w:r w:rsidRPr="00BE496E">
              <w:rPr>
                <w:b/>
              </w:rPr>
              <w:t xml:space="preserve"> </w:t>
            </w:r>
            <w:r w:rsidR="00010C4E" w:rsidRPr="00BE496E">
              <w:rPr>
                <w:b/>
              </w:rPr>
              <w:t>µmol l</w:t>
            </w:r>
            <w:r w:rsidR="00010C4E" w:rsidRPr="00BE496E">
              <w:rPr>
                <w:b/>
                <w:vertAlign w:val="superscript"/>
              </w:rPr>
              <w:t>-1</w:t>
            </w:r>
            <w:r w:rsidR="00010C4E" w:rsidRPr="00BE496E">
              <w:rPr>
                <w:b/>
              </w:rPr>
              <w:t xml:space="preserve"> s</w:t>
            </w:r>
            <w:r w:rsidR="00010C4E" w:rsidRPr="00BE496E">
              <w:rPr>
                <w:b/>
                <w:vertAlign w:val="superscript"/>
              </w:rPr>
              <w:t>-1</w:t>
            </w:r>
          </w:p>
        </w:tc>
        <w:tc>
          <w:tcPr>
            <w:tcW w:w="4978" w:type="dxa"/>
            <w:tcBorders>
              <w:bottom w:val="single" w:sz="4" w:space="0" w:color="auto"/>
            </w:tcBorders>
            <w:vAlign w:val="center"/>
          </w:tcPr>
          <w:p w14:paraId="1AF4B1E3" w14:textId="555F87DF" w:rsidR="00056919" w:rsidRPr="00BE496E" w:rsidRDefault="00010C4E" w:rsidP="00010C4E">
            <w:pPr>
              <w:jc w:val="center"/>
              <w:rPr>
                <w:b/>
              </w:rPr>
            </w:pPr>
            <w:r w:rsidRPr="00BE496E">
              <w:rPr>
                <w:b/>
              </w:rPr>
              <w:t>Estimated, normalized, initial rate of O</w:t>
            </w:r>
            <w:r w:rsidRPr="00BE496E">
              <w:rPr>
                <w:b/>
                <w:vertAlign w:val="subscript"/>
              </w:rPr>
              <w:t>2</w:t>
            </w:r>
            <w:r w:rsidRPr="00BE496E">
              <w:rPr>
                <w:b/>
              </w:rPr>
              <w:t xml:space="preserve"> formation / µmol l</w:t>
            </w:r>
            <w:r w:rsidRPr="00BE496E">
              <w:rPr>
                <w:b/>
                <w:vertAlign w:val="superscript"/>
              </w:rPr>
              <w:t>-1</w:t>
            </w:r>
            <w:r w:rsidRPr="00BE496E">
              <w:rPr>
                <w:b/>
              </w:rPr>
              <w:t xml:space="preserve"> s</w:t>
            </w:r>
            <w:r w:rsidRPr="00BE496E">
              <w:rPr>
                <w:b/>
                <w:vertAlign w:val="superscript"/>
              </w:rPr>
              <w:t>-1</w:t>
            </w:r>
          </w:p>
        </w:tc>
      </w:tr>
      <w:tr w:rsidR="00056919" w14:paraId="55116BB7" w14:textId="77777777" w:rsidTr="00BE496E">
        <w:trPr>
          <w:trHeight w:val="79"/>
        </w:trPr>
        <w:tc>
          <w:tcPr>
            <w:tcW w:w="4978" w:type="dxa"/>
            <w:tcBorders>
              <w:top w:val="single" w:sz="4" w:space="0" w:color="auto"/>
            </w:tcBorders>
            <w:vAlign w:val="center"/>
          </w:tcPr>
          <w:p w14:paraId="4AF9D965" w14:textId="0E9B2E7C" w:rsidR="00056919" w:rsidRDefault="00010C4E" w:rsidP="00056919">
            <w:pPr>
              <w:jc w:val="center"/>
            </w:pPr>
            <w:r>
              <w:t>0.0074</w:t>
            </w:r>
          </w:p>
        </w:tc>
        <w:tc>
          <w:tcPr>
            <w:tcW w:w="4978" w:type="dxa"/>
            <w:tcBorders>
              <w:top w:val="single" w:sz="4" w:space="0" w:color="auto"/>
            </w:tcBorders>
            <w:vAlign w:val="center"/>
          </w:tcPr>
          <w:p w14:paraId="6E15CAC9" w14:textId="668CC523" w:rsidR="00056919" w:rsidRDefault="00010C4E" w:rsidP="00056919">
            <w:pPr>
              <w:jc w:val="center"/>
            </w:pPr>
            <w:r>
              <w:t>0.0118</w:t>
            </w:r>
          </w:p>
        </w:tc>
      </w:tr>
    </w:tbl>
    <w:p w14:paraId="3FA67D57" w14:textId="77777777" w:rsidR="00056919" w:rsidRDefault="00056919" w:rsidP="00056919"/>
    <w:p w14:paraId="74188D7C" w14:textId="77777777" w:rsidR="00056919" w:rsidRDefault="00056919" w:rsidP="00056919"/>
    <w:p w14:paraId="712358F4" w14:textId="77777777" w:rsidR="00056919" w:rsidRPr="00056919" w:rsidRDefault="00056919" w:rsidP="00056919"/>
    <w:p w14:paraId="114C84C1" w14:textId="77777777" w:rsidR="00BB0692" w:rsidRPr="00BB0692" w:rsidRDefault="00357489" w:rsidP="00BB0692">
      <w:r>
        <w:br w:type="page"/>
      </w:r>
    </w:p>
    <w:p w14:paraId="3F8D8DD2" w14:textId="77777777" w:rsidR="00651620" w:rsidRDefault="00BB0692" w:rsidP="00BB0692">
      <w:pPr>
        <w:pStyle w:val="Heading2"/>
      </w:pPr>
      <w:bookmarkStart w:id="57" w:name="_Toc461199510"/>
      <w:r>
        <w:t>Photographs of Irradiation Set-Ups</w:t>
      </w:r>
      <w:bookmarkEnd w:id="57"/>
    </w:p>
    <w:p w14:paraId="3486837D" w14:textId="77777777" w:rsidR="00BB0692" w:rsidRDefault="00BB0692" w:rsidP="00BB0692"/>
    <w:p w14:paraId="276F0FDA" w14:textId="77777777" w:rsidR="00BB0692" w:rsidRDefault="00E97AFC" w:rsidP="00BB0692">
      <w:r>
        <w:rPr>
          <w:noProof/>
        </w:rPr>
        <w:drawing>
          <wp:anchor distT="0" distB="0" distL="114300" distR="114300" simplePos="0" relativeHeight="251766784" behindDoc="0" locked="0" layoutInCell="1" allowOverlap="1" wp14:anchorId="6E5E19C1" wp14:editId="2B0EEDFC">
            <wp:simplePos x="0" y="0"/>
            <wp:positionH relativeFrom="column">
              <wp:posOffset>1714500</wp:posOffset>
            </wp:positionH>
            <wp:positionV relativeFrom="paragraph">
              <wp:posOffset>106680</wp:posOffset>
            </wp:positionV>
            <wp:extent cx="2657475" cy="3543300"/>
            <wp:effectExtent l="0" t="0" r="9525" b="12700"/>
            <wp:wrapTopAndBottom/>
            <wp:docPr id="121" name="Picture 121" descr="Macintosh HD:Users:Jacob:Documents:Water_Splitting:Two_Photon_Water_Splitting:Experimental_Data:Photographs:Dual_Irradiation_NMR_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Macintosh HD:Users:Jacob:Documents:Water_Splitting:Two_Photon_Water_Splitting:Experimental_Data:Photographs:Dual_Irradiation_NMR_Scal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747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BFF5EF" w14:textId="68047C64" w:rsidR="00FF0327" w:rsidRDefault="00FF0327" w:rsidP="00FF0327">
      <w:pPr>
        <w:pStyle w:val="Caption"/>
      </w:pPr>
      <w:bookmarkStart w:id="58" w:name="_Ref460596597"/>
      <w:bookmarkStart w:id="59" w:name="_Toc461199566"/>
      <w:r>
        <w:t xml:space="preserve">Figure </w:t>
      </w:r>
      <w:fldSimple w:instr=" STYLEREF 1 \s ">
        <w:r w:rsidR="000D6DE5">
          <w:rPr>
            <w:noProof/>
          </w:rPr>
          <w:t>4</w:t>
        </w:r>
      </w:fldSimple>
      <w:r w:rsidR="003027B0">
        <w:noBreakHyphen/>
      </w:r>
      <w:fldSimple w:instr=" SEQ Figure \* ARABIC \s 1 ">
        <w:r w:rsidR="000D6DE5">
          <w:rPr>
            <w:noProof/>
          </w:rPr>
          <w:t>3</w:t>
        </w:r>
      </w:fldSimple>
      <w:bookmarkEnd w:id="58"/>
      <w:r>
        <w:t xml:space="preserve"> </w:t>
      </w:r>
      <w:r w:rsidR="00F30CFB">
        <w:t>Set-up for irradiation on NMR scale</w:t>
      </w:r>
      <w:bookmarkEnd w:id="59"/>
    </w:p>
    <w:p w14:paraId="614AC690" w14:textId="77777777" w:rsidR="00F30CFB" w:rsidRDefault="00F30CFB" w:rsidP="00F30CFB">
      <w:pPr>
        <w:pStyle w:val="CaptionText"/>
      </w:pPr>
      <w:r>
        <w:rPr>
          <w:noProof/>
        </w:rPr>
        <w:drawing>
          <wp:anchor distT="0" distB="0" distL="114300" distR="114300" simplePos="0" relativeHeight="251768832" behindDoc="0" locked="0" layoutInCell="1" allowOverlap="1" wp14:anchorId="76CCB389" wp14:editId="26108A8E">
            <wp:simplePos x="0" y="0"/>
            <wp:positionH relativeFrom="column">
              <wp:posOffset>3201035</wp:posOffset>
            </wp:positionH>
            <wp:positionV relativeFrom="paragraph">
              <wp:posOffset>594995</wp:posOffset>
            </wp:positionV>
            <wp:extent cx="3199765" cy="2400300"/>
            <wp:effectExtent l="0" t="0" r="635" b="12700"/>
            <wp:wrapTopAndBottom/>
            <wp:docPr id="123" name="Picture 123" descr="Macintosh HD:Users:Jacob:Documents:Water_Splitting:Two_Photon_Water_Splitting:Experimental_Data:Photographs:Dual_Irradiation_O2_Side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Macintosh HD:Users:Jacob:Documents:Water_Splitting:Two_Photon_Water_Splitting:Experimental_Data:Photographs:Dual_Irradiation_O2_Side_View.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9976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7808" behindDoc="0" locked="0" layoutInCell="1" allowOverlap="1" wp14:anchorId="63A01FC2" wp14:editId="10EF3BD5">
            <wp:simplePos x="0" y="0"/>
            <wp:positionH relativeFrom="column">
              <wp:posOffset>-114300</wp:posOffset>
            </wp:positionH>
            <wp:positionV relativeFrom="paragraph">
              <wp:posOffset>594995</wp:posOffset>
            </wp:positionV>
            <wp:extent cx="3211830" cy="2409190"/>
            <wp:effectExtent l="0" t="0" r="0" b="3810"/>
            <wp:wrapTopAndBottom/>
            <wp:docPr id="122" name="Picture 122" descr="Macintosh HD:Users:Jacob:Documents:Water_Splitting:Two_Photon_Water_Splitting:Experimental_Data:Photographs:Dual_Irradiation_O2_Front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Macintosh HD:Users:Jacob:Documents:Water_Splitting:Two_Photon_Water_Splitting:Experimental_Data:Photographs:Dual_Irradiation_O2_Front_View.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11830" cy="2409190"/>
                    </a:xfrm>
                    <a:prstGeom prst="rect">
                      <a:avLst/>
                    </a:prstGeom>
                    <a:noFill/>
                    <a:ln>
                      <a:noFill/>
                    </a:ln>
                  </pic:spPr>
                </pic:pic>
              </a:graphicData>
            </a:graphic>
            <wp14:sizeRelH relativeFrom="page">
              <wp14:pctWidth>0</wp14:pctWidth>
            </wp14:sizeRelH>
            <wp14:sizeRelV relativeFrom="page">
              <wp14:pctHeight>0</wp14:pctHeight>
            </wp14:sizeRelV>
          </wp:anchor>
        </w:drawing>
      </w:r>
      <w:r>
        <w:t>Hg light source provides irradiation through the light guide in the back (320 – 400 nm filtered in this picture) and the QTH light source is visible on the right (water cooled IR filter and filter holder are visible, &gt; 495 nm filtered in this picture).</w:t>
      </w:r>
    </w:p>
    <w:p w14:paraId="0CB05C01" w14:textId="77777777" w:rsidR="00F30CFB" w:rsidRDefault="00F30CFB" w:rsidP="00F30CFB"/>
    <w:p w14:paraId="64C65619" w14:textId="45E5B81F" w:rsidR="00357489" w:rsidRDefault="00F30CFB" w:rsidP="00F30CFB">
      <w:pPr>
        <w:pStyle w:val="Caption"/>
      </w:pPr>
      <w:bookmarkStart w:id="60" w:name="_Ref460680283"/>
      <w:bookmarkStart w:id="61" w:name="_Toc461199567"/>
      <w:r>
        <w:t xml:space="preserve">Figure </w:t>
      </w:r>
      <w:fldSimple w:instr=" STYLEREF 1 \s ">
        <w:r w:rsidR="000D6DE5">
          <w:rPr>
            <w:noProof/>
          </w:rPr>
          <w:t>4</w:t>
        </w:r>
      </w:fldSimple>
      <w:r w:rsidR="003027B0">
        <w:noBreakHyphen/>
      </w:r>
      <w:fldSimple w:instr=" SEQ Figure \* ARABIC \s 1 ">
        <w:r w:rsidR="000D6DE5">
          <w:rPr>
            <w:noProof/>
          </w:rPr>
          <w:t>4</w:t>
        </w:r>
      </w:fldSimple>
      <w:bookmarkEnd w:id="60"/>
      <w:r>
        <w:t xml:space="preserve"> Set-up for irradiation</w:t>
      </w:r>
      <w:r w:rsidR="00357489">
        <w:t xml:space="preserve"> with </w:t>
      </w:r>
      <w:r w:rsidR="00245D81">
        <w:t xml:space="preserve">liquid phase </w:t>
      </w:r>
      <w:r w:rsidR="00357489">
        <w:t>O</w:t>
      </w:r>
      <w:r w:rsidR="00357489">
        <w:rPr>
          <w:vertAlign w:val="subscript"/>
        </w:rPr>
        <w:t>2</w:t>
      </w:r>
      <w:r w:rsidR="00357489">
        <w:t xml:space="preserve"> detection</w:t>
      </w:r>
      <w:bookmarkEnd w:id="61"/>
    </w:p>
    <w:p w14:paraId="27E1DEB7" w14:textId="77777777" w:rsidR="00357489" w:rsidRDefault="00357489" w:rsidP="00357489">
      <w:pPr>
        <w:pStyle w:val="CaptionText"/>
      </w:pPr>
      <w:r>
        <w:t>Left: Front view of set-up showing QTH light source (right) and water filled, thermostatted beaker with Schlenk flask reactor.</w:t>
      </w:r>
    </w:p>
    <w:p w14:paraId="1F29DFF5" w14:textId="77777777" w:rsidR="00357489" w:rsidRDefault="00357489" w:rsidP="00357489">
      <w:pPr>
        <w:pStyle w:val="CaptionText"/>
      </w:pPr>
      <w:r>
        <w:t>Right: Side view of set-up showing light guide of Hg light source (left) and side view of thermostatted reaction assembly.</w:t>
      </w:r>
    </w:p>
    <w:p w14:paraId="24818CCD" w14:textId="77777777" w:rsidR="00357489" w:rsidRDefault="00357489" w:rsidP="00357489">
      <w:pPr>
        <w:pStyle w:val="CaptionText"/>
      </w:pPr>
    </w:p>
    <w:p w14:paraId="1903634D" w14:textId="77777777" w:rsidR="00357489" w:rsidRDefault="00357489" w:rsidP="00357489">
      <w:pPr>
        <w:pStyle w:val="CaptionText"/>
      </w:pPr>
    </w:p>
    <w:p w14:paraId="320537BF" w14:textId="77777777" w:rsidR="00357489" w:rsidRDefault="00357489">
      <w:pPr>
        <w:rPr>
          <w:sz w:val="20"/>
        </w:rPr>
      </w:pPr>
      <w:r>
        <w:br w:type="page"/>
      </w:r>
    </w:p>
    <w:p w14:paraId="0D386BC3" w14:textId="77777777" w:rsidR="00F30CFB" w:rsidRDefault="00776F9A" w:rsidP="00357489">
      <w:pPr>
        <w:pStyle w:val="CaptionText"/>
      </w:pPr>
      <w:r>
        <w:rPr>
          <w:noProof/>
        </w:rPr>
        <w:drawing>
          <wp:anchor distT="0" distB="0" distL="114300" distR="114300" simplePos="0" relativeHeight="251770880" behindDoc="0" locked="0" layoutInCell="1" allowOverlap="1" wp14:anchorId="44D71280" wp14:editId="09ED9437">
            <wp:simplePos x="0" y="0"/>
            <wp:positionH relativeFrom="column">
              <wp:posOffset>3657600</wp:posOffset>
            </wp:positionH>
            <wp:positionV relativeFrom="paragraph">
              <wp:posOffset>-228600</wp:posOffset>
            </wp:positionV>
            <wp:extent cx="2743200" cy="3657600"/>
            <wp:effectExtent l="0" t="0" r="0" b="0"/>
            <wp:wrapTopAndBottom/>
            <wp:docPr id="127" name="Picture 127" descr="Macintosh HD:Users:Jacob:Documents:Water_Splitting:Two_Photon_Water_Splitting:Experimental_Data:Photographs:Complex_1_in_O2_Re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Macintosh HD:Users:Jacob:Documents:Water_Splitting:Two_Photon_Water_Splitting:Experimental_Data:Photographs:Complex_1_in_O2_Reacto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9856" behindDoc="0" locked="0" layoutInCell="1" allowOverlap="1" wp14:anchorId="7A5BC20A" wp14:editId="2D300573">
            <wp:simplePos x="0" y="0"/>
            <wp:positionH relativeFrom="column">
              <wp:posOffset>-228600</wp:posOffset>
            </wp:positionH>
            <wp:positionV relativeFrom="paragraph">
              <wp:posOffset>-228600</wp:posOffset>
            </wp:positionV>
            <wp:extent cx="3840480" cy="3657600"/>
            <wp:effectExtent l="0" t="0" r="0" b="0"/>
            <wp:wrapTopAndBottom/>
            <wp:docPr id="126" name="Picture 126" descr="Macintosh HD:Users:Jacob:Documents:Water_Splitting:Two_Photon_Water_Splitting:Experimental_Data:Photographs:Dual_Irradia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Macintosh HD:Users:Jacob:Documents:Water_Splitting:Two_Photon_Water_Splitting:Experimental_Data:Photographs:Dual_Irradiation_Set_Up.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48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8AD55B" w14:textId="06EC9CC1" w:rsidR="00F30CFB" w:rsidRDefault="00776F9A" w:rsidP="00776F9A">
      <w:pPr>
        <w:pStyle w:val="Caption"/>
      </w:pPr>
      <w:bookmarkStart w:id="62" w:name="_Ref460679918"/>
      <w:bookmarkStart w:id="63" w:name="_Toc461199568"/>
      <w:r>
        <w:t xml:space="preserve">Figure </w:t>
      </w:r>
      <w:fldSimple w:instr=" STYLEREF 1 \s ">
        <w:r w:rsidR="000D6DE5">
          <w:rPr>
            <w:noProof/>
          </w:rPr>
          <w:t>4</w:t>
        </w:r>
      </w:fldSimple>
      <w:r w:rsidR="003027B0">
        <w:noBreakHyphen/>
      </w:r>
      <w:fldSimple w:instr=" SEQ Figure \* ARABIC \s 1 ">
        <w:r w:rsidR="000D6DE5">
          <w:rPr>
            <w:noProof/>
          </w:rPr>
          <w:t>5</w:t>
        </w:r>
      </w:fldSimple>
      <w:bookmarkEnd w:id="62"/>
      <w:r>
        <w:t xml:space="preserve"> Irradiation set-up</w:t>
      </w:r>
      <w:r w:rsidR="00245D81">
        <w:t xml:space="preserve"> (liquid phase O</w:t>
      </w:r>
      <w:r w:rsidR="00245D81">
        <w:rPr>
          <w:vertAlign w:val="subscript"/>
        </w:rPr>
        <w:t>2</w:t>
      </w:r>
      <w:r w:rsidR="00245D81">
        <w:t xml:space="preserve"> detection)</w:t>
      </w:r>
      <w:r>
        <w:t xml:space="preserve"> in use (left) and close-up of assembled reactor</w:t>
      </w:r>
      <w:bookmarkEnd w:id="63"/>
    </w:p>
    <w:p w14:paraId="1127E2C5" w14:textId="77777777" w:rsidR="00776F9A" w:rsidRPr="00776F9A" w:rsidRDefault="00776F9A" w:rsidP="00776F9A">
      <w:pPr>
        <w:pStyle w:val="CaptionText"/>
      </w:pPr>
      <w:r>
        <w:t>Left: Irradiation set-up in use (only Hg light source, 320 – 400 nm filtered, is turned on). QTH light source (with shutter, water cooled IR filter and filter holder) is visible on the right. Center shows the Schlenk reactor submerged in the thermostatted beaker with an O</w:t>
      </w:r>
      <w:r>
        <w:rPr>
          <w:vertAlign w:val="subscript"/>
        </w:rPr>
        <w:t>2</w:t>
      </w:r>
      <w:r>
        <w:t xml:space="preserve"> sensor connected via a BOLA laboratory screw joint (red cap). Next to the reactor, a PT100 temperature sensor is submerged in the thermostatted beaker. Note that the temperature shown on the stir plate is not indicative of the actual reaction temperature.</w:t>
      </w:r>
    </w:p>
    <w:p w14:paraId="423369D2" w14:textId="77777777" w:rsidR="00776F9A" w:rsidRPr="00776F9A" w:rsidRDefault="00776F9A" w:rsidP="00776F9A">
      <w:pPr>
        <w:pStyle w:val="CaptionText"/>
      </w:pPr>
      <w:r>
        <w:t xml:space="preserve">Right: Close-up of assembled reactor with submerged PT100 temperature sensor on the right. Inside of the reactor, an aqueous solution of complex </w:t>
      </w:r>
      <w:r>
        <w:rPr>
          <w:b/>
        </w:rPr>
        <w:t xml:space="preserve">1 </w:t>
      </w:r>
      <w:r>
        <w:t>can be seen, inside of which the O</w:t>
      </w:r>
      <w:r>
        <w:rPr>
          <w:vertAlign w:val="subscript"/>
        </w:rPr>
        <w:t>2</w:t>
      </w:r>
      <w:r>
        <w:t xml:space="preserve"> sensor is submerged.</w:t>
      </w:r>
    </w:p>
    <w:p w14:paraId="496F775A" w14:textId="77777777" w:rsidR="00357489" w:rsidRDefault="00357489" w:rsidP="00F30CFB"/>
    <w:p w14:paraId="54429E45" w14:textId="77777777" w:rsidR="00357489" w:rsidRDefault="00357489" w:rsidP="00F30CFB"/>
    <w:p w14:paraId="1ABEB075" w14:textId="77777777" w:rsidR="00357489" w:rsidRDefault="00357489" w:rsidP="00F30CFB"/>
    <w:p w14:paraId="208447DB" w14:textId="77777777" w:rsidR="00357489" w:rsidRDefault="00357489" w:rsidP="00F30CFB"/>
    <w:p w14:paraId="0DC55DC0" w14:textId="77777777" w:rsidR="00357489" w:rsidRPr="00F30CFB" w:rsidRDefault="00357489" w:rsidP="00F30CFB"/>
    <w:p w14:paraId="67AA4346" w14:textId="77777777" w:rsidR="00651620" w:rsidRDefault="00651620" w:rsidP="00651620"/>
    <w:p w14:paraId="09E3BAEF" w14:textId="77777777" w:rsidR="00651620" w:rsidRPr="00651620" w:rsidRDefault="00651620" w:rsidP="00651620">
      <w:pPr>
        <w:pStyle w:val="XYZCoords"/>
      </w:pPr>
    </w:p>
    <w:p w14:paraId="008728E3" w14:textId="77777777" w:rsidR="00651620" w:rsidRDefault="00651620">
      <w:pPr>
        <w:rPr>
          <w:sz w:val="9"/>
        </w:rPr>
      </w:pPr>
      <w:r>
        <w:br w:type="page"/>
      </w:r>
    </w:p>
    <w:p w14:paraId="6E45C526" w14:textId="183F0A12" w:rsidR="007F002A" w:rsidRDefault="00651620" w:rsidP="00517569">
      <w:pPr>
        <w:pStyle w:val="Heading1"/>
      </w:pPr>
      <w:bookmarkStart w:id="64" w:name="_Toc461199511"/>
      <w:r>
        <w:t>H</w:t>
      </w:r>
      <w:r>
        <w:rPr>
          <w:vertAlign w:val="subscript"/>
        </w:rPr>
        <w:t>2</w:t>
      </w:r>
      <w:r>
        <w:t>O</w:t>
      </w:r>
      <w:r>
        <w:rPr>
          <w:vertAlign w:val="subscript"/>
        </w:rPr>
        <w:t xml:space="preserve">2 </w:t>
      </w:r>
      <w:r>
        <w:t>Disproportionation</w:t>
      </w:r>
      <w:bookmarkEnd w:id="64"/>
    </w:p>
    <w:p w14:paraId="05A9348D" w14:textId="45720AF0" w:rsidR="007F002A" w:rsidRDefault="007F002A" w:rsidP="007F002A">
      <w:pPr>
        <w:pStyle w:val="Heading2"/>
      </w:pPr>
      <w:bookmarkStart w:id="65" w:name="_Toc461199512"/>
      <w:r>
        <w:t>Experimental Procedure</w:t>
      </w:r>
      <w:bookmarkEnd w:id="65"/>
    </w:p>
    <w:p w14:paraId="4751BCBF" w14:textId="77777777" w:rsidR="007F002A" w:rsidRDefault="007F002A" w:rsidP="00517569"/>
    <w:p w14:paraId="431A6E15" w14:textId="208F6F16" w:rsidR="007F002A" w:rsidRPr="00B479D2" w:rsidRDefault="0052026D" w:rsidP="00517569">
      <w:pPr>
        <w:rPr>
          <w:rFonts w:cs="Arial"/>
          <w:color w:val="000000"/>
          <w:szCs w:val="20"/>
        </w:rPr>
      </w:pPr>
      <w:r>
        <w:t xml:space="preserve">Following the procedure described in </w:t>
      </w:r>
      <w:r>
        <w:fldChar w:fldCharType="begin"/>
      </w:r>
      <w:r>
        <w:instrText xml:space="preserve"> REF _Ref460771766 \r \h </w:instrText>
      </w:r>
      <w:r>
        <w:fldChar w:fldCharType="separate"/>
      </w:r>
      <w:r w:rsidR="000D6DE5">
        <w:t>4.2.1</w:t>
      </w:r>
      <w:r>
        <w:fldChar w:fldCharType="end"/>
      </w:r>
      <w:r>
        <w:t>, ca. 400 µl of</w:t>
      </w:r>
      <w:r w:rsidR="00B479D2">
        <w:t xml:space="preserve"> degassed</w:t>
      </w:r>
      <w:r>
        <w:t xml:space="preserve"> </w:t>
      </w:r>
      <w:r>
        <w:rPr>
          <w:rFonts w:cs="Arial"/>
          <w:color w:val="000000"/>
          <w:szCs w:val="20"/>
        </w:rPr>
        <w:t>5×10</w:t>
      </w:r>
      <w:r>
        <w:rPr>
          <w:rFonts w:cs="Arial"/>
          <w:color w:val="000000"/>
          <w:szCs w:val="20"/>
          <w:vertAlign w:val="superscript"/>
        </w:rPr>
        <w:t xml:space="preserve">-5 </w:t>
      </w:r>
      <w:r>
        <w:rPr>
          <w:rFonts w:cs="Arial"/>
          <w:color w:val="000000"/>
          <w:szCs w:val="20"/>
        </w:rPr>
        <w:t xml:space="preserve">M </w:t>
      </w:r>
      <w:r w:rsidR="00B479D2">
        <w:rPr>
          <w:rFonts w:cs="Arial"/>
          <w:color w:val="000000"/>
          <w:szCs w:val="20"/>
        </w:rPr>
        <w:t xml:space="preserve">aqueous </w:t>
      </w:r>
      <w:r>
        <w:rPr>
          <w:rFonts w:cs="Arial"/>
          <w:color w:val="000000"/>
          <w:szCs w:val="20"/>
        </w:rPr>
        <w:t>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were transferred into a Schlenk flask equipped for liquid phase O</w:t>
      </w:r>
      <w:r>
        <w:rPr>
          <w:rFonts w:cs="Arial"/>
          <w:color w:val="000000"/>
          <w:szCs w:val="20"/>
          <w:vertAlign w:val="subscript"/>
        </w:rPr>
        <w:t>2</w:t>
      </w:r>
      <w:r>
        <w:rPr>
          <w:rFonts w:cs="Arial"/>
          <w:color w:val="000000"/>
          <w:szCs w:val="20"/>
        </w:rPr>
        <w:t xml:space="preserve"> measurement. Throughout the experiment, the flask was connected to the Schlenk line (under argon), allowing for the injection of other reagents. A PT100 temperature sensor was placed next to the flask for temperature compensation of the O</w:t>
      </w:r>
      <w:r>
        <w:rPr>
          <w:rFonts w:cs="Arial"/>
          <w:color w:val="000000"/>
          <w:szCs w:val="20"/>
          <w:vertAlign w:val="subscript"/>
        </w:rPr>
        <w:t>2</w:t>
      </w:r>
      <w:r>
        <w:rPr>
          <w:rFonts w:cs="Arial"/>
          <w:color w:val="000000"/>
          <w:szCs w:val="20"/>
        </w:rPr>
        <w:t xml:space="preserve"> measurement. While being stirred and at room temperature, the baseline O</w:t>
      </w:r>
      <w:r>
        <w:rPr>
          <w:rFonts w:cs="Arial"/>
          <w:color w:val="000000"/>
          <w:szCs w:val="20"/>
          <w:vertAlign w:val="subscript"/>
        </w:rPr>
        <w:t>2</w:t>
      </w:r>
      <w:r>
        <w:rPr>
          <w:rFonts w:cs="Arial"/>
          <w:color w:val="000000"/>
          <w:szCs w:val="20"/>
        </w:rPr>
        <w:t xml:space="preserve"> concentration was </w:t>
      </w:r>
      <w:r w:rsidR="00B479D2">
        <w:rPr>
          <w:rFonts w:cs="Arial"/>
          <w:color w:val="000000"/>
          <w:szCs w:val="20"/>
        </w:rPr>
        <w:t>measured,</w:t>
      </w:r>
      <w:r>
        <w:rPr>
          <w:rFonts w:cs="Arial"/>
          <w:color w:val="000000"/>
          <w:szCs w:val="20"/>
        </w:rPr>
        <w:t xml:space="preserve"> followed by injection of 500 µl of an aqueous solution of </w:t>
      </w:r>
      <w:r>
        <w:rPr>
          <w:rFonts w:cs="Arial"/>
          <w:b/>
          <w:color w:val="000000"/>
          <w:szCs w:val="20"/>
        </w:rPr>
        <w:t xml:space="preserve">1 </w:t>
      </w:r>
      <w:r>
        <w:rPr>
          <w:rFonts w:cs="Arial"/>
          <w:color w:val="000000"/>
          <w:szCs w:val="20"/>
        </w:rPr>
        <w:t>(synthesized using N</w:t>
      </w:r>
      <w:r>
        <w:rPr>
          <w:rFonts w:cs="Arial"/>
          <w:color w:val="000000"/>
          <w:szCs w:val="20"/>
          <w:vertAlign w:val="subscript"/>
        </w:rPr>
        <w:t>2</w:t>
      </w:r>
      <w:r>
        <w:rPr>
          <w:rFonts w:cs="Arial"/>
          <w:color w:val="000000"/>
          <w:szCs w:val="20"/>
        </w:rPr>
        <w:t>O synthesis route, 0.005 M)</w:t>
      </w:r>
      <w:r w:rsidR="00B479D2">
        <w:rPr>
          <w:rFonts w:cs="Arial"/>
          <w:color w:val="000000"/>
          <w:szCs w:val="20"/>
        </w:rPr>
        <w:t xml:space="preserve"> through the septum of the T-piece adapter. After 50 min, 100 µl of a degassed 3 M potassium iodide (KI) solution were injected, followed by another 40 min of O</w:t>
      </w:r>
      <w:r w:rsidR="00B479D2">
        <w:rPr>
          <w:rFonts w:cs="Arial"/>
          <w:color w:val="000000"/>
          <w:szCs w:val="20"/>
          <w:vertAlign w:val="subscript"/>
        </w:rPr>
        <w:t>2</w:t>
      </w:r>
      <w:r w:rsidR="00B479D2">
        <w:rPr>
          <w:rFonts w:cs="Arial"/>
          <w:color w:val="000000"/>
          <w:szCs w:val="20"/>
        </w:rPr>
        <w:t xml:space="preserve"> measurement.</w:t>
      </w:r>
    </w:p>
    <w:p w14:paraId="1BD711EC" w14:textId="77777777" w:rsidR="0052026D" w:rsidRPr="0052026D" w:rsidRDefault="0052026D" w:rsidP="00517569"/>
    <w:p w14:paraId="67FDEDC0" w14:textId="1396BB97" w:rsidR="007F002A" w:rsidRDefault="007F002A" w:rsidP="007F002A">
      <w:pPr>
        <w:pStyle w:val="Heading2"/>
      </w:pPr>
      <w:bookmarkStart w:id="66" w:name="_Toc461199513"/>
      <w:r>
        <w:t>Data Analysis</w:t>
      </w:r>
      <w:bookmarkEnd w:id="66"/>
    </w:p>
    <w:p w14:paraId="39A57263" w14:textId="77777777" w:rsidR="00B479D2" w:rsidRDefault="00B479D2" w:rsidP="00B479D2"/>
    <w:p w14:paraId="1B22202D" w14:textId="2005C986" w:rsidR="00B479D2" w:rsidRDefault="00B479D2" w:rsidP="00B479D2">
      <w:r>
        <w:t>This H</w:t>
      </w:r>
      <w:r>
        <w:rPr>
          <w:vertAlign w:val="subscript"/>
        </w:rPr>
        <w:t>2</w:t>
      </w:r>
      <w:r>
        <w:t>O</w:t>
      </w:r>
      <w:r>
        <w:rPr>
          <w:vertAlign w:val="subscript"/>
        </w:rPr>
        <w:t>2</w:t>
      </w:r>
      <w:r>
        <w:t xml:space="preserve"> disproportionation experiment was performed to investigate the feasibility of stepwise water splitting mechanism, wherein irradiation of </w:t>
      </w:r>
      <w:r>
        <w:rPr>
          <w:b/>
        </w:rPr>
        <w:t xml:space="preserve">1 </w:t>
      </w:r>
      <w:r>
        <w:t>first produces H</w:t>
      </w:r>
      <w:r>
        <w:rPr>
          <w:vertAlign w:val="subscript"/>
        </w:rPr>
        <w:t>2</w:t>
      </w:r>
      <w:r>
        <w:t>O</w:t>
      </w:r>
      <w:r>
        <w:rPr>
          <w:vertAlign w:val="subscript"/>
        </w:rPr>
        <w:t>2</w:t>
      </w:r>
      <w:r>
        <w:t>, followed by H</w:t>
      </w:r>
      <w:r>
        <w:rPr>
          <w:vertAlign w:val="subscript"/>
        </w:rPr>
        <w:t>2</w:t>
      </w:r>
      <w:r>
        <w:t>O</w:t>
      </w:r>
      <w:r>
        <w:rPr>
          <w:vertAlign w:val="subscript"/>
        </w:rPr>
        <w:t>2</w:t>
      </w:r>
      <w:r>
        <w:t xml:space="preserve"> disproportionation to O</w:t>
      </w:r>
      <w:r>
        <w:rPr>
          <w:vertAlign w:val="subscript"/>
        </w:rPr>
        <w:t>2</w:t>
      </w:r>
      <w:r>
        <w:t xml:space="preserve"> and H</w:t>
      </w:r>
      <w:r>
        <w:rPr>
          <w:vertAlign w:val="subscript"/>
        </w:rPr>
        <w:t>2</w:t>
      </w:r>
      <w:r>
        <w:t>O</w:t>
      </w:r>
      <w:r>
        <w:rPr>
          <w:vertAlign w:val="subscript"/>
        </w:rPr>
        <w:t xml:space="preserve"> </w:t>
      </w:r>
      <w:r>
        <w:t xml:space="preserve">catalyzed by </w:t>
      </w:r>
      <w:r>
        <w:rPr>
          <w:b/>
        </w:rPr>
        <w:t>1</w:t>
      </w:r>
      <w:r>
        <w:t xml:space="preserve">. In our view, complex </w:t>
      </w:r>
      <w:r>
        <w:rPr>
          <w:b/>
        </w:rPr>
        <w:t xml:space="preserve">1 </w:t>
      </w:r>
      <w:r>
        <w:t>would be the only viable candidate for a H</w:t>
      </w:r>
      <w:r>
        <w:rPr>
          <w:vertAlign w:val="subscript"/>
        </w:rPr>
        <w:t>2</w:t>
      </w:r>
      <w:r>
        <w:t>O</w:t>
      </w:r>
      <w:r>
        <w:rPr>
          <w:vertAlign w:val="subscript"/>
        </w:rPr>
        <w:t>2</w:t>
      </w:r>
      <w:r>
        <w:t xml:space="preserve"> disproportionation catalyst in this scenario, since O</w:t>
      </w:r>
      <w:r>
        <w:rPr>
          <w:vertAlign w:val="subscript"/>
        </w:rPr>
        <w:t>2</w:t>
      </w:r>
      <w:r>
        <w:t xml:space="preserve"> formation occurs directly at the start of irradiation (see for example </w:t>
      </w:r>
      <w:r>
        <w:fldChar w:fldCharType="begin"/>
      </w:r>
      <w:r>
        <w:instrText xml:space="preserve"> REF _Ref460772926 \h </w:instrText>
      </w:r>
      <w:r>
        <w:fldChar w:fldCharType="separate"/>
      </w:r>
      <w:r w:rsidR="000D6DE5">
        <w:t xml:space="preserve">Figure </w:t>
      </w:r>
      <w:r w:rsidR="000D6DE5">
        <w:rPr>
          <w:noProof/>
        </w:rPr>
        <w:t>10</w:t>
      </w:r>
      <w:r w:rsidR="000D6DE5">
        <w:noBreakHyphen/>
      </w:r>
      <w:r w:rsidR="000D6DE5">
        <w:rPr>
          <w:noProof/>
        </w:rPr>
        <w:t>1</w:t>
      </w:r>
      <w:r>
        <w:fldChar w:fldCharType="end"/>
      </w:r>
      <w:r w:rsidR="00D85949">
        <w:t>). At the start of the reaction, only</w:t>
      </w:r>
      <w:r w:rsidR="00D85949">
        <w:rPr>
          <w:b/>
        </w:rPr>
        <w:t xml:space="preserve"> 1 </w:t>
      </w:r>
      <w:r w:rsidR="00D85949">
        <w:t>is present in significant quantities and it would therefore be the only compound that could catalyze H</w:t>
      </w:r>
      <w:r w:rsidR="00D85949">
        <w:rPr>
          <w:vertAlign w:val="subscript"/>
        </w:rPr>
        <w:t>2</w:t>
      </w:r>
      <w:r w:rsidR="00D85949">
        <w:t>O</w:t>
      </w:r>
      <w:r w:rsidR="00D85949">
        <w:rPr>
          <w:vertAlign w:val="subscript"/>
        </w:rPr>
        <w:t>2</w:t>
      </w:r>
      <w:r w:rsidR="00D85949">
        <w:t xml:space="preserve"> </w:t>
      </w:r>
      <w:r w:rsidR="00434BB5">
        <w:t xml:space="preserve">disproportionation </w:t>
      </w:r>
      <w:r w:rsidR="00D85949">
        <w:t>at this point.</w:t>
      </w:r>
    </w:p>
    <w:p w14:paraId="4F4DC1C6" w14:textId="77777777" w:rsidR="00D85949" w:rsidRDefault="00D85949" w:rsidP="00B479D2"/>
    <w:p w14:paraId="7340589B" w14:textId="2F5221D6" w:rsidR="00D85949" w:rsidRDefault="00D85949" w:rsidP="00B479D2">
      <w:r>
        <w:t>The used quantity of H</w:t>
      </w:r>
      <w:r>
        <w:rPr>
          <w:vertAlign w:val="subscript"/>
        </w:rPr>
        <w:t>2</w:t>
      </w:r>
      <w:r>
        <w:t>O</w:t>
      </w:r>
      <w:r>
        <w:rPr>
          <w:vertAlign w:val="subscript"/>
        </w:rPr>
        <w:t>2</w:t>
      </w:r>
      <w:r>
        <w:t xml:space="preserve"> (</w:t>
      </w:r>
      <w:r>
        <w:rPr>
          <w:rFonts w:cs="Arial"/>
          <w:color w:val="000000"/>
          <w:szCs w:val="20"/>
        </w:rPr>
        <w:t xml:space="preserve">20 </w:t>
      </w:r>
      <w:r>
        <w:t>nmol) corresponds to roughly 200 times the amount of O</w:t>
      </w:r>
      <w:r>
        <w:rPr>
          <w:vertAlign w:val="subscript"/>
        </w:rPr>
        <w:t>2</w:t>
      </w:r>
      <w:r>
        <w:t xml:space="preserve"> for</w:t>
      </w:r>
      <w:r w:rsidR="00434BB5">
        <w:t>med within the first 90 s of a</w:t>
      </w:r>
      <w:r>
        <w:t xml:space="preserve"> liquid phase O</w:t>
      </w:r>
      <w:r>
        <w:rPr>
          <w:vertAlign w:val="subscript"/>
        </w:rPr>
        <w:t>2</w:t>
      </w:r>
      <w:r>
        <w:t xml:space="preserve"> measurement experiment</w:t>
      </w:r>
      <w:r w:rsidR="00434BB5">
        <w:t xml:space="preserve"> (Hg light source,</w:t>
      </w:r>
      <w:r w:rsidR="00E80679">
        <w:t xml:space="preserve"> 320 – 500 nm,</w:t>
      </w:r>
      <w:r w:rsidR="00434BB5">
        <w:t xml:space="preserve"> 1 W setting, </w:t>
      </w:r>
      <w:r>
        <w:t xml:space="preserve">~ 0.11 nmol). Furthermore, it is roughly 1% of the amount of </w:t>
      </w:r>
      <w:r>
        <w:rPr>
          <w:b/>
        </w:rPr>
        <w:t>1</w:t>
      </w:r>
      <w:r>
        <w:t xml:space="preserve"> used (2.5 µmol). Therefore, </w:t>
      </w:r>
      <w:r w:rsidR="00434BB5">
        <w:t xml:space="preserve">this amount </w:t>
      </w:r>
      <w:r>
        <w:t>it is likely an overestimation</w:t>
      </w:r>
      <w:r w:rsidR="00434BB5">
        <w:t xml:space="preserve"> of the highest H</w:t>
      </w:r>
      <w:r w:rsidR="00434BB5">
        <w:rPr>
          <w:vertAlign w:val="subscript"/>
        </w:rPr>
        <w:t>2</w:t>
      </w:r>
      <w:r w:rsidR="00434BB5">
        <w:t>O</w:t>
      </w:r>
      <w:r w:rsidR="00434BB5">
        <w:rPr>
          <w:vertAlign w:val="subscript"/>
        </w:rPr>
        <w:t>2</w:t>
      </w:r>
      <w:r w:rsidR="00434BB5">
        <w:t xml:space="preserve"> concentration that might occur for a H</w:t>
      </w:r>
      <w:r w:rsidR="00434BB5">
        <w:rPr>
          <w:vertAlign w:val="subscript"/>
        </w:rPr>
        <w:t>2</w:t>
      </w:r>
      <w:r w:rsidR="00434BB5">
        <w:t>O</w:t>
      </w:r>
      <w:r w:rsidR="00434BB5">
        <w:rPr>
          <w:vertAlign w:val="subscript"/>
        </w:rPr>
        <w:t>2</w:t>
      </w:r>
      <w:r w:rsidR="00434BB5">
        <w:t xml:space="preserve"> mechanism. Thus, the observed rate of H</w:t>
      </w:r>
      <w:r w:rsidR="00434BB5">
        <w:rPr>
          <w:vertAlign w:val="subscript"/>
        </w:rPr>
        <w:t>2</w:t>
      </w:r>
      <w:r w:rsidR="00434BB5">
        <w:t>O</w:t>
      </w:r>
      <w:r w:rsidR="00434BB5">
        <w:rPr>
          <w:vertAlign w:val="subscript"/>
        </w:rPr>
        <w:t>2</w:t>
      </w:r>
      <w:r w:rsidR="00434BB5">
        <w:t xml:space="preserve"> disproportionation catalyzed by </w:t>
      </w:r>
      <w:r w:rsidR="00434BB5">
        <w:rPr>
          <w:b/>
        </w:rPr>
        <w:t xml:space="preserve">1 </w:t>
      </w:r>
      <w:r w:rsidR="00434BB5">
        <w:t>will be an upper bound for the H</w:t>
      </w:r>
      <w:r w:rsidR="00434BB5">
        <w:rPr>
          <w:vertAlign w:val="subscript"/>
        </w:rPr>
        <w:t>2</w:t>
      </w:r>
      <w:r w:rsidR="00434BB5">
        <w:t>O</w:t>
      </w:r>
      <w:r w:rsidR="00434BB5">
        <w:rPr>
          <w:vertAlign w:val="subscript"/>
        </w:rPr>
        <w:t>2</w:t>
      </w:r>
      <w:r w:rsidR="00434BB5">
        <w:t xml:space="preserve"> disproportionation rate possible under water splitting reaction conditions. If this rate is slower than the observed initial rate of O</w:t>
      </w:r>
      <w:r w:rsidR="00434BB5">
        <w:rPr>
          <w:vertAlign w:val="subscript"/>
        </w:rPr>
        <w:t>2</w:t>
      </w:r>
      <w:r w:rsidR="00434BB5">
        <w:t xml:space="preserve"> formation during liquid phase O</w:t>
      </w:r>
      <w:r w:rsidR="00434BB5">
        <w:rPr>
          <w:vertAlign w:val="subscript"/>
        </w:rPr>
        <w:t>2</w:t>
      </w:r>
      <w:r w:rsidR="00434BB5">
        <w:t xml:space="preserve"> measurement, a mechanism involving H</w:t>
      </w:r>
      <w:r w:rsidR="00434BB5">
        <w:rPr>
          <w:vertAlign w:val="subscript"/>
        </w:rPr>
        <w:t>2</w:t>
      </w:r>
      <w:r w:rsidR="00434BB5">
        <w:t>O</w:t>
      </w:r>
      <w:r w:rsidR="00434BB5">
        <w:rPr>
          <w:vertAlign w:val="subscript"/>
        </w:rPr>
        <w:t>2</w:t>
      </w:r>
      <w:r w:rsidR="00434BB5">
        <w:t xml:space="preserve"> disproportionation can be seen as unlikely. </w:t>
      </w:r>
    </w:p>
    <w:p w14:paraId="5C08C355" w14:textId="77777777" w:rsidR="00434BB5" w:rsidRDefault="00434BB5" w:rsidP="00B479D2"/>
    <w:p w14:paraId="7B13B509" w14:textId="21490E01" w:rsidR="00E07E1B" w:rsidRDefault="00434BB5" w:rsidP="00B479D2">
      <w:pPr>
        <w:rPr>
          <w:rFonts w:cs="Arial"/>
          <w:color w:val="000000"/>
          <w:szCs w:val="20"/>
        </w:rPr>
      </w:pPr>
      <w:r>
        <w:t xml:space="preserve">The results of the experiment are shown in </w:t>
      </w:r>
      <w:r>
        <w:fldChar w:fldCharType="begin"/>
      </w:r>
      <w:r>
        <w:instrText xml:space="preserve"> REF _Ref460773965 \h </w:instrText>
      </w:r>
      <w:r>
        <w:fldChar w:fldCharType="separate"/>
      </w:r>
      <w:r w:rsidR="000D6DE5">
        <w:t xml:space="preserve">Figure </w:t>
      </w:r>
      <w:r w:rsidR="000D6DE5">
        <w:rPr>
          <w:noProof/>
        </w:rPr>
        <w:t>5</w:t>
      </w:r>
      <w:r w:rsidR="000D6DE5">
        <w:noBreakHyphen/>
      </w:r>
      <w:r w:rsidR="000D6DE5">
        <w:rPr>
          <w:noProof/>
        </w:rPr>
        <w:t>1</w:t>
      </w:r>
      <w:r>
        <w:fldChar w:fldCharType="end"/>
      </w:r>
      <w:r>
        <w:t>. It can be seen that the baseline O</w:t>
      </w:r>
      <w:r>
        <w:rPr>
          <w:vertAlign w:val="subscript"/>
        </w:rPr>
        <w:t>2</w:t>
      </w:r>
      <w:r>
        <w:t xml:space="preserve"> concentration of the H</w:t>
      </w:r>
      <w:r>
        <w:rPr>
          <w:vertAlign w:val="subscript"/>
        </w:rPr>
        <w:t>2</w:t>
      </w:r>
      <w:r>
        <w:t>O</w:t>
      </w:r>
      <w:r>
        <w:rPr>
          <w:vertAlign w:val="subscript"/>
        </w:rPr>
        <w:t>2</w:t>
      </w:r>
      <w:r>
        <w:t xml:space="preserve"> solution is elevated (1.9 µmol l</w:t>
      </w:r>
      <w:r>
        <w:rPr>
          <w:vertAlign w:val="superscript"/>
        </w:rPr>
        <w:t>-1</w:t>
      </w:r>
      <w:r>
        <w:t>), since it proved challenging to remove al</w:t>
      </w:r>
      <w:r w:rsidR="00E07E1B">
        <w:t>l dissolved O</w:t>
      </w:r>
      <w:r w:rsidR="00E07E1B">
        <w:rPr>
          <w:vertAlign w:val="subscript"/>
        </w:rPr>
        <w:t>2</w:t>
      </w:r>
      <w:r w:rsidR="00E07E1B">
        <w:t xml:space="preserve"> from it. Addition of the solution of </w:t>
      </w:r>
      <w:r w:rsidR="00E07E1B">
        <w:rPr>
          <w:b/>
        </w:rPr>
        <w:t>1</w:t>
      </w:r>
      <w:r w:rsidR="00E07E1B">
        <w:t xml:space="preserve"> (having a lower O</w:t>
      </w:r>
      <w:r w:rsidR="00E07E1B">
        <w:rPr>
          <w:vertAlign w:val="subscript"/>
        </w:rPr>
        <w:t>2</w:t>
      </w:r>
      <w:r w:rsidR="00E07E1B">
        <w:t xml:space="preserve"> concentration) at t = 150 s therefore leads to a drop in O</w:t>
      </w:r>
      <w:r w:rsidR="00E07E1B">
        <w:rPr>
          <w:vertAlign w:val="subscript"/>
        </w:rPr>
        <w:t>2</w:t>
      </w:r>
      <w:r w:rsidR="00E07E1B">
        <w:t xml:space="preserve"> concentration. After equilibration, a linear increase in O</w:t>
      </w:r>
      <w:r w:rsidR="00E07E1B">
        <w:rPr>
          <w:vertAlign w:val="subscript"/>
        </w:rPr>
        <w:t>2</w:t>
      </w:r>
      <w:r w:rsidR="00E07E1B">
        <w:t xml:space="preserve"> concentration with a rate of </w:t>
      </w:r>
      <w:r w:rsidR="00E07E1B">
        <w:rPr>
          <w:rFonts w:cs="Arial"/>
          <w:color w:val="000000"/>
          <w:szCs w:val="20"/>
        </w:rPr>
        <w:t>1.2×10</w:t>
      </w:r>
      <w:r w:rsidR="00E07E1B">
        <w:rPr>
          <w:rFonts w:cs="Arial"/>
          <w:color w:val="000000"/>
          <w:szCs w:val="20"/>
          <w:vertAlign w:val="superscript"/>
        </w:rPr>
        <w:t>-5</w:t>
      </w:r>
      <w:r w:rsidR="00E07E1B">
        <w:rPr>
          <w:rFonts w:cs="Arial"/>
          <w:color w:val="000000"/>
          <w:szCs w:val="20"/>
        </w:rPr>
        <w:t xml:space="preserve"> µmol l</w:t>
      </w:r>
      <w:r w:rsidR="00E07E1B">
        <w:rPr>
          <w:rFonts w:cs="Arial"/>
          <w:color w:val="000000"/>
          <w:szCs w:val="20"/>
          <w:vertAlign w:val="superscript"/>
        </w:rPr>
        <w:t>-1</w:t>
      </w:r>
      <w:r w:rsidR="00E07E1B">
        <w:rPr>
          <w:rFonts w:cs="Arial"/>
          <w:color w:val="000000"/>
          <w:szCs w:val="20"/>
        </w:rPr>
        <w:t xml:space="preserve"> s</w:t>
      </w:r>
      <w:r w:rsidR="00E07E1B">
        <w:rPr>
          <w:rFonts w:cs="Arial"/>
          <w:color w:val="000000"/>
          <w:szCs w:val="20"/>
          <w:vertAlign w:val="superscript"/>
        </w:rPr>
        <w:t xml:space="preserve">-1 </w:t>
      </w:r>
      <w:r w:rsidR="00E07E1B">
        <w:rPr>
          <w:rFonts w:cs="Arial"/>
          <w:color w:val="000000"/>
          <w:szCs w:val="20"/>
        </w:rPr>
        <w:t xml:space="preserve">can be observed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0D6DE5">
        <w:t xml:space="preserve">Figure </w:t>
      </w:r>
      <w:r w:rsidR="000D6DE5">
        <w:rPr>
          <w:noProof/>
        </w:rPr>
        <w:t>5</w:t>
      </w:r>
      <w:r w:rsidR="000D6DE5">
        <w:noBreakHyphen/>
      </w:r>
      <w:r w:rsidR="000D6DE5">
        <w:rPr>
          <w:noProof/>
        </w:rPr>
        <w:t>1</w:t>
      </w:r>
      <w:r w:rsidR="00E07E1B">
        <w:rPr>
          <w:rFonts w:cs="Arial"/>
          <w:color w:val="000000"/>
          <w:szCs w:val="20"/>
        </w:rPr>
        <w:fldChar w:fldCharType="end"/>
      </w:r>
      <w:r w:rsidR="00E07E1B">
        <w:rPr>
          <w:rFonts w:cs="Arial"/>
          <w:color w:val="000000"/>
          <w:szCs w:val="20"/>
        </w:rPr>
        <w:t>B). We attribute this to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zed by </w:t>
      </w:r>
      <w:r w:rsidR="00E07E1B">
        <w:rPr>
          <w:rFonts w:cs="Arial"/>
          <w:b/>
          <w:color w:val="000000"/>
          <w:szCs w:val="20"/>
        </w:rPr>
        <w:t>1</w:t>
      </w:r>
      <w:r w:rsidR="00E07E1B">
        <w:rPr>
          <w:rFonts w:cs="Arial"/>
          <w:color w:val="000000"/>
          <w:szCs w:val="20"/>
        </w:rPr>
        <w:t>. At t = 3100 s, a 3 M KI solution was added to the reactor. Since KI is a known and fast-acting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st, this was done to confirm that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n be observed under these reaction conditions. Indeed, addition of KI leads to a rapid increase in O</w:t>
      </w:r>
      <w:r w:rsidR="00E07E1B">
        <w:rPr>
          <w:rFonts w:cs="Arial"/>
          <w:color w:val="000000"/>
          <w:szCs w:val="20"/>
          <w:vertAlign w:val="subscript"/>
        </w:rPr>
        <w:t>2</w:t>
      </w:r>
      <w:r w:rsidR="00E07E1B">
        <w:rPr>
          <w:rFonts w:cs="Arial"/>
          <w:color w:val="000000"/>
          <w:szCs w:val="20"/>
        </w:rPr>
        <w:t xml:space="preserve"> concentration, followed by return to baseline value (likely due to diffusion of O</w:t>
      </w:r>
      <w:r w:rsidR="00E07E1B">
        <w:rPr>
          <w:rFonts w:cs="Arial"/>
          <w:color w:val="000000"/>
          <w:szCs w:val="20"/>
          <w:vertAlign w:val="subscript"/>
        </w:rPr>
        <w:t>2</w:t>
      </w:r>
      <w:r w:rsidR="00E07E1B">
        <w:rPr>
          <w:rFonts w:cs="Arial"/>
          <w:color w:val="000000"/>
          <w:szCs w:val="20"/>
        </w:rPr>
        <w:t xml:space="preserve"> into the gas phase). Importantly, after addition of KI and equilibration, no increase in O</w:t>
      </w:r>
      <w:r w:rsidR="00E07E1B">
        <w:rPr>
          <w:rFonts w:cs="Arial"/>
          <w:color w:val="000000"/>
          <w:szCs w:val="20"/>
          <w:vertAlign w:val="subscript"/>
        </w:rPr>
        <w:t>2</w:t>
      </w:r>
      <w:r w:rsidR="00E07E1B">
        <w:rPr>
          <w:rFonts w:cs="Arial"/>
          <w:color w:val="000000"/>
          <w:szCs w:val="20"/>
        </w:rPr>
        <w:t xml:space="preserve"> concentration can be observed anymore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0D6DE5">
        <w:t xml:space="preserve">Figure </w:t>
      </w:r>
      <w:r w:rsidR="000D6DE5">
        <w:rPr>
          <w:noProof/>
        </w:rPr>
        <w:t>5</w:t>
      </w:r>
      <w:r w:rsidR="000D6DE5">
        <w:noBreakHyphen/>
      </w:r>
      <w:r w:rsidR="000D6DE5">
        <w:rPr>
          <w:noProof/>
        </w:rPr>
        <w:t>1</w:t>
      </w:r>
      <w:r w:rsidR="00E07E1B">
        <w:rPr>
          <w:rFonts w:cs="Arial"/>
          <w:color w:val="000000"/>
          <w:szCs w:val="20"/>
        </w:rPr>
        <w:fldChar w:fldCharType="end"/>
      </w:r>
      <w:r w:rsidR="00E07E1B">
        <w:rPr>
          <w:rFonts w:cs="Arial"/>
          <w:color w:val="000000"/>
          <w:szCs w:val="20"/>
        </w:rPr>
        <w:t>B). This suggests that all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has been consumed by KI catalyzed disproportionation. In turn, this supports the hypothesis that the increase in O</w:t>
      </w:r>
      <w:r w:rsidR="00E07E1B">
        <w:rPr>
          <w:rFonts w:cs="Arial"/>
          <w:color w:val="000000"/>
          <w:szCs w:val="20"/>
          <w:vertAlign w:val="subscript"/>
        </w:rPr>
        <w:t>2</w:t>
      </w:r>
      <w:r w:rsidR="00E07E1B">
        <w:rPr>
          <w:rFonts w:cs="Arial"/>
          <w:color w:val="000000"/>
          <w:szCs w:val="20"/>
        </w:rPr>
        <w:t xml:space="preserve"> concentration before KI addition was due to catalytic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and not some other process (such as leakage).</w:t>
      </w:r>
    </w:p>
    <w:p w14:paraId="61DE1E9B" w14:textId="77777777" w:rsidR="00E07E1B" w:rsidRDefault="00E07E1B" w:rsidP="00B479D2">
      <w:pPr>
        <w:rPr>
          <w:rFonts w:cs="Arial"/>
          <w:color w:val="000000"/>
          <w:szCs w:val="20"/>
        </w:rPr>
      </w:pPr>
    </w:p>
    <w:p w14:paraId="435C6C5A" w14:textId="0B2EFAA8" w:rsidR="00434BB5" w:rsidRPr="00434BB5" w:rsidRDefault="00E07E1B" w:rsidP="00B479D2">
      <w:r>
        <w:rPr>
          <w:rFonts w:cs="Arial"/>
          <w:color w:val="000000"/>
          <w:szCs w:val="20"/>
        </w:rPr>
        <w:t>Within this interpretation, the rate of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disproportionation catalyzed by </w:t>
      </w:r>
      <w:r>
        <w:rPr>
          <w:rFonts w:cs="Arial"/>
          <w:b/>
          <w:color w:val="000000"/>
          <w:szCs w:val="20"/>
        </w:rPr>
        <w:t>1</w:t>
      </w:r>
      <w:r>
        <w:rPr>
          <w:rFonts w:cs="Arial"/>
          <w:color w:val="000000"/>
          <w:szCs w:val="20"/>
        </w:rPr>
        <w:t xml:space="preserve">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E80679">
        <w:rPr>
          <w:rFonts w:cs="Arial"/>
          <w:color w:val="000000"/>
          <w:szCs w:val="20"/>
        </w:rPr>
        <w:t>)</w:t>
      </w:r>
      <w:r>
        <w:rPr>
          <w:rFonts w:cs="Arial"/>
          <w:color w:val="000000"/>
          <w:szCs w:val="20"/>
        </w:rPr>
        <w:t xml:space="preserve"> is</w:t>
      </w:r>
      <w:r w:rsidR="00E80679">
        <w:rPr>
          <w:rFonts w:cs="Arial"/>
          <w:color w:val="000000"/>
          <w:szCs w:val="20"/>
        </w:rPr>
        <w:t xml:space="preserve"> more than an order of magnitude slower than the initial O</w:t>
      </w:r>
      <w:r w:rsidR="00E80679">
        <w:rPr>
          <w:rFonts w:cs="Arial"/>
          <w:color w:val="000000"/>
          <w:szCs w:val="20"/>
          <w:vertAlign w:val="subscript"/>
        </w:rPr>
        <w:t>2</w:t>
      </w:r>
      <w:r w:rsidR="00E80679">
        <w:rPr>
          <w:rFonts w:cs="Arial"/>
          <w:color w:val="000000"/>
          <w:szCs w:val="20"/>
        </w:rPr>
        <w:t xml:space="preserve"> formation rate during water splitting (5.9×10</w:t>
      </w:r>
      <w:r w:rsidR="00E80679">
        <w:rPr>
          <w:rFonts w:cs="Arial"/>
          <w:color w:val="000000"/>
          <w:szCs w:val="20"/>
          <w:vertAlign w:val="superscript"/>
        </w:rPr>
        <w:t>-3</w:t>
      </w:r>
      <w:r w:rsidR="00E80679">
        <w:rPr>
          <w:rFonts w:cs="Arial"/>
          <w:color w:val="000000"/>
          <w:szCs w:val="20"/>
        </w:rPr>
        <w:t xml:space="preserve"> µmol l</w:t>
      </w:r>
      <w:r w:rsidR="00E80679">
        <w:rPr>
          <w:rFonts w:cs="Arial"/>
          <w:color w:val="000000"/>
          <w:szCs w:val="20"/>
          <w:vertAlign w:val="superscript"/>
        </w:rPr>
        <w:t>-1</w:t>
      </w:r>
      <w:r w:rsidR="00E80679">
        <w:rPr>
          <w:rFonts w:cs="Arial"/>
          <w:color w:val="000000"/>
          <w:szCs w:val="20"/>
        </w:rPr>
        <w:t xml:space="preserve"> s</w:t>
      </w:r>
      <w:r w:rsidR="00E80679">
        <w:rPr>
          <w:rFonts w:cs="Arial"/>
          <w:color w:val="000000"/>
          <w:szCs w:val="20"/>
          <w:vertAlign w:val="superscript"/>
        </w:rPr>
        <w:t xml:space="preserve">-1 </w:t>
      </w:r>
      <w:r w:rsidR="00E80679">
        <w:rPr>
          <w:rFonts w:cs="Arial"/>
          <w:color w:val="000000"/>
          <w:szCs w:val="20"/>
        </w:rPr>
        <w:t>for Hg light source, 320 – 500 nm, 1 W setting). Therefore, it is unlikely that a mechanism involving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is responsible for O</w:t>
      </w:r>
      <w:r w:rsidR="00E80679">
        <w:rPr>
          <w:rFonts w:cs="Arial"/>
          <w:color w:val="000000"/>
          <w:szCs w:val="20"/>
          <w:vertAlign w:val="subscript"/>
        </w:rPr>
        <w:t>2</w:t>
      </w:r>
      <w:r w:rsidR="00E80679">
        <w:rPr>
          <w:rFonts w:cs="Arial"/>
          <w:color w:val="000000"/>
          <w:szCs w:val="20"/>
        </w:rPr>
        <w:t xml:space="preserve"> evolution in this system. However, a variable not included in this experiment is irradiation. It is possible that irradiation could accelerate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This possibility could not be investigated in this experiment since irradiation would lead to a combined increase of O</w:t>
      </w:r>
      <w:r w:rsidR="00E80679">
        <w:rPr>
          <w:rFonts w:cs="Arial"/>
          <w:color w:val="000000"/>
          <w:szCs w:val="20"/>
          <w:vertAlign w:val="subscript"/>
        </w:rPr>
        <w:t>2</w:t>
      </w:r>
      <w:r w:rsidR="00E80679">
        <w:rPr>
          <w:rFonts w:cs="Arial"/>
          <w:color w:val="000000"/>
          <w:szCs w:val="20"/>
        </w:rPr>
        <w:t xml:space="preserve"> concentration due to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 xml:space="preserve">2 </w:t>
      </w:r>
      <w:r w:rsidR="00E80679">
        <w:rPr>
          <w:rFonts w:cs="Arial"/>
          <w:color w:val="000000"/>
          <w:szCs w:val="20"/>
        </w:rPr>
        <w:t>disproportionation and O</w:t>
      </w:r>
      <w:r w:rsidR="00E80679">
        <w:rPr>
          <w:rFonts w:cs="Arial"/>
          <w:color w:val="000000"/>
          <w:szCs w:val="20"/>
          <w:vertAlign w:val="subscript"/>
        </w:rPr>
        <w:t>2</w:t>
      </w:r>
      <w:r w:rsidR="00E80679">
        <w:rPr>
          <w:rFonts w:cs="Arial"/>
          <w:color w:val="000000"/>
          <w:szCs w:val="20"/>
        </w:rPr>
        <w:t xml:space="preserve"> evolution from </w:t>
      </w:r>
      <w:r w:rsidR="00E80679">
        <w:rPr>
          <w:rFonts w:cs="Arial"/>
          <w:b/>
          <w:color w:val="000000"/>
          <w:szCs w:val="20"/>
        </w:rPr>
        <w:t>1</w:t>
      </w:r>
      <w:r w:rsidR="00E80679">
        <w:rPr>
          <w:rFonts w:cs="Arial"/>
          <w:color w:val="000000"/>
          <w:szCs w:val="20"/>
        </w:rPr>
        <w:t xml:space="preserve">, which could not be distinguished. Theoretical evidence, however, </w:t>
      </w:r>
      <w:r w:rsidR="002C2409">
        <w:rPr>
          <w:rFonts w:cs="Arial"/>
          <w:color w:val="000000"/>
          <w:szCs w:val="20"/>
        </w:rPr>
        <w:t xml:space="preserve">also </w:t>
      </w:r>
      <w:r w:rsidR="00E80679">
        <w:rPr>
          <w:rFonts w:cs="Arial"/>
          <w:color w:val="000000"/>
          <w:szCs w:val="20"/>
        </w:rPr>
        <w:t>suggest</w:t>
      </w:r>
      <w:r w:rsidR="002C2409">
        <w:rPr>
          <w:rFonts w:cs="Arial"/>
          <w:color w:val="000000"/>
          <w:szCs w:val="20"/>
        </w:rPr>
        <w:t>s</w:t>
      </w:r>
      <w:r w:rsidR="00E80679">
        <w:rPr>
          <w:rFonts w:cs="Arial"/>
          <w:color w:val="000000"/>
          <w:szCs w:val="20"/>
        </w:rPr>
        <w:t xml:space="preserve"> that light-induced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formation from </w:t>
      </w:r>
      <w:r w:rsidR="00E80679">
        <w:rPr>
          <w:rFonts w:cs="Arial"/>
          <w:b/>
          <w:color w:val="000000"/>
          <w:szCs w:val="20"/>
        </w:rPr>
        <w:t>1</w:t>
      </w:r>
      <w:r w:rsidR="00E80679">
        <w:rPr>
          <w:rFonts w:cs="Arial"/>
          <w:color w:val="000000"/>
          <w:szCs w:val="20"/>
        </w:rPr>
        <w:t xml:space="preserve"> is unlikely</w:t>
      </w:r>
      <w:r w:rsidR="002C2409">
        <w:rPr>
          <w:rFonts w:cs="Arial"/>
          <w:color w:val="000000"/>
          <w:szCs w:val="20"/>
        </w:rPr>
        <w:t xml:space="preserve"> </w:t>
      </w:r>
      <w:r w:rsidR="00E80679">
        <w:rPr>
          <w:rFonts w:cs="Arial"/>
          <w:color w:val="000000"/>
          <w:szCs w:val="20"/>
        </w:rPr>
        <w:t xml:space="preserve">(see </w:t>
      </w:r>
      <w:r w:rsidR="00E80679">
        <w:rPr>
          <w:rFonts w:cs="Arial"/>
          <w:color w:val="000000"/>
          <w:szCs w:val="20"/>
        </w:rPr>
        <w:fldChar w:fldCharType="begin"/>
      </w:r>
      <w:r w:rsidR="00E80679">
        <w:rPr>
          <w:rFonts w:cs="Arial"/>
          <w:color w:val="000000"/>
          <w:szCs w:val="20"/>
        </w:rPr>
        <w:instrText xml:space="preserve"> REF _Ref460775320 \r \h </w:instrText>
      </w:r>
      <w:r w:rsidR="00E80679">
        <w:rPr>
          <w:rFonts w:cs="Arial"/>
          <w:color w:val="000000"/>
          <w:szCs w:val="20"/>
        </w:rPr>
      </w:r>
      <w:r w:rsidR="00E80679">
        <w:rPr>
          <w:rFonts w:cs="Arial"/>
          <w:color w:val="000000"/>
          <w:szCs w:val="20"/>
        </w:rPr>
        <w:fldChar w:fldCharType="separate"/>
      </w:r>
      <w:r w:rsidR="000D6DE5">
        <w:rPr>
          <w:rFonts w:cs="Arial"/>
          <w:color w:val="000000"/>
          <w:szCs w:val="20"/>
        </w:rPr>
        <w:t>11.2.8</w:t>
      </w:r>
      <w:r w:rsidR="00E80679">
        <w:rPr>
          <w:rFonts w:cs="Arial"/>
          <w:color w:val="000000"/>
          <w:szCs w:val="20"/>
        </w:rPr>
        <w:fldChar w:fldCharType="end"/>
      </w:r>
      <w:r w:rsidR="00E80679">
        <w:rPr>
          <w:rFonts w:cs="Arial"/>
          <w:color w:val="000000"/>
          <w:szCs w:val="20"/>
        </w:rPr>
        <w:t xml:space="preserve">).  </w:t>
      </w:r>
    </w:p>
    <w:p w14:paraId="74057D37" w14:textId="77777777" w:rsidR="00517569" w:rsidRPr="00517569" w:rsidRDefault="00517569" w:rsidP="00517569">
      <w:r>
        <w:rPr>
          <w:noProof/>
        </w:rPr>
        <w:drawing>
          <wp:anchor distT="0" distB="0" distL="114300" distR="114300" simplePos="0" relativeHeight="251771904" behindDoc="0" locked="0" layoutInCell="1" allowOverlap="1" wp14:anchorId="264DE485" wp14:editId="154490B2">
            <wp:simplePos x="0" y="0"/>
            <wp:positionH relativeFrom="column">
              <wp:posOffset>-571500</wp:posOffset>
            </wp:positionH>
            <wp:positionV relativeFrom="paragraph">
              <wp:posOffset>304800</wp:posOffset>
            </wp:positionV>
            <wp:extent cx="7327900" cy="2661920"/>
            <wp:effectExtent l="0" t="0" r="0" b="5080"/>
            <wp:wrapTopAndBottom/>
            <wp:docPr id="128" name="Picture 128" descr="Macintosh HD:Users:Jacob:Documents:Water_Splitting:Two_Photon_Water_Splitting:Figures:H2O2_Disproportion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Macintosh HD:Users:Jacob:Documents:Water_Splitting:Two_Photon_Water_Splitting:Figures:H2O2_Disproportionation.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327900" cy="2661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A190DB" w14:textId="77777777" w:rsidR="00651620" w:rsidRDefault="00651620" w:rsidP="00651620"/>
    <w:p w14:paraId="7E3EEE5B" w14:textId="3A4651B2" w:rsidR="00517569" w:rsidRDefault="00BA4F4D" w:rsidP="00BA4F4D">
      <w:pPr>
        <w:pStyle w:val="Caption"/>
      </w:pPr>
      <w:bookmarkStart w:id="67" w:name="_Ref460773965"/>
      <w:bookmarkStart w:id="68" w:name="_Toc461199569"/>
      <w:r>
        <w:t xml:space="preserve">Figure </w:t>
      </w:r>
      <w:fldSimple w:instr=" STYLEREF 1 \s ">
        <w:r w:rsidR="000D6DE5">
          <w:rPr>
            <w:noProof/>
          </w:rPr>
          <w:t>5</w:t>
        </w:r>
      </w:fldSimple>
      <w:r w:rsidR="003027B0">
        <w:noBreakHyphen/>
      </w:r>
      <w:fldSimple w:instr=" SEQ Figure \* ARABIC \s 1 ">
        <w:r w:rsidR="000D6DE5">
          <w:rPr>
            <w:noProof/>
          </w:rPr>
          <w:t>1</w:t>
        </w:r>
      </w:fldSimple>
      <w:bookmarkEnd w:id="67"/>
      <w:r>
        <w:t xml:space="preserve"> </w:t>
      </w:r>
      <w:r w:rsidR="005E02DD">
        <w:t>Liquid phase O</w:t>
      </w:r>
      <w:r w:rsidR="005E02DD">
        <w:rPr>
          <w:vertAlign w:val="subscript"/>
        </w:rPr>
        <w:t>2</w:t>
      </w:r>
      <w:r w:rsidR="005E02DD">
        <w:t xml:space="preserve"> measurement for H</w:t>
      </w:r>
      <w:r w:rsidR="005E02DD">
        <w:rPr>
          <w:vertAlign w:val="subscript"/>
        </w:rPr>
        <w:t>2</w:t>
      </w:r>
      <w:r w:rsidR="005E02DD">
        <w:t>O</w:t>
      </w:r>
      <w:r w:rsidR="005E02DD">
        <w:rPr>
          <w:vertAlign w:val="subscript"/>
        </w:rPr>
        <w:t>2</w:t>
      </w:r>
      <w:r w:rsidR="005E02DD">
        <w:t xml:space="preserve"> disproportionation by complex 1</w:t>
      </w:r>
      <w:bookmarkEnd w:id="68"/>
    </w:p>
    <w:p w14:paraId="4F4B203B" w14:textId="77777777" w:rsidR="00517569" w:rsidRDefault="002522F7" w:rsidP="005E02DD">
      <w:pPr>
        <w:pStyle w:val="CaptionText"/>
        <w:rPr>
          <w:rFonts w:cs="Arial"/>
          <w:color w:val="000000"/>
          <w:szCs w:val="20"/>
        </w:rPr>
      </w:pPr>
      <w:r>
        <w:rPr>
          <w:b/>
        </w:rPr>
        <w:t>A</w:t>
      </w:r>
      <w:r w:rsidR="005E02DD">
        <w:t xml:space="preserve"> Overview of entire liquid phase O</w:t>
      </w:r>
      <w:r w:rsidR="005E02DD">
        <w:rPr>
          <w:vertAlign w:val="subscript"/>
        </w:rPr>
        <w:t>2</w:t>
      </w:r>
      <w:r w:rsidR="005E02DD">
        <w:t xml:space="preserve"> measurement. At t = 0 s, only the aqueous </w:t>
      </w:r>
      <w:r w:rsidR="005E02DD">
        <w:rPr>
          <w:rFonts w:cs="Arial"/>
          <w:color w:val="000000"/>
          <w:szCs w:val="20"/>
        </w:rPr>
        <w:t>4×10</w:t>
      </w:r>
      <w:r w:rsidR="005E02DD">
        <w:rPr>
          <w:rFonts w:cs="Arial"/>
          <w:color w:val="000000"/>
          <w:szCs w:val="20"/>
          <w:vertAlign w:val="superscript"/>
        </w:rPr>
        <w:t xml:space="preserve">-5 </w:t>
      </w:r>
      <w:r w:rsidR="005E02DD">
        <w:t>M H</w:t>
      </w:r>
      <w:r w:rsidR="005E02DD">
        <w:rPr>
          <w:vertAlign w:val="subscript"/>
        </w:rPr>
        <w:t>2</w:t>
      </w:r>
      <w:r w:rsidR="005E02DD">
        <w:t>O</w:t>
      </w:r>
      <w:r w:rsidR="005E02DD">
        <w:rPr>
          <w:vertAlign w:val="subscript"/>
        </w:rPr>
        <w:t xml:space="preserve">2 </w:t>
      </w:r>
      <w:r w:rsidR="005E02DD">
        <w:t xml:space="preserve">solution is present in the reactor. At t = 150 s, the ca. </w:t>
      </w:r>
      <w:r w:rsidR="005E02DD">
        <w:rPr>
          <w:rFonts w:cs="Arial"/>
          <w:color w:val="000000"/>
          <w:szCs w:val="20"/>
        </w:rPr>
        <w:t>5×10</w:t>
      </w:r>
      <w:r w:rsidR="005E02DD">
        <w:rPr>
          <w:rFonts w:cs="Arial"/>
          <w:color w:val="000000"/>
          <w:szCs w:val="20"/>
          <w:vertAlign w:val="superscript"/>
        </w:rPr>
        <w:t xml:space="preserve">-3 </w:t>
      </w:r>
      <w:r w:rsidR="005E02DD">
        <w:rPr>
          <w:rFonts w:cs="Arial"/>
          <w:color w:val="000000"/>
          <w:szCs w:val="20"/>
        </w:rPr>
        <w:t xml:space="preserve">M aqueous solution of complex </w:t>
      </w:r>
      <w:r w:rsidR="005E02DD">
        <w:rPr>
          <w:rFonts w:cs="Arial"/>
          <w:b/>
          <w:color w:val="000000"/>
          <w:szCs w:val="20"/>
        </w:rPr>
        <w:t>1</w:t>
      </w:r>
      <w:r w:rsidR="005E02DD">
        <w:rPr>
          <w:rFonts w:cs="Arial"/>
          <w:color w:val="000000"/>
          <w:szCs w:val="20"/>
        </w:rPr>
        <w:t xml:space="preserve"> is injected, leading to a drop in the liquid phase O</w:t>
      </w:r>
      <w:r w:rsidR="005E02DD">
        <w:rPr>
          <w:rFonts w:cs="Arial"/>
          <w:color w:val="000000"/>
          <w:szCs w:val="20"/>
          <w:vertAlign w:val="subscript"/>
        </w:rPr>
        <w:t>2</w:t>
      </w:r>
      <w:r w:rsidR="005E02DD">
        <w:rPr>
          <w:rFonts w:cs="Arial"/>
          <w:color w:val="000000"/>
          <w:szCs w:val="20"/>
        </w:rPr>
        <w:t xml:space="preserve"> concentration (since the </w:t>
      </w:r>
      <w:r>
        <w:rPr>
          <w:rFonts w:cs="Arial"/>
          <w:color w:val="000000"/>
          <w:szCs w:val="20"/>
        </w:rPr>
        <w:t xml:space="preserve">solution of complex </w:t>
      </w:r>
      <w:r>
        <w:rPr>
          <w:rFonts w:cs="Arial"/>
          <w:b/>
          <w:color w:val="000000"/>
          <w:szCs w:val="20"/>
        </w:rPr>
        <w:t xml:space="preserve">1 </w:t>
      </w:r>
      <w:r>
        <w:rPr>
          <w:rFonts w:cs="Arial"/>
          <w:color w:val="000000"/>
          <w:szCs w:val="20"/>
        </w:rPr>
        <w:t>had a lower O</w:t>
      </w:r>
      <w:r>
        <w:rPr>
          <w:rFonts w:cs="Arial"/>
          <w:color w:val="000000"/>
          <w:szCs w:val="20"/>
          <w:vertAlign w:val="subscript"/>
        </w:rPr>
        <w:t>2</w:t>
      </w:r>
      <w:r>
        <w:rPr>
          <w:rFonts w:cs="Arial"/>
          <w:color w:val="000000"/>
          <w:szCs w:val="20"/>
        </w:rPr>
        <w:t xml:space="preserve"> concentration compared to the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solution). At t = 3100 s, 3 M aqueous KI solution was added, leading to a spike in the O</w:t>
      </w:r>
      <w:r>
        <w:rPr>
          <w:rFonts w:cs="Arial"/>
          <w:color w:val="000000"/>
          <w:szCs w:val="20"/>
          <w:vertAlign w:val="subscript"/>
        </w:rPr>
        <w:t>2</w:t>
      </w:r>
      <w:r>
        <w:rPr>
          <w:rFonts w:cs="Arial"/>
          <w:color w:val="000000"/>
          <w:szCs w:val="20"/>
        </w:rPr>
        <w:t xml:space="preserve"> concentration (O</w:t>
      </w:r>
      <w:r>
        <w:rPr>
          <w:rFonts w:cs="Arial"/>
          <w:color w:val="000000"/>
          <w:szCs w:val="20"/>
          <w:vertAlign w:val="subscript"/>
        </w:rPr>
        <w:t>2</w:t>
      </w:r>
      <w:r>
        <w:rPr>
          <w:rFonts w:cs="Arial"/>
          <w:color w:val="000000"/>
          <w:szCs w:val="20"/>
        </w:rPr>
        <w:t xml:space="preserve"> concentration drops again due to diffusion into the gas phase).</w:t>
      </w:r>
    </w:p>
    <w:p w14:paraId="102044FD" w14:textId="77777777" w:rsidR="002522F7" w:rsidRPr="00D32C5E" w:rsidRDefault="002522F7" w:rsidP="005E02DD">
      <w:pPr>
        <w:pStyle w:val="CaptionText"/>
        <w:rPr>
          <w:vertAlign w:val="subscript"/>
        </w:rPr>
      </w:pPr>
      <w:r>
        <w:rPr>
          <w:rFonts w:cs="Arial"/>
          <w:b/>
          <w:color w:val="000000"/>
          <w:szCs w:val="20"/>
        </w:rPr>
        <w:t xml:space="preserve">B </w:t>
      </w:r>
      <w:r>
        <w:rPr>
          <w:rFonts w:cs="Arial"/>
          <w:color w:val="000000"/>
          <w:szCs w:val="20"/>
        </w:rPr>
        <w:t>Zoom-in of region before (yellow) and after (green) KI addition, with linear fits. The slope before KI addition is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D32C5E">
        <w:rPr>
          <w:rFonts w:cs="Arial"/>
          <w:color w:val="000000"/>
          <w:szCs w:val="20"/>
        </w:rPr>
        <w:t>, after KI addition it is -2.9×10</w:t>
      </w:r>
      <w:r w:rsidR="00D32C5E">
        <w:rPr>
          <w:rFonts w:cs="Arial"/>
          <w:color w:val="000000"/>
          <w:szCs w:val="20"/>
          <w:vertAlign w:val="superscript"/>
        </w:rPr>
        <w:t>-6</w:t>
      </w:r>
      <w:r w:rsidR="00D32C5E">
        <w:rPr>
          <w:rFonts w:cs="Arial"/>
          <w:color w:val="000000"/>
          <w:szCs w:val="20"/>
        </w:rPr>
        <w:t xml:space="preserve"> µmol l</w:t>
      </w:r>
      <w:r w:rsidR="00D32C5E">
        <w:rPr>
          <w:rFonts w:cs="Arial"/>
          <w:color w:val="000000"/>
          <w:szCs w:val="20"/>
          <w:vertAlign w:val="superscript"/>
        </w:rPr>
        <w:t>-1</w:t>
      </w:r>
      <w:r w:rsidR="00D32C5E">
        <w:rPr>
          <w:rFonts w:cs="Arial"/>
          <w:color w:val="000000"/>
          <w:szCs w:val="20"/>
        </w:rPr>
        <w:t xml:space="preserve"> s</w:t>
      </w:r>
      <w:r w:rsidR="00D32C5E">
        <w:rPr>
          <w:rFonts w:cs="Arial"/>
          <w:color w:val="000000"/>
          <w:szCs w:val="20"/>
          <w:vertAlign w:val="superscript"/>
        </w:rPr>
        <w:t>-1</w:t>
      </w:r>
      <w:r w:rsidR="00D32C5E">
        <w:rPr>
          <w:rFonts w:cs="Arial"/>
          <w:color w:val="000000"/>
          <w:szCs w:val="20"/>
          <w:vertAlign w:val="subscript"/>
        </w:rPr>
        <w:t>.</w:t>
      </w:r>
    </w:p>
    <w:p w14:paraId="41035150" w14:textId="77777777" w:rsidR="00651620" w:rsidRDefault="00651620">
      <w:r>
        <w:br w:type="page"/>
      </w:r>
    </w:p>
    <w:p w14:paraId="0E1C20B8" w14:textId="242F5DFA" w:rsidR="00651620" w:rsidRDefault="00651620" w:rsidP="00651620">
      <w:pPr>
        <w:pStyle w:val="Heading1"/>
      </w:pPr>
      <w:bookmarkStart w:id="69" w:name="_Ref460685235"/>
      <w:bookmarkStart w:id="70" w:name="_Ref460685244"/>
      <w:bookmarkStart w:id="71" w:name="_Toc461199514"/>
      <w:r>
        <w:t>Chemical Actinometry</w:t>
      </w:r>
      <w:bookmarkEnd w:id="69"/>
      <w:bookmarkEnd w:id="70"/>
      <w:bookmarkEnd w:id="71"/>
    </w:p>
    <w:p w14:paraId="681FDA54" w14:textId="5AA72300" w:rsidR="00A54158" w:rsidRDefault="00A54158" w:rsidP="00A54158">
      <w:pPr>
        <w:pStyle w:val="Heading2"/>
      </w:pPr>
      <w:bookmarkStart w:id="72" w:name="_Toc461199515"/>
      <w:r>
        <w:t>Light Source Spectra</w:t>
      </w:r>
      <w:bookmarkEnd w:id="72"/>
    </w:p>
    <w:p w14:paraId="70465909" w14:textId="3701CAE1" w:rsidR="00343717" w:rsidRPr="00343717" w:rsidRDefault="00343717" w:rsidP="00343717">
      <w:r>
        <w:rPr>
          <w:noProof/>
        </w:rPr>
        <w:drawing>
          <wp:anchor distT="0" distB="0" distL="114300" distR="114300" simplePos="0" relativeHeight="251772928" behindDoc="0" locked="0" layoutInCell="1" allowOverlap="1" wp14:anchorId="026FAFFE" wp14:editId="0E037DE7">
            <wp:simplePos x="0" y="0"/>
            <wp:positionH relativeFrom="column">
              <wp:posOffset>800100</wp:posOffset>
            </wp:positionH>
            <wp:positionV relativeFrom="paragraph">
              <wp:posOffset>135255</wp:posOffset>
            </wp:positionV>
            <wp:extent cx="4723765" cy="3538855"/>
            <wp:effectExtent l="0" t="0" r="0" b="0"/>
            <wp:wrapTopAndBottom/>
            <wp:docPr id="129" name="Picture 129" descr="Macintosh HD:Users:Jacob:Documents:Water_Splitting:Two_Photon_Water_Splitting:Figures:Lumatec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Macintosh HD:Users:Jacob:Documents:Water_Splitting:Two_Photon_Water_Splitting:Figures:Lumatec_Spectra.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23765" cy="3538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07BE28" w14:textId="20F6B40E" w:rsidR="00D32C5E" w:rsidRDefault="00A54158" w:rsidP="00A54158">
      <w:pPr>
        <w:pStyle w:val="Caption"/>
      </w:pPr>
      <w:bookmarkStart w:id="73" w:name="_Ref460507661"/>
      <w:bookmarkStart w:id="74" w:name="_Toc461199570"/>
      <w:r>
        <w:t xml:space="preserve">Figure </w:t>
      </w:r>
      <w:fldSimple w:instr=" STYLEREF 1 \s ">
        <w:r w:rsidR="000D6DE5">
          <w:rPr>
            <w:noProof/>
          </w:rPr>
          <w:t>6</w:t>
        </w:r>
      </w:fldSimple>
      <w:r w:rsidR="003027B0">
        <w:noBreakHyphen/>
      </w:r>
      <w:fldSimple w:instr=" SEQ Figure \* ARABIC \s 1 ">
        <w:r w:rsidR="000D6DE5">
          <w:rPr>
            <w:noProof/>
          </w:rPr>
          <w:t>1</w:t>
        </w:r>
      </w:fldSimple>
      <w:bookmarkEnd w:id="73"/>
      <w:r w:rsidR="00D32C5E">
        <w:t xml:space="preserve"> Spectral power distribution of Hg light source with used filter settings</w:t>
      </w:r>
      <w:bookmarkEnd w:id="74"/>
    </w:p>
    <w:p w14:paraId="2916BEC1" w14:textId="77777777" w:rsidR="00A54158" w:rsidRDefault="00D32C5E" w:rsidP="00D32C5E">
      <w:pPr>
        <w:pStyle w:val="CaptionText"/>
      </w:pPr>
      <w:r>
        <w:rPr>
          <w:noProof/>
        </w:rPr>
        <w:drawing>
          <wp:anchor distT="0" distB="0" distL="114300" distR="114300" simplePos="0" relativeHeight="251773952" behindDoc="0" locked="0" layoutInCell="1" allowOverlap="1" wp14:anchorId="76DF995C" wp14:editId="7B0B42E6">
            <wp:simplePos x="0" y="0"/>
            <wp:positionH relativeFrom="column">
              <wp:posOffset>800100</wp:posOffset>
            </wp:positionH>
            <wp:positionV relativeFrom="paragraph">
              <wp:posOffset>315595</wp:posOffset>
            </wp:positionV>
            <wp:extent cx="4729480" cy="3543300"/>
            <wp:effectExtent l="0" t="0" r="0" b="0"/>
            <wp:wrapTopAndBottom/>
            <wp:docPr id="130" name="Picture 130" descr="Macintosh HD:Users:Jacob:Documents:Water_Splitting:Two_Photon_Water_Splitting:Figures:Blackbody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Macintosh HD:Users:Jacob:Documents:Water_Splitting:Two_Photon_Water_Splitting:Figures:Blackbody_Fit.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2948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Note: the actual amount of power reaching the reaction solution depends strongly on the reaction configuration, which is why chemical actinometry was performed (see below). </w:t>
      </w:r>
    </w:p>
    <w:p w14:paraId="68A0AAC2" w14:textId="0B497204" w:rsidR="00A54158" w:rsidRDefault="00A54158" w:rsidP="00A54158">
      <w:pPr>
        <w:pStyle w:val="Caption"/>
      </w:pPr>
      <w:bookmarkStart w:id="75" w:name="_Ref461114133"/>
      <w:bookmarkStart w:id="76" w:name="_Toc461199571"/>
      <w:r>
        <w:t xml:space="preserve">Figure </w:t>
      </w:r>
      <w:fldSimple w:instr=" STYLEREF 1 \s ">
        <w:r w:rsidR="000D6DE5">
          <w:rPr>
            <w:noProof/>
          </w:rPr>
          <w:t>6</w:t>
        </w:r>
      </w:fldSimple>
      <w:r w:rsidR="003027B0">
        <w:noBreakHyphen/>
      </w:r>
      <w:fldSimple w:instr=" SEQ Figure \* ARABIC \s 1 ">
        <w:r w:rsidR="000D6DE5">
          <w:rPr>
            <w:noProof/>
          </w:rPr>
          <w:t>2</w:t>
        </w:r>
      </w:fldSimple>
      <w:bookmarkEnd w:id="75"/>
      <w:r w:rsidR="00D32C5E">
        <w:t xml:space="preserve"> Measured power of QTH light source with different longpass filters</w:t>
      </w:r>
      <w:bookmarkEnd w:id="76"/>
    </w:p>
    <w:p w14:paraId="76C3BA9A" w14:textId="61965D7E" w:rsidR="00D32C5E" w:rsidRDefault="00D32C5E" w:rsidP="00223736">
      <w:pPr>
        <w:pStyle w:val="CaptionText"/>
      </w:pPr>
      <w:r>
        <w:t xml:space="preserve">Graph shows power measured in </w:t>
      </w:r>
      <w:r w:rsidR="00343717">
        <w:t xml:space="preserve">liquid phase </w:t>
      </w:r>
      <w:r w:rsidR="00343717" w:rsidRPr="00343717">
        <w:t>O</w:t>
      </w:r>
      <w:r w:rsidR="00343717">
        <w:rPr>
          <w:vertAlign w:val="subscript"/>
        </w:rPr>
        <w:t>2</w:t>
      </w:r>
      <w:r w:rsidR="00343717">
        <w:t xml:space="preserve"> </w:t>
      </w:r>
      <w:r w:rsidRPr="00343717">
        <w:t>reactor</w:t>
      </w:r>
      <w:r>
        <w:t xml:space="preserve"> position with different longpass filters (black dots). The scaled, predic</w:t>
      </w:r>
      <w:r w:rsidR="006B20C5">
        <w:t>ted behavior for an ideal black</w:t>
      </w:r>
      <w:r>
        <w:t>body radiation source</w:t>
      </w:r>
      <w:r w:rsidR="006B20C5">
        <w:t xml:space="preserve"> (3400 K)</w:t>
      </w:r>
      <w:r>
        <w:t xml:space="preserve"> is shown in green.</w:t>
      </w:r>
    </w:p>
    <w:p w14:paraId="5AD0E9E9" w14:textId="1BAA771F" w:rsidR="00343717" w:rsidRDefault="00343717">
      <w:pPr>
        <w:jc w:val="left"/>
        <w:rPr>
          <w:sz w:val="20"/>
        </w:rPr>
      </w:pPr>
      <w:r>
        <w:br w:type="page"/>
      </w:r>
    </w:p>
    <w:p w14:paraId="64153355" w14:textId="34D8A7AA" w:rsidR="00343717" w:rsidRDefault="00343717" w:rsidP="00343717">
      <w:pPr>
        <w:pStyle w:val="Heading2"/>
      </w:pPr>
      <w:bookmarkStart w:id="77" w:name="_Toc461199516"/>
      <w:r>
        <w:t>Experimental Procedure</w:t>
      </w:r>
      <w:bookmarkEnd w:id="77"/>
    </w:p>
    <w:p w14:paraId="0AC14DF7" w14:textId="77777777" w:rsidR="00343717" w:rsidRDefault="00343717" w:rsidP="00343717"/>
    <w:p w14:paraId="6753079E" w14:textId="77777777" w:rsidR="0076755C" w:rsidRDefault="000B23AA" w:rsidP="00343717">
      <w:r>
        <w:t>Potassium ferrioxalate actinometry was performed as described in</w:t>
      </w:r>
      <w:r w:rsidR="00C87484">
        <w:t xml:space="preserve"> ref.</w:t>
      </w:r>
      <w:r>
        <w:t xml:space="preserve"> </w:t>
      </w:r>
      <w:r>
        <w:fldChar w:fldCharType="begin"/>
      </w:r>
      <w:r>
        <w:instrText xml:space="preserve"> ADDIN ZOTERO_ITEM CSL_CITATION {"citationID":"VRhA6WhZ","properties":{"formattedCitation":"\\super 8\\nosupersub{}","plainCitation":"8","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Pr="000B23AA">
        <w:rPr>
          <w:rFonts w:cs="Arial"/>
          <w:vertAlign w:val="superscript"/>
        </w:rPr>
        <w:t>8</w:t>
      </w:r>
      <w:r>
        <w:fldChar w:fldCharType="end"/>
      </w:r>
      <w:r>
        <w:t>.</w:t>
      </w:r>
      <w:r w:rsidR="00C87484">
        <w:t xml:space="preserve"> </w:t>
      </w:r>
      <w:r w:rsidR="00421B75">
        <w:t>All experime</w:t>
      </w:r>
      <w:r w:rsidR="000F2373">
        <w:t>nts were carried out in air</w:t>
      </w:r>
      <w:r w:rsidR="0076755C">
        <w:t xml:space="preserve"> and in the dark</w:t>
      </w:r>
      <w:r w:rsidR="000F2373">
        <w:t>. The</w:t>
      </w:r>
      <w:r w:rsidR="00421B75">
        <w:t xml:space="preserve"> </w:t>
      </w:r>
      <w:r w:rsidR="000F2373">
        <w:t>K</w:t>
      </w:r>
      <w:r w:rsidR="000F2373">
        <w:rPr>
          <w:vertAlign w:val="subscript"/>
        </w:rPr>
        <w:t>3</w:t>
      </w:r>
      <w:r w:rsidR="000F2373">
        <w:t>[Fe(C</w:t>
      </w:r>
      <w:r w:rsidR="000F2373">
        <w:rPr>
          <w:vertAlign w:val="subscript"/>
        </w:rPr>
        <w:t>2</w:t>
      </w:r>
      <w:r w:rsidR="000F2373">
        <w:t>O</w:t>
      </w:r>
      <w:r w:rsidR="000F2373">
        <w:rPr>
          <w:vertAlign w:val="subscript"/>
        </w:rPr>
        <w:t>4</w:t>
      </w:r>
      <w:r w:rsidR="000F2373">
        <w:t>)</w:t>
      </w:r>
      <w:r w:rsidR="000F2373">
        <w:rPr>
          <w:vertAlign w:val="subscript"/>
        </w:rPr>
        <w:t>3</w:t>
      </w:r>
      <w:r w:rsidR="000F2373">
        <w:t xml:space="preserve">] </w:t>
      </w:r>
      <w:r w:rsidR="00421B75">
        <w:t xml:space="preserve">solution was prepared by combining </w:t>
      </w:r>
      <w:r w:rsidR="000F2373">
        <w:t>an aqueous 0.2 M solution of Fe</w:t>
      </w:r>
      <w:r w:rsidR="000F2373">
        <w:rPr>
          <w:vertAlign w:val="subscript"/>
        </w:rPr>
        <w:t>2</w:t>
      </w:r>
      <w:r w:rsidR="000F2373">
        <w:t>(SO</w:t>
      </w:r>
      <w:r w:rsidR="000F2373">
        <w:rPr>
          <w:vertAlign w:val="subscript"/>
        </w:rPr>
        <w:t>4</w:t>
      </w:r>
      <w:r w:rsidR="000F2373">
        <w:t>)</w:t>
      </w:r>
      <w:r w:rsidR="000F2373">
        <w:rPr>
          <w:vertAlign w:val="subscript"/>
        </w:rPr>
        <w:t>3</w:t>
      </w:r>
      <w:r w:rsidR="000F2373">
        <w:t xml:space="preserve"> with an aqueous 1.2 M solution of K</w:t>
      </w:r>
      <w:r w:rsidR="000F2373">
        <w:rPr>
          <w:vertAlign w:val="subscript"/>
        </w:rPr>
        <w:t>2</w:t>
      </w:r>
      <w:r w:rsidR="000F2373">
        <w:t>C</w:t>
      </w:r>
      <w:r w:rsidR="000F2373">
        <w:rPr>
          <w:vertAlign w:val="subscript"/>
        </w:rPr>
        <w:t>2</w:t>
      </w:r>
      <w:r w:rsidR="000F2373">
        <w:t>O</w:t>
      </w:r>
      <w:r w:rsidR="000F2373">
        <w:rPr>
          <w:vertAlign w:val="subscript"/>
        </w:rPr>
        <w:t>4</w:t>
      </w:r>
      <w:r w:rsidR="000F2373">
        <w:t xml:space="preserve">. </w:t>
      </w:r>
      <w:r w:rsidR="0076755C">
        <w:t xml:space="preserve">Blank experiments were performed to confirm that the absorbance of the solution was below 0.06 at 510 nm. </w:t>
      </w:r>
    </w:p>
    <w:p w14:paraId="76A501AA" w14:textId="7EE5B937" w:rsidR="00343717" w:rsidRPr="000F2373" w:rsidRDefault="000F2373" w:rsidP="00343717">
      <w:r>
        <w:t xml:space="preserve">For each </w:t>
      </w:r>
      <w:r w:rsidR="0076755C">
        <w:t xml:space="preserve">actinometry </w:t>
      </w:r>
      <w:r>
        <w:t>experiment, 550 µl of K</w:t>
      </w:r>
      <w:r>
        <w:rPr>
          <w:vertAlign w:val="subscript"/>
        </w:rPr>
        <w:t>3</w:t>
      </w:r>
      <w:r>
        <w:t>[Fe(C</w:t>
      </w:r>
      <w:r>
        <w:rPr>
          <w:vertAlign w:val="subscript"/>
        </w:rPr>
        <w:t>2</w:t>
      </w:r>
      <w:r>
        <w:t>O</w:t>
      </w:r>
      <w:r>
        <w:rPr>
          <w:vertAlign w:val="subscript"/>
        </w:rPr>
        <w:t>4</w:t>
      </w:r>
      <w:r>
        <w:t>)</w:t>
      </w:r>
      <w:r>
        <w:rPr>
          <w:vertAlign w:val="subscript"/>
        </w:rPr>
        <w:t>3</w:t>
      </w:r>
      <w:r>
        <w:t>] solution were transferred into the liquid phase O</w:t>
      </w:r>
      <w:r>
        <w:rPr>
          <w:vertAlign w:val="subscript"/>
        </w:rPr>
        <w:t>2</w:t>
      </w:r>
      <w:r>
        <w:t xml:space="preserve"> measurement reactor, which was positioned in the same </w:t>
      </w:r>
      <w:r w:rsidR="0076755C">
        <w:t xml:space="preserve">way </w:t>
      </w:r>
      <w:r>
        <w:t>as during liquid phase O</w:t>
      </w:r>
      <w:r>
        <w:rPr>
          <w:vertAlign w:val="subscript"/>
        </w:rPr>
        <w:t>2</w:t>
      </w:r>
      <w:r>
        <w:t xml:space="preserve"> measurements.</w:t>
      </w:r>
      <w:r w:rsidR="0076755C">
        <w:t xml:space="preserve"> It was then irradiated using the Hg light source (320 – 400 nm or 320 – 500 nm filter) for a precise amount of time (between 3 – 10 s, depending on the intensity setting). Afterwards, an aliquot of 100 µl was removed from the reactor, combined with 2 ml of a 0.2 wt% phenanthroline solution, 50 µl of buffer solution and diluted up to 10 ml in a volumetric flask. Afterwards, the absorbance of the solution at 510 nm was measured using UV/Vis spectroscopy</w:t>
      </w:r>
      <w:r w:rsidR="00E776B1">
        <w:t xml:space="preserve"> in a 1 cm cuvette</w:t>
      </w:r>
      <w:r w:rsidR="0076755C">
        <w:t xml:space="preserve">. </w:t>
      </w:r>
    </w:p>
    <w:p w14:paraId="4DDA95E3" w14:textId="1C5F3001" w:rsidR="00CC0F2E" w:rsidRDefault="00CC0F2E" w:rsidP="00223736"/>
    <w:p w14:paraId="55B50DB0" w14:textId="77777777" w:rsidR="00364415" w:rsidRDefault="00364415" w:rsidP="00364415">
      <w:pPr>
        <w:pStyle w:val="Heading2"/>
      </w:pPr>
      <w:bookmarkStart w:id="78" w:name="_Ref461197455"/>
      <w:bookmarkStart w:id="79" w:name="_Toc461199517"/>
      <w:r>
        <w:t>Chemical Actinometry Data and Analysis</w:t>
      </w:r>
      <w:bookmarkEnd w:id="78"/>
      <w:bookmarkEnd w:id="79"/>
    </w:p>
    <w:p w14:paraId="1DDB0C2E" w14:textId="77777777" w:rsidR="00364415" w:rsidRDefault="00364415" w:rsidP="00CC0F2E">
      <w:pPr>
        <w:pStyle w:val="Caption"/>
      </w:pPr>
    </w:p>
    <w:p w14:paraId="776F021F" w14:textId="77777777" w:rsidR="00364415" w:rsidRDefault="00364415" w:rsidP="00CC0F2E">
      <w:pPr>
        <w:pStyle w:val="Caption"/>
      </w:pPr>
      <w:r>
        <w:rPr>
          <w:noProof/>
        </w:rPr>
        <w:drawing>
          <wp:anchor distT="0" distB="0" distL="114300" distR="114300" simplePos="0" relativeHeight="251778048" behindDoc="0" locked="0" layoutInCell="1" allowOverlap="1" wp14:anchorId="7A1261B8" wp14:editId="2E3BCCE7">
            <wp:simplePos x="0" y="0"/>
            <wp:positionH relativeFrom="column">
              <wp:posOffset>571500</wp:posOffset>
            </wp:positionH>
            <wp:positionV relativeFrom="paragraph">
              <wp:posOffset>50800</wp:posOffset>
            </wp:positionV>
            <wp:extent cx="5170805" cy="3872865"/>
            <wp:effectExtent l="0" t="0" r="0" b="0"/>
            <wp:wrapTopAndBottom/>
            <wp:docPr id="135" name="Picture 135" descr="Macintosh HD:Users:Jacob:Documents:Water_Splitting:Two_Photon_Water_Splitting:Figures:Chemical_Actinomet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Macintosh HD:Users:Jacob:Documents:Water_Splitting:Two_Photon_Water_Splitting:Figures:Chemical_Actinometry.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70805" cy="3872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B14F0D" w14:textId="77777777" w:rsidR="00364415" w:rsidRDefault="00364415" w:rsidP="00CC0F2E">
      <w:pPr>
        <w:pStyle w:val="Caption"/>
      </w:pPr>
    </w:p>
    <w:p w14:paraId="4532A63A" w14:textId="7E7AA039" w:rsidR="00A54158" w:rsidRDefault="00CC0F2E" w:rsidP="00CC0F2E">
      <w:pPr>
        <w:pStyle w:val="Caption"/>
      </w:pPr>
      <w:bookmarkStart w:id="80" w:name="_Ref460782676"/>
      <w:bookmarkStart w:id="81" w:name="_Toc461199572"/>
      <w:r>
        <w:t xml:space="preserve">Figure </w:t>
      </w:r>
      <w:fldSimple w:instr=" STYLEREF 1 \s ">
        <w:r w:rsidR="000D6DE5">
          <w:rPr>
            <w:noProof/>
          </w:rPr>
          <w:t>6</w:t>
        </w:r>
      </w:fldSimple>
      <w:r w:rsidR="003027B0">
        <w:noBreakHyphen/>
      </w:r>
      <w:fldSimple w:instr=" SEQ Figure \* ARABIC \s 1 ">
        <w:r w:rsidR="000D6DE5">
          <w:rPr>
            <w:noProof/>
          </w:rPr>
          <w:t>3</w:t>
        </w:r>
      </w:fldSimple>
      <w:bookmarkEnd w:id="80"/>
      <w:r>
        <w:t xml:space="preserve"> </w:t>
      </w:r>
      <w:r w:rsidR="00841385">
        <w:t>Chemical actinometry data for different power setting of Hg light source (320 – 500 nm)</w:t>
      </w:r>
      <w:bookmarkEnd w:id="81"/>
    </w:p>
    <w:p w14:paraId="431FC654" w14:textId="77777777" w:rsidR="00841385" w:rsidRPr="00841385" w:rsidRDefault="00915C2D" w:rsidP="00D47BBD">
      <w:pPr>
        <w:pStyle w:val="CaptionText"/>
      </w:pPr>
      <w:r>
        <w:t xml:space="preserve">Slope of linear fit: 4,64E+17. </w:t>
      </w:r>
      <w:r w:rsidR="00841385">
        <w:t xml:space="preserve">Note that the used ferrioxalate method does not detect all photons with wavelengths &gt; 400 nm, which is why in the following a correction is applied to the raw photon flux values, which are shown in this figure. </w:t>
      </w:r>
    </w:p>
    <w:p w14:paraId="35085464" w14:textId="77777777" w:rsidR="00841385" w:rsidRDefault="00841385" w:rsidP="00651620"/>
    <w:p w14:paraId="0276093E" w14:textId="77777777" w:rsidR="00E776B1" w:rsidRDefault="00E776B1" w:rsidP="00651620">
      <w:r>
        <w:t xml:space="preserve">Using the obtained absorbance values, photon flux received by the reactor was calculated using the formula in ref. </w:t>
      </w:r>
      <w:r>
        <w:fldChar w:fldCharType="begin"/>
      </w:r>
      <w:r>
        <w:instrText xml:space="preserve"> ADDIN ZOTERO_ITEM CSL_CITATION {"citationID":"oUUihzpM","properties":{"formattedCitation":"\\super 8\\nosupersub{}","plainCitation":"8","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Pr="00E776B1">
        <w:rPr>
          <w:rFonts w:cs="Arial"/>
          <w:vertAlign w:val="superscript"/>
        </w:rPr>
        <w:t>8</w:t>
      </w:r>
      <w:r>
        <w:fldChar w:fldCharType="end"/>
      </w:r>
      <w:r>
        <w:t>, using a quantum yield of 1.16 and the previously reported extinction coefficient of 1.11E+04 M</w:t>
      </w:r>
      <w:r>
        <w:rPr>
          <w:vertAlign w:val="superscript"/>
        </w:rPr>
        <w:t>-1</w:t>
      </w:r>
      <w:r>
        <w:t xml:space="preserve"> cm</w:t>
      </w:r>
      <w:r>
        <w:rPr>
          <w:vertAlign w:val="superscript"/>
        </w:rPr>
        <w:t>-1</w:t>
      </w:r>
      <w:r>
        <w:t xml:space="preserve"> for the iron(II) phenanthroline complex. </w:t>
      </w:r>
    </w:p>
    <w:p w14:paraId="7FA5CD75" w14:textId="77777777" w:rsidR="00E776B1" w:rsidRDefault="00E776B1" w:rsidP="00651620"/>
    <w:p w14:paraId="1B9A4BEF" w14:textId="11C8BCE4" w:rsidR="00841385" w:rsidRDefault="00E776B1" w:rsidP="00651620">
      <w:r>
        <w:fldChar w:fldCharType="begin"/>
      </w:r>
      <w:r>
        <w:instrText xml:space="preserve"> REF _Ref460782676 \h </w:instrText>
      </w:r>
      <w:r>
        <w:fldChar w:fldCharType="separate"/>
      </w:r>
      <w:r w:rsidR="000D6DE5">
        <w:t xml:space="preserve">Figure </w:t>
      </w:r>
      <w:r w:rsidR="000D6DE5">
        <w:rPr>
          <w:noProof/>
        </w:rPr>
        <w:t>6</w:t>
      </w:r>
      <w:r w:rsidR="000D6DE5">
        <w:noBreakHyphen/>
      </w:r>
      <w:r w:rsidR="000D6DE5">
        <w:rPr>
          <w:noProof/>
        </w:rPr>
        <w:t>3</w:t>
      </w:r>
      <w:r>
        <w:fldChar w:fldCharType="end"/>
      </w:r>
      <w:r>
        <w:t xml:space="preserve"> shows the obtained photon flux values for 0.25, 0.5 and 1 W intensity settings of the Hg light source (320 – 500 nm), establishing a linear correlation between intensity settings and photon flux received by the reactor.</w:t>
      </w:r>
    </w:p>
    <w:p w14:paraId="0C6B7734" w14:textId="101EB78C" w:rsidR="00E776B1" w:rsidRDefault="00E776B1" w:rsidP="00651620">
      <w:r>
        <w:t xml:space="preserve">For the 320 – 400 nm filtered Hg light source, a photon flux of </w:t>
      </w:r>
      <w:r w:rsidR="006A0C15">
        <w:t>4.15E+17 s</w:t>
      </w:r>
      <w:r w:rsidR="006A0C15">
        <w:rPr>
          <w:vertAlign w:val="superscript"/>
        </w:rPr>
        <w:t>-1</w:t>
      </w:r>
      <w:r w:rsidR="00FE075C">
        <w:t xml:space="preserve"> was determined (0.3</w:t>
      </w:r>
      <w:r w:rsidR="006A0C15">
        <w:t xml:space="preserve"> W intensity setting).</w:t>
      </w:r>
    </w:p>
    <w:p w14:paraId="6CB6DCB8" w14:textId="77777777" w:rsidR="006A0C15" w:rsidRDefault="006A0C15" w:rsidP="00651620"/>
    <w:p w14:paraId="15B01099" w14:textId="798127AD" w:rsidR="006A0C15" w:rsidRDefault="006A0C15" w:rsidP="00651620">
      <w:r>
        <w:t>Due to the short path length of the liquid phase O</w:t>
      </w:r>
      <w:r>
        <w:rPr>
          <w:vertAlign w:val="subscript"/>
        </w:rPr>
        <w:t>2</w:t>
      </w:r>
      <w:r>
        <w:t xml:space="preserve"> measurement reactor (8 mm) and the low extinction coefficient of K</w:t>
      </w:r>
      <w:r>
        <w:rPr>
          <w:vertAlign w:val="subscript"/>
        </w:rPr>
        <w:t>3</w:t>
      </w:r>
      <w:r>
        <w:t>[Fe(C</w:t>
      </w:r>
      <w:r>
        <w:rPr>
          <w:vertAlign w:val="subscript"/>
        </w:rPr>
        <w:t>2</w:t>
      </w:r>
      <w:r>
        <w:t>O</w:t>
      </w:r>
      <w:r>
        <w:rPr>
          <w:vertAlign w:val="subscript"/>
        </w:rPr>
        <w:t>4</w:t>
      </w:r>
      <w:r>
        <w:t>)</w:t>
      </w:r>
      <w:r>
        <w:rPr>
          <w:vertAlign w:val="subscript"/>
        </w:rPr>
        <w:t>3</w:t>
      </w:r>
      <w:r>
        <w:t>] for wavelengths longer than 400 nm,</w:t>
      </w:r>
      <w:r>
        <w:fldChar w:fldCharType="begin"/>
      </w:r>
      <w:r>
        <w:instrText xml:space="preserve"> ADDIN ZOTERO_ITEM CSL_CITATION {"citationID":"hlN2SeQ3","properties":{"formattedCitation":"\\super 8\\nosupersub{}","plainCitation":"8","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Pr="006A0C15">
        <w:rPr>
          <w:rFonts w:cs="Arial"/>
          <w:vertAlign w:val="superscript"/>
        </w:rPr>
        <w:t>8</w:t>
      </w:r>
      <w:r>
        <w:fldChar w:fldCharType="end"/>
      </w:r>
      <w:r>
        <w:t xml:space="preserve"> photon flux values for the 320 – 500 nm filtered Hg light source are underestimated. In contrast, for the 320 – 400 nm filtered Hg light source, it can be assumed that quantitative photon absorption occurred. Hence, the determined photon flux value (for 320 – 400 nm) combined with the spectra</w:t>
      </w:r>
      <w:r w:rsidR="00745747">
        <w:t>l</w:t>
      </w:r>
      <w:r>
        <w:t xml:space="preserve"> power distribution of the light source (see </w:t>
      </w:r>
      <w:r>
        <w:fldChar w:fldCharType="begin"/>
      </w:r>
      <w:r>
        <w:instrText xml:space="preserve"> REF _Ref460507661 \h </w:instrText>
      </w:r>
      <w:r>
        <w:fldChar w:fldCharType="separate"/>
      </w:r>
      <w:r w:rsidR="000D6DE5">
        <w:t xml:space="preserve">Figure </w:t>
      </w:r>
      <w:r w:rsidR="000D6DE5">
        <w:rPr>
          <w:noProof/>
        </w:rPr>
        <w:t>6</w:t>
      </w:r>
      <w:r w:rsidR="000D6DE5">
        <w:noBreakHyphen/>
      </w:r>
      <w:r w:rsidR="000D6DE5">
        <w:rPr>
          <w:noProof/>
        </w:rPr>
        <w:t>1</w:t>
      </w:r>
      <w:r>
        <w:fldChar w:fldCharType="end"/>
      </w:r>
      <w:r>
        <w:t xml:space="preserve">) can be used to calculate the correct 320 – 500 nm </w:t>
      </w:r>
      <w:r w:rsidR="00745747">
        <w:t xml:space="preserve">photon </w:t>
      </w:r>
      <w:r>
        <w:t>flux values</w:t>
      </w:r>
      <w:r w:rsidR="00745747">
        <w:t>:</w:t>
      </w:r>
    </w:p>
    <w:p w14:paraId="538391E7" w14:textId="77777777" w:rsidR="00745747" w:rsidRDefault="00745747" w:rsidP="00651620"/>
    <w:p w14:paraId="0A329941" w14:textId="455B158A" w:rsidR="00745747" w:rsidRDefault="00745747" w:rsidP="00745747">
      <w:pPr>
        <w:pStyle w:val="ListParagraph"/>
        <w:numPr>
          <w:ilvl w:val="0"/>
          <w:numId w:val="9"/>
        </w:numPr>
      </w:pPr>
      <w:r>
        <w:t>The 320 – 520 nm spectral power distribution is converted to a spectral photon distribution through division of the power distribution by respective photon energies.</w:t>
      </w:r>
    </w:p>
    <w:p w14:paraId="096A45FB" w14:textId="496EF967" w:rsidR="00745747" w:rsidRDefault="00745747" w:rsidP="00745747">
      <w:pPr>
        <w:pStyle w:val="ListParagraph"/>
        <w:numPr>
          <w:ilvl w:val="0"/>
          <w:numId w:val="9"/>
        </w:numPr>
      </w:pPr>
      <w:r>
        <w:t xml:space="preserve">The spectral photon distribution is integrated from 320 – 500 nm and 320 – 390 nm (390 nm is the actual cut-off of the 320 – 400 nm filter, see </w:t>
      </w:r>
      <w:r>
        <w:fldChar w:fldCharType="begin"/>
      </w:r>
      <w:r>
        <w:instrText xml:space="preserve"> REF _Ref460507661 \h </w:instrText>
      </w:r>
      <w:r>
        <w:fldChar w:fldCharType="separate"/>
      </w:r>
      <w:r w:rsidR="000D6DE5">
        <w:t xml:space="preserve">Figure </w:t>
      </w:r>
      <w:r w:rsidR="000D6DE5">
        <w:rPr>
          <w:noProof/>
        </w:rPr>
        <w:t>6</w:t>
      </w:r>
      <w:r w:rsidR="000D6DE5">
        <w:noBreakHyphen/>
      </w:r>
      <w:r w:rsidR="000D6DE5">
        <w:rPr>
          <w:noProof/>
        </w:rPr>
        <w:t>1</w:t>
      </w:r>
      <w:r>
        <w:fldChar w:fldCharType="end"/>
      </w:r>
      <w:r>
        <w:t>).</w:t>
      </w:r>
    </w:p>
    <w:p w14:paraId="5037867B" w14:textId="77777777" w:rsidR="00745747" w:rsidRDefault="00745747" w:rsidP="00745747">
      <w:pPr>
        <w:pStyle w:val="ListParagraph"/>
        <w:numPr>
          <w:ilvl w:val="0"/>
          <w:numId w:val="9"/>
        </w:numPr>
      </w:pPr>
      <w:r>
        <w:t>The 320 – 390 nm integral is used to scale the spectral photon distribution, so that the 320 – 390 nm integral is equal to the experimental photon flux of 4.15E+17 s</w:t>
      </w:r>
      <w:r>
        <w:rPr>
          <w:vertAlign w:val="superscript"/>
        </w:rPr>
        <w:t>-1</w:t>
      </w:r>
      <w:r>
        <w:t>.</w:t>
      </w:r>
    </w:p>
    <w:p w14:paraId="09D2F280" w14:textId="5B8AE09A" w:rsidR="00745747" w:rsidRDefault="00745747" w:rsidP="00745747">
      <w:pPr>
        <w:pStyle w:val="ListParagraph"/>
        <w:numPr>
          <w:ilvl w:val="0"/>
          <w:numId w:val="9"/>
        </w:numPr>
      </w:pPr>
      <w:r>
        <w:t>Integration of the scaled spectral photon distribution from 320 – 500 nm gives the corresponding photon flux for this filter setting</w:t>
      </w:r>
      <w:r w:rsidR="00277131">
        <w:t xml:space="preserve">, </w:t>
      </w:r>
      <w:r w:rsidR="00ED35CE">
        <w:t>which is 1.56E+18 s</w:t>
      </w:r>
      <w:r w:rsidR="00ED35CE">
        <w:rPr>
          <w:vertAlign w:val="superscript"/>
        </w:rPr>
        <w:t>-1</w:t>
      </w:r>
      <w:r>
        <w:t>.</w:t>
      </w:r>
      <w:r w:rsidR="00277131" w:rsidRPr="00277131">
        <w:t xml:space="preserve"> </w:t>
      </w:r>
      <w:r w:rsidR="00277131">
        <w:t>It has to be considered, however, that this is the 320 – 500 nm photon flux when the light source is in the 0.3 W 320 – 400 nm intensity setting.</w:t>
      </w:r>
    </w:p>
    <w:p w14:paraId="6297783B" w14:textId="7417B88B" w:rsidR="00745747" w:rsidRDefault="00745747" w:rsidP="00745747">
      <w:pPr>
        <w:pStyle w:val="ListParagraph"/>
        <w:numPr>
          <w:ilvl w:val="0"/>
          <w:numId w:val="9"/>
        </w:numPr>
      </w:pPr>
      <w:r>
        <w:t xml:space="preserve">Experimentally, it was determined that the 0.3 W intensity setting (320 – 400 nm) corresponds to 1.18 W for 320 – 500 nm. Based on the linear relationship between intensity setting and photon flux (see </w:t>
      </w:r>
      <w:r>
        <w:fldChar w:fldCharType="begin"/>
      </w:r>
      <w:r>
        <w:instrText xml:space="preserve"> REF _Ref460782676 \h </w:instrText>
      </w:r>
      <w:r>
        <w:fldChar w:fldCharType="separate"/>
      </w:r>
      <w:r w:rsidR="000D6DE5">
        <w:t xml:space="preserve">Figure </w:t>
      </w:r>
      <w:r w:rsidR="000D6DE5">
        <w:rPr>
          <w:noProof/>
        </w:rPr>
        <w:t>6</w:t>
      </w:r>
      <w:r w:rsidR="000D6DE5">
        <w:noBreakHyphen/>
      </w:r>
      <w:r w:rsidR="000D6DE5">
        <w:rPr>
          <w:noProof/>
        </w:rPr>
        <w:t>3</w:t>
      </w:r>
      <w:r>
        <w:fldChar w:fldCharType="end"/>
      </w:r>
      <w:r>
        <w:t>), it can therefore be determined that for the 1 W intensity setting (320 – 500 nm), the photon flux is 1.32E+18 s</w:t>
      </w:r>
      <w:r>
        <w:rPr>
          <w:vertAlign w:val="superscript"/>
        </w:rPr>
        <w:t>-1</w:t>
      </w:r>
      <w:r>
        <w:t>.</w:t>
      </w:r>
    </w:p>
    <w:p w14:paraId="7E99F9F9" w14:textId="03249A26" w:rsidR="00745747" w:rsidRPr="006A0C15" w:rsidRDefault="00745747" w:rsidP="00745747">
      <w:pPr>
        <w:pStyle w:val="ListParagraph"/>
        <w:numPr>
          <w:ilvl w:val="0"/>
          <w:numId w:val="9"/>
        </w:numPr>
      </w:pPr>
      <w:r>
        <w:t>Therefore, intensity settings for 320 – 500 nm can be converted to photon flux by multiplic</w:t>
      </w:r>
      <w:r w:rsidR="00ED35CE">
        <w:t>ation by</w:t>
      </w:r>
      <w:r>
        <w:t xml:space="preserve"> 1.32E+18 s</w:t>
      </w:r>
      <w:r>
        <w:rPr>
          <w:vertAlign w:val="superscript"/>
        </w:rPr>
        <w:t>-1</w:t>
      </w:r>
      <w:r>
        <w:t xml:space="preserve">. </w:t>
      </w:r>
    </w:p>
    <w:p w14:paraId="1A591F32" w14:textId="77777777" w:rsidR="0076755C" w:rsidRDefault="0076755C" w:rsidP="00651620"/>
    <w:p w14:paraId="095FCDDE" w14:textId="77777777" w:rsidR="00651620" w:rsidRDefault="00651620">
      <w:r>
        <w:br w:type="page"/>
      </w:r>
    </w:p>
    <w:p w14:paraId="3B698069" w14:textId="77777777" w:rsidR="00651620" w:rsidRDefault="00651620" w:rsidP="00651620">
      <w:pPr>
        <w:pStyle w:val="Heading1"/>
      </w:pPr>
      <w:bookmarkStart w:id="82" w:name="_Toc461199518"/>
      <w:r>
        <w:t>NMR Data</w:t>
      </w:r>
      <w:bookmarkEnd w:id="82"/>
    </w:p>
    <w:p w14:paraId="59700FEA" w14:textId="77777777" w:rsidR="00651620" w:rsidRDefault="00651620" w:rsidP="00651620"/>
    <w:p w14:paraId="3B1F60B2" w14:textId="77777777" w:rsidR="002F74CC" w:rsidRDefault="002319BC" w:rsidP="002F74CC">
      <w:pPr>
        <w:pStyle w:val="Heading2"/>
      </w:pPr>
      <w:bookmarkStart w:id="83" w:name="_Toc461199519"/>
      <w:r>
        <w:rPr>
          <w:noProof/>
        </w:rPr>
        <w:drawing>
          <wp:anchor distT="0" distB="0" distL="114300" distR="114300" simplePos="0" relativeHeight="251792384" behindDoc="0" locked="0" layoutInCell="1" allowOverlap="1" wp14:anchorId="4730738A" wp14:editId="28CD42C3">
            <wp:simplePos x="0" y="0"/>
            <wp:positionH relativeFrom="column">
              <wp:posOffset>0</wp:posOffset>
            </wp:positionH>
            <wp:positionV relativeFrom="paragraph">
              <wp:posOffset>524510</wp:posOffset>
            </wp:positionV>
            <wp:extent cx="6464300" cy="4567555"/>
            <wp:effectExtent l="0" t="0" r="0" b="0"/>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r w:rsidR="002F74CC">
        <w:t>Characterization of 1</w:t>
      </w:r>
      <w:bookmarkEnd w:id="83"/>
    </w:p>
    <w:p w14:paraId="3DCD5A97" w14:textId="77777777" w:rsidR="002F74CC" w:rsidRDefault="002F74CC" w:rsidP="002F74CC"/>
    <w:p w14:paraId="0A19291A" w14:textId="77777777" w:rsidR="002F74CC" w:rsidRDefault="002F74CC" w:rsidP="002F74CC"/>
    <w:p w14:paraId="024A808C" w14:textId="2DB76F88" w:rsidR="002F74CC" w:rsidRDefault="002F74CC" w:rsidP="002F74CC">
      <w:pPr>
        <w:pStyle w:val="Caption"/>
      </w:pPr>
      <w:bookmarkStart w:id="84" w:name="_Ref460511859"/>
      <w:bookmarkStart w:id="85" w:name="_Toc461199573"/>
      <w:r>
        <w:t xml:space="preserve">Figure </w:t>
      </w:r>
      <w:fldSimple w:instr=" STYLEREF 1 \s ">
        <w:r w:rsidR="000D6DE5">
          <w:rPr>
            <w:noProof/>
          </w:rPr>
          <w:t>7</w:t>
        </w:r>
      </w:fldSimple>
      <w:r w:rsidR="003027B0">
        <w:noBreakHyphen/>
      </w:r>
      <w:fldSimple w:instr=" SEQ Figure \* ARABIC \s 1 ">
        <w:r w:rsidR="000D6DE5">
          <w:rPr>
            <w:noProof/>
          </w:rPr>
          <w:t>1</w:t>
        </w:r>
      </w:fldSimple>
      <w:bookmarkEnd w:id="84"/>
      <w:r>
        <w:t xml:space="preserve"> </w:t>
      </w:r>
      <w:r>
        <w:rPr>
          <w:vertAlign w:val="superscript"/>
        </w:rPr>
        <w:t>1</w:t>
      </w:r>
      <w:r>
        <w:t xml:space="preserve">H NMR </w:t>
      </w:r>
      <w:r w:rsidR="007005C9">
        <w:t>spectrum of 1 in H</w:t>
      </w:r>
      <w:r w:rsidR="007005C9">
        <w:rPr>
          <w:vertAlign w:val="subscript"/>
        </w:rPr>
        <w:t>2</w:t>
      </w:r>
      <w:r w:rsidR="007005C9">
        <w:t>O (298 K).</w:t>
      </w:r>
      <w:bookmarkEnd w:id="85"/>
    </w:p>
    <w:p w14:paraId="7F3233E0" w14:textId="77777777" w:rsidR="007005C9" w:rsidRDefault="007005C9" w:rsidP="007005C9">
      <w:pPr>
        <w:pStyle w:val="CaptionText"/>
      </w:pPr>
    </w:p>
    <w:p w14:paraId="43FD2159" w14:textId="77777777" w:rsidR="007005C9" w:rsidRDefault="007005C9">
      <w:r>
        <w:br w:type="page"/>
      </w:r>
    </w:p>
    <w:p w14:paraId="60F51F62" w14:textId="77777777" w:rsidR="007005C9" w:rsidRPr="007005C9" w:rsidRDefault="007005C9" w:rsidP="007005C9">
      <w:r>
        <w:rPr>
          <w:noProof/>
        </w:rPr>
        <w:drawing>
          <wp:anchor distT="0" distB="0" distL="114300" distR="114300" simplePos="0" relativeHeight="251688960" behindDoc="0" locked="0" layoutInCell="1" allowOverlap="1" wp14:anchorId="6586ED35" wp14:editId="0446F734">
            <wp:simplePos x="0" y="0"/>
            <wp:positionH relativeFrom="column">
              <wp:posOffset>-162560</wp:posOffset>
            </wp:positionH>
            <wp:positionV relativeFrom="paragraph">
              <wp:posOffset>47625</wp:posOffset>
            </wp:positionV>
            <wp:extent cx="6563360" cy="463867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63360" cy="4638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1DA74" w14:textId="64BAF288" w:rsidR="007005C9" w:rsidRDefault="007005C9" w:rsidP="007005C9">
      <w:pPr>
        <w:pStyle w:val="Caption"/>
      </w:pPr>
      <w:bookmarkStart w:id="86" w:name="_Ref460511903"/>
      <w:bookmarkStart w:id="87" w:name="_Toc461199574"/>
      <w:r>
        <w:t xml:space="preserve">Figure </w:t>
      </w:r>
      <w:fldSimple w:instr=" STYLEREF 1 \s ">
        <w:r w:rsidR="000D6DE5">
          <w:rPr>
            <w:noProof/>
          </w:rPr>
          <w:t>7</w:t>
        </w:r>
      </w:fldSimple>
      <w:r w:rsidR="003027B0">
        <w:noBreakHyphen/>
      </w:r>
      <w:fldSimple w:instr=" SEQ Figure \* ARABIC \s 1 ">
        <w:r w:rsidR="000D6DE5">
          <w:rPr>
            <w:noProof/>
          </w:rPr>
          <w:t>2</w:t>
        </w:r>
      </w:fldSimple>
      <w:bookmarkEnd w:id="86"/>
      <w:r>
        <w:t xml:space="preserve"> </w:t>
      </w:r>
      <w:r>
        <w:rPr>
          <w:vertAlign w:val="superscript"/>
        </w:rPr>
        <w:t>31</w:t>
      </w:r>
      <w:r>
        <w:t>P{</w:t>
      </w:r>
      <w:r>
        <w:rPr>
          <w:vertAlign w:val="superscript"/>
        </w:rPr>
        <w:t>1</w:t>
      </w:r>
      <w:r>
        <w:t>H} NMR spectrum of 1 in H</w:t>
      </w:r>
      <w:r>
        <w:rPr>
          <w:vertAlign w:val="subscript"/>
        </w:rPr>
        <w:t>2</w:t>
      </w:r>
      <w:r>
        <w:t>O (298 K)</w:t>
      </w:r>
      <w:bookmarkEnd w:id="87"/>
    </w:p>
    <w:p w14:paraId="45E6648A" w14:textId="49CE16EB" w:rsidR="00EC1FF2" w:rsidRPr="00EC1FF2" w:rsidRDefault="00EC1FF2" w:rsidP="00EC1FF2">
      <w:pPr>
        <w:pStyle w:val="CaptionText"/>
      </w:pPr>
      <w:r>
        <w:t xml:space="preserve">(small amount of residual </w:t>
      </w:r>
      <w:r>
        <w:rPr>
          <w:b/>
        </w:rPr>
        <w:t>2</w:t>
      </w:r>
      <w:r w:rsidR="00FC0FAB">
        <w:rPr>
          <w:b/>
        </w:rPr>
        <w:t>-trans</w:t>
      </w:r>
      <w:r>
        <w:t xml:space="preserve"> is visible at ∂(</w:t>
      </w:r>
      <w:r>
        <w:rPr>
          <w:vertAlign w:val="superscript"/>
        </w:rPr>
        <w:t>31</w:t>
      </w:r>
      <w:r>
        <w:t>P) = 104.23 ppm)</w:t>
      </w:r>
    </w:p>
    <w:p w14:paraId="32ABD827" w14:textId="77777777" w:rsidR="007005C9" w:rsidRDefault="007005C9" w:rsidP="002F74CC"/>
    <w:p w14:paraId="059017BA" w14:textId="77777777" w:rsidR="002319BC" w:rsidRDefault="002319BC">
      <w:r>
        <w:br w:type="page"/>
      </w:r>
    </w:p>
    <w:p w14:paraId="03EAFFF5" w14:textId="77777777" w:rsidR="002319BC" w:rsidRDefault="002319BC" w:rsidP="002F74CC">
      <w:r>
        <w:rPr>
          <w:noProof/>
        </w:rPr>
        <w:drawing>
          <wp:anchor distT="0" distB="0" distL="114300" distR="114300" simplePos="0" relativeHeight="251793408" behindDoc="0" locked="0" layoutInCell="1" allowOverlap="1" wp14:anchorId="31863D6A" wp14:editId="05EED5D7">
            <wp:simplePos x="0" y="0"/>
            <wp:positionH relativeFrom="column">
              <wp:posOffset>57150</wp:posOffset>
            </wp:positionH>
            <wp:positionV relativeFrom="paragraph">
              <wp:posOffset>0</wp:posOffset>
            </wp:positionV>
            <wp:extent cx="6115050" cy="4321810"/>
            <wp:effectExtent l="0" t="0" r="0" b="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15050" cy="4321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6A151F" w14:textId="44CAB3B3" w:rsidR="002319BC" w:rsidRDefault="002319BC" w:rsidP="002319BC">
      <w:pPr>
        <w:pStyle w:val="Caption"/>
      </w:pPr>
      <w:bookmarkStart w:id="88" w:name="_Ref460512305"/>
      <w:bookmarkStart w:id="89" w:name="_Toc461199575"/>
      <w:r>
        <w:t xml:space="preserve">Figure </w:t>
      </w:r>
      <w:fldSimple w:instr=" STYLEREF 1 \s ">
        <w:r w:rsidR="000D6DE5">
          <w:rPr>
            <w:noProof/>
          </w:rPr>
          <w:t>7</w:t>
        </w:r>
      </w:fldSimple>
      <w:r w:rsidR="003027B0">
        <w:noBreakHyphen/>
      </w:r>
      <w:fldSimple w:instr=" SEQ Figure \* ARABIC \s 1 ">
        <w:r w:rsidR="000D6DE5">
          <w:rPr>
            <w:noProof/>
          </w:rPr>
          <w:t>3</w:t>
        </w:r>
      </w:fldSimple>
      <w:bookmarkEnd w:id="88"/>
      <w:r>
        <w:t xml:space="preserve"> </w:t>
      </w:r>
      <w:r>
        <w:rPr>
          <w:vertAlign w:val="superscript"/>
        </w:rPr>
        <w:t>1</w:t>
      </w:r>
      <w:r>
        <w:t>H NMR spectrum of 1 in DMSO-d</w:t>
      </w:r>
      <w:r>
        <w:rPr>
          <w:vertAlign w:val="subscript"/>
        </w:rPr>
        <w:t>6</w:t>
      </w:r>
      <w:r w:rsidR="00DB6DB2">
        <w:t xml:space="preserve"> (298 K)</w:t>
      </w:r>
      <w:bookmarkEnd w:id="89"/>
    </w:p>
    <w:p w14:paraId="25B92C2B" w14:textId="77777777" w:rsidR="00DB6DB2" w:rsidRDefault="00DB6DB2" w:rsidP="00DB6DB2">
      <w:pPr>
        <w:pStyle w:val="CaptionText"/>
      </w:pPr>
    </w:p>
    <w:p w14:paraId="4BE0224C" w14:textId="77777777" w:rsidR="00DB6DB2" w:rsidRDefault="00DB6DB2">
      <w:pPr>
        <w:rPr>
          <w:sz w:val="20"/>
        </w:rPr>
      </w:pPr>
      <w:r>
        <w:br w:type="page"/>
      </w:r>
    </w:p>
    <w:p w14:paraId="70908BAF" w14:textId="71F4A5F7" w:rsidR="00DB6DB2" w:rsidRPr="00DB6DB2" w:rsidRDefault="00DB6DB2" w:rsidP="00DB6DB2">
      <w:pPr>
        <w:pStyle w:val="Caption"/>
      </w:pPr>
      <w:bookmarkStart w:id="90" w:name="_Ref460511873"/>
      <w:bookmarkStart w:id="91" w:name="_Toc461199576"/>
      <w:r>
        <w:t xml:space="preserve">Figure </w:t>
      </w:r>
      <w:fldSimple w:instr=" STYLEREF 1 \s ">
        <w:r w:rsidR="000D6DE5">
          <w:rPr>
            <w:noProof/>
          </w:rPr>
          <w:t>7</w:t>
        </w:r>
      </w:fldSimple>
      <w:r w:rsidR="003027B0">
        <w:noBreakHyphen/>
      </w:r>
      <w:fldSimple w:instr=" SEQ Figure \* ARABIC \s 1 ">
        <w:r w:rsidR="000D6DE5">
          <w:rPr>
            <w:noProof/>
          </w:rPr>
          <w:t>4</w:t>
        </w:r>
      </w:fldSimple>
      <w:bookmarkEnd w:id="90"/>
      <w:r>
        <w:rPr>
          <w:noProof/>
        </w:rPr>
        <w:drawing>
          <wp:anchor distT="0" distB="0" distL="114300" distR="114300" simplePos="0" relativeHeight="251794432" behindDoc="0" locked="0" layoutInCell="1" allowOverlap="1" wp14:anchorId="368E53C6" wp14:editId="0D30B564">
            <wp:simplePos x="0" y="0"/>
            <wp:positionH relativeFrom="column">
              <wp:posOffset>-55880</wp:posOffset>
            </wp:positionH>
            <wp:positionV relativeFrom="paragraph">
              <wp:posOffset>-137795</wp:posOffset>
            </wp:positionV>
            <wp:extent cx="6342380" cy="4481195"/>
            <wp:effectExtent l="0" t="0" r="0"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2380" cy="44811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13</w:t>
      </w:r>
      <w:r>
        <w:t>C{</w:t>
      </w:r>
      <w:r>
        <w:rPr>
          <w:vertAlign w:val="superscript"/>
        </w:rPr>
        <w:t>1</w:t>
      </w:r>
      <w:r>
        <w:t>H} NMR spectrum of 1 in DMSO-d</w:t>
      </w:r>
      <w:r>
        <w:rPr>
          <w:vertAlign w:val="subscript"/>
        </w:rPr>
        <w:t>6</w:t>
      </w:r>
      <w:r>
        <w:t xml:space="preserve"> (298 K)</w:t>
      </w:r>
      <w:bookmarkEnd w:id="91"/>
    </w:p>
    <w:p w14:paraId="744B9CC0" w14:textId="77777777" w:rsidR="00DB6DB2" w:rsidRDefault="00DB6DB2" w:rsidP="00DB6DB2">
      <w:pPr>
        <w:pStyle w:val="CaptionText"/>
      </w:pPr>
    </w:p>
    <w:p w14:paraId="13C96C69" w14:textId="77777777" w:rsidR="00DB6DB2" w:rsidRDefault="00DB6DB2" w:rsidP="00DB6DB2">
      <w:pPr>
        <w:pStyle w:val="CaptionText"/>
      </w:pPr>
    </w:p>
    <w:p w14:paraId="3150B8F5" w14:textId="77777777" w:rsidR="00DB6DB2" w:rsidRDefault="00DB6DB2">
      <w:pPr>
        <w:rPr>
          <w:sz w:val="20"/>
        </w:rPr>
      </w:pPr>
      <w:r>
        <w:br w:type="page"/>
      </w:r>
    </w:p>
    <w:p w14:paraId="00D46D6B" w14:textId="64534298" w:rsidR="00DB6DB2" w:rsidRPr="00DB6DB2" w:rsidRDefault="00DB6DB2" w:rsidP="00DB6DB2">
      <w:pPr>
        <w:pStyle w:val="Caption"/>
      </w:pPr>
      <w:bookmarkStart w:id="92" w:name="_Ref460511888"/>
      <w:bookmarkStart w:id="93" w:name="_Toc461199577"/>
      <w:r>
        <w:t xml:space="preserve">Figure </w:t>
      </w:r>
      <w:fldSimple w:instr=" STYLEREF 1 \s ">
        <w:r w:rsidR="000D6DE5">
          <w:rPr>
            <w:noProof/>
          </w:rPr>
          <w:t>7</w:t>
        </w:r>
      </w:fldSimple>
      <w:r w:rsidR="003027B0">
        <w:noBreakHyphen/>
      </w:r>
      <w:fldSimple w:instr=" SEQ Figure \* ARABIC \s 1 ">
        <w:r w:rsidR="000D6DE5">
          <w:rPr>
            <w:noProof/>
          </w:rPr>
          <w:t>5</w:t>
        </w:r>
      </w:fldSimple>
      <w:bookmarkEnd w:id="92"/>
      <w:r>
        <w:rPr>
          <w:noProof/>
        </w:rPr>
        <w:drawing>
          <wp:anchor distT="0" distB="0" distL="114300" distR="114300" simplePos="0" relativeHeight="251795456" behindDoc="0" locked="0" layoutInCell="1" allowOverlap="1" wp14:anchorId="20AB645E" wp14:editId="6A3635F9">
            <wp:simplePos x="0" y="0"/>
            <wp:positionH relativeFrom="column">
              <wp:posOffset>-114300</wp:posOffset>
            </wp:positionH>
            <wp:positionV relativeFrom="paragraph">
              <wp:posOffset>-114300</wp:posOffset>
            </wp:positionV>
            <wp:extent cx="6276975" cy="4436110"/>
            <wp:effectExtent l="0" t="0" r="0" b="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276975" cy="443611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31</w:t>
      </w:r>
      <w:r>
        <w:t>P{</w:t>
      </w:r>
      <w:r>
        <w:rPr>
          <w:vertAlign w:val="superscript"/>
        </w:rPr>
        <w:t>1</w:t>
      </w:r>
      <w:r>
        <w:t>H} NMR spectrum of 1 in DMSO-d</w:t>
      </w:r>
      <w:r>
        <w:rPr>
          <w:vertAlign w:val="subscript"/>
        </w:rPr>
        <w:t xml:space="preserve">6 </w:t>
      </w:r>
      <w:r>
        <w:t>(298 K)</w:t>
      </w:r>
      <w:bookmarkEnd w:id="93"/>
    </w:p>
    <w:p w14:paraId="70765040" w14:textId="77777777" w:rsidR="00DB6DB2" w:rsidRPr="00DB6DB2" w:rsidRDefault="00DB6DB2" w:rsidP="00DB6DB2">
      <w:pPr>
        <w:pStyle w:val="CaptionText"/>
      </w:pPr>
    </w:p>
    <w:p w14:paraId="05F191CE" w14:textId="77777777" w:rsidR="007005C9" w:rsidRDefault="007005C9">
      <w:r>
        <w:br w:type="page"/>
      </w:r>
    </w:p>
    <w:p w14:paraId="1F732FBB" w14:textId="77777777" w:rsidR="00301399" w:rsidRDefault="00301399">
      <w:r>
        <w:rPr>
          <w:noProof/>
        </w:rPr>
        <w:drawing>
          <wp:anchor distT="0" distB="0" distL="114300" distR="114300" simplePos="0" relativeHeight="251691008" behindDoc="0" locked="0" layoutInCell="1" allowOverlap="1" wp14:anchorId="3CC18AC4" wp14:editId="67F55DF6">
            <wp:simplePos x="0" y="0"/>
            <wp:positionH relativeFrom="column">
              <wp:posOffset>-114300</wp:posOffset>
            </wp:positionH>
            <wp:positionV relativeFrom="paragraph">
              <wp:posOffset>-114300</wp:posOffset>
            </wp:positionV>
            <wp:extent cx="6172200" cy="4361815"/>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72200" cy="436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FACCA3" w14:textId="1E1A01EA" w:rsidR="00301399" w:rsidRPr="00301399" w:rsidRDefault="00301399" w:rsidP="00301399">
      <w:pPr>
        <w:pStyle w:val="Caption"/>
      </w:pPr>
      <w:bookmarkStart w:id="94" w:name="_Ref460587485"/>
      <w:bookmarkStart w:id="95" w:name="_Toc461199578"/>
      <w:r>
        <w:t xml:space="preserve">Figure </w:t>
      </w:r>
      <w:fldSimple w:instr=" STYLEREF 1 \s ">
        <w:r w:rsidR="000D6DE5">
          <w:rPr>
            <w:noProof/>
          </w:rPr>
          <w:t>7</w:t>
        </w:r>
      </w:fldSimple>
      <w:r w:rsidR="003027B0">
        <w:noBreakHyphen/>
      </w:r>
      <w:fldSimple w:instr=" SEQ Figure \* ARABIC \s 1 ">
        <w:r w:rsidR="000D6DE5">
          <w:rPr>
            <w:noProof/>
          </w:rPr>
          <w:t>6</w:t>
        </w:r>
      </w:fldSimple>
      <w:bookmarkEnd w:id="94"/>
      <w:r>
        <w:t xml:space="preserve"> </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95"/>
    </w:p>
    <w:p w14:paraId="5089496D" w14:textId="77777777" w:rsidR="00301399" w:rsidRDefault="00301399">
      <w:r>
        <w:br w:type="page"/>
      </w:r>
    </w:p>
    <w:p w14:paraId="3DD2CDFD" w14:textId="77777777" w:rsidR="00301399" w:rsidRDefault="00301399"/>
    <w:p w14:paraId="5B353242" w14:textId="77777777" w:rsidR="002F74CC" w:rsidRDefault="00301399" w:rsidP="002F74CC">
      <w:r>
        <w:rPr>
          <w:noProof/>
        </w:rPr>
        <w:drawing>
          <wp:anchor distT="0" distB="0" distL="114300" distR="114300" simplePos="0" relativeHeight="251689984" behindDoc="0" locked="0" layoutInCell="1" allowOverlap="1" wp14:anchorId="4B22A1A0" wp14:editId="0A9F4940">
            <wp:simplePos x="0" y="0"/>
            <wp:positionH relativeFrom="column">
              <wp:posOffset>0</wp:posOffset>
            </wp:positionH>
            <wp:positionV relativeFrom="paragraph">
              <wp:posOffset>0</wp:posOffset>
            </wp:positionV>
            <wp:extent cx="6182995" cy="4364990"/>
            <wp:effectExtent l="0" t="0" r="0" b="0"/>
            <wp:wrapSquare wrapText="bothSides"/>
            <wp:docPr id="35" name="Picture 35" descr="Macintosh HD:Users:Jacob:Documents:Water_Splitting:Two_Photon_Water_Splitting:Experimental_Data:NMR_Data:Spectra_Export:JS_575_1_Ag2O_KOH_Before_Irradi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Jacob:Documents:Water_Splitting:Two_Photon_Water_Splitting:Experimental_Data:NMR_Data:Spectra_Export:JS_575_1_Ag2O_KOH_Before_Irradiation.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D5F588" w14:textId="5DA11A16" w:rsidR="007005C9" w:rsidRPr="00301399" w:rsidRDefault="00301399" w:rsidP="00301399">
      <w:pPr>
        <w:pStyle w:val="Caption"/>
      </w:pPr>
      <w:bookmarkStart w:id="96" w:name="_Ref460587496"/>
      <w:bookmarkStart w:id="97" w:name="_Toc461199579"/>
      <w:r>
        <w:t xml:space="preserve">Figure </w:t>
      </w:r>
      <w:fldSimple w:instr=" STYLEREF 1 \s ">
        <w:r w:rsidR="000D6DE5">
          <w:rPr>
            <w:noProof/>
          </w:rPr>
          <w:t>7</w:t>
        </w:r>
      </w:fldSimple>
      <w:r w:rsidR="003027B0">
        <w:noBreakHyphen/>
      </w:r>
      <w:fldSimple w:instr=" SEQ Figure \* ARABIC \s 1 ">
        <w:r w:rsidR="000D6DE5">
          <w:rPr>
            <w:noProof/>
          </w:rPr>
          <w:t>7</w:t>
        </w:r>
      </w:fldSimple>
      <w:bookmarkEnd w:id="96"/>
      <w:r>
        <w:t xml:space="preserve"> </w:t>
      </w:r>
      <w:r>
        <w:rPr>
          <w:vertAlign w:val="superscript"/>
        </w:rPr>
        <w:t>31</w:t>
      </w:r>
      <w:r>
        <w:t>P{</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97"/>
    </w:p>
    <w:p w14:paraId="053916EF" w14:textId="77777777" w:rsidR="007005C9" w:rsidRDefault="007005C9" w:rsidP="002F74CC"/>
    <w:p w14:paraId="7A318EF6" w14:textId="77777777" w:rsidR="00301399" w:rsidRDefault="00301399">
      <w:r>
        <w:br w:type="page"/>
      </w:r>
    </w:p>
    <w:p w14:paraId="5A465FCA" w14:textId="77777777" w:rsidR="00301399" w:rsidRDefault="00C360B2" w:rsidP="002F74CC">
      <w:r>
        <w:rPr>
          <w:noProof/>
        </w:rPr>
        <w:drawing>
          <wp:anchor distT="0" distB="0" distL="114300" distR="114300" simplePos="0" relativeHeight="251692032" behindDoc="0" locked="0" layoutInCell="1" allowOverlap="1" wp14:anchorId="1BC9D2BA" wp14:editId="28A5DF12">
            <wp:simplePos x="0" y="0"/>
            <wp:positionH relativeFrom="column">
              <wp:posOffset>-20955</wp:posOffset>
            </wp:positionH>
            <wp:positionV relativeFrom="paragraph">
              <wp:posOffset>-114300</wp:posOffset>
            </wp:positionV>
            <wp:extent cx="6307455" cy="44577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59BED" w14:textId="3AAF2377" w:rsidR="00301399" w:rsidRDefault="00C360B2" w:rsidP="00C360B2">
      <w:pPr>
        <w:pStyle w:val="Caption"/>
      </w:pPr>
      <w:bookmarkStart w:id="98" w:name="_Ref460588788"/>
      <w:bookmarkStart w:id="99" w:name="_Toc461199580"/>
      <w:r>
        <w:t xml:space="preserve">Figure </w:t>
      </w:r>
      <w:fldSimple w:instr=" STYLEREF 1 \s ">
        <w:r w:rsidR="000D6DE5">
          <w:rPr>
            <w:noProof/>
          </w:rPr>
          <w:t>7</w:t>
        </w:r>
      </w:fldSimple>
      <w:r w:rsidR="003027B0">
        <w:noBreakHyphen/>
      </w:r>
      <w:fldSimple w:instr=" SEQ Figure \* ARABIC \s 1 ">
        <w:r w:rsidR="000D6DE5">
          <w:rPr>
            <w:noProof/>
          </w:rPr>
          <w:t>8</w:t>
        </w:r>
      </w:fldSimple>
      <w:bookmarkEnd w:id="98"/>
      <w:r>
        <w:t xml:space="preserve"> </w:t>
      </w:r>
      <w:r>
        <w:rPr>
          <w:vertAlign w:val="superscript"/>
        </w:rPr>
        <w:t>1</w:t>
      </w:r>
      <w:r w:rsidR="00E63C7D">
        <w:t>H NMR of 2</w:t>
      </w:r>
      <w:r w:rsidR="00FC0FAB">
        <w:t>-trans</w:t>
      </w:r>
      <w:r w:rsidR="00E63C7D">
        <w:t xml:space="preserve"> in H</w:t>
      </w:r>
      <w:r w:rsidR="00E63C7D">
        <w:rPr>
          <w:vertAlign w:val="subscript"/>
        </w:rPr>
        <w:t>2</w:t>
      </w:r>
      <w:r w:rsidR="00E63C7D">
        <w:t>O (298 K) after three days of reflux, displaying formation of 1</w:t>
      </w:r>
      <w:bookmarkEnd w:id="99"/>
    </w:p>
    <w:p w14:paraId="15CBC13F" w14:textId="77777777" w:rsidR="00E63C7D" w:rsidRPr="00E63C7D" w:rsidRDefault="00E63C7D" w:rsidP="00E63C7D">
      <w:pPr>
        <w:pStyle w:val="CaptionText"/>
      </w:pPr>
      <w:r>
        <w:t xml:space="preserve">(inlet showing hydride peak of residual </w:t>
      </w:r>
      <w:r>
        <w:rPr>
          <w:b/>
        </w:rPr>
        <w:t>2</w:t>
      </w:r>
      <w:r>
        <w:t>)</w:t>
      </w:r>
    </w:p>
    <w:p w14:paraId="44C141D0" w14:textId="77777777" w:rsidR="00E63C7D" w:rsidRDefault="00E63C7D" w:rsidP="00E63C7D">
      <w:pPr>
        <w:pStyle w:val="CaptionText"/>
      </w:pPr>
    </w:p>
    <w:p w14:paraId="45069DAE" w14:textId="77777777" w:rsidR="00E63C7D" w:rsidRDefault="00E63C7D">
      <w:r>
        <w:br w:type="page"/>
      </w:r>
    </w:p>
    <w:p w14:paraId="29DC033D" w14:textId="77777777" w:rsidR="00E63C7D" w:rsidRDefault="00E63C7D" w:rsidP="00E63C7D">
      <w:r>
        <w:rPr>
          <w:noProof/>
        </w:rPr>
        <w:drawing>
          <wp:anchor distT="0" distB="0" distL="114300" distR="114300" simplePos="0" relativeHeight="251693056" behindDoc="0" locked="0" layoutInCell="1" allowOverlap="1" wp14:anchorId="7E6B8389" wp14:editId="7DA22257">
            <wp:simplePos x="0" y="0"/>
            <wp:positionH relativeFrom="column">
              <wp:posOffset>-228600</wp:posOffset>
            </wp:positionH>
            <wp:positionV relativeFrom="paragraph">
              <wp:posOffset>-114300</wp:posOffset>
            </wp:positionV>
            <wp:extent cx="6600825" cy="466471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00825" cy="4664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50BA1" w14:textId="255992B7" w:rsidR="00E63C7D" w:rsidRDefault="00E63C7D" w:rsidP="00E63C7D">
      <w:pPr>
        <w:pStyle w:val="Caption"/>
      </w:pPr>
      <w:bookmarkStart w:id="100" w:name="_Ref460588800"/>
      <w:bookmarkStart w:id="101" w:name="_Toc461199581"/>
      <w:r>
        <w:t xml:space="preserve">Figure </w:t>
      </w:r>
      <w:fldSimple w:instr=" STYLEREF 1 \s ">
        <w:r w:rsidR="000D6DE5">
          <w:rPr>
            <w:noProof/>
          </w:rPr>
          <w:t>7</w:t>
        </w:r>
      </w:fldSimple>
      <w:r w:rsidR="003027B0">
        <w:noBreakHyphen/>
      </w:r>
      <w:fldSimple w:instr=" SEQ Figure \* ARABIC \s 1 ">
        <w:r w:rsidR="000D6DE5">
          <w:rPr>
            <w:noProof/>
          </w:rPr>
          <w:t>9</w:t>
        </w:r>
      </w:fldSimple>
      <w:bookmarkEnd w:id="100"/>
      <w:r>
        <w:t xml:space="preserve"> </w:t>
      </w:r>
      <w:r>
        <w:rPr>
          <w:vertAlign w:val="superscript"/>
        </w:rPr>
        <w:t>31</w:t>
      </w:r>
      <w:r>
        <w:t>P{</w:t>
      </w:r>
      <w:r>
        <w:rPr>
          <w:vertAlign w:val="superscript"/>
        </w:rPr>
        <w:t>1</w:t>
      </w:r>
      <w:r>
        <w:t>H} NMR of 2</w:t>
      </w:r>
      <w:r w:rsidR="00FC0FAB">
        <w:t>-trans</w:t>
      </w:r>
      <w:r>
        <w:t xml:space="preserve"> in H</w:t>
      </w:r>
      <w:r>
        <w:rPr>
          <w:vertAlign w:val="subscript"/>
        </w:rPr>
        <w:t>2</w:t>
      </w:r>
      <w:r>
        <w:t>O (298 K) after three days of reflux, displaying formation of 1</w:t>
      </w:r>
      <w:bookmarkEnd w:id="101"/>
    </w:p>
    <w:p w14:paraId="3D4C22D7" w14:textId="77777777" w:rsidR="00E63C7D" w:rsidRDefault="00E63C7D" w:rsidP="00E63C7D"/>
    <w:p w14:paraId="2CE1559E" w14:textId="77777777" w:rsidR="00E63C7D" w:rsidRDefault="00E63C7D" w:rsidP="00E63C7D"/>
    <w:p w14:paraId="5B9E5B20" w14:textId="77777777" w:rsidR="00E63C7D" w:rsidRDefault="00E63C7D">
      <w:r>
        <w:br w:type="page"/>
      </w:r>
    </w:p>
    <w:p w14:paraId="651AB476" w14:textId="77777777" w:rsidR="00E63C7D" w:rsidRDefault="00E63C7D" w:rsidP="00E63C7D">
      <w:pPr>
        <w:pStyle w:val="Heading2"/>
      </w:pPr>
      <w:bookmarkStart w:id="102" w:name="_Toc461199520"/>
      <w:r>
        <w:rPr>
          <w:noProof/>
        </w:rPr>
        <w:drawing>
          <wp:anchor distT="0" distB="0" distL="114300" distR="114300" simplePos="0" relativeHeight="251694080" behindDoc="0" locked="0" layoutInCell="1" allowOverlap="1" wp14:anchorId="500C624F" wp14:editId="06245089">
            <wp:simplePos x="0" y="0"/>
            <wp:positionH relativeFrom="column">
              <wp:posOffset>-228600</wp:posOffset>
            </wp:positionH>
            <wp:positionV relativeFrom="paragraph">
              <wp:posOffset>228600</wp:posOffset>
            </wp:positionV>
            <wp:extent cx="6631305" cy="4686300"/>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3130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Characterization of 2</w:t>
      </w:r>
      <w:r w:rsidR="00E915C3">
        <w:t>-trans</w:t>
      </w:r>
      <w:bookmarkEnd w:id="102"/>
    </w:p>
    <w:p w14:paraId="4C8A0AE7" w14:textId="77777777" w:rsidR="00E63C7D" w:rsidRDefault="00E63C7D" w:rsidP="00E63C7D"/>
    <w:p w14:paraId="66D1194E" w14:textId="3BC88582" w:rsidR="00E63C7D" w:rsidRDefault="00E63C7D" w:rsidP="00E63C7D">
      <w:pPr>
        <w:pStyle w:val="Caption"/>
      </w:pPr>
      <w:bookmarkStart w:id="103" w:name="_Ref460589354"/>
      <w:bookmarkStart w:id="104" w:name="_Toc461199582"/>
      <w:r>
        <w:t xml:space="preserve">Figure </w:t>
      </w:r>
      <w:fldSimple w:instr=" STYLEREF 1 \s ">
        <w:r w:rsidR="000D6DE5">
          <w:rPr>
            <w:noProof/>
          </w:rPr>
          <w:t>7</w:t>
        </w:r>
      </w:fldSimple>
      <w:r w:rsidR="003027B0">
        <w:noBreakHyphen/>
      </w:r>
      <w:fldSimple w:instr=" SEQ Figure \* ARABIC \s 1 ">
        <w:r w:rsidR="000D6DE5">
          <w:rPr>
            <w:noProof/>
          </w:rPr>
          <w:t>10</w:t>
        </w:r>
      </w:fldSimple>
      <w:bookmarkEnd w:id="103"/>
      <w:r>
        <w:t xml:space="preserve"> </w:t>
      </w:r>
      <w:r>
        <w:rPr>
          <w:vertAlign w:val="superscript"/>
        </w:rPr>
        <w:t>1</w:t>
      </w:r>
      <w:r>
        <w:t>H NMR spectrum of 2</w:t>
      </w:r>
      <w:r w:rsidR="00E915C3">
        <w:t>-trans</w:t>
      </w:r>
      <w:r>
        <w:t xml:space="preserve"> in H</w:t>
      </w:r>
      <w:r>
        <w:rPr>
          <w:vertAlign w:val="subscript"/>
        </w:rPr>
        <w:t>2</w:t>
      </w:r>
      <w:r>
        <w:t>O (298 K)</w:t>
      </w:r>
      <w:bookmarkEnd w:id="104"/>
      <w:r>
        <w:t xml:space="preserve"> </w:t>
      </w:r>
    </w:p>
    <w:p w14:paraId="7EC4B9EC" w14:textId="77777777" w:rsidR="00E63C7D" w:rsidRPr="00E63C7D" w:rsidRDefault="00E63C7D" w:rsidP="00E63C7D">
      <w:pPr>
        <w:pStyle w:val="CaptionText"/>
      </w:pPr>
      <w:r>
        <w:t>(inlet showing hydride peak)</w:t>
      </w:r>
    </w:p>
    <w:p w14:paraId="5C1D84D9" w14:textId="77777777" w:rsidR="00E63C7D" w:rsidRDefault="00E63C7D" w:rsidP="00E63C7D"/>
    <w:p w14:paraId="737E6B3F" w14:textId="77777777" w:rsidR="00E63C7D" w:rsidRDefault="00E63C7D">
      <w:r>
        <w:br w:type="page"/>
      </w:r>
    </w:p>
    <w:p w14:paraId="53E537BD" w14:textId="77777777" w:rsidR="00E63C7D" w:rsidRDefault="00E63C7D" w:rsidP="00E63C7D">
      <w:r>
        <w:rPr>
          <w:noProof/>
        </w:rPr>
        <w:drawing>
          <wp:anchor distT="0" distB="0" distL="114300" distR="114300" simplePos="0" relativeHeight="251695104" behindDoc="0" locked="0" layoutInCell="1" allowOverlap="1" wp14:anchorId="3A325776" wp14:editId="38520C7B">
            <wp:simplePos x="0" y="0"/>
            <wp:positionH relativeFrom="column">
              <wp:posOffset>-342900</wp:posOffset>
            </wp:positionH>
            <wp:positionV relativeFrom="paragraph">
              <wp:posOffset>-228600</wp:posOffset>
            </wp:positionV>
            <wp:extent cx="6743700" cy="476504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743700" cy="4765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981E36" w14:textId="28EC70BE" w:rsidR="00E63C7D" w:rsidRDefault="00E63C7D" w:rsidP="00E63C7D">
      <w:pPr>
        <w:pStyle w:val="Caption"/>
      </w:pPr>
      <w:bookmarkStart w:id="105" w:name="_Ref460589361"/>
      <w:bookmarkStart w:id="106" w:name="_Toc461199583"/>
      <w:r>
        <w:t xml:space="preserve">Figure </w:t>
      </w:r>
      <w:fldSimple w:instr=" STYLEREF 1 \s ">
        <w:r w:rsidR="000D6DE5">
          <w:rPr>
            <w:noProof/>
          </w:rPr>
          <w:t>7</w:t>
        </w:r>
      </w:fldSimple>
      <w:r w:rsidR="003027B0">
        <w:noBreakHyphen/>
      </w:r>
      <w:fldSimple w:instr=" SEQ Figure \* ARABIC \s 1 ">
        <w:r w:rsidR="000D6DE5">
          <w:rPr>
            <w:noProof/>
          </w:rPr>
          <w:t>11</w:t>
        </w:r>
      </w:fldSimple>
      <w:bookmarkEnd w:id="105"/>
      <w:r>
        <w:t xml:space="preserve"> </w:t>
      </w:r>
      <w:r>
        <w:rPr>
          <w:vertAlign w:val="superscript"/>
        </w:rPr>
        <w:t>31</w:t>
      </w:r>
      <w:r>
        <w:t>P{</w:t>
      </w:r>
      <w:r>
        <w:rPr>
          <w:vertAlign w:val="superscript"/>
        </w:rPr>
        <w:t>1</w:t>
      </w:r>
      <w:r>
        <w:t>H} NMR spectrum of 2</w:t>
      </w:r>
      <w:r w:rsidR="00E915C3">
        <w:t>-trans</w:t>
      </w:r>
      <w:r>
        <w:t xml:space="preserve"> in H</w:t>
      </w:r>
      <w:r>
        <w:rPr>
          <w:vertAlign w:val="subscript"/>
        </w:rPr>
        <w:t>2</w:t>
      </w:r>
      <w:r>
        <w:t>O (298 K)</w:t>
      </w:r>
      <w:bookmarkEnd w:id="106"/>
    </w:p>
    <w:p w14:paraId="35CBBB36" w14:textId="77777777" w:rsidR="00E63C7D" w:rsidRPr="00E63C7D" w:rsidRDefault="00E63C7D" w:rsidP="00E63C7D">
      <w:pPr>
        <w:pStyle w:val="CaptionText"/>
      </w:pPr>
      <w:r>
        <w:t xml:space="preserve">(inlet shows splitting of </w:t>
      </w:r>
      <w:r>
        <w:rPr>
          <w:vertAlign w:val="superscript"/>
        </w:rPr>
        <w:t>31</w:t>
      </w:r>
      <w:r>
        <w:t>P signal due to coupling to hydride ligand, which is outside of decoupler range)</w:t>
      </w:r>
    </w:p>
    <w:p w14:paraId="63D9C5EE" w14:textId="77777777" w:rsidR="00E63C7D" w:rsidRDefault="00E63C7D" w:rsidP="00E63C7D"/>
    <w:p w14:paraId="348B27F5" w14:textId="77777777" w:rsidR="00EC1FF2" w:rsidRDefault="00EC1FF2">
      <w:r>
        <w:br w:type="page"/>
      </w:r>
    </w:p>
    <w:p w14:paraId="5988BC71" w14:textId="77777777" w:rsidR="00E63C7D" w:rsidRDefault="00EC1FF2" w:rsidP="00EC1FF2">
      <w:pPr>
        <w:pStyle w:val="Heading2"/>
      </w:pPr>
      <w:bookmarkStart w:id="107" w:name="_Toc461199521"/>
      <w:r>
        <w:t>Characterization of (p-cymene)RuCl</w:t>
      </w:r>
      <w:r>
        <w:rPr>
          <w:vertAlign w:val="subscript"/>
        </w:rPr>
        <w:t>2</w:t>
      </w:r>
      <w:r>
        <w:t>(CO)</w:t>
      </w:r>
      <w:bookmarkEnd w:id="107"/>
    </w:p>
    <w:p w14:paraId="6DB21E1B" w14:textId="77777777" w:rsidR="00EC1FF2" w:rsidRPr="00EC1FF2" w:rsidRDefault="00EC1FF2" w:rsidP="00EC1FF2"/>
    <w:p w14:paraId="6539D097" w14:textId="77777777" w:rsidR="00EC1FF2" w:rsidRDefault="00EC1FF2" w:rsidP="00EC1FF2"/>
    <w:p w14:paraId="76042883" w14:textId="77777777" w:rsidR="00EC1FF2" w:rsidRPr="00EC1FF2" w:rsidRDefault="00EC1FF2" w:rsidP="00EC1FF2">
      <w:r>
        <w:rPr>
          <w:noProof/>
        </w:rPr>
        <w:drawing>
          <wp:inline distT="0" distB="0" distL="0" distR="0" wp14:anchorId="3EB59084" wp14:editId="5675FCE1">
            <wp:extent cx="6182995" cy="4364990"/>
            <wp:effectExtent l="0" t="0" r="0" b="0"/>
            <wp:docPr id="43" name="Picture 43" descr="Macintosh HD:Users:Jacob:Documents:Water_Splitting:Two_Photon_Water_Splitting:Experimental_Data:NMR_Data:Spectra_Export:JS_416_RuCl2COpCym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Jacob:Documents:Water_Splitting:Two_Photon_Water_Splitting:Experimental_Data:NMR_Data:Spectra_Export:JS_416_RuCl2COpCymene.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inline>
        </w:drawing>
      </w:r>
    </w:p>
    <w:p w14:paraId="18932CDE" w14:textId="77777777" w:rsidR="00E63C7D" w:rsidRPr="00E63C7D" w:rsidRDefault="00E63C7D" w:rsidP="00E63C7D"/>
    <w:p w14:paraId="612CFD1D" w14:textId="2C7CFAE8" w:rsidR="00EC1FF2" w:rsidRPr="00EC1FF2" w:rsidRDefault="00EC1FF2" w:rsidP="00EC1FF2">
      <w:pPr>
        <w:pStyle w:val="Caption"/>
      </w:pPr>
      <w:bookmarkStart w:id="108" w:name="_Ref460592023"/>
      <w:bookmarkStart w:id="109" w:name="_Toc461199584"/>
      <w:r>
        <w:t xml:space="preserve">Figure </w:t>
      </w:r>
      <w:fldSimple w:instr=" STYLEREF 1 \s ">
        <w:r w:rsidR="000D6DE5">
          <w:rPr>
            <w:noProof/>
          </w:rPr>
          <w:t>7</w:t>
        </w:r>
      </w:fldSimple>
      <w:r w:rsidR="003027B0">
        <w:noBreakHyphen/>
      </w:r>
      <w:fldSimple w:instr=" SEQ Figure \* ARABIC \s 1 ">
        <w:r w:rsidR="000D6DE5">
          <w:rPr>
            <w:noProof/>
          </w:rPr>
          <w:t>12</w:t>
        </w:r>
      </w:fldSimple>
      <w:bookmarkEnd w:id="108"/>
      <w:r>
        <w:t xml:space="preserve"> </w:t>
      </w:r>
      <w:r>
        <w:rPr>
          <w:vertAlign w:val="superscript"/>
        </w:rPr>
        <w:t>1</w:t>
      </w:r>
      <w:r>
        <w:t>H NMR spectrum of (p-cymene)Ru</w:t>
      </w:r>
      <w:r w:rsidR="00FC0FAB">
        <w:t>Cl</w:t>
      </w:r>
      <w:r w:rsidR="00FC0FAB">
        <w:rPr>
          <w:vertAlign w:val="subscript"/>
        </w:rPr>
        <w:t>2</w:t>
      </w:r>
      <w:r w:rsidR="00A5404F">
        <w:t>(CO)</w:t>
      </w:r>
      <w:r>
        <w:t xml:space="preserve"> in CD</w:t>
      </w:r>
      <w:r>
        <w:rPr>
          <w:vertAlign w:val="subscript"/>
        </w:rPr>
        <w:t>2</w:t>
      </w:r>
      <w:r>
        <w:t>Cl</w:t>
      </w:r>
      <w:r>
        <w:rPr>
          <w:vertAlign w:val="subscript"/>
        </w:rPr>
        <w:t>2</w:t>
      </w:r>
      <w:r>
        <w:t xml:space="preserve"> (298 K)</w:t>
      </w:r>
      <w:bookmarkEnd w:id="109"/>
    </w:p>
    <w:p w14:paraId="15F731C8" w14:textId="77777777" w:rsidR="00EC1FF2" w:rsidRDefault="00EC1FF2">
      <w:r>
        <w:br w:type="page"/>
      </w:r>
    </w:p>
    <w:p w14:paraId="473D7CE1" w14:textId="4B809588" w:rsidR="00EC1FF2" w:rsidRDefault="00EC1FF2" w:rsidP="00EC1FF2">
      <w:pPr>
        <w:pStyle w:val="Heading2"/>
      </w:pPr>
      <w:bookmarkStart w:id="110" w:name="_Toc461199522"/>
      <w:r>
        <w:rPr>
          <w:noProof/>
        </w:rPr>
        <w:drawing>
          <wp:anchor distT="0" distB="0" distL="114300" distR="114300" simplePos="0" relativeHeight="251696128" behindDoc="0" locked="0" layoutInCell="1" allowOverlap="1" wp14:anchorId="07733748" wp14:editId="6A1C7C14">
            <wp:simplePos x="0" y="0"/>
            <wp:positionH relativeFrom="column">
              <wp:posOffset>-229235</wp:posOffset>
            </wp:positionH>
            <wp:positionV relativeFrom="paragraph">
              <wp:posOffset>342900</wp:posOffset>
            </wp:positionV>
            <wp:extent cx="6631940" cy="468630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3194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A5404F">
        <w:t>Characterization of (PNN)Ru</w:t>
      </w:r>
      <w:r w:rsidR="00FC0FAB">
        <w:t>Cl</w:t>
      </w:r>
      <w:r w:rsidR="00FC0FAB">
        <w:rPr>
          <w:vertAlign w:val="subscript"/>
        </w:rPr>
        <w:t>2</w:t>
      </w:r>
      <w:r w:rsidR="00A5404F">
        <w:t>(CO)</w:t>
      </w:r>
      <w:bookmarkEnd w:id="110"/>
    </w:p>
    <w:p w14:paraId="1CEC988F" w14:textId="77777777" w:rsidR="00EC1FF2" w:rsidRDefault="00EC1FF2" w:rsidP="00EC1FF2"/>
    <w:p w14:paraId="3BA5711A" w14:textId="32F4BF72" w:rsidR="00EC1FF2" w:rsidRDefault="00EC1FF2" w:rsidP="00EC1FF2">
      <w:pPr>
        <w:pStyle w:val="Caption"/>
      </w:pPr>
      <w:bookmarkStart w:id="111" w:name="_Ref460593826"/>
      <w:bookmarkStart w:id="112" w:name="_Toc461199585"/>
      <w:r>
        <w:t xml:space="preserve">Figure </w:t>
      </w:r>
      <w:fldSimple w:instr=" STYLEREF 1 \s ">
        <w:r w:rsidR="000D6DE5">
          <w:rPr>
            <w:noProof/>
          </w:rPr>
          <w:t>7</w:t>
        </w:r>
      </w:fldSimple>
      <w:r w:rsidR="003027B0">
        <w:noBreakHyphen/>
      </w:r>
      <w:fldSimple w:instr=" SEQ Figure \* ARABIC \s 1 ">
        <w:r w:rsidR="000D6DE5">
          <w:rPr>
            <w:noProof/>
          </w:rPr>
          <w:t>13</w:t>
        </w:r>
      </w:fldSimple>
      <w:bookmarkEnd w:id="111"/>
      <w:r>
        <w:t xml:space="preserve"> </w:t>
      </w:r>
      <w:r>
        <w:rPr>
          <w:vertAlign w:val="superscript"/>
        </w:rPr>
        <w:t>1</w:t>
      </w:r>
      <w:r>
        <w:t>H NMR spectrum of</w:t>
      </w:r>
      <w:r w:rsidR="00A5404F">
        <w:t xml:space="preserve"> (PNN)Ru</w:t>
      </w:r>
      <w:r w:rsidR="00FC0FAB">
        <w:t>Cl</w:t>
      </w:r>
      <w:r w:rsidR="00FC0FAB">
        <w:rPr>
          <w:vertAlign w:val="subscript"/>
        </w:rPr>
        <w:t>2</w:t>
      </w:r>
      <w:r w:rsidR="00FC0FAB">
        <w:t>(CO)</w:t>
      </w:r>
      <w:r w:rsidR="00A5404F">
        <w:t xml:space="preserve"> </w:t>
      </w:r>
      <w:r>
        <w:t>in CD</w:t>
      </w:r>
      <w:r>
        <w:rPr>
          <w:vertAlign w:val="subscript"/>
        </w:rPr>
        <w:t>2</w:t>
      </w:r>
      <w:r>
        <w:t>Cl</w:t>
      </w:r>
      <w:r>
        <w:rPr>
          <w:vertAlign w:val="subscript"/>
        </w:rPr>
        <w:t>2</w:t>
      </w:r>
      <w:r>
        <w:t xml:space="preserve"> (298 K)</w:t>
      </w:r>
      <w:bookmarkEnd w:id="112"/>
    </w:p>
    <w:p w14:paraId="54F0D367" w14:textId="77777777" w:rsidR="00EC1FF2" w:rsidRDefault="00EC1FF2" w:rsidP="00EC1FF2">
      <w:pPr>
        <w:pStyle w:val="CaptionText"/>
      </w:pPr>
      <w:r>
        <w:t>(mixture of cis and trans isomers)</w:t>
      </w:r>
    </w:p>
    <w:p w14:paraId="35EAF1E8" w14:textId="77777777" w:rsidR="00EC1FF2" w:rsidRDefault="00EC1FF2" w:rsidP="00EC1FF2">
      <w:pPr>
        <w:pStyle w:val="CaptionText"/>
      </w:pPr>
    </w:p>
    <w:p w14:paraId="114F22CE" w14:textId="77777777" w:rsidR="00EC1FF2" w:rsidRDefault="00EC1FF2">
      <w:r>
        <w:br w:type="page"/>
      </w:r>
    </w:p>
    <w:p w14:paraId="23F7044A" w14:textId="77777777" w:rsidR="00EC1FF2" w:rsidRPr="00EC1FF2" w:rsidRDefault="00EC1FF2" w:rsidP="00EC1FF2">
      <w:r>
        <w:rPr>
          <w:noProof/>
        </w:rPr>
        <w:drawing>
          <wp:anchor distT="0" distB="0" distL="114300" distR="114300" simplePos="0" relativeHeight="251697152" behindDoc="0" locked="0" layoutInCell="1" allowOverlap="1" wp14:anchorId="61D0EA93" wp14:editId="26C3E50B">
            <wp:simplePos x="0" y="0"/>
            <wp:positionH relativeFrom="column">
              <wp:posOffset>-114300</wp:posOffset>
            </wp:positionH>
            <wp:positionV relativeFrom="paragraph">
              <wp:posOffset>-114300</wp:posOffset>
            </wp:positionV>
            <wp:extent cx="6464300" cy="4567555"/>
            <wp:effectExtent l="0" t="0" r="1270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6C6159" w14:textId="7CB5B52A" w:rsidR="00EC1FF2" w:rsidRDefault="00EC1FF2" w:rsidP="00EC1FF2">
      <w:pPr>
        <w:pStyle w:val="Caption"/>
      </w:pPr>
      <w:bookmarkStart w:id="113" w:name="_Ref460593839"/>
      <w:bookmarkStart w:id="114" w:name="_Toc461199586"/>
      <w:r>
        <w:t xml:space="preserve">Figure </w:t>
      </w:r>
      <w:fldSimple w:instr=" STYLEREF 1 \s ">
        <w:r w:rsidR="000D6DE5">
          <w:rPr>
            <w:noProof/>
          </w:rPr>
          <w:t>7</w:t>
        </w:r>
      </w:fldSimple>
      <w:r w:rsidR="003027B0">
        <w:noBreakHyphen/>
      </w:r>
      <w:fldSimple w:instr=" SEQ Figure \* ARABIC \s 1 ">
        <w:r w:rsidR="000D6DE5">
          <w:rPr>
            <w:noProof/>
          </w:rPr>
          <w:t>14</w:t>
        </w:r>
      </w:fldSimple>
      <w:bookmarkEnd w:id="113"/>
      <w:r>
        <w:t xml:space="preserve"> </w:t>
      </w:r>
      <w:r>
        <w:rPr>
          <w:vertAlign w:val="superscript"/>
        </w:rPr>
        <w:t>31</w:t>
      </w:r>
      <w:r>
        <w:t>P{</w:t>
      </w:r>
      <w:r>
        <w:rPr>
          <w:vertAlign w:val="superscript"/>
        </w:rPr>
        <w:t>1</w:t>
      </w:r>
      <w:r>
        <w:t xml:space="preserve">H} NMR spectrum of </w:t>
      </w:r>
      <w:r w:rsidR="00A5404F">
        <w:t>(PNN)Ru</w:t>
      </w:r>
      <w:r w:rsidR="00FC0FAB">
        <w:t>Cl</w:t>
      </w:r>
      <w:r w:rsidR="00FC0FAB">
        <w:rPr>
          <w:vertAlign w:val="subscript"/>
        </w:rPr>
        <w:t>2</w:t>
      </w:r>
      <w:r w:rsidR="00FC0FAB">
        <w:t xml:space="preserve">(CO) </w:t>
      </w:r>
      <w:r>
        <w:t>in CD</w:t>
      </w:r>
      <w:r>
        <w:rPr>
          <w:vertAlign w:val="subscript"/>
        </w:rPr>
        <w:t>2</w:t>
      </w:r>
      <w:r>
        <w:t>Cl</w:t>
      </w:r>
      <w:r>
        <w:rPr>
          <w:vertAlign w:val="subscript"/>
        </w:rPr>
        <w:t>2</w:t>
      </w:r>
      <w:r>
        <w:t xml:space="preserve"> (298 K)</w:t>
      </w:r>
      <w:bookmarkEnd w:id="114"/>
      <w:r>
        <w:t xml:space="preserve"> </w:t>
      </w:r>
    </w:p>
    <w:p w14:paraId="16DF84B4" w14:textId="77777777" w:rsidR="00EC1FF2" w:rsidRPr="00EC1FF2" w:rsidRDefault="00EC1FF2" w:rsidP="00EC1FF2">
      <w:pPr>
        <w:pStyle w:val="CaptionText"/>
      </w:pPr>
      <w:r>
        <w:t>(mixture of cis and trans isomers)</w:t>
      </w:r>
    </w:p>
    <w:p w14:paraId="17F29A0D" w14:textId="77777777" w:rsidR="00EC1FF2" w:rsidRDefault="00EC1FF2" w:rsidP="002F74CC"/>
    <w:p w14:paraId="510CA217" w14:textId="77777777" w:rsidR="00EC1FF2" w:rsidRDefault="00EC1FF2">
      <w:r>
        <w:br w:type="page"/>
      </w:r>
    </w:p>
    <w:p w14:paraId="6CB31D20" w14:textId="77777777" w:rsidR="00EC1FF2" w:rsidRDefault="00392038" w:rsidP="00392038">
      <w:pPr>
        <w:pStyle w:val="Heading2"/>
      </w:pPr>
      <w:bookmarkStart w:id="115" w:name="_Toc461199523"/>
      <w:r>
        <w:t>Data for Irradiated Samples</w:t>
      </w:r>
      <w:bookmarkEnd w:id="115"/>
    </w:p>
    <w:p w14:paraId="2E714D7C" w14:textId="77777777" w:rsidR="00392038" w:rsidRDefault="00FC0036" w:rsidP="00392038">
      <w:r>
        <w:rPr>
          <w:noProof/>
        </w:rPr>
        <w:drawing>
          <wp:anchor distT="0" distB="0" distL="114300" distR="114300" simplePos="0" relativeHeight="251698176" behindDoc="0" locked="0" layoutInCell="1" allowOverlap="1" wp14:anchorId="44369017" wp14:editId="7C42ABED">
            <wp:simplePos x="0" y="0"/>
            <wp:positionH relativeFrom="column">
              <wp:posOffset>0</wp:posOffset>
            </wp:positionH>
            <wp:positionV relativeFrom="paragraph">
              <wp:posOffset>153035</wp:posOffset>
            </wp:positionV>
            <wp:extent cx="6182995" cy="4364990"/>
            <wp:effectExtent l="0" t="0" r="0" b="0"/>
            <wp:wrapSquare wrapText="bothSides"/>
            <wp:docPr id="46" name="Picture 46" descr="Macintosh HD:Users:Jacob:Documents:Water_Splitting:Two_Photon_Water_Splitting:Experimental_Data:NMR_Data:Spectra_Export:JS_594_7_46h_Irradiation_Full_Prot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Jacob:Documents:Water_Splitting:Two_Photon_Water_Splitting:Experimental_Data:NMR_Data:Spectra_Export:JS_594_7_46h_Irradiation_Full_Proton.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B66770" w14:textId="675A596D" w:rsidR="00FC0036" w:rsidRPr="00563519" w:rsidRDefault="00FC0036" w:rsidP="00FC0036">
      <w:pPr>
        <w:pStyle w:val="Caption"/>
      </w:pPr>
      <w:bookmarkStart w:id="116" w:name="_Ref460598018"/>
      <w:bookmarkStart w:id="117" w:name="_Toc461199587"/>
      <w:r>
        <w:t xml:space="preserve">Figure </w:t>
      </w:r>
      <w:fldSimple w:instr=" STYLEREF 1 \s ">
        <w:r w:rsidR="000D6DE5">
          <w:rPr>
            <w:noProof/>
          </w:rPr>
          <w:t>7</w:t>
        </w:r>
      </w:fldSimple>
      <w:r w:rsidR="003027B0">
        <w:noBreakHyphen/>
      </w:r>
      <w:fldSimple w:instr=" SEQ Figure \* ARABIC \s 1 ">
        <w:r w:rsidR="000D6DE5">
          <w:rPr>
            <w:noProof/>
          </w:rPr>
          <w:t>15</w:t>
        </w:r>
      </w:fldSimple>
      <w:bookmarkEnd w:id="116"/>
      <w:r>
        <w:t xml:space="preserve"> </w:t>
      </w:r>
      <w:r w:rsidR="00563519">
        <w:rPr>
          <w:vertAlign w:val="superscript"/>
        </w:rPr>
        <w:t>1</w:t>
      </w:r>
      <w:r w:rsidR="00563519">
        <w:t>H NMR spectrum of 1 (in H</w:t>
      </w:r>
      <w:r w:rsidR="00563519">
        <w:rPr>
          <w:vertAlign w:val="subscript"/>
        </w:rPr>
        <w:t>2</w:t>
      </w:r>
      <w:r w:rsidR="00563519">
        <w:t>O, 298 K) after irradiation with QTH light source for 46h</w:t>
      </w:r>
      <w:bookmarkEnd w:id="117"/>
      <w:r w:rsidR="00563519">
        <w:t xml:space="preserve"> </w:t>
      </w:r>
    </w:p>
    <w:p w14:paraId="2FAB01EA" w14:textId="38AE030F" w:rsidR="00392038" w:rsidRPr="00E915C3" w:rsidRDefault="00E915C3" w:rsidP="00E915C3">
      <w:pPr>
        <w:pStyle w:val="CaptionText"/>
      </w:pPr>
      <w:r>
        <w:t>(</w:t>
      </w:r>
      <w:r w:rsidR="00FC0FAB">
        <w:t xml:space="preserve">irradiation without longpass filters, </w:t>
      </w:r>
      <w:r>
        <w:t xml:space="preserve">inlet showing hydride peak for </w:t>
      </w:r>
      <w:r>
        <w:rPr>
          <w:b/>
        </w:rPr>
        <w:t>2-cis</w:t>
      </w:r>
      <w:r>
        <w:t>)</w:t>
      </w:r>
    </w:p>
    <w:p w14:paraId="4E7539C2" w14:textId="77777777" w:rsidR="00563519" w:rsidRDefault="00563519">
      <w:r>
        <w:br w:type="page"/>
      </w:r>
    </w:p>
    <w:p w14:paraId="0235B9D2" w14:textId="77777777" w:rsidR="00563519" w:rsidRDefault="00563519" w:rsidP="00392038">
      <w:r>
        <w:rPr>
          <w:noProof/>
        </w:rPr>
        <w:drawing>
          <wp:anchor distT="0" distB="0" distL="114300" distR="114300" simplePos="0" relativeHeight="251699200" behindDoc="0" locked="0" layoutInCell="1" allowOverlap="1" wp14:anchorId="24CAA0AE" wp14:editId="0C82F72D">
            <wp:simplePos x="0" y="0"/>
            <wp:positionH relativeFrom="column">
              <wp:posOffset>-114300</wp:posOffset>
            </wp:positionH>
            <wp:positionV relativeFrom="paragraph">
              <wp:posOffset>-114300</wp:posOffset>
            </wp:positionV>
            <wp:extent cx="6325235" cy="4470400"/>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25235" cy="447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944B8" w14:textId="737229A7" w:rsidR="00563519" w:rsidRDefault="00563519" w:rsidP="00FC0FAB">
      <w:pPr>
        <w:pStyle w:val="Caption"/>
      </w:pPr>
      <w:bookmarkStart w:id="118" w:name="_Ref460598026"/>
      <w:bookmarkStart w:id="119" w:name="_Toc461199588"/>
      <w:r>
        <w:t xml:space="preserve">Figure </w:t>
      </w:r>
      <w:fldSimple w:instr=" STYLEREF 1 \s ">
        <w:r w:rsidR="000D6DE5">
          <w:rPr>
            <w:noProof/>
          </w:rPr>
          <w:t>7</w:t>
        </w:r>
      </w:fldSimple>
      <w:r w:rsidR="003027B0">
        <w:noBreakHyphen/>
      </w:r>
      <w:fldSimple w:instr=" SEQ Figure \* ARABIC \s 1 ">
        <w:r w:rsidR="000D6DE5">
          <w:rPr>
            <w:noProof/>
          </w:rPr>
          <w:t>16</w:t>
        </w:r>
      </w:fldSimple>
      <w:bookmarkEnd w:id="118"/>
      <w:r>
        <w:t xml:space="preserve"> </w:t>
      </w:r>
      <w:r>
        <w:rPr>
          <w:vertAlign w:val="superscript"/>
        </w:rPr>
        <w:t>31</w:t>
      </w:r>
      <w:r>
        <w:t>P{</w:t>
      </w:r>
      <w:r>
        <w:rPr>
          <w:vertAlign w:val="superscript"/>
        </w:rPr>
        <w:t>1</w:t>
      </w:r>
      <w:r>
        <w:t>H}</w:t>
      </w:r>
      <w:r>
        <w:rPr>
          <w:vertAlign w:val="superscript"/>
        </w:rPr>
        <w:t xml:space="preserve"> </w:t>
      </w:r>
      <w:r>
        <w:t>NMR spectrum of 1 (in H</w:t>
      </w:r>
      <w:r>
        <w:rPr>
          <w:vertAlign w:val="subscript"/>
        </w:rPr>
        <w:t>2</w:t>
      </w:r>
      <w:r>
        <w:t>O, 298 K) after irradiation with QTH light source for 46h</w:t>
      </w:r>
      <w:bookmarkEnd w:id="119"/>
    </w:p>
    <w:p w14:paraId="62CB1C6F" w14:textId="79A72A51" w:rsidR="00FC0FAB" w:rsidRPr="00FC0FAB" w:rsidRDefault="00FC0FAB" w:rsidP="00FC0FAB">
      <w:pPr>
        <w:pStyle w:val="CaptionText"/>
      </w:pPr>
      <w:r>
        <w:t xml:space="preserve">(irradiation without longpass filters) </w:t>
      </w:r>
    </w:p>
    <w:p w14:paraId="3F7E337D" w14:textId="77777777" w:rsidR="00E915C3" w:rsidRDefault="00E915C3">
      <w:r>
        <w:br w:type="page"/>
      </w:r>
    </w:p>
    <w:p w14:paraId="678A2AEF" w14:textId="77777777" w:rsidR="00563519" w:rsidRDefault="00E915C3" w:rsidP="00392038">
      <w:r>
        <w:rPr>
          <w:noProof/>
        </w:rPr>
        <w:drawing>
          <wp:anchor distT="0" distB="0" distL="114300" distR="114300" simplePos="0" relativeHeight="251701248" behindDoc="0" locked="0" layoutInCell="1" allowOverlap="1" wp14:anchorId="17512329" wp14:editId="1EBE9D02">
            <wp:simplePos x="0" y="0"/>
            <wp:positionH relativeFrom="column">
              <wp:posOffset>793750</wp:posOffset>
            </wp:positionH>
            <wp:positionV relativeFrom="paragraph">
              <wp:posOffset>3539490</wp:posOffset>
            </wp:positionV>
            <wp:extent cx="4349750" cy="6157595"/>
            <wp:effectExtent l="0" t="0" r="0" b="0"/>
            <wp:wrapSquare wrapText="bothSides"/>
            <wp:docPr id="49" name="Picture 49" descr="Macintosh HD:Users:Jacob:Documents:Water_Splitting:Two_Photon_Water_Splitting:Experimental_Data:NMR_Data:Spectra_Export:JS_525_2_B_1H-31P-HMBC-Hydride-Tr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Jacob:Documents:Water_Splitting:Two_Photon_Water_Splitting:Experimental_Data:NMR_Data:Spectra_Export:JS_525_2_B_1H-31P-HMBC-Hydride-Trans.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rot="5400000">
                      <a:off x="0" y="0"/>
                      <a:ext cx="4349750" cy="61575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0224" behindDoc="0" locked="0" layoutInCell="1" allowOverlap="1" wp14:anchorId="119A29A6" wp14:editId="623C8990">
            <wp:simplePos x="0" y="0"/>
            <wp:positionH relativeFrom="column">
              <wp:posOffset>914400</wp:posOffset>
            </wp:positionH>
            <wp:positionV relativeFrom="paragraph">
              <wp:posOffset>-1039495</wp:posOffset>
            </wp:positionV>
            <wp:extent cx="4457700" cy="6309995"/>
            <wp:effectExtent l="0" t="0" r="0" b="0"/>
            <wp:wrapSquare wrapText="bothSides"/>
            <wp:docPr id="48" name="Picture 48" descr="Macintosh HD:Users:Jacob:Documents:Water_Splitting:Two_Photon_Water_Splitting:Experimental_Data:NMR_Data:Spectra_Export:JS_525_2_B-1H-31P-HMBC-Hydrides_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Jacob:Documents:Water_Splitting:Two_Photon_Water_Splitting:Experimental_Data:NMR_Data:Spectra_Export:JS_525_2_B-1H-31P-HMBC-Hydrides_Full.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rot="5400000">
                      <a:off x="0" y="0"/>
                      <a:ext cx="4457700" cy="630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9DFB93" w14:textId="77777777" w:rsidR="00E915C3" w:rsidRPr="00ED73B4" w:rsidRDefault="00ED73B4" w:rsidP="00ED73B4">
      <w:pPr>
        <w:rPr>
          <w:b/>
          <w:bCs/>
          <w:color w:val="000000" w:themeColor="text1"/>
          <w:sz w:val="20"/>
          <w:szCs w:val="18"/>
        </w:rPr>
      </w:pPr>
      <w:r>
        <w:br w:type="page"/>
      </w:r>
    </w:p>
    <w:p w14:paraId="59C90DB1" w14:textId="77777777" w:rsidR="00E915C3" w:rsidRDefault="00E915C3" w:rsidP="00E915C3">
      <w:pPr>
        <w:pStyle w:val="Caption"/>
      </w:pPr>
      <w:r>
        <w:rPr>
          <w:noProof/>
        </w:rPr>
        <w:drawing>
          <wp:anchor distT="0" distB="0" distL="114300" distR="114300" simplePos="0" relativeHeight="251702272" behindDoc="0" locked="0" layoutInCell="1" allowOverlap="1" wp14:anchorId="4776455C" wp14:editId="1F4FB16A">
            <wp:simplePos x="0" y="0"/>
            <wp:positionH relativeFrom="column">
              <wp:posOffset>800100</wp:posOffset>
            </wp:positionH>
            <wp:positionV relativeFrom="paragraph">
              <wp:posOffset>-901700</wp:posOffset>
            </wp:positionV>
            <wp:extent cx="4342765" cy="6147435"/>
            <wp:effectExtent l="0" t="0" r="0" b="0"/>
            <wp:wrapSquare wrapText="bothSides"/>
            <wp:docPr id="50" name="Picture 50" descr="Macintosh HD:Users:Jacob:Documents:Water_Splitting:Two_Photon_Water_Splitting:Experimental_Data:NMR_Data:Spectra_Export:JS_525_2_B_1H-31P-HMBC-Hydride-C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Jacob:Documents:Water_Splitting:Two_Photon_Water_Splitting:Experimental_Data:NMR_Data:Spectra_Export:JS_525_2_B_1H-31P-HMBC-Hydride-Cis.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rot="5400000">
                      <a:off x="0" y="0"/>
                      <a:ext cx="4342765" cy="6147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1F3098" w14:textId="0B4F56CB" w:rsidR="00563519" w:rsidRDefault="00E915C3" w:rsidP="00E915C3">
      <w:pPr>
        <w:pStyle w:val="Caption"/>
      </w:pPr>
      <w:bookmarkStart w:id="120" w:name="_Ref460598290"/>
      <w:bookmarkStart w:id="121" w:name="_Toc461199589"/>
      <w:r>
        <w:t xml:space="preserve">Figure </w:t>
      </w:r>
      <w:fldSimple w:instr=" STYLEREF 1 \s ">
        <w:r w:rsidR="000D6DE5">
          <w:rPr>
            <w:noProof/>
          </w:rPr>
          <w:t>7</w:t>
        </w:r>
      </w:fldSimple>
      <w:r w:rsidR="003027B0">
        <w:noBreakHyphen/>
      </w:r>
      <w:fldSimple w:instr=" SEQ Figure \* ARABIC \s 1 ">
        <w:r w:rsidR="000D6DE5">
          <w:rPr>
            <w:noProof/>
          </w:rPr>
          <w:t>17</w:t>
        </w:r>
      </w:fldSimple>
      <w:bookmarkEnd w:id="120"/>
      <w:r>
        <w:t xml:space="preserve"> </w:t>
      </w:r>
      <w:r>
        <w:rPr>
          <w:vertAlign w:val="superscript"/>
        </w:rPr>
        <w:t>1</w:t>
      </w:r>
      <w:r>
        <w:t>H-</w:t>
      </w:r>
      <w:r>
        <w:rPr>
          <w:vertAlign w:val="superscript"/>
        </w:rPr>
        <w:t>31</w:t>
      </w:r>
      <w:r>
        <w:t>P HMBC</w:t>
      </w:r>
      <w:r w:rsidR="00B96722">
        <w:t xml:space="preserve"> (hydride region)</w:t>
      </w:r>
      <w:r>
        <w:t xml:space="preserve"> NMR spectrum of 1 (in H</w:t>
      </w:r>
      <w:r>
        <w:rPr>
          <w:vertAlign w:val="subscript"/>
        </w:rPr>
        <w:t>2</w:t>
      </w:r>
      <w:r>
        <w:t>O, 298 K) after irradiation</w:t>
      </w:r>
      <w:bookmarkEnd w:id="121"/>
    </w:p>
    <w:p w14:paraId="74980345" w14:textId="109F272D" w:rsidR="00E915C3" w:rsidRPr="00B96722" w:rsidRDefault="00ED73B4" w:rsidP="00E915C3">
      <w:pPr>
        <w:pStyle w:val="CaptionText"/>
      </w:pPr>
      <w:r>
        <w:t xml:space="preserve">Top: overview of entire </w:t>
      </w:r>
      <w:r>
        <w:rPr>
          <w:vertAlign w:val="superscript"/>
        </w:rPr>
        <w:t>1</w:t>
      </w:r>
      <w:r>
        <w:t>H-</w:t>
      </w:r>
      <w:r>
        <w:rPr>
          <w:vertAlign w:val="superscript"/>
        </w:rPr>
        <w:t>31</w:t>
      </w:r>
      <w:r>
        <w:t>P spectrum. Middle: Zoom showing coupling of ∂(</w:t>
      </w:r>
      <w:r>
        <w:rPr>
          <w:vertAlign w:val="superscript"/>
        </w:rPr>
        <w:t>31</w:t>
      </w:r>
      <w:r>
        <w:t>P) = 104.25 ppm with ∂(</w:t>
      </w:r>
      <w:r>
        <w:rPr>
          <w:vertAlign w:val="superscript"/>
        </w:rPr>
        <w:t>1</w:t>
      </w:r>
      <w:r w:rsidR="00B96722">
        <w:t>H) =  -</w:t>
      </w:r>
      <w:r>
        <w:t xml:space="preserve">18.86 ppm, corresponding to </w:t>
      </w:r>
      <w:r>
        <w:rPr>
          <w:b/>
        </w:rPr>
        <w:t>2-trans</w:t>
      </w:r>
      <w:r>
        <w:t>. Bottom: Zoom showing coupling of ∂(</w:t>
      </w:r>
      <w:r>
        <w:rPr>
          <w:vertAlign w:val="superscript"/>
        </w:rPr>
        <w:t>31</w:t>
      </w:r>
      <w:r>
        <w:t>P</w:t>
      </w:r>
      <w:r w:rsidR="00B96722">
        <w:t>)</w:t>
      </w:r>
      <w:r>
        <w:t xml:space="preserve"> = </w:t>
      </w:r>
      <w:r w:rsidR="00B96722">
        <w:t>104.36 ppm with ∂(</w:t>
      </w:r>
      <w:r w:rsidR="00B96722">
        <w:rPr>
          <w:vertAlign w:val="superscript"/>
        </w:rPr>
        <w:t>1</w:t>
      </w:r>
      <w:r w:rsidR="00B96722">
        <w:t xml:space="preserve">H) =    -5.24 ppm corresponding to </w:t>
      </w:r>
      <w:r w:rsidR="00B96722">
        <w:rPr>
          <w:b/>
        </w:rPr>
        <w:t>2-cis</w:t>
      </w:r>
      <w:r w:rsidR="00B96722">
        <w:t xml:space="preserve">. Note that </w:t>
      </w:r>
      <w:r w:rsidR="00B96722">
        <w:rPr>
          <w:b/>
        </w:rPr>
        <w:t xml:space="preserve">2-trans </w:t>
      </w:r>
      <w:r w:rsidR="00B96722">
        <w:t>is present in this sample since the HMBC measurement was performed</w:t>
      </w:r>
      <w:r w:rsidR="00423157">
        <w:t xml:space="preserve"> five</w:t>
      </w:r>
      <w:r w:rsidR="00FC0FAB">
        <w:t xml:space="preserve"> days after irradiation</w:t>
      </w:r>
      <w:r w:rsidR="00B96722">
        <w:t xml:space="preserve">, allowing for partial isomerization of </w:t>
      </w:r>
      <w:r w:rsidR="00B96722">
        <w:rPr>
          <w:b/>
        </w:rPr>
        <w:t xml:space="preserve">2-cis </w:t>
      </w:r>
      <w:r w:rsidR="00B96722">
        <w:t xml:space="preserve">to </w:t>
      </w:r>
      <w:r w:rsidR="00B96722">
        <w:rPr>
          <w:b/>
        </w:rPr>
        <w:t>2-trans</w:t>
      </w:r>
      <w:r w:rsidR="00B96722">
        <w:t>.</w:t>
      </w:r>
    </w:p>
    <w:p w14:paraId="06C255EC" w14:textId="77777777" w:rsidR="00B96722" w:rsidRDefault="00B96722" w:rsidP="00B96722"/>
    <w:p w14:paraId="6866E8EB" w14:textId="77777777" w:rsidR="00B96722" w:rsidRDefault="00B96722">
      <w:r>
        <w:br w:type="page"/>
      </w:r>
    </w:p>
    <w:p w14:paraId="4F026353" w14:textId="77777777" w:rsidR="00B96722" w:rsidRPr="00B96722" w:rsidRDefault="00B96722" w:rsidP="00B96722">
      <w:r>
        <w:rPr>
          <w:noProof/>
        </w:rPr>
        <w:drawing>
          <wp:anchor distT="0" distB="0" distL="114300" distR="114300" simplePos="0" relativeHeight="251703296" behindDoc="0" locked="0" layoutInCell="1" allowOverlap="1" wp14:anchorId="4F5604ED" wp14:editId="3207D4A3">
            <wp:simplePos x="0" y="0"/>
            <wp:positionH relativeFrom="column">
              <wp:posOffset>685800</wp:posOffset>
            </wp:positionH>
            <wp:positionV relativeFrom="paragraph">
              <wp:posOffset>-1139825</wp:posOffset>
            </wp:positionV>
            <wp:extent cx="4456430" cy="6308725"/>
            <wp:effectExtent l="0" t="0" r="0" b="0"/>
            <wp:wrapSquare wrapText="bothSides"/>
            <wp:docPr id="51" name="Picture 51" descr="Macintosh HD:Users:Jacob:Documents:Water_Splitting:Two_Photon_Water_Splitting:Experimental_Data:NMR_Data:Spectra_Export:JS_594_HMB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Jacob:Documents:Water_Splitting:Two_Photon_Water_Splitting:Experimental_Data:NMR_Data:Spectra_Export:JS_594_HMBC.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rot="5400000">
                      <a:off x="0" y="0"/>
                      <a:ext cx="4456430" cy="6308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94CD5" w14:textId="379A6896" w:rsidR="00E915C3" w:rsidRDefault="00B96722" w:rsidP="00B96722">
      <w:pPr>
        <w:pStyle w:val="Caption"/>
      </w:pPr>
      <w:bookmarkStart w:id="122" w:name="_Ref460599926"/>
      <w:bookmarkStart w:id="123" w:name="_Toc461199590"/>
      <w:r>
        <w:t xml:space="preserve">Figure </w:t>
      </w:r>
      <w:fldSimple w:instr=" STYLEREF 1 \s ">
        <w:r w:rsidR="000D6DE5">
          <w:rPr>
            <w:noProof/>
          </w:rPr>
          <w:t>7</w:t>
        </w:r>
      </w:fldSimple>
      <w:r w:rsidR="003027B0">
        <w:noBreakHyphen/>
      </w:r>
      <w:fldSimple w:instr=" SEQ Figure \* ARABIC \s 1 ">
        <w:r w:rsidR="000D6DE5">
          <w:rPr>
            <w:noProof/>
          </w:rPr>
          <w:t>18</w:t>
        </w:r>
      </w:fldSimple>
      <w:bookmarkEnd w:id="122"/>
      <w:r>
        <w:t xml:space="preserve"> </w:t>
      </w:r>
      <w:r>
        <w:rPr>
          <w:vertAlign w:val="superscript"/>
        </w:rPr>
        <w:t>1</w:t>
      </w:r>
      <w:r>
        <w:t>H-</w:t>
      </w:r>
      <w:r>
        <w:rPr>
          <w:vertAlign w:val="superscript"/>
        </w:rPr>
        <w:t>31</w:t>
      </w:r>
      <w:r>
        <w:t>P HMBC (aliphatic region) NMR spectrum of 1 (in H</w:t>
      </w:r>
      <w:r>
        <w:rPr>
          <w:vertAlign w:val="subscript"/>
        </w:rPr>
        <w:t>2</w:t>
      </w:r>
      <w:r w:rsidR="00090159">
        <w:t>O, 298 K) after irradiation</w:t>
      </w:r>
      <w:bookmarkEnd w:id="123"/>
    </w:p>
    <w:p w14:paraId="5EF54D83" w14:textId="77777777" w:rsidR="00090159" w:rsidRPr="00090159" w:rsidRDefault="00090159" w:rsidP="00090159">
      <w:pPr>
        <w:pStyle w:val="CaptionText"/>
      </w:pPr>
      <w:r>
        <w:t xml:space="preserve">Note that this spectrum was measured directly after irradiation hence no </w:t>
      </w:r>
      <w:r>
        <w:rPr>
          <w:b/>
        </w:rPr>
        <w:t xml:space="preserve">2-trans </w:t>
      </w:r>
      <w:r>
        <w:t>is present. The ∂(</w:t>
      </w:r>
      <w:r>
        <w:rPr>
          <w:vertAlign w:val="superscript"/>
        </w:rPr>
        <w:t>31</w:t>
      </w:r>
      <w:r>
        <w:t>P) = 95.12 ppm signal couples with two doublets at ∂(</w:t>
      </w:r>
      <w:r>
        <w:rPr>
          <w:vertAlign w:val="superscript"/>
        </w:rPr>
        <w:t>1</w:t>
      </w:r>
      <w:r>
        <w:t>H) = 1.4 ppm and ∂(</w:t>
      </w:r>
      <w:r>
        <w:rPr>
          <w:vertAlign w:val="superscript"/>
        </w:rPr>
        <w:t>1</w:t>
      </w:r>
      <w:r>
        <w:t xml:space="preserve">H) = 1.0, which correspond to the two tBu groups of the PNN ligand. This shows that the tBu groups in this species are not equivalent and hence this species has no symmetry. </w:t>
      </w:r>
    </w:p>
    <w:p w14:paraId="03AB7508" w14:textId="77777777" w:rsidR="00B96722" w:rsidRDefault="00B96722" w:rsidP="00392038"/>
    <w:p w14:paraId="63B57099" w14:textId="77777777" w:rsidR="00090159" w:rsidRDefault="00090159">
      <w:r>
        <w:br w:type="page"/>
      </w:r>
    </w:p>
    <w:p w14:paraId="42AD7C5E" w14:textId="77777777" w:rsidR="00090159" w:rsidRDefault="00090159" w:rsidP="00392038">
      <w:r>
        <w:rPr>
          <w:noProof/>
        </w:rPr>
        <w:drawing>
          <wp:anchor distT="0" distB="0" distL="114300" distR="114300" simplePos="0" relativeHeight="251704320" behindDoc="0" locked="0" layoutInCell="1" allowOverlap="1" wp14:anchorId="71753133" wp14:editId="37ED7660">
            <wp:simplePos x="0" y="0"/>
            <wp:positionH relativeFrom="column">
              <wp:posOffset>-114300</wp:posOffset>
            </wp:positionH>
            <wp:positionV relativeFrom="paragraph">
              <wp:posOffset>-228600</wp:posOffset>
            </wp:positionV>
            <wp:extent cx="6464300" cy="4567555"/>
            <wp:effectExtent l="0" t="0" r="1270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8F360" w14:textId="42CBB8A5" w:rsidR="00090159" w:rsidRDefault="00090159" w:rsidP="00090159">
      <w:pPr>
        <w:pStyle w:val="Caption"/>
      </w:pPr>
      <w:bookmarkStart w:id="124" w:name="_Ref460598937"/>
      <w:bookmarkStart w:id="125" w:name="_Toc461199591"/>
      <w:r>
        <w:t xml:space="preserve">Figure </w:t>
      </w:r>
      <w:fldSimple w:instr=" STYLEREF 1 \s ">
        <w:r w:rsidR="000D6DE5">
          <w:rPr>
            <w:noProof/>
          </w:rPr>
          <w:t>7</w:t>
        </w:r>
      </w:fldSimple>
      <w:r w:rsidR="003027B0">
        <w:noBreakHyphen/>
      </w:r>
      <w:fldSimple w:instr=" SEQ Figure \* ARABIC \s 1 ">
        <w:r w:rsidR="000D6DE5">
          <w:rPr>
            <w:noProof/>
          </w:rPr>
          <w:t>19</w:t>
        </w:r>
      </w:fldSimple>
      <w:bookmarkEnd w:id="124"/>
      <w:r>
        <w:t xml:space="preserve"> </w:t>
      </w:r>
      <w:r>
        <w:rPr>
          <w:vertAlign w:val="superscript"/>
        </w:rPr>
        <w:t>1</w:t>
      </w:r>
      <w:r>
        <w:t>H NMR spectrum of 2-trans (in H</w:t>
      </w:r>
      <w:r>
        <w:rPr>
          <w:vertAlign w:val="subscript"/>
        </w:rPr>
        <w:t>2</w:t>
      </w:r>
      <w:r>
        <w:t>O, 298 K) after irradiation (320 –</w:t>
      </w:r>
      <w:r w:rsidR="006C3E4C">
        <w:t xml:space="preserve"> 500 nm, </w:t>
      </w:r>
      <w:r>
        <w:t>4h) in presence of O</w:t>
      </w:r>
      <w:r>
        <w:rPr>
          <w:vertAlign w:val="subscript"/>
        </w:rPr>
        <w:t>2</w:t>
      </w:r>
      <w:bookmarkEnd w:id="125"/>
    </w:p>
    <w:p w14:paraId="64ED5974" w14:textId="77777777" w:rsidR="00090159" w:rsidRPr="00090159" w:rsidRDefault="00090159" w:rsidP="00090159">
      <w:pPr>
        <w:pStyle w:val="CaptionText"/>
      </w:pPr>
    </w:p>
    <w:p w14:paraId="008D9E19" w14:textId="77777777" w:rsidR="00090159" w:rsidRDefault="00090159">
      <w:r>
        <w:br w:type="page"/>
      </w:r>
    </w:p>
    <w:p w14:paraId="53F6C839" w14:textId="77777777" w:rsidR="00090159" w:rsidRDefault="00090159" w:rsidP="00392038">
      <w:r>
        <w:rPr>
          <w:noProof/>
        </w:rPr>
        <w:drawing>
          <wp:anchor distT="0" distB="0" distL="114300" distR="114300" simplePos="0" relativeHeight="251705344" behindDoc="0" locked="0" layoutInCell="1" allowOverlap="1" wp14:anchorId="2BE31CAA" wp14:editId="42CF6CCA">
            <wp:simplePos x="0" y="0"/>
            <wp:positionH relativeFrom="column">
              <wp:posOffset>8890</wp:posOffset>
            </wp:positionH>
            <wp:positionV relativeFrom="paragraph">
              <wp:posOffset>-114300</wp:posOffset>
            </wp:positionV>
            <wp:extent cx="6277610" cy="443611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7610" cy="4436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6C13D1" w14:textId="392F65D6" w:rsidR="00090159" w:rsidRDefault="00090159" w:rsidP="00090159">
      <w:pPr>
        <w:pStyle w:val="Caption"/>
      </w:pPr>
      <w:bookmarkStart w:id="126" w:name="_Ref460598947"/>
      <w:bookmarkStart w:id="127" w:name="_Toc461199592"/>
      <w:r>
        <w:t xml:space="preserve">Figure </w:t>
      </w:r>
      <w:fldSimple w:instr=" STYLEREF 1 \s ">
        <w:r w:rsidR="000D6DE5">
          <w:rPr>
            <w:noProof/>
          </w:rPr>
          <w:t>7</w:t>
        </w:r>
      </w:fldSimple>
      <w:r w:rsidR="003027B0">
        <w:noBreakHyphen/>
      </w:r>
      <w:fldSimple w:instr=" SEQ Figure \* ARABIC \s 1 ">
        <w:r w:rsidR="000D6DE5">
          <w:rPr>
            <w:noProof/>
          </w:rPr>
          <w:t>20</w:t>
        </w:r>
      </w:fldSimple>
      <w:bookmarkEnd w:id="126"/>
      <w:r>
        <w:rPr>
          <w:vertAlign w:val="superscript"/>
        </w:rPr>
        <w:t xml:space="preserve"> 31</w:t>
      </w:r>
      <w:r>
        <w:t>P{</w:t>
      </w:r>
      <w:r>
        <w:rPr>
          <w:vertAlign w:val="superscript"/>
        </w:rPr>
        <w:t>1</w:t>
      </w:r>
      <w:r>
        <w:t>H} NMR spectrum of 2-trans (in H</w:t>
      </w:r>
      <w:r>
        <w:rPr>
          <w:vertAlign w:val="subscript"/>
        </w:rPr>
        <w:t>2</w:t>
      </w:r>
      <w:r>
        <w:t>O, 298 K) a</w:t>
      </w:r>
      <w:r w:rsidR="006C3E4C">
        <w:t>fter irradiation (320 – 500 nm</w:t>
      </w:r>
      <w:r>
        <w:t>, 4h) in presence of O</w:t>
      </w:r>
      <w:r>
        <w:rPr>
          <w:vertAlign w:val="subscript"/>
        </w:rPr>
        <w:t>2</w:t>
      </w:r>
      <w:bookmarkEnd w:id="127"/>
    </w:p>
    <w:p w14:paraId="76410773" w14:textId="77777777" w:rsidR="00090159" w:rsidRDefault="00090159" w:rsidP="00392038"/>
    <w:p w14:paraId="37C7AE67" w14:textId="77777777" w:rsidR="006C3E4C" w:rsidRDefault="006C3E4C" w:rsidP="00392038"/>
    <w:p w14:paraId="027A875A" w14:textId="77777777" w:rsidR="006C3E4C" w:rsidRDefault="006C3E4C">
      <w:r>
        <w:br w:type="page"/>
      </w:r>
    </w:p>
    <w:p w14:paraId="31A74AAF" w14:textId="77777777" w:rsidR="006C3E4C" w:rsidRDefault="006C3E4C" w:rsidP="00392038">
      <w:r>
        <w:rPr>
          <w:noProof/>
        </w:rPr>
        <w:drawing>
          <wp:anchor distT="0" distB="0" distL="114300" distR="114300" simplePos="0" relativeHeight="251706368" behindDoc="0" locked="0" layoutInCell="1" allowOverlap="1" wp14:anchorId="2A8D62B7" wp14:editId="0D10DE73">
            <wp:simplePos x="0" y="0"/>
            <wp:positionH relativeFrom="column">
              <wp:posOffset>0</wp:posOffset>
            </wp:positionH>
            <wp:positionV relativeFrom="paragraph">
              <wp:posOffset>-114300</wp:posOffset>
            </wp:positionV>
            <wp:extent cx="6307455" cy="4457700"/>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E8DDE3" w14:textId="03A17D02" w:rsidR="006C3E4C" w:rsidRPr="006C3E4C" w:rsidRDefault="006C3E4C" w:rsidP="006C3E4C">
      <w:pPr>
        <w:pStyle w:val="Caption"/>
      </w:pPr>
      <w:bookmarkStart w:id="128" w:name="_Ref460763869"/>
      <w:bookmarkStart w:id="129" w:name="_Toc461199593"/>
      <w:r>
        <w:t xml:space="preserve">Figure </w:t>
      </w:r>
      <w:fldSimple w:instr=" STYLEREF 1 \s ">
        <w:r w:rsidR="000D6DE5">
          <w:rPr>
            <w:noProof/>
          </w:rPr>
          <w:t>7</w:t>
        </w:r>
      </w:fldSimple>
      <w:r w:rsidR="003027B0">
        <w:noBreakHyphen/>
      </w:r>
      <w:fldSimple w:instr=" SEQ Figure \* ARABIC \s 1 ">
        <w:r w:rsidR="000D6DE5">
          <w:rPr>
            <w:noProof/>
          </w:rPr>
          <w:t>21</w:t>
        </w:r>
      </w:fldSimple>
      <w:bookmarkEnd w:id="128"/>
      <w:r>
        <w:t xml:space="preserve"> </w:t>
      </w:r>
      <w:r>
        <w:rPr>
          <w:vertAlign w:val="superscript"/>
        </w:rPr>
        <w:t>1</w:t>
      </w:r>
      <w:r>
        <w:t>H NMR spectrum of 1 (in 52 mM KOH aq., 298 K, Ag</w:t>
      </w:r>
      <w:r>
        <w:rPr>
          <w:vertAlign w:val="subscript"/>
        </w:rPr>
        <w:t>2</w:t>
      </w:r>
      <w:r>
        <w:t>O synthesis route) in air before irradiation.</w:t>
      </w:r>
      <w:bookmarkEnd w:id="129"/>
    </w:p>
    <w:p w14:paraId="759534CA" w14:textId="77777777" w:rsidR="006C3E4C" w:rsidRDefault="006C3E4C" w:rsidP="00392038"/>
    <w:p w14:paraId="781715CD" w14:textId="77777777" w:rsidR="006C3E4C" w:rsidRDefault="006C3E4C">
      <w:r>
        <w:br w:type="page"/>
      </w:r>
    </w:p>
    <w:p w14:paraId="28AC5362" w14:textId="77777777" w:rsidR="00090159" w:rsidRDefault="005163AA" w:rsidP="00392038">
      <w:r>
        <w:rPr>
          <w:noProof/>
        </w:rPr>
        <w:drawing>
          <wp:anchor distT="0" distB="0" distL="114300" distR="114300" simplePos="0" relativeHeight="251707392" behindDoc="0" locked="0" layoutInCell="1" allowOverlap="1" wp14:anchorId="5B329EB1" wp14:editId="3FFEDFFE">
            <wp:simplePos x="0" y="0"/>
            <wp:positionH relativeFrom="column">
              <wp:posOffset>0</wp:posOffset>
            </wp:positionH>
            <wp:positionV relativeFrom="paragraph">
              <wp:posOffset>0</wp:posOffset>
            </wp:positionV>
            <wp:extent cx="6517005" cy="4605020"/>
            <wp:effectExtent l="0" t="0" r="10795"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517005" cy="4605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56CFC3" w14:textId="20C12059" w:rsidR="006C3E4C" w:rsidRDefault="00877BB4" w:rsidP="00877BB4">
      <w:pPr>
        <w:pStyle w:val="Caption"/>
      </w:pPr>
      <w:bookmarkStart w:id="130" w:name="_Toc461199594"/>
      <w:r>
        <w:t xml:space="preserve">Figure </w:t>
      </w:r>
      <w:fldSimple w:instr=" STYLEREF 1 \s ">
        <w:r w:rsidR="000D6DE5">
          <w:rPr>
            <w:noProof/>
          </w:rPr>
          <w:t>7</w:t>
        </w:r>
      </w:fldSimple>
      <w:r w:rsidR="003027B0">
        <w:noBreakHyphen/>
      </w:r>
      <w:fldSimple w:instr=" SEQ Figure \* ARABIC \s 1 ">
        <w:r w:rsidR="000D6DE5">
          <w:rPr>
            <w:noProof/>
          </w:rPr>
          <w:t>22</w:t>
        </w:r>
      </w:fldSimple>
      <w:r>
        <w:t xml:space="preserve"> </w:t>
      </w:r>
      <w:r>
        <w:rPr>
          <w:vertAlign w:val="superscript"/>
        </w:rPr>
        <w:t>31</w:t>
      </w:r>
      <w:r>
        <w:t>P{</w:t>
      </w:r>
      <w:r>
        <w:rPr>
          <w:vertAlign w:val="superscript"/>
        </w:rPr>
        <w:t>1</w:t>
      </w:r>
      <w:r>
        <w:t>H} NMR spectrum of 1 (in 52 mM KOH aq., 298 K, Ag</w:t>
      </w:r>
      <w:r>
        <w:rPr>
          <w:vertAlign w:val="subscript"/>
        </w:rPr>
        <w:t>2</w:t>
      </w:r>
      <w:r>
        <w:t>O synthesis route) in air before irradiation.</w:t>
      </w:r>
      <w:bookmarkEnd w:id="130"/>
    </w:p>
    <w:p w14:paraId="6A86A498" w14:textId="4F46361A" w:rsidR="00FC1108" w:rsidRPr="00FC1108" w:rsidRDefault="00FC1108" w:rsidP="00FC1108">
      <w:pPr>
        <w:pStyle w:val="CaptionText"/>
      </w:pPr>
      <w:r>
        <w:t>Integrals are relative to H</w:t>
      </w:r>
      <w:r>
        <w:rPr>
          <w:vertAlign w:val="subscript"/>
        </w:rPr>
        <w:t>3</w:t>
      </w:r>
      <w:r>
        <w:t>PO</w:t>
      </w:r>
      <w:r>
        <w:rPr>
          <w:vertAlign w:val="subscript"/>
        </w:rPr>
        <w:t xml:space="preserve">4 </w:t>
      </w:r>
      <w:r>
        <w:t>capillary standard.</w:t>
      </w:r>
    </w:p>
    <w:p w14:paraId="266D3CFD" w14:textId="77777777" w:rsidR="006C3E4C" w:rsidRDefault="006C3E4C" w:rsidP="00392038"/>
    <w:p w14:paraId="47C984E2" w14:textId="77777777" w:rsidR="00877BB4" w:rsidRDefault="00877BB4">
      <w:r>
        <w:br w:type="page"/>
      </w:r>
    </w:p>
    <w:p w14:paraId="18FBBD2D" w14:textId="77777777" w:rsidR="00877BB4" w:rsidRDefault="00877BB4" w:rsidP="00392038">
      <w:r>
        <w:rPr>
          <w:noProof/>
        </w:rPr>
        <w:drawing>
          <wp:anchor distT="0" distB="0" distL="114300" distR="114300" simplePos="0" relativeHeight="251708416" behindDoc="0" locked="0" layoutInCell="1" allowOverlap="1" wp14:anchorId="2FE3D822" wp14:editId="52E7676B">
            <wp:simplePos x="0" y="0"/>
            <wp:positionH relativeFrom="column">
              <wp:posOffset>-114300</wp:posOffset>
            </wp:positionH>
            <wp:positionV relativeFrom="paragraph">
              <wp:posOffset>-228600</wp:posOffset>
            </wp:positionV>
            <wp:extent cx="6374130" cy="4504690"/>
            <wp:effectExtent l="0" t="0" r="127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74130" cy="4504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95307B" w14:textId="5CE1AA2B" w:rsidR="00877BB4" w:rsidRPr="006C3E4C" w:rsidRDefault="00877BB4" w:rsidP="00877BB4">
      <w:pPr>
        <w:pStyle w:val="Caption"/>
      </w:pPr>
      <w:bookmarkStart w:id="131" w:name="_Toc461199595"/>
      <w:r>
        <w:t xml:space="preserve">Figure </w:t>
      </w:r>
      <w:fldSimple w:instr=" STYLEREF 1 \s ">
        <w:r w:rsidR="000D6DE5">
          <w:rPr>
            <w:noProof/>
          </w:rPr>
          <w:t>7</w:t>
        </w:r>
      </w:fldSimple>
      <w:r w:rsidR="003027B0">
        <w:noBreakHyphen/>
      </w:r>
      <w:fldSimple w:instr=" SEQ Figure \* ARABIC \s 1 ">
        <w:r w:rsidR="000D6DE5">
          <w:rPr>
            <w:noProof/>
          </w:rPr>
          <w:t>23</w:t>
        </w:r>
      </w:fldSimple>
      <w:r>
        <w:t xml:space="preserve"> </w:t>
      </w:r>
      <w:r>
        <w:rPr>
          <w:vertAlign w:val="superscript"/>
        </w:rPr>
        <w:t>1</w:t>
      </w:r>
      <w:r>
        <w:t>H NMR spectrum of 1 (in 52 mM KOH aq., 298 K, Ag</w:t>
      </w:r>
      <w:r>
        <w:rPr>
          <w:vertAlign w:val="subscript"/>
        </w:rPr>
        <w:t>2</w:t>
      </w:r>
      <w:r>
        <w:t>O synthesis route) in air after irradiation (QTH, 16h)</w:t>
      </w:r>
      <w:bookmarkEnd w:id="131"/>
    </w:p>
    <w:p w14:paraId="52719CF3" w14:textId="77777777" w:rsidR="00877BB4" w:rsidRDefault="00877BB4" w:rsidP="00877BB4">
      <w:pPr>
        <w:pStyle w:val="Caption"/>
      </w:pPr>
    </w:p>
    <w:p w14:paraId="6B9EEDF1" w14:textId="77777777" w:rsidR="00877BB4" w:rsidRPr="00392038" w:rsidRDefault="00877BB4" w:rsidP="00392038"/>
    <w:p w14:paraId="4B1B2452" w14:textId="77777777" w:rsidR="00877BB4" w:rsidRDefault="00877BB4">
      <w:r>
        <w:br w:type="page"/>
      </w:r>
    </w:p>
    <w:p w14:paraId="6B4D3BAC" w14:textId="77777777" w:rsidR="00877BB4" w:rsidRDefault="00877BB4" w:rsidP="002F74CC">
      <w:r>
        <w:rPr>
          <w:noProof/>
        </w:rPr>
        <w:drawing>
          <wp:anchor distT="0" distB="0" distL="114300" distR="114300" simplePos="0" relativeHeight="251709440" behindDoc="0" locked="0" layoutInCell="1" allowOverlap="1" wp14:anchorId="12775043" wp14:editId="064ECC65">
            <wp:simplePos x="0" y="0"/>
            <wp:positionH relativeFrom="column">
              <wp:posOffset>-228600</wp:posOffset>
            </wp:positionH>
            <wp:positionV relativeFrom="paragraph">
              <wp:posOffset>0</wp:posOffset>
            </wp:positionV>
            <wp:extent cx="6628130" cy="468376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628130" cy="4683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06D62" w14:textId="416D1DF8" w:rsidR="00877BB4" w:rsidRDefault="00877BB4" w:rsidP="00FC1108">
      <w:pPr>
        <w:pStyle w:val="Caption"/>
      </w:pPr>
      <w:bookmarkStart w:id="132" w:name="_Ref460763876"/>
      <w:bookmarkStart w:id="133" w:name="_Toc461199596"/>
      <w:r>
        <w:t xml:space="preserve">Figure </w:t>
      </w:r>
      <w:fldSimple w:instr=" STYLEREF 1 \s ">
        <w:r w:rsidR="000D6DE5">
          <w:rPr>
            <w:noProof/>
          </w:rPr>
          <w:t>7</w:t>
        </w:r>
      </w:fldSimple>
      <w:r w:rsidR="003027B0">
        <w:noBreakHyphen/>
      </w:r>
      <w:fldSimple w:instr=" SEQ Figure \* ARABIC \s 1 ">
        <w:r w:rsidR="000D6DE5">
          <w:rPr>
            <w:noProof/>
          </w:rPr>
          <w:t>24</w:t>
        </w:r>
      </w:fldSimple>
      <w:bookmarkEnd w:id="132"/>
      <w:r>
        <w:t xml:space="preserve"> </w:t>
      </w:r>
      <w:r>
        <w:rPr>
          <w:vertAlign w:val="superscript"/>
        </w:rPr>
        <w:t>31</w:t>
      </w:r>
      <w:r>
        <w:t>P{</w:t>
      </w:r>
      <w:r>
        <w:rPr>
          <w:vertAlign w:val="superscript"/>
        </w:rPr>
        <w:t>1</w:t>
      </w:r>
      <w:r>
        <w:t>H} NMR spectrum of 1 (in 52 mM KOH aq., 298 K, Ag</w:t>
      </w:r>
      <w:r>
        <w:rPr>
          <w:vertAlign w:val="subscript"/>
        </w:rPr>
        <w:t>2</w:t>
      </w:r>
      <w:r>
        <w:t>O synthesis route) in air after irradiation (QTH, 16h)</w:t>
      </w:r>
      <w:bookmarkEnd w:id="133"/>
    </w:p>
    <w:p w14:paraId="43FCF81C" w14:textId="22E383F4" w:rsidR="00FC1108" w:rsidRPr="00FC1108" w:rsidRDefault="00FC1108" w:rsidP="00FC1108">
      <w:pPr>
        <w:pStyle w:val="CaptionText"/>
      </w:pPr>
      <w:r>
        <w:t>Integrals are relative to H</w:t>
      </w:r>
      <w:r>
        <w:rPr>
          <w:vertAlign w:val="subscript"/>
        </w:rPr>
        <w:t>3</w:t>
      </w:r>
      <w:r>
        <w:t>PO</w:t>
      </w:r>
      <w:r>
        <w:rPr>
          <w:vertAlign w:val="subscript"/>
        </w:rPr>
        <w:t>4</w:t>
      </w:r>
      <w:r>
        <w:t xml:space="preserve"> capillary standard.</w:t>
      </w:r>
    </w:p>
    <w:p w14:paraId="59F104B1" w14:textId="77777777" w:rsidR="00877BB4" w:rsidRDefault="00877BB4">
      <w:r>
        <w:br w:type="page"/>
      </w:r>
    </w:p>
    <w:p w14:paraId="0E4DEE12" w14:textId="77777777" w:rsidR="00877BB4" w:rsidRDefault="008B63A3" w:rsidP="008B63A3">
      <w:pPr>
        <w:pStyle w:val="Heading2"/>
      </w:pPr>
      <w:bookmarkStart w:id="134" w:name="_Toc461199524"/>
      <w:r>
        <w:t>Isomerization Reactions in the Dark</w:t>
      </w:r>
      <w:bookmarkEnd w:id="134"/>
    </w:p>
    <w:p w14:paraId="5EB2D977" w14:textId="77777777" w:rsidR="00877BB4" w:rsidRDefault="00877BB4" w:rsidP="002F74CC"/>
    <w:p w14:paraId="0E4D9B87" w14:textId="77777777" w:rsidR="008B63A3" w:rsidRDefault="008B63A3" w:rsidP="002F74CC">
      <w:r>
        <w:rPr>
          <w:noProof/>
        </w:rPr>
        <w:drawing>
          <wp:anchor distT="0" distB="0" distL="114300" distR="114300" simplePos="0" relativeHeight="251710464" behindDoc="0" locked="0" layoutInCell="1" allowOverlap="1" wp14:anchorId="1803FF0F" wp14:editId="6C5C970C">
            <wp:simplePos x="0" y="0"/>
            <wp:positionH relativeFrom="column">
              <wp:posOffset>-114300</wp:posOffset>
            </wp:positionH>
            <wp:positionV relativeFrom="paragraph">
              <wp:posOffset>106680</wp:posOffset>
            </wp:positionV>
            <wp:extent cx="6527800" cy="461327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527800" cy="461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542FBB" w14:textId="2255469F" w:rsidR="00877BB4" w:rsidRPr="008B63A3" w:rsidRDefault="008B63A3" w:rsidP="008B63A3">
      <w:pPr>
        <w:pStyle w:val="Caption"/>
      </w:pPr>
      <w:bookmarkStart w:id="135" w:name="_Ref460598813"/>
      <w:bookmarkStart w:id="136" w:name="_Toc461199597"/>
      <w:r>
        <w:t xml:space="preserve">Figure </w:t>
      </w:r>
      <w:fldSimple w:instr=" STYLEREF 1 \s ">
        <w:r w:rsidR="000D6DE5">
          <w:rPr>
            <w:noProof/>
          </w:rPr>
          <w:t>7</w:t>
        </w:r>
      </w:fldSimple>
      <w:r w:rsidR="003027B0">
        <w:noBreakHyphen/>
      </w:r>
      <w:fldSimple w:instr=" SEQ Figure \* ARABIC \s 1 ">
        <w:r w:rsidR="000D6DE5">
          <w:rPr>
            <w:noProof/>
          </w:rPr>
          <w:t>25</w:t>
        </w:r>
      </w:fldSimple>
      <w:bookmarkEnd w:id="135"/>
      <w:r>
        <w:t xml:space="preserve"> Stacked </w:t>
      </w:r>
      <w:r>
        <w:rPr>
          <w:vertAlign w:val="superscript"/>
        </w:rPr>
        <w:t>1</w:t>
      </w:r>
      <w:r>
        <w:t>H NMR spectra of 1 (in H</w:t>
      </w:r>
      <w:r>
        <w:rPr>
          <w:vertAlign w:val="subscript"/>
        </w:rPr>
        <w:t>2</w:t>
      </w:r>
      <w:r>
        <w:t>O, 298 K) immediately after irradiation (top, green) and same sample after two more days in the dark (bottom, red)</w:t>
      </w:r>
      <w:bookmarkEnd w:id="136"/>
      <w:r>
        <w:t xml:space="preserve"> </w:t>
      </w:r>
    </w:p>
    <w:p w14:paraId="02B800CA" w14:textId="77777777" w:rsidR="008B63A3" w:rsidRDefault="008B63A3" w:rsidP="002F74CC"/>
    <w:p w14:paraId="6802EF6A" w14:textId="77777777" w:rsidR="00B0452C" w:rsidRDefault="00B0452C">
      <w:r>
        <w:br w:type="page"/>
      </w:r>
    </w:p>
    <w:p w14:paraId="53A7B1E4" w14:textId="77777777" w:rsidR="00B0452C" w:rsidRDefault="00B0452C" w:rsidP="002F74CC">
      <w:r>
        <w:rPr>
          <w:noProof/>
        </w:rPr>
        <w:drawing>
          <wp:anchor distT="0" distB="0" distL="114300" distR="114300" simplePos="0" relativeHeight="251711488" behindDoc="0" locked="0" layoutInCell="1" allowOverlap="1" wp14:anchorId="371B94D5" wp14:editId="38297164">
            <wp:simplePos x="0" y="0"/>
            <wp:positionH relativeFrom="column">
              <wp:posOffset>0</wp:posOffset>
            </wp:positionH>
            <wp:positionV relativeFrom="paragraph">
              <wp:posOffset>0</wp:posOffset>
            </wp:positionV>
            <wp:extent cx="6307455" cy="4457700"/>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605663" w14:textId="74F1923A" w:rsidR="00B0452C" w:rsidRPr="008B63A3" w:rsidRDefault="00B0452C" w:rsidP="00B0452C">
      <w:pPr>
        <w:pStyle w:val="Caption"/>
      </w:pPr>
      <w:bookmarkStart w:id="137" w:name="_Ref460598821"/>
      <w:bookmarkStart w:id="138" w:name="_Toc461199598"/>
      <w:r>
        <w:t xml:space="preserve">Figure </w:t>
      </w:r>
      <w:fldSimple w:instr=" STYLEREF 1 \s ">
        <w:r w:rsidR="000D6DE5">
          <w:rPr>
            <w:noProof/>
          </w:rPr>
          <w:t>7</w:t>
        </w:r>
      </w:fldSimple>
      <w:r w:rsidR="003027B0">
        <w:noBreakHyphen/>
      </w:r>
      <w:fldSimple w:instr=" SEQ Figure \* ARABIC \s 1 ">
        <w:r w:rsidR="000D6DE5">
          <w:rPr>
            <w:noProof/>
          </w:rPr>
          <w:t>26</w:t>
        </w:r>
      </w:fldSimple>
      <w:bookmarkEnd w:id="137"/>
      <w:r>
        <w:t xml:space="preserve"> Superimposed </w:t>
      </w:r>
      <w:r>
        <w:rPr>
          <w:vertAlign w:val="superscript"/>
        </w:rPr>
        <w:t>31</w:t>
      </w:r>
      <w:r>
        <w:t>P{</w:t>
      </w:r>
      <w:r>
        <w:rPr>
          <w:vertAlign w:val="superscript"/>
        </w:rPr>
        <w:t>1</w:t>
      </w:r>
      <w:r>
        <w:t>H} NMR spectra of 1 (in H</w:t>
      </w:r>
      <w:r>
        <w:rPr>
          <w:vertAlign w:val="subscript"/>
        </w:rPr>
        <w:t>2</w:t>
      </w:r>
      <w:r>
        <w:t>O, 298 K) immediately after irradiation (green) and same sample after two more days in the dark (red)</w:t>
      </w:r>
      <w:bookmarkEnd w:id="138"/>
      <w:r>
        <w:t xml:space="preserve"> </w:t>
      </w:r>
    </w:p>
    <w:p w14:paraId="01DEF6A6" w14:textId="77777777" w:rsidR="00B0452C" w:rsidRDefault="00B0452C" w:rsidP="00B0452C">
      <w:pPr>
        <w:pStyle w:val="Caption"/>
      </w:pPr>
    </w:p>
    <w:p w14:paraId="61A8FA3F" w14:textId="77777777" w:rsidR="00B0452C" w:rsidRDefault="00B0452C">
      <w:r>
        <w:br w:type="page"/>
      </w:r>
    </w:p>
    <w:p w14:paraId="2A9528B8" w14:textId="77777777" w:rsidR="00B0452C" w:rsidRDefault="00B0452C" w:rsidP="002F74CC">
      <w:r>
        <w:rPr>
          <w:noProof/>
        </w:rPr>
        <w:drawing>
          <wp:anchor distT="0" distB="0" distL="114300" distR="114300" simplePos="0" relativeHeight="251713536" behindDoc="0" locked="0" layoutInCell="1" allowOverlap="1" wp14:anchorId="28EFE425" wp14:editId="1610189D">
            <wp:simplePos x="0" y="0"/>
            <wp:positionH relativeFrom="column">
              <wp:posOffset>0</wp:posOffset>
            </wp:positionH>
            <wp:positionV relativeFrom="paragraph">
              <wp:posOffset>4181475</wp:posOffset>
            </wp:positionV>
            <wp:extent cx="6212840" cy="4390390"/>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12840" cy="4390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2512" behindDoc="0" locked="0" layoutInCell="1" allowOverlap="1" wp14:anchorId="028D0938" wp14:editId="77A75613">
            <wp:simplePos x="0" y="0"/>
            <wp:positionH relativeFrom="column">
              <wp:posOffset>0</wp:posOffset>
            </wp:positionH>
            <wp:positionV relativeFrom="paragraph">
              <wp:posOffset>-228600</wp:posOffset>
            </wp:positionV>
            <wp:extent cx="6305550" cy="445579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305550" cy="4455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47DF8E" w14:textId="0DBDAC71" w:rsidR="00B0452C" w:rsidRDefault="00B0452C" w:rsidP="000363B7">
      <w:pPr>
        <w:pStyle w:val="Caption"/>
      </w:pPr>
      <w:bookmarkStart w:id="139" w:name="_Ref460600079"/>
      <w:bookmarkStart w:id="140" w:name="_Toc461199599"/>
      <w:r>
        <w:t xml:space="preserve">Figure </w:t>
      </w:r>
      <w:fldSimple w:instr=" STYLEREF 1 \s ">
        <w:r w:rsidR="000D6DE5">
          <w:rPr>
            <w:noProof/>
          </w:rPr>
          <w:t>7</w:t>
        </w:r>
      </w:fldSimple>
      <w:r w:rsidR="003027B0">
        <w:noBreakHyphen/>
      </w:r>
      <w:fldSimple w:instr=" SEQ Figure \* ARABIC \s 1 ">
        <w:r w:rsidR="000D6DE5">
          <w:rPr>
            <w:noProof/>
          </w:rPr>
          <w:t>27</w:t>
        </w:r>
      </w:fldSimple>
      <w:bookmarkEnd w:id="139"/>
      <w:r>
        <w:t xml:space="preserve"> </w:t>
      </w:r>
      <w:r>
        <w:rPr>
          <w:vertAlign w:val="superscript"/>
        </w:rPr>
        <w:t>31</w:t>
      </w:r>
      <w:r>
        <w:t>P{</w:t>
      </w:r>
      <w:r>
        <w:rPr>
          <w:vertAlign w:val="superscript"/>
        </w:rPr>
        <w:t>1</w:t>
      </w:r>
      <w:r>
        <w:t>H} NMR spectrum of 1 (in 52 mM KOH aq., 298 K, Ag</w:t>
      </w:r>
      <w:r>
        <w:rPr>
          <w:vertAlign w:val="subscript"/>
        </w:rPr>
        <w:t>2</w:t>
      </w:r>
      <w:r>
        <w:t>O synthesis route) immediately after irradiation (top) and the same sample after twelve more days in the dark</w:t>
      </w:r>
      <w:bookmarkEnd w:id="140"/>
    </w:p>
    <w:p w14:paraId="5B5813B7" w14:textId="77777777" w:rsidR="003C236A" w:rsidRDefault="003C236A">
      <w:pPr>
        <w:rPr>
          <w:sz w:val="20"/>
        </w:rPr>
      </w:pPr>
      <w:r>
        <w:br w:type="page"/>
      </w:r>
    </w:p>
    <w:p w14:paraId="5CF9381C" w14:textId="77777777" w:rsidR="003C236A" w:rsidRDefault="007906A1" w:rsidP="003C236A">
      <w:pPr>
        <w:pStyle w:val="Heading2"/>
      </w:pPr>
      <w:bookmarkStart w:id="141" w:name="_Toc461199525"/>
      <w:r>
        <w:rPr>
          <w:noProof/>
        </w:rPr>
        <w:drawing>
          <wp:anchor distT="0" distB="0" distL="114300" distR="114300" simplePos="0" relativeHeight="251715584" behindDoc="0" locked="0" layoutInCell="1" allowOverlap="1" wp14:anchorId="699E019A" wp14:editId="6DB054AC">
            <wp:simplePos x="0" y="0"/>
            <wp:positionH relativeFrom="column">
              <wp:posOffset>-114300</wp:posOffset>
            </wp:positionH>
            <wp:positionV relativeFrom="paragraph">
              <wp:posOffset>342900</wp:posOffset>
            </wp:positionV>
            <wp:extent cx="6306185" cy="44577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306185"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3C236A">
        <w:t>Data for ∂(</w:t>
      </w:r>
      <w:r w:rsidR="003C236A">
        <w:rPr>
          <w:vertAlign w:val="superscript"/>
        </w:rPr>
        <w:t>31</w:t>
      </w:r>
      <w:r w:rsidR="003C236A">
        <w:t>P) = 86 ppm Product</w:t>
      </w:r>
      <w:bookmarkEnd w:id="141"/>
    </w:p>
    <w:p w14:paraId="5FEA61D6" w14:textId="77777777" w:rsidR="003C236A" w:rsidRDefault="003C236A" w:rsidP="003C236A"/>
    <w:p w14:paraId="3DB83C83" w14:textId="00772BC7" w:rsidR="003C236A" w:rsidRPr="007906A1" w:rsidRDefault="007906A1" w:rsidP="007906A1">
      <w:pPr>
        <w:pStyle w:val="Caption"/>
      </w:pPr>
      <w:bookmarkStart w:id="142" w:name="_Ref460510793"/>
      <w:bookmarkStart w:id="143" w:name="_Toc461199600"/>
      <w:r>
        <w:t xml:space="preserve">Figure </w:t>
      </w:r>
      <w:fldSimple w:instr=" STYLEREF 1 \s ">
        <w:r w:rsidR="000D6DE5">
          <w:rPr>
            <w:noProof/>
          </w:rPr>
          <w:t>7</w:t>
        </w:r>
      </w:fldSimple>
      <w:r w:rsidR="003027B0">
        <w:noBreakHyphen/>
      </w:r>
      <w:fldSimple w:instr=" SEQ Figure \* ARABIC \s 1 ">
        <w:r w:rsidR="000D6DE5">
          <w:rPr>
            <w:noProof/>
          </w:rPr>
          <w:t>28</w:t>
        </w:r>
      </w:fldSimple>
      <w:bookmarkEnd w:id="142"/>
      <w:r>
        <w:t xml:space="preserve"> </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3"/>
    </w:p>
    <w:p w14:paraId="5FF64B66" w14:textId="77777777" w:rsidR="003C236A" w:rsidRDefault="003C236A" w:rsidP="003C236A"/>
    <w:p w14:paraId="06B771C8" w14:textId="77777777" w:rsidR="007906A1" w:rsidRDefault="007906A1">
      <w:r>
        <w:br w:type="page"/>
      </w:r>
    </w:p>
    <w:p w14:paraId="4694C472" w14:textId="77777777" w:rsidR="003C236A" w:rsidRDefault="007906A1" w:rsidP="003C236A">
      <w:r>
        <w:rPr>
          <w:noProof/>
        </w:rPr>
        <w:drawing>
          <wp:anchor distT="0" distB="0" distL="114300" distR="114300" simplePos="0" relativeHeight="251716608" behindDoc="0" locked="0" layoutInCell="1" allowOverlap="1" wp14:anchorId="20AD419F" wp14:editId="31BB4369">
            <wp:simplePos x="0" y="0"/>
            <wp:positionH relativeFrom="column">
              <wp:posOffset>-126365</wp:posOffset>
            </wp:positionH>
            <wp:positionV relativeFrom="paragraph">
              <wp:posOffset>-302260</wp:posOffset>
            </wp:positionV>
            <wp:extent cx="6412865" cy="4531360"/>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12865" cy="4531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12B7F" w14:textId="3A4A8FA5" w:rsidR="007906A1" w:rsidRDefault="007906A1" w:rsidP="007906A1">
      <w:pPr>
        <w:pStyle w:val="Caption"/>
      </w:pPr>
      <w:bookmarkStart w:id="144" w:name="_Toc461199601"/>
      <w:r>
        <w:t xml:space="preserve">Figure </w:t>
      </w:r>
      <w:fldSimple w:instr=" STYLEREF 1 \s ">
        <w:r w:rsidR="000D6DE5">
          <w:rPr>
            <w:noProof/>
          </w:rPr>
          <w:t>7</w:t>
        </w:r>
      </w:fldSimple>
      <w:r w:rsidR="003027B0">
        <w:noBreakHyphen/>
      </w:r>
      <w:fldSimple w:instr=" SEQ Figure \* ARABIC \s 1 ">
        <w:r w:rsidR="000D6DE5">
          <w:rPr>
            <w:noProof/>
          </w:rPr>
          <w:t>29</w:t>
        </w:r>
      </w:fldSimple>
      <w:r>
        <w:t xml:space="preserve"> </w:t>
      </w:r>
      <w:r>
        <w:rPr>
          <w:vertAlign w:val="superscript"/>
        </w:rPr>
        <w:t>31</w:t>
      </w:r>
      <w:r>
        <w:t>P{</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4"/>
    </w:p>
    <w:p w14:paraId="632E780F" w14:textId="77777777" w:rsidR="007906A1" w:rsidRDefault="007906A1" w:rsidP="003C236A"/>
    <w:p w14:paraId="08C0B7E3" w14:textId="77777777" w:rsidR="007906A1" w:rsidRPr="003C236A" w:rsidRDefault="007906A1" w:rsidP="003C236A"/>
    <w:p w14:paraId="645B2A2C" w14:textId="77777777" w:rsidR="00651620" w:rsidRDefault="00651620" w:rsidP="002F74CC">
      <w:r>
        <w:br w:type="page"/>
      </w:r>
    </w:p>
    <w:p w14:paraId="186DC85B" w14:textId="77777777" w:rsidR="00651620" w:rsidRDefault="00651620" w:rsidP="00651620">
      <w:pPr>
        <w:pStyle w:val="Heading1"/>
      </w:pPr>
      <w:bookmarkStart w:id="145" w:name="_Toc461199526"/>
      <w:r>
        <w:t>Other Analytical Data</w:t>
      </w:r>
      <w:bookmarkEnd w:id="145"/>
    </w:p>
    <w:p w14:paraId="46AC13E4" w14:textId="77777777" w:rsidR="00723CCD" w:rsidRPr="00723CCD" w:rsidRDefault="00723CCD" w:rsidP="00723CCD">
      <w:pPr>
        <w:pStyle w:val="Heading2"/>
      </w:pPr>
      <w:bookmarkStart w:id="146" w:name="_Toc461199527"/>
      <w:r>
        <w:rPr>
          <w:noProof/>
        </w:rPr>
        <w:drawing>
          <wp:anchor distT="0" distB="0" distL="114300" distR="114300" simplePos="0" relativeHeight="251774976" behindDoc="0" locked="0" layoutInCell="1" allowOverlap="1" wp14:anchorId="7815D408" wp14:editId="78741C48">
            <wp:simplePos x="0" y="0"/>
            <wp:positionH relativeFrom="column">
              <wp:posOffset>-685800</wp:posOffset>
            </wp:positionH>
            <wp:positionV relativeFrom="paragraph">
              <wp:posOffset>337820</wp:posOffset>
            </wp:positionV>
            <wp:extent cx="7429500" cy="4120515"/>
            <wp:effectExtent l="0" t="0" r="0" b="0"/>
            <wp:wrapTopAndBottom/>
            <wp:docPr id="132" name="Picture 132" descr="Macintosh HD:Users:Jacob:Documents:Water_Splitting:Two_Photon_Water_Splitting:Figures:I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Macintosh HD:Users:Jacob:Documents:Water_Splitting:Two_Photon_Water_Splitting:Figures:IR_Spectrum.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429500" cy="412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D32C5E">
        <w:t>IR Spectrum of Complex 1</w:t>
      </w:r>
      <w:bookmarkEnd w:id="146"/>
    </w:p>
    <w:p w14:paraId="5283DA95" w14:textId="7E767860" w:rsidR="00D32C5E" w:rsidRDefault="00D32C5E" w:rsidP="00D32C5E">
      <w:pPr>
        <w:pStyle w:val="Caption"/>
      </w:pPr>
      <w:bookmarkStart w:id="147" w:name="_Ref460513474"/>
      <w:bookmarkStart w:id="148" w:name="_Toc461199602"/>
      <w:r>
        <w:t xml:space="preserve">Figure </w:t>
      </w:r>
      <w:fldSimple w:instr=" STYLEREF 1 \s ">
        <w:r w:rsidR="000D6DE5">
          <w:rPr>
            <w:noProof/>
          </w:rPr>
          <w:t>8</w:t>
        </w:r>
      </w:fldSimple>
      <w:r w:rsidR="003027B0">
        <w:noBreakHyphen/>
      </w:r>
      <w:fldSimple w:instr=" SEQ Figure \* ARABIC \s 1 ">
        <w:r w:rsidR="000D6DE5">
          <w:rPr>
            <w:noProof/>
          </w:rPr>
          <w:t>1</w:t>
        </w:r>
      </w:fldSimple>
      <w:bookmarkEnd w:id="147"/>
      <w:r>
        <w:t xml:space="preserve"> IR Spectrum </w:t>
      </w:r>
      <w:r w:rsidR="00423157">
        <w:t xml:space="preserve">(ATR) </w:t>
      </w:r>
      <w:r>
        <w:t>of complex 1 along with theoretical spectrum for [A]S</w:t>
      </w:r>
      <w:r>
        <w:rPr>
          <w:vertAlign w:val="subscript"/>
        </w:rPr>
        <w:t>0</w:t>
      </w:r>
      <w:bookmarkEnd w:id="148"/>
    </w:p>
    <w:p w14:paraId="27656E48" w14:textId="77777777" w:rsidR="00D32C5E" w:rsidRDefault="00D32C5E" w:rsidP="00D32C5E">
      <w:pPr>
        <w:pStyle w:val="CaptionText"/>
      </w:pPr>
      <w:r>
        <w:t>Note: theoretical spectrum is shown as vertical lines for each transition.</w:t>
      </w:r>
      <w:r w:rsidR="00723CCD">
        <w:t xml:space="preserve"> The theoretical spectrum has been scaled horizontally by a factor of 0.96 and has been scaled vertically.</w:t>
      </w:r>
    </w:p>
    <w:p w14:paraId="79448610" w14:textId="77777777" w:rsidR="00D20308" w:rsidRPr="00D20308" w:rsidRDefault="00D20308" w:rsidP="00D20308">
      <w:pPr>
        <w:rPr>
          <w:sz w:val="20"/>
        </w:rPr>
      </w:pPr>
      <w:r>
        <w:br w:type="page"/>
      </w:r>
    </w:p>
    <w:p w14:paraId="54D7FFB5" w14:textId="77777777" w:rsidR="00723CCD" w:rsidRPr="00723CCD" w:rsidRDefault="00D20308" w:rsidP="00723CCD">
      <w:pPr>
        <w:pStyle w:val="Heading2"/>
      </w:pPr>
      <w:bookmarkStart w:id="149" w:name="_Toc461199528"/>
      <w:r>
        <w:rPr>
          <w:noProof/>
        </w:rPr>
        <w:drawing>
          <wp:anchor distT="0" distB="0" distL="114300" distR="114300" simplePos="0" relativeHeight="251776000" behindDoc="0" locked="0" layoutInCell="1" allowOverlap="1" wp14:anchorId="196DED38" wp14:editId="293248F3">
            <wp:simplePos x="0" y="0"/>
            <wp:positionH relativeFrom="column">
              <wp:posOffset>571500</wp:posOffset>
            </wp:positionH>
            <wp:positionV relativeFrom="paragraph">
              <wp:posOffset>228600</wp:posOffset>
            </wp:positionV>
            <wp:extent cx="5372100" cy="4023995"/>
            <wp:effectExtent l="0" t="0" r="0" b="0"/>
            <wp:wrapTopAndBottom/>
            <wp:docPr id="133" name="Picture 133" descr="Macintosh HD:Users:Jacob:Documents:Water_Splitting:Two_Photon_Water_Splitting:Figures:EP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Macintosh HD:Users:Jacob:Documents:Water_Splitting:Two_Photon_Water_Splitting:Figures:EPR_Spectrum.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72100" cy="402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723CCD">
        <w:t>EPR Spectrum of Complex 1 Synthesis Raw Product</w:t>
      </w:r>
      <w:bookmarkEnd w:id="149"/>
    </w:p>
    <w:p w14:paraId="7D79B22B" w14:textId="216EAFD2" w:rsidR="00D32C5E" w:rsidRDefault="00D20308" w:rsidP="00D20308">
      <w:pPr>
        <w:pStyle w:val="Caption"/>
      </w:pPr>
      <w:bookmarkStart w:id="150" w:name="_Ref460511671"/>
      <w:bookmarkStart w:id="151" w:name="_Toc461199603"/>
      <w:r>
        <w:t xml:space="preserve">Figure </w:t>
      </w:r>
      <w:fldSimple w:instr=" STYLEREF 1 \s ">
        <w:r w:rsidR="000D6DE5">
          <w:rPr>
            <w:noProof/>
          </w:rPr>
          <w:t>8</w:t>
        </w:r>
      </w:fldSimple>
      <w:r w:rsidR="003027B0">
        <w:noBreakHyphen/>
      </w:r>
      <w:fldSimple w:instr=" SEQ Figure \* ARABIC \s 1 ">
        <w:r w:rsidR="000D6DE5">
          <w:rPr>
            <w:noProof/>
          </w:rPr>
          <w:t>2</w:t>
        </w:r>
      </w:fldSimple>
      <w:bookmarkEnd w:id="150"/>
      <w:r>
        <w:t xml:space="preserve"> EPR spectrum of </w:t>
      </w:r>
      <w:r w:rsidR="00064467">
        <w:t>green raw product obtained via reaction of 2-trans with N</w:t>
      </w:r>
      <w:r w:rsidR="00064467">
        <w:rPr>
          <w:vertAlign w:val="subscript"/>
        </w:rPr>
        <w:t>2</w:t>
      </w:r>
      <w:r w:rsidR="00064467">
        <w:t>O</w:t>
      </w:r>
      <w:bookmarkEnd w:id="151"/>
    </w:p>
    <w:p w14:paraId="40B51FA5" w14:textId="17A50475" w:rsidR="00D32C5E" w:rsidRPr="00D32C5E" w:rsidRDefault="00064467" w:rsidP="00064467">
      <w:pPr>
        <w:pStyle w:val="CaptionText"/>
      </w:pPr>
      <w:r>
        <w:t>N</w:t>
      </w:r>
      <w:r>
        <w:rPr>
          <w:vertAlign w:val="subscript"/>
        </w:rPr>
        <w:t>2</w:t>
      </w:r>
      <w:r>
        <w:t xml:space="preserve">O reaction of </w:t>
      </w:r>
      <w:r>
        <w:rPr>
          <w:b/>
        </w:rPr>
        <w:t>2-trans</w:t>
      </w:r>
      <w:r>
        <w:t xml:space="preserve"> wa</w:t>
      </w:r>
      <w:r w:rsidR="00423157">
        <w:t xml:space="preserve">s carried out as described in </w:t>
      </w:r>
      <w:r w:rsidR="00423157">
        <w:fldChar w:fldCharType="begin"/>
      </w:r>
      <w:r w:rsidR="00423157">
        <w:instrText xml:space="preserve"> REF _Ref460588368 \r \h </w:instrText>
      </w:r>
      <w:r w:rsidR="00423157">
        <w:fldChar w:fldCharType="separate"/>
      </w:r>
      <w:r w:rsidR="000D6DE5">
        <w:t>3.1.1</w:t>
      </w:r>
      <w:r w:rsidR="00423157">
        <w:fldChar w:fldCharType="end"/>
      </w:r>
      <w:r>
        <w:t>, b</w:t>
      </w:r>
      <w:r w:rsidR="00423157">
        <w:t>ut after the reaction</w:t>
      </w:r>
      <w:r>
        <w:t>, the solvent was completely removed under vacuum and the dark green solid residue was washed with Et</w:t>
      </w:r>
      <w:r>
        <w:rPr>
          <w:vertAlign w:val="subscript"/>
        </w:rPr>
        <w:t>2</w:t>
      </w:r>
      <w:r>
        <w:t>O and pentane. The residue was then dissolved in DCM, yielding a green solution, which was transferred to a capillary and measured.</w:t>
      </w:r>
    </w:p>
    <w:p w14:paraId="7F8BD8E0" w14:textId="77777777" w:rsidR="00D32C5E" w:rsidRPr="00D32C5E" w:rsidRDefault="00D32C5E" w:rsidP="00D32C5E"/>
    <w:p w14:paraId="330C04B5" w14:textId="77777777" w:rsidR="00D32C5E" w:rsidRDefault="00D32C5E" w:rsidP="00651620"/>
    <w:p w14:paraId="6F1D6CFE" w14:textId="77777777" w:rsidR="00D32C5E" w:rsidRDefault="00D32C5E" w:rsidP="00651620"/>
    <w:p w14:paraId="56EB32ED" w14:textId="77777777" w:rsidR="00651620" w:rsidRDefault="00651620">
      <w:r>
        <w:br w:type="page"/>
      </w:r>
    </w:p>
    <w:p w14:paraId="180D823F" w14:textId="77777777" w:rsidR="00651620" w:rsidRDefault="00651620" w:rsidP="00651620">
      <w:pPr>
        <w:pStyle w:val="Heading1"/>
      </w:pPr>
      <w:bookmarkStart w:id="152" w:name="_Toc461199529"/>
      <w:r>
        <w:t>Femtosecond Spectroscopy</w:t>
      </w:r>
      <w:bookmarkEnd w:id="152"/>
    </w:p>
    <w:p w14:paraId="594A5DB0" w14:textId="77777777" w:rsidR="00651620" w:rsidRDefault="00651620" w:rsidP="00651620"/>
    <w:p w14:paraId="14F908A0" w14:textId="77777777" w:rsidR="00CC0F2E" w:rsidRDefault="00CC0F2E" w:rsidP="00651620"/>
    <w:p w14:paraId="30CC93E1" w14:textId="77777777" w:rsidR="00CC0F2E" w:rsidRDefault="00CC0F2E" w:rsidP="00651620"/>
    <w:p w14:paraId="3351E998" w14:textId="77777777" w:rsidR="00651620" w:rsidRDefault="00651620">
      <w:r>
        <w:br w:type="page"/>
      </w:r>
    </w:p>
    <w:p w14:paraId="687B314D" w14:textId="77777777" w:rsidR="00651620" w:rsidRDefault="00651620" w:rsidP="00651620">
      <w:pPr>
        <w:pStyle w:val="Heading1"/>
      </w:pPr>
      <w:bookmarkStart w:id="153" w:name="_Toc461199530"/>
      <w:r>
        <w:t>Photochemical Kinetic Model</w:t>
      </w:r>
      <w:bookmarkEnd w:id="153"/>
    </w:p>
    <w:p w14:paraId="591F42F1" w14:textId="67FFD338" w:rsidR="00D47BBD" w:rsidRDefault="00423157" w:rsidP="00423157">
      <w:pPr>
        <w:pStyle w:val="Heading2"/>
      </w:pPr>
      <w:bookmarkStart w:id="154" w:name="_Toc461199531"/>
      <w:r>
        <w:t>Description of Kinetic Model</w:t>
      </w:r>
      <w:bookmarkEnd w:id="154"/>
    </w:p>
    <w:p w14:paraId="30A8B35A" w14:textId="77777777" w:rsidR="00423157" w:rsidRDefault="00423157" w:rsidP="00423157"/>
    <w:p w14:paraId="1D2E422A" w14:textId="5774FC39" w:rsidR="00436146" w:rsidRDefault="00A43EEC" w:rsidP="00423157">
      <w:r>
        <w:t xml:space="preserve">A simple kinetic model to describe the two-photon water splitting reaction was developed using the reaction sequence shown in </w:t>
      </w:r>
      <w:r>
        <w:fldChar w:fldCharType="begin"/>
      </w:r>
      <w:r>
        <w:instrText xml:space="preserve"> REF _Ref460855934 \h </w:instrText>
      </w:r>
      <w:r>
        <w:fldChar w:fldCharType="separate"/>
      </w:r>
      <w:r w:rsidR="000D6DE5">
        <w:t xml:space="preserve">Table </w:t>
      </w:r>
      <w:r w:rsidR="000D6DE5">
        <w:rPr>
          <w:noProof/>
        </w:rPr>
        <w:t>10</w:t>
      </w:r>
      <w:r w:rsidR="000D6DE5">
        <w:noBreakHyphen/>
      </w:r>
      <w:r w:rsidR="000D6DE5">
        <w:rPr>
          <w:noProof/>
        </w:rPr>
        <w:t>1</w:t>
      </w:r>
      <w:r>
        <w:fldChar w:fldCharType="end"/>
      </w:r>
      <w:r>
        <w:t>. In this reaction</w:t>
      </w:r>
      <w:r w:rsidR="00436146">
        <w:t xml:space="preserve"> sequence, starting complex </w:t>
      </w:r>
      <w:r>
        <w:rPr>
          <w:b/>
        </w:rPr>
        <w:t>A</w:t>
      </w:r>
      <w:r>
        <w:t xml:space="preserve"> absorbs </w:t>
      </w:r>
      <w:r w:rsidR="00436146">
        <w:t xml:space="preserve">a photon to form transient intermediate </w:t>
      </w:r>
      <w:r w:rsidR="00436146">
        <w:rPr>
          <w:b/>
        </w:rPr>
        <w:t>B</w:t>
      </w:r>
      <w:r w:rsidR="00436146">
        <w:t xml:space="preserve">. </w:t>
      </w:r>
      <w:r w:rsidR="00436146">
        <w:rPr>
          <w:b/>
        </w:rPr>
        <w:t xml:space="preserve">B </w:t>
      </w:r>
      <w:r w:rsidR="00436146">
        <w:t xml:space="preserve">decays back to </w:t>
      </w:r>
      <w:r w:rsidR="00436146">
        <w:rPr>
          <w:b/>
        </w:rPr>
        <w:t xml:space="preserve">A </w:t>
      </w:r>
      <w:r w:rsidR="00436146">
        <w:t xml:space="preserve">with a lifetime of </w:t>
      </w:r>
      <w:r w:rsidR="00436146">
        <w:rPr>
          <w:lang w:val="el-GR"/>
        </w:rPr>
        <w:t>τ</w:t>
      </w:r>
      <w:r w:rsidR="00436146">
        <w:t xml:space="preserve">. Furthermore, </w:t>
      </w:r>
      <w:r w:rsidR="00436146">
        <w:rPr>
          <w:b/>
        </w:rPr>
        <w:t xml:space="preserve">B </w:t>
      </w:r>
      <w:r w:rsidR="00436146">
        <w:t>can absorb a second photon to form O</w:t>
      </w:r>
      <w:r w:rsidR="00436146">
        <w:rPr>
          <w:vertAlign w:val="subscript"/>
        </w:rPr>
        <w:t xml:space="preserve">2 </w:t>
      </w:r>
      <w:r w:rsidR="00436146">
        <w:t>(+ corresponding complex, which is not part of this kinetic model). O</w:t>
      </w:r>
      <w:r w:rsidR="00436146">
        <w:rPr>
          <w:vertAlign w:val="subscript"/>
        </w:rPr>
        <w:t>2</w:t>
      </w:r>
      <w:r w:rsidR="00436146">
        <w:t xml:space="preserve"> can then be consumed by a third reaction (forming </w:t>
      </w:r>
      <w:r w:rsidR="00436146">
        <w:rPr>
          <w:b/>
        </w:rPr>
        <w:t>X</w:t>
      </w:r>
      <w:r w:rsidR="00436146">
        <w:t xml:space="preserve">), which also requires photon absorption (see </w:t>
      </w:r>
      <w:r w:rsidR="00436146">
        <w:fldChar w:fldCharType="begin"/>
      </w:r>
      <w:r w:rsidR="00436146">
        <w:instrText xml:space="preserve"> REF _Ref460764153 \r \h </w:instrText>
      </w:r>
      <w:r w:rsidR="00436146">
        <w:fldChar w:fldCharType="separate"/>
      </w:r>
      <w:r w:rsidR="000D6DE5">
        <w:t>4.3.2</w:t>
      </w:r>
      <w:r w:rsidR="00436146">
        <w:fldChar w:fldCharType="end"/>
      </w:r>
      <w:r w:rsidR="00436146">
        <w:t>). This reaction sequence is therefore a simplified version of the water splitting mechanism determined using DFT and CASSCF calculations</w:t>
      </w:r>
      <w:r w:rsidR="00160701">
        <w:t>, combined with the experimentally observed, O</w:t>
      </w:r>
      <w:r w:rsidR="00160701">
        <w:rPr>
          <w:vertAlign w:val="subscript"/>
        </w:rPr>
        <w:t>2</w:t>
      </w:r>
      <w:r w:rsidR="00160701">
        <w:t xml:space="preserve"> consuming reaction</w:t>
      </w:r>
      <w:r w:rsidR="00436146">
        <w:t>.</w:t>
      </w:r>
    </w:p>
    <w:p w14:paraId="13729795" w14:textId="77777777" w:rsidR="00436146" w:rsidRDefault="00436146" w:rsidP="00423157"/>
    <w:p w14:paraId="244655C2" w14:textId="1F5EEAA0" w:rsidR="00436146" w:rsidRDefault="00436146" w:rsidP="00423157">
      <w:r>
        <w:t>The reaction sequence can be described using the following system of differential equations:</w:t>
      </w:r>
    </w:p>
    <w:p w14:paraId="2A20F3E3" w14:textId="78DE45D1" w:rsidR="00160701" w:rsidRDefault="00160701" w:rsidP="00160701">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5245"/>
        <w:gridCol w:w="2193"/>
      </w:tblGrid>
      <w:tr w:rsidR="00436146" w14:paraId="5A377B67" w14:textId="77777777" w:rsidTr="007427F2">
        <w:tc>
          <w:tcPr>
            <w:tcW w:w="2518" w:type="dxa"/>
            <w:vAlign w:val="center"/>
          </w:tcPr>
          <w:p w14:paraId="02290832" w14:textId="77777777" w:rsidR="00436146" w:rsidRDefault="00436146" w:rsidP="00160701">
            <w:pPr>
              <w:jc w:val="center"/>
            </w:pPr>
          </w:p>
        </w:tc>
        <w:tc>
          <w:tcPr>
            <w:tcW w:w="5245" w:type="dxa"/>
            <w:vAlign w:val="center"/>
          </w:tcPr>
          <w:p w14:paraId="7B2C1451" w14:textId="2AFA0223"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A</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A</m:t>
                </m:r>
                <m:r>
                  <w:rPr>
                    <w:rFonts w:ascii="Cambria Math" w:hAnsi="Cambria Math"/>
                  </w:rPr>
                  <m:t>]</m:t>
                </m:r>
              </m:oMath>
            </m:oMathPara>
          </w:p>
        </w:tc>
        <w:tc>
          <w:tcPr>
            <w:tcW w:w="2193" w:type="dxa"/>
            <w:vAlign w:val="center"/>
          </w:tcPr>
          <w:p w14:paraId="6514636F" w14:textId="214F0CBE" w:rsidR="00436146" w:rsidRPr="00160701"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2713FB">
              <w:rPr>
                <w:b w:val="0"/>
                <w:noProof/>
                <w:sz w:val="22"/>
                <w:szCs w:val="22"/>
              </w:rPr>
              <w:t>4</w:t>
            </w:r>
            <w:r w:rsidRPr="00160701">
              <w:rPr>
                <w:b w:val="0"/>
                <w:sz w:val="22"/>
                <w:szCs w:val="22"/>
              </w:rPr>
              <w:fldChar w:fldCharType="end"/>
            </w:r>
            <w:r w:rsidRPr="00160701">
              <w:rPr>
                <w:b w:val="0"/>
                <w:sz w:val="22"/>
                <w:szCs w:val="22"/>
              </w:rPr>
              <w:t>)</w:t>
            </w:r>
          </w:p>
        </w:tc>
      </w:tr>
      <w:tr w:rsidR="00436146" w14:paraId="5A4BC493" w14:textId="77777777" w:rsidTr="007427F2">
        <w:tc>
          <w:tcPr>
            <w:tcW w:w="2518" w:type="dxa"/>
            <w:vAlign w:val="center"/>
          </w:tcPr>
          <w:p w14:paraId="1D8615B5" w14:textId="77777777" w:rsidR="00436146" w:rsidRDefault="00436146" w:rsidP="00160701">
            <w:pPr>
              <w:jc w:val="center"/>
            </w:pPr>
          </w:p>
        </w:tc>
        <w:tc>
          <w:tcPr>
            <w:tcW w:w="5245" w:type="dxa"/>
            <w:vAlign w:val="center"/>
          </w:tcPr>
          <w:p w14:paraId="3BFB7AD3" w14:textId="2184C5B9"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B</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B</m:t>
                </m:r>
                <m:r>
                  <w:rPr>
                    <w:rFonts w:ascii="Cambria Math" w:hAnsi="Cambria Math"/>
                  </w:rPr>
                  <m:t>]</m:t>
                </m:r>
              </m:oMath>
            </m:oMathPara>
          </w:p>
        </w:tc>
        <w:tc>
          <w:tcPr>
            <w:tcW w:w="2193" w:type="dxa"/>
            <w:vAlign w:val="center"/>
          </w:tcPr>
          <w:p w14:paraId="39A3C1BA" w14:textId="7CABE1A2" w:rsidR="00436146" w:rsidRDefault="00160701" w:rsidP="007427F2">
            <w:pPr>
              <w:jc w:val="center"/>
            </w:pPr>
            <w:r>
              <w:t>Equation (</w:t>
            </w:r>
            <w:fldSimple w:instr=" SEQ Equation \* ARABIC ">
              <w:r w:rsidR="002713FB">
                <w:rPr>
                  <w:noProof/>
                </w:rPr>
                <w:t>5</w:t>
              </w:r>
            </w:fldSimple>
            <w:r>
              <w:t>)</w:t>
            </w:r>
          </w:p>
        </w:tc>
      </w:tr>
      <w:tr w:rsidR="00436146" w14:paraId="0B9A5F9A" w14:textId="77777777" w:rsidTr="007427F2">
        <w:tc>
          <w:tcPr>
            <w:tcW w:w="2518" w:type="dxa"/>
            <w:vAlign w:val="center"/>
          </w:tcPr>
          <w:p w14:paraId="27C12A99" w14:textId="77777777" w:rsidR="00436146" w:rsidRDefault="00436146" w:rsidP="00160701">
            <w:pPr>
              <w:jc w:val="center"/>
            </w:pPr>
          </w:p>
        </w:tc>
        <w:tc>
          <w:tcPr>
            <w:tcW w:w="5245" w:type="dxa"/>
            <w:vAlign w:val="center"/>
          </w:tcPr>
          <w:p w14:paraId="388BF857" w14:textId="45C89413"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C</m:t>
                    </m:r>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B</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6CC2E364" w14:textId="4C7AD58A" w:rsidR="00436146" w:rsidRPr="007427F2"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2713FB">
              <w:rPr>
                <w:b w:val="0"/>
                <w:noProof/>
                <w:sz w:val="22"/>
                <w:szCs w:val="22"/>
              </w:rPr>
              <w:t>6</w:t>
            </w:r>
            <w:r w:rsidRPr="00160701">
              <w:rPr>
                <w:b w:val="0"/>
                <w:sz w:val="22"/>
                <w:szCs w:val="22"/>
              </w:rPr>
              <w:fldChar w:fldCharType="end"/>
            </w:r>
            <w:r w:rsidRPr="00160701">
              <w:rPr>
                <w:b w:val="0"/>
                <w:sz w:val="22"/>
                <w:szCs w:val="22"/>
              </w:rPr>
              <w:t>)</w:t>
            </w:r>
          </w:p>
        </w:tc>
      </w:tr>
      <w:tr w:rsidR="00436146" w14:paraId="5314E0C7" w14:textId="77777777" w:rsidTr="007427F2">
        <w:tc>
          <w:tcPr>
            <w:tcW w:w="2518" w:type="dxa"/>
            <w:vAlign w:val="center"/>
          </w:tcPr>
          <w:p w14:paraId="3C525C8E" w14:textId="77777777" w:rsidR="00436146" w:rsidRDefault="00436146" w:rsidP="00160701">
            <w:pPr>
              <w:jc w:val="center"/>
            </w:pPr>
          </w:p>
        </w:tc>
        <w:tc>
          <w:tcPr>
            <w:tcW w:w="5245" w:type="dxa"/>
            <w:vAlign w:val="center"/>
          </w:tcPr>
          <w:p w14:paraId="3EB5839C" w14:textId="40B888AB"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D</m:t>
                    </m:r>
                    <m:r>
                      <w:rPr>
                        <w:rFonts w:ascii="Cambria Math" w:hAnsi="Cambria Math"/>
                      </w:rPr>
                      <m:t>]</m:t>
                    </m:r>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5486D136" w14:textId="0054B39A" w:rsidR="00436146" w:rsidRDefault="007427F2" w:rsidP="007427F2">
            <w:pPr>
              <w:jc w:val="center"/>
            </w:pPr>
            <w:r>
              <w:t>Equation (</w:t>
            </w:r>
            <w:fldSimple w:instr=" SEQ Equation \* ARABIC ">
              <w:r w:rsidR="002713FB">
                <w:rPr>
                  <w:noProof/>
                </w:rPr>
                <w:t>7</w:t>
              </w:r>
            </w:fldSimple>
            <w:r>
              <w:t>)</w:t>
            </w:r>
          </w:p>
        </w:tc>
      </w:tr>
    </w:tbl>
    <w:p w14:paraId="34554E25" w14:textId="77777777" w:rsidR="007427F2" w:rsidRDefault="007427F2" w:rsidP="00423157"/>
    <w:p w14:paraId="5EF9C650" w14:textId="7012CF1F" w:rsidR="007427F2" w:rsidRDefault="007427F2" w:rsidP="00423157">
      <w:r>
        <w:t xml:space="preserve">Wherein </w:t>
      </w:r>
      <w:r>
        <w:rPr>
          <w:i/>
        </w:rPr>
        <w:t>q</w:t>
      </w:r>
      <w:r>
        <w:rPr>
          <w:i/>
          <w:vertAlign w:val="subscript"/>
        </w:rPr>
        <w:t xml:space="preserve">n </w:t>
      </w:r>
      <w:r>
        <w:t xml:space="preserve">are the respective quantum efficiencies for each reaction step, </w:t>
      </w:r>
      <w:r>
        <w:rPr>
          <w:i/>
        </w:rPr>
        <w:t xml:space="preserve">Flux </w:t>
      </w:r>
      <w:r>
        <w:t xml:space="preserve">is the photon flux and </w:t>
      </w:r>
      <w:r>
        <w:rPr>
          <w:i/>
        </w:rPr>
        <w:t>c</w:t>
      </w:r>
      <w:r>
        <w:rPr>
          <w:i/>
          <w:vertAlign w:val="subscript"/>
        </w:rPr>
        <w:t xml:space="preserve">abs </w:t>
      </w:r>
      <w:r>
        <w:t>is the absorption cross-section. For simplicity</w:t>
      </w:r>
      <w:r w:rsidR="000D0164">
        <w:t>, it was assumed that</w:t>
      </w:r>
      <w:r>
        <w:t xml:space="preserve"> absorption cross sections are the same for each step (1.15E-17 cm</w:t>
      </w:r>
      <w:r>
        <w:rPr>
          <w:vertAlign w:val="superscript"/>
        </w:rPr>
        <w:t>2</w:t>
      </w:r>
      <w:r>
        <w:t>, which corresponds to an extinction coefficient of 3000 M</w:t>
      </w:r>
      <w:r>
        <w:rPr>
          <w:vertAlign w:val="superscript"/>
        </w:rPr>
        <w:t>-1</w:t>
      </w:r>
      <w:r>
        <w:t xml:space="preserve"> cm</w:t>
      </w:r>
      <w:r>
        <w:rPr>
          <w:vertAlign w:val="superscript"/>
        </w:rPr>
        <w:t>-1</w:t>
      </w:r>
      <w:r>
        <w:t xml:space="preserve">). Furthermore, it was assumed that </w:t>
      </w:r>
      <w:r>
        <w:rPr>
          <w:i/>
        </w:rPr>
        <w:t xml:space="preserve">Flux </w:t>
      </w:r>
      <w:r>
        <w:t>is the same for each reaction step.</w:t>
      </w:r>
    </w:p>
    <w:p w14:paraId="77D5295C" w14:textId="77777777" w:rsidR="007427F2" w:rsidRDefault="007427F2" w:rsidP="00423157"/>
    <w:p w14:paraId="79CB2848" w14:textId="2BB34050" w:rsidR="007427F2" w:rsidRDefault="000D0164" w:rsidP="00423157">
      <w:r>
        <w:t xml:space="preserve">The </w:t>
      </w:r>
      <w:r w:rsidR="007427F2">
        <w:t>kinetic model was fitted to experimental data from the i</w:t>
      </w:r>
      <w:r w:rsidR="008E269A">
        <w:t>ntensity dataset. For this, all experiments with the same photon flux were averaged. Afterwards, the data was normalized to express the amount of O</w:t>
      </w:r>
      <w:r w:rsidR="008E269A">
        <w:rPr>
          <w:vertAlign w:val="subscript"/>
        </w:rPr>
        <w:t>2</w:t>
      </w:r>
      <w:r w:rsidR="008E269A">
        <w:t xml:space="preserve"> as a fraction of the initial amount of </w:t>
      </w:r>
      <w:r w:rsidR="008E269A">
        <w:rPr>
          <w:b/>
        </w:rPr>
        <w:t xml:space="preserve">1 </w:t>
      </w:r>
      <w:r w:rsidR="008E269A">
        <w:t xml:space="preserve">(based on 0.005 M concentration of </w:t>
      </w:r>
      <w:r w:rsidR="008E269A">
        <w:rPr>
          <w:b/>
        </w:rPr>
        <w:t>1</w:t>
      </w:r>
      <w:r w:rsidR="008E269A">
        <w:t xml:space="preserve">). This gave the averaged and normalized experimental data shown in </w:t>
      </w:r>
      <w:r w:rsidR="008E269A">
        <w:fldChar w:fldCharType="begin"/>
      </w:r>
      <w:r w:rsidR="008E269A">
        <w:instrText xml:space="preserve"> REF _Ref460772926 \h </w:instrText>
      </w:r>
      <w:r w:rsidR="008E269A">
        <w:fldChar w:fldCharType="separate"/>
      </w:r>
      <w:r w:rsidR="000D6DE5">
        <w:t xml:space="preserve">Figure </w:t>
      </w:r>
      <w:r w:rsidR="000D6DE5">
        <w:rPr>
          <w:noProof/>
        </w:rPr>
        <w:t>10</w:t>
      </w:r>
      <w:r w:rsidR="000D6DE5">
        <w:noBreakHyphen/>
      </w:r>
      <w:r w:rsidR="000D6DE5">
        <w:rPr>
          <w:noProof/>
        </w:rPr>
        <w:t>1</w:t>
      </w:r>
      <w:r w:rsidR="008E269A">
        <w:fldChar w:fldCharType="end"/>
      </w:r>
      <w:r w:rsidR="008E269A">
        <w:t>A. For the photon flux = 3.3e+17 data, Gaussian noise with the same standard deviation as the experimental data was appended from 240 s, since the experimental data was only available up to this time.</w:t>
      </w:r>
    </w:p>
    <w:p w14:paraId="7932057F" w14:textId="5DF858FB" w:rsidR="008E269A" w:rsidRDefault="008E269A" w:rsidP="00423157">
      <w:pPr>
        <w:rPr>
          <w:lang w:val="el-GR"/>
        </w:rPr>
      </w:pPr>
      <w:r>
        <w:t xml:space="preserve">Fitting was performed by numerically solving the system of differential equations with an updated guess for </w:t>
      </w:r>
      <w:r>
        <w:rPr>
          <w:lang w:val="el-GR"/>
        </w:rPr>
        <w:t xml:space="preserve">τ,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3</w:t>
      </w:r>
      <w:r>
        <w:rPr>
          <w:i/>
          <w:lang w:val="el-GR"/>
        </w:rPr>
        <w:t xml:space="preserve"> </w:t>
      </w:r>
      <w:r>
        <w:rPr>
          <w:lang w:val="el-GR"/>
        </w:rPr>
        <w:t>at each optimization step</w:t>
      </w:r>
      <w:r w:rsidR="00BA7530">
        <w:rPr>
          <w:lang w:val="el-GR"/>
        </w:rPr>
        <w:t xml:space="preserve">, with </w:t>
      </w:r>
      <w:r w:rsidR="00BA7530">
        <w:rPr>
          <w:i/>
          <w:lang w:val="el-GR"/>
        </w:rPr>
        <w:t xml:space="preserve">Flux </w:t>
      </w:r>
      <w:r w:rsidR="00BA7530">
        <w:rPr>
          <w:lang w:val="el-GR"/>
        </w:rPr>
        <w:t>being the corresponding photon flux for each data series</w:t>
      </w:r>
      <w:r>
        <w:rPr>
          <w:lang w:val="el-GR"/>
        </w:rPr>
        <w:t>. Updated guesses were generated using the Nelder-Mea</w:t>
      </w:r>
      <w:r w:rsidR="00BA7530">
        <w:rPr>
          <w:lang w:val="el-GR"/>
        </w:rPr>
        <w:t xml:space="preserve">d algorithm. This was done until convergence was reached. It should be noted that only one set of optimization parameters (τ, </w:t>
      </w:r>
      <w:r w:rsidR="00BA7530">
        <w:rPr>
          <w:i/>
          <w:lang w:val="el-GR"/>
        </w:rPr>
        <w:t>q</w:t>
      </w:r>
      <w:r w:rsidR="00BA7530">
        <w:rPr>
          <w:i/>
          <w:vertAlign w:val="subscript"/>
          <w:lang w:val="el-GR"/>
        </w:rPr>
        <w:t>1</w:t>
      </w:r>
      <w:r w:rsidR="00BA7530">
        <w:rPr>
          <w:i/>
          <w:lang w:val="el-GR"/>
        </w:rPr>
        <w:t>, q</w:t>
      </w:r>
      <w:r w:rsidR="00BA7530">
        <w:rPr>
          <w:i/>
          <w:vertAlign w:val="subscript"/>
          <w:lang w:val="el-GR"/>
        </w:rPr>
        <w:t>2</w:t>
      </w:r>
      <w:r w:rsidR="00BA7530">
        <w:rPr>
          <w:i/>
          <w:lang w:val="el-GR"/>
        </w:rPr>
        <w:t xml:space="preserve"> </w:t>
      </w:r>
      <w:r w:rsidR="00BA7530" w:rsidRPr="0074397C">
        <w:rPr>
          <w:lang w:val="el-GR"/>
        </w:rPr>
        <w:t>and</w:t>
      </w:r>
      <w:r w:rsidR="00BA7530">
        <w:rPr>
          <w:i/>
          <w:lang w:val="el-GR"/>
        </w:rPr>
        <w:t xml:space="preserve"> q</w:t>
      </w:r>
      <w:r w:rsidR="00BA7530">
        <w:rPr>
          <w:i/>
          <w:vertAlign w:val="subscript"/>
          <w:lang w:val="el-GR"/>
        </w:rPr>
        <w:t>3</w:t>
      </w:r>
      <w:r w:rsidR="00BA7530">
        <w:rPr>
          <w:lang w:val="el-GR"/>
        </w:rPr>
        <w:t>) describes all experiments with different photon flux values.</w:t>
      </w:r>
      <w:r w:rsidR="00E720A3">
        <w:rPr>
          <w:lang w:val="el-GR"/>
        </w:rPr>
        <w:t xml:space="preserve"> The resulting fit is shown in </w:t>
      </w:r>
      <w:r w:rsidR="00E720A3">
        <w:rPr>
          <w:lang w:val="el-GR"/>
        </w:rPr>
        <w:fldChar w:fldCharType="begin"/>
      </w:r>
      <w:r w:rsidR="00E720A3">
        <w:rPr>
          <w:lang w:val="el-GR"/>
        </w:rPr>
        <w:instrText xml:space="preserve"> REF _Ref460772926 \h </w:instrText>
      </w:r>
      <w:r w:rsidR="00E720A3">
        <w:rPr>
          <w:lang w:val="el-GR"/>
        </w:rPr>
      </w:r>
      <w:r w:rsidR="00E720A3">
        <w:rPr>
          <w:lang w:val="el-GR"/>
        </w:rPr>
        <w:fldChar w:fldCharType="separate"/>
      </w:r>
      <w:r w:rsidR="000D6DE5">
        <w:t xml:space="preserve">Figure </w:t>
      </w:r>
      <w:r w:rsidR="000D6DE5">
        <w:rPr>
          <w:noProof/>
        </w:rPr>
        <w:t>10</w:t>
      </w:r>
      <w:r w:rsidR="000D6DE5">
        <w:noBreakHyphen/>
      </w:r>
      <w:r w:rsidR="000D6DE5">
        <w:rPr>
          <w:noProof/>
        </w:rPr>
        <w:t>1</w:t>
      </w:r>
      <w:r w:rsidR="00E720A3">
        <w:rPr>
          <w:lang w:val="el-GR"/>
        </w:rPr>
        <w:fldChar w:fldCharType="end"/>
      </w:r>
      <w:r w:rsidR="00E720A3">
        <w:rPr>
          <w:lang w:val="el-GR"/>
        </w:rPr>
        <w:t>A</w:t>
      </w:r>
      <w:r w:rsidR="000D0164">
        <w:rPr>
          <w:lang w:val="el-GR"/>
        </w:rPr>
        <w:t>. Optimized parameters are shown</w:t>
      </w:r>
      <w:r w:rsidR="00E720A3">
        <w:rPr>
          <w:lang w:val="el-GR"/>
        </w:rPr>
        <w:t xml:space="preserve"> in </w:t>
      </w:r>
      <w:r w:rsidR="00E720A3">
        <w:rPr>
          <w:lang w:val="el-GR"/>
        </w:rPr>
        <w:fldChar w:fldCharType="begin"/>
      </w:r>
      <w:r w:rsidR="00E720A3">
        <w:rPr>
          <w:lang w:val="el-GR"/>
        </w:rPr>
        <w:instrText xml:space="preserve"> REF _Ref460855934 \h </w:instrText>
      </w:r>
      <w:r w:rsidR="00E720A3">
        <w:rPr>
          <w:lang w:val="el-GR"/>
        </w:rPr>
      </w:r>
      <w:r w:rsidR="00E720A3">
        <w:rPr>
          <w:lang w:val="el-GR"/>
        </w:rPr>
        <w:fldChar w:fldCharType="separate"/>
      </w:r>
      <w:r w:rsidR="000D6DE5">
        <w:t xml:space="preserve">Table </w:t>
      </w:r>
      <w:r w:rsidR="000D6DE5">
        <w:rPr>
          <w:noProof/>
        </w:rPr>
        <w:t>10</w:t>
      </w:r>
      <w:r w:rsidR="000D6DE5">
        <w:noBreakHyphen/>
      </w:r>
      <w:r w:rsidR="000D6DE5">
        <w:rPr>
          <w:noProof/>
        </w:rPr>
        <w:t>1</w:t>
      </w:r>
      <w:r w:rsidR="00E720A3">
        <w:rPr>
          <w:lang w:val="el-GR"/>
        </w:rPr>
        <w:fldChar w:fldCharType="end"/>
      </w:r>
      <w:r w:rsidR="00E720A3">
        <w:rPr>
          <w:lang w:val="el-GR"/>
        </w:rPr>
        <w:t>.</w:t>
      </w:r>
    </w:p>
    <w:p w14:paraId="4801B3EB" w14:textId="77777777" w:rsidR="00E720A3" w:rsidRDefault="00E720A3" w:rsidP="00423157">
      <w:pPr>
        <w:rPr>
          <w:lang w:val="el-GR"/>
        </w:rPr>
      </w:pPr>
    </w:p>
    <w:p w14:paraId="6AF915E4" w14:textId="4B6CDA3E" w:rsidR="00BA7530" w:rsidRDefault="00E720A3" w:rsidP="00E720A3">
      <w:pPr>
        <w:pStyle w:val="Heading2"/>
        <w:rPr>
          <w:lang w:val="el-GR"/>
        </w:rPr>
      </w:pPr>
      <w:bookmarkStart w:id="155" w:name="_Toc461199532"/>
      <w:r>
        <w:rPr>
          <w:lang w:val="el-GR"/>
        </w:rPr>
        <w:t>Relationship between Initial Rate and Photon Flux</w:t>
      </w:r>
      <w:bookmarkEnd w:id="155"/>
    </w:p>
    <w:p w14:paraId="67693D98" w14:textId="77777777" w:rsidR="00E720A3" w:rsidRDefault="00E720A3" w:rsidP="00E720A3"/>
    <w:p w14:paraId="5C9EBEF2" w14:textId="77777777" w:rsidR="0074397C" w:rsidRDefault="000D0164" w:rsidP="00E720A3">
      <w:r>
        <w:t>The described kinetic model was also used to explore the relationship between initial rate of O</w:t>
      </w:r>
      <w:r>
        <w:rPr>
          <w:vertAlign w:val="subscript"/>
        </w:rPr>
        <w:t>2</w:t>
      </w:r>
      <w:r>
        <w:t xml:space="preserve"> formation and photon flux. For this, </w:t>
      </w:r>
      <w:r w:rsidR="0074397C">
        <w:t xml:space="preserve">the optimized parameters shown in </w:t>
      </w:r>
      <w:r w:rsidR="0074397C">
        <w:fldChar w:fldCharType="begin"/>
      </w:r>
      <w:r w:rsidR="0074397C">
        <w:instrText xml:space="preserve"> REF _Ref460855934 \h </w:instrText>
      </w:r>
      <w:r w:rsidR="0074397C">
        <w:fldChar w:fldCharType="separate"/>
      </w:r>
      <w:r w:rsidR="000D6DE5">
        <w:t xml:space="preserve">Table </w:t>
      </w:r>
      <w:r w:rsidR="000D6DE5">
        <w:rPr>
          <w:noProof/>
        </w:rPr>
        <w:t>10</w:t>
      </w:r>
      <w:r w:rsidR="000D6DE5">
        <w:noBreakHyphen/>
      </w:r>
      <w:r w:rsidR="000D6DE5">
        <w:rPr>
          <w:noProof/>
        </w:rPr>
        <w:t>1</w:t>
      </w:r>
      <w:r w:rsidR="0074397C">
        <w:fldChar w:fldCharType="end"/>
      </w:r>
      <w:r w:rsidR="0074397C">
        <w:t xml:space="preserve"> were used, unless noted otherwise. With these parameters and within the photon flux range of the intensity dataset, a square relationship between initial rate of O</w:t>
      </w:r>
      <w:r w:rsidR="0074397C">
        <w:rPr>
          <w:vertAlign w:val="subscript"/>
        </w:rPr>
        <w:t>2</w:t>
      </w:r>
      <w:r w:rsidR="0074397C">
        <w:t xml:space="preserve"> formation and photon flux is obtained (just like it was observed experimentally). In other words, fitting a function of the form f(</w:t>
      </w:r>
      <w:r w:rsidR="0074397C">
        <w:rPr>
          <w:i/>
        </w:rPr>
        <w:t>x</w:t>
      </w:r>
      <w:r w:rsidR="0074397C">
        <w:t xml:space="preserve">) = </w:t>
      </w:r>
      <w:r w:rsidR="0074397C">
        <w:rPr>
          <w:i/>
        </w:rPr>
        <w:t>ax</w:t>
      </w:r>
      <w:r w:rsidR="0074397C">
        <w:rPr>
          <w:i/>
          <w:vertAlign w:val="superscript"/>
        </w:rPr>
        <w:t>b</w:t>
      </w:r>
      <w:r w:rsidR="0074397C">
        <w:rPr>
          <w:i/>
        </w:rPr>
        <w:t xml:space="preserve"> </w:t>
      </w:r>
      <w:r w:rsidR="0074397C">
        <w:t xml:space="preserve">(optimizing </w:t>
      </w:r>
      <w:r w:rsidR="0074397C">
        <w:rPr>
          <w:i/>
        </w:rPr>
        <w:t>a</w:t>
      </w:r>
      <w:r w:rsidR="0074397C">
        <w:t xml:space="preserve"> and </w:t>
      </w:r>
      <w:r w:rsidR="0074397C">
        <w:rPr>
          <w:i/>
        </w:rPr>
        <w:t>b</w:t>
      </w:r>
      <w:r w:rsidR="0074397C">
        <w:t xml:space="preserve">) to the initial rate/photon flux data gives a values of 2 for power </w:t>
      </w:r>
      <w:r w:rsidR="0074397C">
        <w:rPr>
          <w:i/>
        </w:rPr>
        <w:t>b</w:t>
      </w:r>
      <w:r w:rsidR="0074397C">
        <w:t xml:space="preserve">. </w:t>
      </w:r>
    </w:p>
    <w:p w14:paraId="75381DC3" w14:textId="77777777" w:rsidR="0074397C" w:rsidRDefault="0074397C" w:rsidP="00E720A3"/>
    <w:p w14:paraId="29FD5730" w14:textId="3A7ACBC5" w:rsidR="00E720A3" w:rsidRPr="0074397C" w:rsidRDefault="0074397C" w:rsidP="00E720A3">
      <w:r>
        <w:t xml:space="preserve">We were interested to see how the relationship between initial rate and photon flux would change for increasing lifetimes </w:t>
      </w:r>
      <w:r>
        <w:rPr>
          <w:lang w:val="el-GR"/>
        </w:rPr>
        <w:t xml:space="preserve">τ </w:t>
      </w:r>
      <w:r>
        <w:t xml:space="preserve">of </w:t>
      </w:r>
      <w:r>
        <w:rPr>
          <w:b/>
        </w:rPr>
        <w:t>B</w:t>
      </w:r>
      <w:r>
        <w:t xml:space="preserve">. Thus, keeping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 xml:space="preserve">3 </w:t>
      </w:r>
      <w:r>
        <w:rPr>
          <w:lang w:val="el-GR"/>
        </w:rPr>
        <w:t>constant, τ</w:t>
      </w:r>
      <w:r>
        <w:t xml:space="preserve"> was changed over several orders of magnitude, and for each </w:t>
      </w:r>
      <w:r>
        <w:rPr>
          <w:lang w:val="el-GR"/>
        </w:rPr>
        <w:t>τ</w:t>
      </w:r>
      <w:r>
        <w:t xml:space="preserve"> value, power </w:t>
      </w:r>
      <w:r>
        <w:rPr>
          <w:i/>
        </w:rPr>
        <w:t xml:space="preserve">b </w:t>
      </w:r>
      <w:r>
        <w:t xml:space="preserve">was determined within the intensity dataset photon flux range. Corresponding results are shown in </w:t>
      </w:r>
      <w:r>
        <w:fldChar w:fldCharType="begin"/>
      </w:r>
      <w:r>
        <w:instrText xml:space="preserve"> REF _Ref460772926 \h </w:instrText>
      </w:r>
      <w:r>
        <w:fldChar w:fldCharType="separate"/>
      </w:r>
      <w:r w:rsidR="000D6DE5">
        <w:t xml:space="preserve">Figure </w:t>
      </w:r>
      <w:r w:rsidR="000D6DE5">
        <w:rPr>
          <w:noProof/>
        </w:rPr>
        <w:t>10</w:t>
      </w:r>
      <w:r w:rsidR="000D6DE5">
        <w:noBreakHyphen/>
      </w:r>
      <w:r w:rsidR="000D6DE5">
        <w:rPr>
          <w:noProof/>
        </w:rPr>
        <w:t>1</w:t>
      </w:r>
      <w:r>
        <w:fldChar w:fldCharType="end"/>
      </w:r>
      <w:r>
        <w:t xml:space="preserve">. It can be seen that starting at </w:t>
      </w:r>
      <w:r>
        <w:rPr>
          <w:lang w:val="el-GR"/>
        </w:rPr>
        <w:t>τ</w:t>
      </w:r>
      <w:r>
        <w:t xml:space="preserve"> = 10</w:t>
      </w:r>
      <w:r>
        <w:rPr>
          <w:vertAlign w:val="superscript"/>
        </w:rPr>
        <w:t>-2</w:t>
      </w:r>
      <w:r>
        <w:t xml:space="preserve"> s, the relationship of initial and photon flux starts to transition to linear one, meaning that power </w:t>
      </w:r>
      <w:r>
        <w:rPr>
          <w:i/>
        </w:rPr>
        <w:t xml:space="preserve">b </w:t>
      </w:r>
      <w:r>
        <w:t>changes gradually from 2 to 1.</w:t>
      </w:r>
    </w:p>
    <w:p w14:paraId="70C9B387" w14:textId="77777777" w:rsidR="00BA7530" w:rsidRDefault="00BA7530" w:rsidP="00423157">
      <w:pPr>
        <w:rPr>
          <w:lang w:val="el-GR"/>
        </w:rPr>
      </w:pPr>
    </w:p>
    <w:p w14:paraId="6B3B5A08" w14:textId="1E5CCA2F" w:rsidR="007427F2" w:rsidRPr="0074397C" w:rsidRDefault="00BA7530" w:rsidP="0074397C">
      <w:pPr>
        <w:pStyle w:val="Heading2"/>
      </w:pPr>
      <w:bookmarkStart w:id="156" w:name="_Toc461199533"/>
      <w:r>
        <w:t>Interpretation of Results</w:t>
      </w:r>
      <w:bookmarkEnd w:id="156"/>
    </w:p>
    <w:p w14:paraId="101B89BB" w14:textId="6F3EFEB8" w:rsidR="00651620" w:rsidRDefault="00651620" w:rsidP="007427F2">
      <w:pPr>
        <w:pStyle w:val="Caption"/>
      </w:pPr>
    </w:p>
    <w:p w14:paraId="0B7F80BC" w14:textId="5EBEBB86" w:rsidR="00CC0F2E" w:rsidRDefault="0074397C" w:rsidP="00651620">
      <w:r>
        <w:rPr>
          <w:noProof/>
        </w:rPr>
        <w:drawing>
          <wp:anchor distT="0" distB="0" distL="114300" distR="114300" simplePos="0" relativeHeight="251777024" behindDoc="0" locked="0" layoutInCell="1" allowOverlap="1" wp14:anchorId="09255052" wp14:editId="562CE60F">
            <wp:simplePos x="0" y="0"/>
            <wp:positionH relativeFrom="column">
              <wp:posOffset>-685800</wp:posOffset>
            </wp:positionH>
            <wp:positionV relativeFrom="paragraph">
              <wp:posOffset>83820</wp:posOffset>
            </wp:positionV>
            <wp:extent cx="7644130" cy="2988310"/>
            <wp:effectExtent l="0" t="0" r="0" b="8890"/>
            <wp:wrapTopAndBottom/>
            <wp:docPr id="134" name="Picture 134" descr="Macintosh HD:Users:Jacob:Documents:Water_Splitting:Two_Photon_Water_Splitting:Figures:Photo_ODE_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Macintosh HD:Users:Jacob:Documents:Water_Splitting:Two_Photon_Water_Splitting:Figures:Photo_ODE_Model.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644130" cy="2988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7A6FCF" w14:textId="34356D22" w:rsidR="00CC0F2E" w:rsidRDefault="00CC0F2E" w:rsidP="00CC0F2E">
      <w:pPr>
        <w:pStyle w:val="Caption"/>
      </w:pPr>
      <w:bookmarkStart w:id="157" w:name="_Ref460772926"/>
      <w:bookmarkStart w:id="158" w:name="_Toc461199604"/>
      <w:r>
        <w:t xml:space="preserve">Figure </w:t>
      </w:r>
      <w:fldSimple w:instr=" STYLEREF 1 \s ">
        <w:r w:rsidR="000D6DE5">
          <w:rPr>
            <w:noProof/>
          </w:rPr>
          <w:t>10</w:t>
        </w:r>
      </w:fldSimple>
      <w:r w:rsidR="003027B0">
        <w:noBreakHyphen/>
      </w:r>
      <w:fldSimple w:instr=" SEQ Figure \* ARABIC \s 1 ">
        <w:r w:rsidR="000D6DE5">
          <w:rPr>
            <w:noProof/>
          </w:rPr>
          <w:t>1</w:t>
        </w:r>
      </w:fldSimple>
      <w:bookmarkEnd w:id="157"/>
      <w:r>
        <w:t xml:space="preserve"> </w:t>
      </w:r>
      <w:r w:rsidR="00D47BBD">
        <w:t>Photochemical kinetic model used to describe the two-photon water splitting reaction</w:t>
      </w:r>
      <w:bookmarkEnd w:id="158"/>
    </w:p>
    <w:p w14:paraId="352024ED" w14:textId="77777777" w:rsidR="00D47BBD" w:rsidRDefault="00D47BBD" w:rsidP="00D47BBD">
      <w:pPr>
        <w:pStyle w:val="CaptionText"/>
      </w:pPr>
      <w:r>
        <w:rPr>
          <w:b/>
        </w:rPr>
        <w:t xml:space="preserve">A </w:t>
      </w:r>
      <w:r>
        <w:t>Fit of photochemical kinetic model to experimental data. Experimental data is for irradiation with different photon fluxes (intensity dataset) and for each flux value, all measurements with this flux were averaged and converted to normalized O</w:t>
      </w:r>
      <w:r>
        <w:rPr>
          <w:vertAlign w:val="subscript"/>
        </w:rPr>
        <w:t>2</w:t>
      </w:r>
      <w:r>
        <w:t xml:space="preserve"> concentration, yielding the shown data. For the photon flux = 3.3e+17 data, Gaussian noise with the same standard deviation as the experimental data was appended from 240 s, since the experimental data was only available up to this time. Fit of the kinetic model is shown as solid lines.</w:t>
      </w:r>
    </w:p>
    <w:p w14:paraId="7660D5DB" w14:textId="468B6430" w:rsidR="00CC0F2E" w:rsidRDefault="00D47BBD" w:rsidP="00E720A3">
      <w:pPr>
        <w:pStyle w:val="CaptionText"/>
      </w:pPr>
      <w:r>
        <w:rPr>
          <w:b/>
        </w:rPr>
        <w:t xml:space="preserve">B </w:t>
      </w:r>
      <w:r>
        <w:t xml:space="preserve">Dependence of power </w:t>
      </w:r>
      <w:r>
        <w:rPr>
          <w:i/>
        </w:rPr>
        <w:t>b</w:t>
      </w:r>
      <w:r>
        <w:t xml:space="preserve"> on the lifetime of the intermediate in the two-photon mechanism. Power </w:t>
      </w:r>
      <w:r>
        <w:rPr>
          <w:i/>
        </w:rPr>
        <w:t xml:space="preserve">b </w:t>
      </w:r>
      <w:r w:rsidR="001463B2">
        <w:t>describes</w:t>
      </w:r>
      <w:r>
        <w:t xml:space="preserve"> the relationship between initial rate and photon flux. A value of 2 for </w:t>
      </w:r>
      <w:r>
        <w:rPr>
          <w:i/>
        </w:rPr>
        <w:t xml:space="preserve">b </w:t>
      </w:r>
      <w:r>
        <w:t xml:space="preserve">indicates a square dependence of the initial rate on photon flux (as observed experimentally), while a value of 1 indicates a linear relationship. It can be seen that for increasing lifetimes, the relationship of initial rate and photon flux </w:t>
      </w:r>
      <w:r w:rsidR="00973D51">
        <w:t>transitions from a square to a linear one.</w:t>
      </w:r>
      <w:r w:rsidR="001463B2">
        <w:t xml:space="preserve"> For this modeling, the optimized parameters from </w:t>
      </w:r>
      <w:r w:rsidR="001463B2">
        <w:rPr>
          <w:b/>
        </w:rPr>
        <w:t>A</w:t>
      </w:r>
      <w:r w:rsidR="001463B2">
        <w:t xml:space="preserve"> were used, changing only </w:t>
      </w:r>
      <w:r w:rsidR="001463B2">
        <w:rPr>
          <w:lang w:val="el-GR"/>
        </w:rPr>
        <w:t>τ</w:t>
      </w:r>
      <w:r w:rsidR="001463B2">
        <w:t>.</w:t>
      </w:r>
      <w:r w:rsidR="00973D51">
        <w:t xml:space="preserve"> </w:t>
      </w:r>
      <w:r w:rsidR="00412C5E">
        <w:t xml:space="preserve">The flux level range of the intensity dataset was used to determine </w:t>
      </w:r>
      <w:r w:rsidR="00412C5E">
        <w:rPr>
          <w:i/>
        </w:rPr>
        <w:t>b</w:t>
      </w:r>
      <w:r w:rsidR="00412C5E">
        <w:t>.</w:t>
      </w:r>
    </w:p>
    <w:p w14:paraId="7BF9324F" w14:textId="77777777" w:rsidR="00CC0F2E" w:rsidRDefault="00CC0F2E" w:rsidP="00651620"/>
    <w:p w14:paraId="220BF55D" w14:textId="1C31666E" w:rsidR="00973D51" w:rsidRPr="0050488E" w:rsidRDefault="0050488E" w:rsidP="00973D51">
      <w:pPr>
        <w:pStyle w:val="Caption"/>
      </w:pPr>
      <w:bookmarkStart w:id="159" w:name="_Ref460855934"/>
      <w:bookmarkStart w:id="160" w:name="_Toc461199666"/>
      <w:r>
        <w:rPr>
          <w:noProof/>
        </w:rPr>
        <w:drawing>
          <wp:anchor distT="0" distB="0" distL="114300" distR="114300" simplePos="0" relativeHeight="251797504" behindDoc="0" locked="0" layoutInCell="1" allowOverlap="1" wp14:anchorId="1D09CD56" wp14:editId="53D33ED6">
            <wp:simplePos x="0" y="0"/>
            <wp:positionH relativeFrom="column">
              <wp:posOffset>1534795</wp:posOffset>
            </wp:positionH>
            <wp:positionV relativeFrom="paragraph">
              <wp:posOffset>392430</wp:posOffset>
            </wp:positionV>
            <wp:extent cx="3265805" cy="664210"/>
            <wp:effectExtent l="0" t="0" r="10795" b="0"/>
            <wp:wrapTopAndBottom/>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65805" cy="664210"/>
                    </a:xfrm>
                    <a:prstGeom prst="rect">
                      <a:avLst/>
                    </a:prstGeom>
                    <a:noFill/>
                    <a:ln>
                      <a:noFill/>
                    </a:ln>
                  </pic:spPr>
                </pic:pic>
              </a:graphicData>
            </a:graphic>
            <wp14:sizeRelH relativeFrom="page">
              <wp14:pctWidth>0</wp14:pctWidth>
            </wp14:sizeRelH>
            <wp14:sizeRelV relativeFrom="page">
              <wp14:pctHeight>0</wp14:pctHeight>
            </wp14:sizeRelV>
          </wp:anchor>
        </w:drawing>
      </w:r>
      <w:r w:rsidR="00973D51">
        <w:t xml:space="preserve">Table </w:t>
      </w:r>
      <w:fldSimple w:instr=" STYLEREF 1 \s ">
        <w:r w:rsidR="00FF588A">
          <w:rPr>
            <w:noProof/>
          </w:rPr>
          <w:t>10</w:t>
        </w:r>
      </w:fldSimple>
      <w:r w:rsidR="00FF588A">
        <w:noBreakHyphen/>
      </w:r>
      <w:fldSimple w:instr=" SEQ Table \* ARABIC \s 1 ">
        <w:r w:rsidR="00FF588A">
          <w:rPr>
            <w:noProof/>
          </w:rPr>
          <w:t>1</w:t>
        </w:r>
      </w:fldSimple>
      <w:bookmarkEnd w:id="159"/>
      <w:r w:rsidR="00973D51">
        <w:t xml:space="preserve"> </w:t>
      </w:r>
      <w:r w:rsidR="00E84A89">
        <w:t>Optimized parameters for photochemical kinetic model</w:t>
      </w:r>
      <w:r>
        <w:rPr>
          <w:vertAlign w:val="superscript"/>
        </w:rPr>
        <w:t>[a]</w:t>
      </w:r>
      <w:bookmarkEnd w:id="160"/>
    </w:p>
    <w:p w14:paraId="4F09D29C" w14:textId="0D665ECA" w:rsidR="00DD7BF1" w:rsidRDefault="00DD7BF1" w:rsidP="00973D51">
      <w:pPr>
        <w:pStyle w:val="CaptionText"/>
      </w:pPr>
    </w:p>
    <w:p w14:paraId="46E18988" w14:textId="25A59680" w:rsidR="00DD7BF1" w:rsidRDefault="00DD7BF1" w:rsidP="00973D51">
      <w:pPr>
        <w:pStyle w:val="CaptionText"/>
      </w:pPr>
    </w:p>
    <w:tbl>
      <w:tblPr>
        <w:tblStyle w:val="TableGrid"/>
        <w:tblW w:w="0" w:type="auto"/>
        <w:tblInd w:w="25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01"/>
        <w:gridCol w:w="2835"/>
        <w:gridCol w:w="2693"/>
        <w:gridCol w:w="2477"/>
      </w:tblGrid>
      <w:tr w:rsidR="00E84A89" w14:paraId="1F5D234D" w14:textId="77777777" w:rsidTr="007912A2">
        <w:tc>
          <w:tcPr>
            <w:tcW w:w="1701" w:type="dxa"/>
          </w:tcPr>
          <w:p w14:paraId="65E0E2C6" w14:textId="77777777" w:rsidR="00E84A89" w:rsidRPr="00E84A89" w:rsidRDefault="00E84A89" w:rsidP="00E84A89">
            <w:pPr>
              <w:pStyle w:val="CaptionText"/>
              <w:rPr>
                <w:b/>
                <w:szCs w:val="20"/>
              </w:rPr>
            </w:pPr>
            <w:r w:rsidRPr="00E84A89">
              <w:rPr>
                <w:b/>
                <w:szCs w:val="20"/>
              </w:rPr>
              <w:t xml:space="preserve">Lifetime </w:t>
            </w:r>
            <w:r w:rsidRPr="00E84A89">
              <w:rPr>
                <w:b/>
                <w:szCs w:val="20"/>
                <w:lang w:val="el-GR"/>
              </w:rPr>
              <w:t xml:space="preserve">τ / </w:t>
            </w:r>
            <w:r w:rsidRPr="00E84A89">
              <w:rPr>
                <w:b/>
                <w:szCs w:val="20"/>
              </w:rPr>
              <w:t>ns</w:t>
            </w:r>
          </w:p>
        </w:tc>
        <w:tc>
          <w:tcPr>
            <w:tcW w:w="2835" w:type="dxa"/>
          </w:tcPr>
          <w:p w14:paraId="7F68BDA9" w14:textId="538F2962" w:rsidR="00E84A89" w:rsidRPr="00DD7BF1" w:rsidRDefault="00DD7BF1" w:rsidP="00E84A89">
            <w:pPr>
              <w:pStyle w:val="CaptionText"/>
              <w:rPr>
                <w:i/>
                <w:szCs w:val="20"/>
                <w:vertAlign w:val="subscript"/>
              </w:rPr>
            </w:pPr>
            <w:r>
              <w:rPr>
                <w:b/>
                <w:szCs w:val="20"/>
              </w:rPr>
              <w:t xml:space="preserve">Quantum </w:t>
            </w:r>
            <w:r w:rsidRPr="00DD7BF1">
              <w:rPr>
                <w:b/>
                <w:szCs w:val="20"/>
              </w:rPr>
              <w:t xml:space="preserve">Efficiency </w:t>
            </w:r>
            <w:r w:rsidRPr="00DD7BF1">
              <w:rPr>
                <w:b/>
                <w:i/>
                <w:szCs w:val="20"/>
              </w:rPr>
              <w:t>q</w:t>
            </w:r>
            <w:r w:rsidRPr="00DD7BF1">
              <w:rPr>
                <w:b/>
                <w:i/>
                <w:szCs w:val="20"/>
                <w:vertAlign w:val="subscript"/>
              </w:rPr>
              <w:t>1</w:t>
            </w:r>
          </w:p>
        </w:tc>
        <w:tc>
          <w:tcPr>
            <w:tcW w:w="2693" w:type="dxa"/>
          </w:tcPr>
          <w:p w14:paraId="704106A2" w14:textId="70FB1A11" w:rsidR="00E84A89" w:rsidRPr="007912A2" w:rsidRDefault="00DD7BF1" w:rsidP="00E84A89">
            <w:pPr>
              <w:pStyle w:val="CaptionText"/>
              <w:rPr>
                <w:b/>
                <w:i/>
                <w:szCs w:val="20"/>
              </w:rPr>
            </w:pPr>
            <w:r>
              <w:rPr>
                <w:b/>
                <w:szCs w:val="20"/>
              </w:rPr>
              <w:t xml:space="preserve">Quantum Efficiency </w:t>
            </w:r>
            <w:r w:rsidR="007912A2">
              <w:rPr>
                <w:b/>
                <w:i/>
                <w:szCs w:val="20"/>
              </w:rPr>
              <w:t>q</w:t>
            </w:r>
            <w:r w:rsidR="007912A2">
              <w:rPr>
                <w:b/>
                <w:i/>
                <w:szCs w:val="20"/>
                <w:vertAlign w:val="subscript"/>
              </w:rPr>
              <w:t>2</w:t>
            </w:r>
          </w:p>
        </w:tc>
        <w:tc>
          <w:tcPr>
            <w:tcW w:w="2477" w:type="dxa"/>
          </w:tcPr>
          <w:p w14:paraId="09A87A01" w14:textId="4360F765" w:rsidR="00E84A89" w:rsidRPr="007912A2" w:rsidRDefault="007912A2" w:rsidP="00E84A89">
            <w:pPr>
              <w:pStyle w:val="CaptionText"/>
              <w:rPr>
                <w:b/>
                <w:i/>
                <w:szCs w:val="20"/>
              </w:rPr>
            </w:pPr>
            <w:r>
              <w:rPr>
                <w:b/>
                <w:szCs w:val="20"/>
              </w:rPr>
              <w:t xml:space="preserve">Quantum Efficiency </w:t>
            </w:r>
            <w:r>
              <w:rPr>
                <w:b/>
                <w:i/>
                <w:szCs w:val="20"/>
              </w:rPr>
              <w:t>q</w:t>
            </w:r>
            <w:r>
              <w:rPr>
                <w:b/>
                <w:i/>
                <w:szCs w:val="20"/>
                <w:vertAlign w:val="subscript"/>
              </w:rPr>
              <w:t>3</w:t>
            </w:r>
          </w:p>
        </w:tc>
      </w:tr>
      <w:tr w:rsidR="00E84A89" w14:paraId="7867A3C9" w14:textId="77777777" w:rsidTr="007912A2">
        <w:trPr>
          <w:trHeight w:val="79"/>
        </w:trPr>
        <w:tc>
          <w:tcPr>
            <w:tcW w:w="1701" w:type="dxa"/>
            <w:vAlign w:val="center"/>
          </w:tcPr>
          <w:p w14:paraId="531FF785" w14:textId="77777777" w:rsidR="00E84A89" w:rsidRPr="00E84A89" w:rsidRDefault="00E84A89" w:rsidP="00E84A89">
            <w:pPr>
              <w:pStyle w:val="CaptionText"/>
              <w:jc w:val="center"/>
              <w:rPr>
                <w:szCs w:val="20"/>
              </w:rPr>
            </w:pPr>
            <w:r>
              <w:rPr>
                <w:szCs w:val="20"/>
              </w:rPr>
              <w:t>65</w:t>
            </w:r>
          </w:p>
        </w:tc>
        <w:tc>
          <w:tcPr>
            <w:tcW w:w="2835" w:type="dxa"/>
            <w:vAlign w:val="center"/>
          </w:tcPr>
          <w:p w14:paraId="0C678C26" w14:textId="77777777" w:rsidR="00E84A89" w:rsidRPr="00E84A89" w:rsidRDefault="00E84A89" w:rsidP="00E84A89">
            <w:pPr>
              <w:pStyle w:val="CaptionText"/>
              <w:jc w:val="center"/>
              <w:rPr>
                <w:szCs w:val="20"/>
              </w:rPr>
            </w:pPr>
            <w:r>
              <w:rPr>
                <w:szCs w:val="20"/>
              </w:rPr>
              <w:t>0,661</w:t>
            </w:r>
          </w:p>
        </w:tc>
        <w:tc>
          <w:tcPr>
            <w:tcW w:w="2693" w:type="dxa"/>
            <w:vAlign w:val="center"/>
          </w:tcPr>
          <w:p w14:paraId="7B7857AE" w14:textId="77777777" w:rsidR="00E84A89" w:rsidRPr="00E84A89" w:rsidRDefault="00E84A89" w:rsidP="00E84A89">
            <w:pPr>
              <w:pStyle w:val="CaptionText"/>
              <w:jc w:val="center"/>
              <w:rPr>
                <w:szCs w:val="20"/>
              </w:rPr>
            </w:pPr>
            <w:r>
              <w:rPr>
                <w:szCs w:val="20"/>
              </w:rPr>
              <w:t>0,145</w:t>
            </w:r>
          </w:p>
        </w:tc>
        <w:tc>
          <w:tcPr>
            <w:tcW w:w="2477" w:type="dxa"/>
            <w:vAlign w:val="center"/>
          </w:tcPr>
          <w:p w14:paraId="52C8B229" w14:textId="77777777" w:rsidR="00E84A89" w:rsidRPr="00E84A89" w:rsidRDefault="00E84A89" w:rsidP="00E84A89">
            <w:pPr>
              <w:pStyle w:val="CaptionText"/>
              <w:jc w:val="center"/>
              <w:rPr>
                <w:szCs w:val="20"/>
              </w:rPr>
            </w:pPr>
            <w:r>
              <w:rPr>
                <w:szCs w:val="20"/>
              </w:rPr>
              <w:t>0,0028</w:t>
            </w:r>
          </w:p>
        </w:tc>
      </w:tr>
    </w:tbl>
    <w:p w14:paraId="3B034E81" w14:textId="77777777" w:rsidR="00973D51" w:rsidRPr="00973D51" w:rsidRDefault="00973D51" w:rsidP="00973D51">
      <w:pPr>
        <w:pStyle w:val="CaptionText"/>
      </w:pPr>
    </w:p>
    <w:p w14:paraId="2BC8F333" w14:textId="5726C24B" w:rsidR="0050488E" w:rsidRDefault="0050488E" w:rsidP="0050488E">
      <w:pPr>
        <w:pStyle w:val="CaptionText"/>
      </w:pPr>
      <w:r>
        <w:t>[a] Note that there are multiple solutions giving identical fits and only one solution is shown here.</w:t>
      </w:r>
    </w:p>
    <w:p w14:paraId="08E787B4" w14:textId="50810003" w:rsidR="005B3B2D" w:rsidRDefault="005B3B2D">
      <w:pPr>
        <w:jc w:val="left"/>
      </w:pPr>
      <w:r>
        <w:br w:type="page"/>
      </w:r>
    </w:p>
    <w:p w14:paraId="354DB9E4" w14:textId="67FF843D" w:rsidR="00973D51" w:rsidRDefault="00B16051" w:rsidP="00651620">
      <w:r>
        <w:t xml:space="preserve">When interpreting the optimized parameters obtained via fitting of the kinetic model to experimental data it should be noted that there is no unique solution. For example, keeping </w:t>
      </w:r>
      <w:r>
        <w:rPr>
          <w:i/>
        </w:rPr>
        <w:t>q</w:t>
      </w:r>
      <w:r>
        <w:rPr>
          <w:i/>
          <w:vertAlign w:val="subscript"/>
        </w:rPr>
        <w:t>1</w:t>
      </w:r>
      <w:r>
        <w:rPr>
          <w:i/>
        </w:rPr>
        <w:t xml:space="preserve"> </w:t>
      </w:r>
      <w:r>
        <w:t xml:space="preserve">and </w:t>
      </w:r>
      <w:r>
        <w:rPr>
          <w:i/>
        </w:rPr>
        <w:t>q</w:t>
      </w:r>
      <w:r>
        <w:rPr>
          <w:i/>
          <w:vertAlign w:val="subscript"/>
        </w:rPr>
        <w:t>3</w:t>
      </w:r>
      <w:r>
        <w:rPr>
          <w:i/>
        </w:rPr>
        <w:t xml:space="preserve"> </w:t>
      </w:r>
      <w:r>
        <w:t xml:space="preserve">the same, </w:t>
      </w:r>
      <w:r>
        <w:rPr>
          <w:lang w:val="el-GR"/>
        </w:rPr>
        <w:t xml:space="preserve">τ = 6.5 µs and </w:t>
      </w:r>
      <w:r>
        <w:rPr>
          <w:i/>
          <w:lang w:val="el-GR"/>
        </w:rPr>
        <w:t>q</w:t>
      </w:r>
      <w:r>
        <w:rPr>
          <w:i/>
          <w:vertAlign w:val="subscript"/>
          <w:lang w:val="el-GR"/>
        </w:rPr>
        <w:t>2</w:t>
      </w:r>
      <w:r>
        <w:rPr>
          <w:lang w:val="el-GR"/>
        </w:rPr>
        <w:t xml:space="preserve"> = 0.00145 </w:t>
      </w:r>
      <w:r w:rsidR="005B3B2D">
        <w:rPr>
          <w:lang w:val="el-GR"/>
        </w:rPr>
        <w:t xml:space="preserve">would give the same result as the paramters shown in </w:t>
      </w:r>
      <w:r w:rsidR="005B3B2D">
        <w:rPr>
          <w:lang w:val="el-GR"/>
        </w:rPr>
        <w:fldChar w:fldCharType="begin"/>
      </w:r>
      <w:r w:rsidR="005B3B2D">
        <w:rPr>
          <w:lang w:val="el-GR"/>
        </w:rPr>
        <w:instrText xml:space="preserve"> REF _Ref460855934 \h </w:instrText>
      </w:r>
      <w:r w:rsidR="005B3B2D">
        <w:rPr>
          <w:lang w:val="el-GR"/>
        </w:rPr>
      </w:r>
      <w:r w:rsidR="005B3B2D">
        <w:rPr>
          <w:lang w:val="el-GR"/>
        </w:rPr>
        <w:fldChar w:fldCharType="separate"/>
      </w:r>
      <w:r w:rsidR="000D6DE5">
        <w:t xml:space="preserve">Table </w:t>
      </w:r>
      <w:r w:rsidR="000D6DE5">
        <w:rPr>
          <w:noProof/>
        </w:rPr>
        <w:t>10</w:t>
      </w:r>
      <w:r w:rsidR="000D6DE5">
        <w:noBreakHyphen/>
      </w:r>
      <w:r w:rsidR="000D6DE5">
        <w:rPr>
          <w:noProof/>
        </w:rPr>
        <w:t>1</w:t>
      </w:r>
      <w:r w:rsidR="005B3B2D">
        <w:rPr>
          <w:lang w:val="el-GR"/>
        </w:rPr>
        <w:fldChar w:fldCharType="end"/>
      </w:r>
      <w:r w:rsidR="005B3B2D">
        <w:rPr>
          <w:lang w:val="el-GR"/>
        </w:rPr>
        <w:t>. This model therefore only provides a rough idea for the underlying lifetime and quantum efficiencies operative in the system. However, through examination of the initial rate/photon flux relationship (</w:t>
      </w:r>
      <w:r w:rsidR="005B3B2D">
        <w:rPr>
          <w:lang w:val="el-GR"/>
        </w:rPr>
        <w:fldChar w:fldCharType="begin"/>
      </w:r>
      <w:r w:rsidR="005B3B2D">
        <w:rPr>
          <w:lang w:val="el-GR"/>
        </w:rPr>
        <w:instrText xml:space="preserve"> REF _Ref460772926 \h </w:instrText>
      </w:r>
      <w:r w:rsidR="005B3B2D">
        <w:rPr>
          <w:lang w:val="el-GR"/>
        </w:rPr>
      </w:r>
      <w:r w:rsidR="005B3B2D">
        <w:rPr>
          <w:lang w:val="el-GR"/>
        </w:rPr>
        <w:fldChar w:fldCharType="separate"/>
      </w:r>
      <w:r w:rsidR="000D6DE5">
        <w:t xml:space="preserve">Figure </w:t>
      </w:r>
      <w:r w:rsidR="000D6DE5">
        <w:rPr>
          <w:noProof/>
        </w:rPr>
        <w:t>10</w:t>
      </w:r>
      <w:r w:rsidR="000D6DE5">
        <w:noBreakHyphen/>
      </w:r>
      <w:r w:rsidR="000D6DE5">
        <w:rPr>
          <w:noProof/>
        </w:rPr>
        <w:t>1</w:t>
      </w:r>
      <w:r w:rsidR="005B3B2D">
        <w:rPr>
          <w:lang w:val="el-GR"/>
        </w:rPr>
        <w:fldChar w:fldCharType="end"/>
      </w:r>
      <w:r w:rsidR="005B3B2D">
        <w:rPr>
          <w:lang w:val="el-GR"/>
        </w:rPr>
        <w:t xml:space="preserve">), we can see that the lifetime of intermediate </w:t>
      </w:r>
      <w:r w:rsidR="005B3B2D">
        <w:rPr>
          <w:b/>
          <w:lang w:val="el-GR"/>
        </w:rPr>
        <w:t xml:space="preserve">B </w:t>
      </w:r>
      <w:r w:rsidR="005B3B2D">
        <w:rPr>
          <w:lang w:val="el-GR"/>
        </w:rPr>
        <w:t xml:space="preserve">must be below τ </w:t>
      </w:r>
      <w:r w:rsidR="005B3B2D">
        <w:t>= 10</w:t>
      </w:r>
      <w:r w:rsidR="005B3B2D">
        <w:rPr>
          <w:vertAlign w:val="superscript"/>
        </w:rPr>
        <w:t>-1</w:t>
      </w:r>
      <w:r w:rsidR="005B3B2D">
        <w:t xml:space="preserve"> s</w:t>
      </w:r>
      <w:r>
        <w:t xml:space="preserve"> </w:t>
      </w:r>
      <w:r w:rsidR="005B3B2D">
        <w:t>to explain the experimentally observed square relationship between initial rate and photon flux. In turn, this provides us with lower bound for</w:t>
      </w:r>
      <w:r w:rsidR="005B3B2D">
        <w:rPr>
          <w:i/>
        </w:rPr>
        <w:t xml:space="preserve"> q</w:t>
      </w:r>
      <w:r w:rsidR="005B3B2D">
        <w:rPr>
          <w:i/>
          <w:vertAlign w:val="subscript"/>
        </w:rPr>
        <w:t>2</w:t>
      </w:r>
      <w:r w:rsidR="005B3B2D">
        <w:t xml:space="preserve">, although the lifetime of </w:t>
      </w:r>
      <w:r w:rsidR="005B3B2D">
        <w:rPr>
          <w:b/>
        </w:rPr>
        <w:t xml:space="preserve">B </w:t>
      </w:r>
      <w:r w:rsidR="005B3B2D">
        <w:t xml:space="preserve">is probably significantly shorter than </w:t>
      </w:r>
      <w:r w:rsidR="005B3B2D">
        <w:rPr>
          <w:lang w:val="el-GR"/>
        </w:rPr>
        <w:t>τ = 10</w:t>
      </w:r>
      <w:r w:rsidR="005B3B2D">
        <w:rPr>
          <w:vertAlign w:val="superscript"/>
          <w:lang w:val="el-GR"/>
        </w:rPr>
        <w:t>-1</w:t>
      </w:r>
      <w:r w:rsidR="005B3B2D">
        <w:rPr>
          <w:lang w:val="el-GR"/>
        </w:rPr>
        <w:t xml:space="preserve"> </w:t>
      </w:r>
      <w:r w:rsidR="005B3B2D">
        <w:t xml:space="preserve">s (given its high energy, see DFT results), with </w:t>
      </w:r>
      <w:r w:rsidR="005B3B2D">
        <w:rPr>
          <w:i/>
        </w:rPr>
        <w:t>q</w:t>
      </w:r>
      <w:r w:rsidR="005B3B2D">
        <w:rPr>
          <w:i/>
          <w:vertAlign w:val="subscript"/>
        </w:rPr>
        <w:t>2</w:t>
      </w:r>
      <w:r w:rsidR="005B3B2D">
        <w:t xml:space="preserve"> thus being significantly higher than its lower bound. </w:t>
      </w:r>
    </w:p>
    <w:p w14:paraId="192FD2D7" w14:textId="77777777" w:rsidR="0074397C" w:rsidRDefault="0074397C" w:rsidP="00651620"/>
    <w:p w14:paraId="1A956D16" w14:textId="0AFC363E" w:rsidR="00A06623" w:rsidRDefault="00A06623" w:rsidP="00A06623">
      <w:pPr>
        <w:pStyle w:val="Heading2"/>
      </w:pPr>
      <w:bookmarkStart w:id="161" w:name="_Toc461199534"/>
      <w:r>
        <w:t>Comparison of Experimental Rates with Kinetic Model</w:t>
      </w:r>
      <w:bookmarkEnd w:id="161"/>
    </w:p>
    <w:p w14:paraId="54E25C4F" w14:textId="77777777" w:rsidR="00A06623" w:rsidRDefault="00A06623" w:rsidP="00A06623"/>
    <w:p w14:paraId="3FCE48FA" w14:textId="77777777" w:rsidR="00D92F06" w:rsidRDefault="009F14D5" w:rsidP="00A06623">
      <w:r>
        <w:t xml:space="preserve">To further assess the validity of the kinetic model, an approximate comparison between </w:t>
      </w:r>
      <w:r w:rsidR="00D92F06">
        <w:t>the excess initial rate observed in dual irradiation experiments and the prediction by the kinetic model was made.</w:t>
      </w:r>
    </w:p>
    <w:p w14:paraId="11297489" w14:textId="77777777" w:rsidR="00D92F06" w:rsidRDefault="00D92F06" w:rsidP="00A06623"/>
    <w:p w14:paraId="0726BA6A" w14:textId="38126572" w:rsidR="003D3B10" w:rsidRDefault="00D92F06" w:rsidP="00A06623">
      <w:r>
        <w:t>For this comparison it is necessary to know the 455 – 630 nm photon flux used during dual irradiation</w:t>
      </w:r>
      <w:r w:rsidR="003D3B10">
        <w:t xml:space="preserve"> experiments</w:t>
      </w:r>
      <w:r>
        <w:t>. Since</w:t>
      </w:r>
      <w:r w:rsidR="003D3B10">
        <w:t xml:space="preserve"> chemical actinometry cannot be used in this wavelength region (see </w:t>
      </w:r>
      <w:r w:rsidR="003D3B10">
        <w:fldChar w:fldCharType="begin"/>
      </w:r>
      <w:r w:rsidR="003D3B10">
        <w:instrText xml:space="preserve"> REF _Ref461197455 \r \h </w:instrText>
      </w:r>
      <w:r w:rsidR="003D3B10">
        <w:fldChar w:fldCharType="separate"/>
      </w:r>
      <w:r w:rsidR="003D3B10">
        <w:t>6.3</w:t>
      </w:r>
      <w:r w:rsidR="003D3B10">
        <w:fldChar w:fldCharType="end"/>
      </w:r>
      <w:r w:rsidR="003D3B10">
        <w:t>), the flux has to be approximated using power meter measurements.</w:t>
      </w:r>
    </w:p>
    <w:p w14:paraId="0C0B2823" w14:textId="34CA9E62" w:rsidR="003C56CC" w:rsidRDefault="003D3B10" w:rsidP="00A06623">
      <w:r>
        <w:t>For the Hg light source (320 – 400 nm), a power of 76 mW was measured in place of the liquid phase O</w:t>
      </w:r>
      <w:r>
        <w:rPr>
          <w:vertAlign w:val="subscript"/>
        </w:rPr>
        <w:t>2</w:t>
      </w:r>
      <w:r>
        <w:t xml:space="preserve"> reactor (photon flux of 4.15E+17 s</w:t>
      </w:r>
      <w:r>
        <w:rPr>
          <w:vertAlign w:val="superscript"/>
        </w:rPr>
        <w:t>-1</w:t>
      </w:r>
      <w:r>
        <w:t xml:space="preserve"> in this position). Based on the mean photon wavelength (360 nm) and the measured flux, the theoretical power is 229 mW. Therefore, measurements using this power meter have to be correcte</w:t>
      </w:r>
      <w:r w:rsidR="003C56CC">
        <w:t>d by a factor of 3.01 to reflect the power received by the reactor.</w:t>
      </w:r>
    </w:p>
    <w:p w14:paraId="08B99F73" w14:textId="68481638" w:rsidR="00A06623" w:rsidRDefault="003C56CC" w:rsidP="00A06623">
      <w:r>
        <w:t>Using the same power meter, powers of 471 mW and 359 mW were measured for the QTH light source using 455 nm and 630 nm longpass filters, respectively (in place of the liquid phase O</w:t>
      </w:r>
      <w:r>
        <w:rPr>
          <w:vertAlign w:val="subscript"/>
        </w:rPr>
        <w:t>2</w:t>
      </w:r>
      <w:r>
        <w:t xml:space="preserve"> reactor). The power in the wavelength range 455 – 630 nm is therefore 112 mW. Using the correction factor of 3.01, one obtains a corrected power of 337 mW. Based on a mean photon wavelength of 542.5 nm, the 455 – 630 nm photon flux is therefore roughly 9.23E+17 s</w:t>
      </w:r>
      <w:r>
        <w:rPr>
          <w:vertAlign w:val="superscript"/>
        </w:rPr>
        <w:t>-1</w:t>
      </w:r>
      <w:r>
        <w:t>.</w:t>
      </w:r>
    </w:p>
    <w:p w14:paraId="3691F200" w14:textId="77777777" w:rsidR="003C56CC" w:rsidRDefault="003C56CC" w:rsidP="00A06623"/>
    <w:p w14:paraId="7A60A287" w14:textId="0E83EFCF" w:rsidR="003C56CC" w:rsidRPr="003C56CC" w:rsidRDefault="003C56CC" w:rsidP="00A06623">
      <w:r>
        <w:t>In dual irradiation experiments, an excess initial rate of ca. 0.001 µmol l</w:t>
      </w:r>
      <w:r>
        <w:rPr>
          <w:vertAlign w:val="superscript"/>
        </w:rPr>
        <w:t>-1</w:t>
      </w:r>
      <w:r>
        <w:t xml:space="preserve"> s</w:t>
      </w:r>
      <w:r>
        <w:rPr>
          <w:vertAlign w:val="superscript"/>
        </w:rPr>
        <w:t>-1</w:t>
      </w:r>
      <w:r>
        <w:t xml:space="preserve"> was observed when the 455 nm longpass filter was used. Based on a reaction volume of ca. 550 µl, this corresponds to ca. 3.3E+11 O</w:t>
      </w:r>
      <w:r>
        <w:rPr>
          <w:vertAlign w:val="subscript"/>
        </w:rPr>
        <w:t>2</w:t>
      </w:r>
      <w:r>
        <w:t xml:space="preserve"> forming reactions per second. Given a 455 – 630 nm photon flux of ca. 9.23E+17 s</w:t>
      </w:r>
      <w:r>
        <w:rPr>
          <w:vertAlign w:val="superscript"/>
        </w:rPr>
        <w:t>-1</w:t>
      </w:r>
      <w:r>
        <w:t>, this means that the probability of inducing an O</w:t>
      </w:r>
      <w:r>
        <w:rPr>
          <w:vertAlign w:val="subscript"/>
        </w:rPr>
        <w:t>2</w:t>
      </w:r>
      <w:r>
        <w:t xml:space="preserve"> forming reaction is ca. 3.59E-07 per 450 – 630 nm photon.</w:t>
      </w:r>
    </w:p>
    <w:p w14:paraId="71869E89" w14:textId="77777777" w:rsidR="00A06623" w:rsidRDefault="00A06623" w:rsidP="00651620"/>
    <w:p w14:paraId="44CC4731" w14:textId="77777777" w:rsidR="009B7857" w:rsidRDefault="003C56CC" w:rsidP="00651620">
      <w:r>
        <w:t>To calculate the theoretical reaction probability we will assume the same absorbance for the second-photon absorbing intermediate as used in the kinetic model (3000 M</w:t>
      </w:r>
      <w:r>
        <w:rPr>
          <w:vertAlign w:val="superscript"/>
        </w:rPr>
        <w:t>-1</w:t>
      </w:r>
      <w:r>
        <w:t xml:space="preserve"> cm</w:t>
      </w:r>
      <w:r>
        <w:rPr>
          <w:vertAlign w:val="superscript"/>
        </w:rPr>
        <w:t>-1</w:t>
      </w:r>
      <w:r>
        <w:t xml:space="preserve">). </w:t>
      </w:r>
      <w:r w:rsidR="009B7857">
        <w:t xml:space="preserve">Based on this absorbance, an intermediate lifetime of 65 ns (see </w:t>
      </w:r>
      <w:r w:rsidR="009B7857">
        <w:fldChar w:fldCharType="begin"/>
      </w:r>
      <w:r w:rsidR="009B7857">
        <w:instrText xml:space="preserve"> REF _Ref460855934 \h </w:instrText>
      </w:r>
      <w:r w:rsidR="009B7857">
        <w:fldChar w:fldCharType="separate"/>
      </w:r>
      <w:r w:rsidR="009B7857">
        <w:t xml:space="preserve">Table </w:t>
      </w:r>
      <w:r w:rsidR="009B7857">
        <w:rPr>
          <w:noProof/>
        </w:rPr>
        <w:t>10</w:t>
      </w:r>
      <w:r w:rsidR="009B7857">
        <w:noBreakHyphen/>
      </w:r>
      <w:r w:rsidR="009B7857">
        <w:rPr>
          <w:noProof/>
        </w:rPr>
        <w:t>1</w:t>
      </w:r>
      <w:r w:rsidR="009B7857">
        <w:fldChar w:fldCharType="end"/>
      </w:r>
      <w:r w:rsidR="009B7857">
        <w:t>) and a 455 – 630 nm photon flux of 9.23E+17 s</w:t>
      </w:r>
      <w:r w:rsidR="009B7857">
        <w:rPr>
          <w:vertAlign w:val="superscript"/>
        </w:rPr>
        <w:t>-1</w:t>
      </w:r>
      <w:r w:rsidR="009B7857">
        <w:t xml:space="preserve">, we can calculate that there is a probability of 6.93E-07 for the intermediate to absorb a photon in its lifetime. Multiplying this absorption probability by a quantum yield for the second absorption of 0.145 (see </w:t>
      </w:r>
      <w:r w:rsidR="009B7857">
        <w:fldChar w:fldCharType="begin"/>
      </w:r>
      <w:r w:rsidR="009B7857">
        <w:instrText xml:space="preserve"> REF _Ref460855934 \h </w:instrText>
      </w:r>
      <w:r w:rsidR="009B7857">
        <w:fldChar w:fldCharType="separate"/>
      </w:r>
      <w:r w:rsidR="009B7857">
        <w:t xml:space="preserve">Table </w:t>
      </w:r>
      <w:r w:rsidR="009B7857">
        <w:rPr>
          <w:noProof/>
        </w:rPr>
        <w:t>10</w:t>
      </w:r>
      <w:r w:rsidR="009B7857">
        <w:noBreakHyphen/>
      </w:r>
      <w:r w:rsidR="009B7857">
        <w:rPr>
          <w:noProof/>
        </w:rPr>
        <w:t>1</w:t>
      </w:r>
      <w:r w:rsidR="009B7857">
        <w:fldChar w:fldCharType="end"/>
      </w:r>
      <w:r w:rsidR="009B7857">
        <w:t>) gives us a predicted reaction probability of 1.01E-07 per 450 – 630 nm photon.</w:t>
      </w:r>
    </w:p>
    <w:p w14:paraId="3E6A92EE" w14:textId="77777777" w:rsidR="009B7857" w:rsidRDefault="009B7857" w:rsidP="00651620"/>
    <w:p w14:paraId="66C6CCCE" w14:textId="00283C79" w:rsidR="009B7857" w:rsidRDefault="009B7857" w:rsidP="009B7857">
      <w:pPr>
        <w:pStyle w:val="Caption"/>
      </w:pPr>
      <w:bookmarkStart w:id="162" w:name="_Toc461199667"/>
      <w:r>
        <w:t xml:space="preserve">Table </w:t>
      </w:r>
      <w:fldSimple w:instr=" STYLEREF 1 \s ">
        <w:r w:rsidR="00FF588A">
          <w:rPr>
            <w:noProof/>
          </w:rPr>
          <w:t>10</w:t>
        </w:r>
      </w:fldSimple>
      <w:r w:rsidR="00FF588A">
        <w:noBreakHyphen/>
      </w:r>
      <w:fldSimple w:instr=" SEQ Table \* ARABIC \s 1 ">
        <w:r w:rsidR="00FF588A">
          <w:rPr>
            <w:noProof/>
          </w:rPr>
          <w:t>2</w:t>
        </w:r>
      </w:fldSimple>
      <w:r>
        <w:t xml:space="preserve"> Comparison of experimental and predicted reaction probabilities</w:t>
      </w:r>
      <w:bookmarkEnd w:id="162"/>
    </w:p>
    <w:p w14:paraId="0222B138" w14:textId="77777777" w:rsidR="009B7857" w:rsidRPr="009B7857" w:rsidRDefault="009B7857" w:rsidP="009B7857">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4886"/>
      </w:tblGrid>
      <w:tr w:rsidR="009B7857" w14:paraId="2BE4FDC4" w14:textId="77777777" w:rsidTr="007672EE">
        <w:tc>
          <w:tcPr>
            <w:tcW w:w="5070" w:type="dxa"/>
            <w:tcBorders>
              <w:bottom w:val="single" w:sz="4" w:space="0" w:color="auto"/>
            </w:tcBorders>
            <w:vAlign w:val="center"/>
          </w:tcPr>
          <w:p w14:paraId="0FB83341" w14:textId="42617BFC" w:rsidR="009B7857" w:rsidRPr="009B7857" w:rsidRDefault="009B7857" w:rsidP="009B7857">
            <w:pPr>
              <w:pStyle w:val="CaptionText"/>
              <w:jc w:val="center"/>
              <w:rPr>
                <w:b/>
              </w:rPr>
            </w:pPr>
            <w:r w:rsidRPr="009B7857">
              <w:rPr>
                <w:b/>
              </w:rPr>
              <w:t>Experimental reaction probability per 455 – 630 nm photon</w:t>
            </w:r>
          </w:p>
        </w:tc>
        <w:tc>
          <w:tcPr>
            <w:tcW w:w="4886" w:type="dxa"/>
            <w:tcBorders>
              <w:bottom w:val="single" w:sz="4" w:space="0" w:color="auto"/>
            </w:tcBorders>
            <w:vAlign w:val="center"/>
          </w:tcPr>
          <w:p w14:paraId="289309A0" w14:textId="08BD71E3" w:rsidR="009B7857" w:rsidRPr="009B7857" w:rsidRDefault="009B7857" w:rsidP="009B7857">
            <w:pPr>
              <w:pStyle w:val="CaptionText"/>
              <w:jc w:val="center"/>
              <w:rPr>
                <w:b/>
              </w:rPr>
            </w:pPr>
            <w:r w:rsidRPr="009B7857">
              <w:rPr>
                <w:b/>
              </w:rPr>
              <w:t>Predicted reaction probability per 455 – 630 nm photon</w:t>
            </w:r>
          </w:p>
        </w:tc>
      </w:tr>
      <w:tr w:rsidR="009B7857" w14:paraId="2786F6D2" w14:textId="77777777" w:rsidTr="007672EE">
        <w:tc>
          <w:tcPr>
            <w:tcW w:w="5070" w:type="dxa"/>
            <w:tcBorders>
              <w:top w:val="single" w:sz="4" w:space="0" w:color="auto"/>
            </w:tcBorders>
            <w:vAlign w:val="center"/>
          </w:tcPr>
          <w:p w14:paraId="0AE81C5A" w14:textId="73ABF5A4" w:rsidR="009B7857" w:rsidRDefault="009B7857" w:rsidP="009B7857">
            <w:pPr>
              <w:pStyle w:val="CaptionText"/>
              <w:jc w:val="center"/>
            </w:pPr>
            <w:r>
              <w:t>3.59E-07</w:t>
            </w:r>
          </w:p>
        </w:tc>
        <w:tc>
          <w:tcPr>
            <w:tcW w:w="4886" w:type="dxa"/>
            <w:tcBorders>
              <w:top w:val="single" w:sz="4" w:space="0" w:color="auto"/>
            </w:tcBorders>
            <w:vAlign w:val="center"/>
          </w:tcPr>
          <w:p w14:paraId="05945B80" w14:textId="26FB899E" w:rsidR="009B7857" w:rsidRDefault="009B7857" w:rsidP="009B7857">
            <w:pPr>
              <w:pStyle w:val="CaptionText"/>
              <w:jc w:val="center"/>
            </w:pPr>
            <w:r>
              <w:t>1.01E-07</w:t>
            </w:r>
          </w:p>
        </w:tc>
      </w:tr>
    </w:tbl>
    <w:p w14:paraId="6A3F0516" w14:textId="19939D23" w:rsidR="003C56CC" w:rsidRDefault="003C56CC" w:rsidP="00651620"/>
    <w:p w14:paraId="01E12DD5" w14:textId="7FB0DFBB" w:rsidR="00651620" w:rsidRDefault="009B7857">
      <w:r>
        <w:t>Experimental and predicted reaction probabilities are in the same order of magnitude, which we consider to be a rather good agreement, given the simplicity of the kinetic model. Through this comparison it can also be seen that the rather low experimental reaction probability per 455 – 630 nm photon is likely due to a short life time of the absorbing intermediate</w:t>
      </w:r>
      <w:r w:rsidR="00525531">
        <w:t>, making second photon absorption less probable. Increasing the lifetime could therefore significantly increase both reaction rate and overall quantum yield.</w:t>
      </w:r>
      <w:r w:rsidR="00651620">
        <w:br w:type="page"/>
      </w:r>
    </w:p>
    <w:p w14:paraId="36A7FB3A" w14:textId="77777777" w:rsidR="00AC07CA" w:rsidRDefault="00651620" w:rsidP="00CC0F2E">
      <w:pPr>
        <w:pStyle w:val="Heading1"/>
      </w:pPr>
      <w:bookmarkStart w:id="163" w:name="_Toc461199535"/>
      <w:r>
        <w:t>Computational</w:t>
      </w:r>
      <w:r w:rsidR="00AC07CA">
        <w:t xml:space="preserve"> Section</w:t>
      </w:r>
      <w:bookmarkEnd w:id="163"/>
    </w:p>
    <w:p w14:paraId="655DB869" w14:textId="77777777" w:rsidR="00651620" w:rsidRPr="00651620" w:rsidRDefault="00AC07CA" w:rsidP="00AC07CA">
      <w:pPr>
        <w:pStyle w:val="Heading2"/>
      </w:pPr>
      <w:bookmarkStart w:id="164" w:name="_Toc461199536"/>
      <w:r>
        <w:t>Computational Methods</w:t>
      </w:r>
      <w:bookmarkEnd w:id="164"/>
      <w:r w:rsidR="00651620">
        <w:t xml:space="preserve"> </w:t>
      </w:r>
    </w:p>
    <w:p w14:paraId="57788AE8" w14:textId="555AE658" w:rsidR="00651620" w:rsidRDefault="00A3012A" w:rsidP="00087065">
      <w:pPr>
        <w:pStyle w:val="Heading3"/>
      </w:pPr>
      <w:bookmarkStart w:id="165" w:name="_Toc461199537"/>
      <w:r>
        <w:t>DFT Methods</w:t>
      </w:r>
      <w:bookmarkEnd w:id="165"/>
    </w:p>
    <w:p w14:paraId="4675BC4D" w14:textId="77777777" w:rsidR="00643E00" w:rsidRDefault="00643E00" w:rsidP="00651620"/>
    <w:p w14:paraId="3F61A4D7" w14:textId="4106A8FB" w:rsidR="00CF5078" w:rsidRDefault="005D1368" w:rsidP="00651620">
      <w:r>
        <w:t xml:space="preserve">All DFT calculations were performed using the PBE0 (PBE1PBE) hybrid functional, along with Grimme D3 dispersion with Becke-Johnson damping (GD3BJ). </w:t>
      </w:r>
      <w:r w:rsidR="00566BAC">
        <w:t xml:space="preserve">For all calculations, the SDD basis set and effective core potential was used for ruthenium, while all other atoms were described using the indicated basis set. </w:t>
      </w:r>
      <w:r w:rsidR="004E42EB">
        <w:t xml:space="preserve">Closed shell calculations (singlet) were performed as restricted (RHF), while open shell (doublet and triplet) calculations were performed as unrestricted (UHF) calculations. </w:t>
      </w:r>
      <w:r w:rsidR="00CF5078">
        <w:t>Calculations were performed using three different model chemistries:</w:t>
      </w:r>
    </w:p>
    <w:p w14:paraId="5873D249" w14:textId="77777777" w:rsidR="00CF5078" w:rsidRDefault="00CF5078" w:rsidP="00651620"/>
    <w:p w14:paraId="1E391926" w14:textId="064526B8" w:rsidR="00CF5078" w:rsidRDefault="00CF5078" w:rsidP="00CF5078">
      <w:pPr>
        <w:pStyle w:val="ListParagraph"/>
        <w:numPr>
          <w:ilvl w:val="0"/>
          <w:numId w:val="11"/>
        </w:numPr>
      </w:pPr>
      <w:r>
        <w:t>Dimeric model of two ruthenium complexes interacting via non-covalent bonds. This model was used for [</w:t>
      </w:r>
      <w:r>
        <w:rPr>
          <w:b/>
        </w:rPr>
        <w:t>A</w:t>
      </w:r>
      <w:r>
        <w:t>], [</w:t>
      </w:r>
      <w:r>
        <w:rPr>
          <w:b/>
        </w:rPr>
        <w:t>B</w:t>
      </w:r>
      <w:r>
        <w:t>], [</w:t>
      </w:r>
      <w:r>
        <w:rPr>
          <w:b/>
        </w:rPr>
        <w:t>C</w:t>
      </w:r>
      <w:r>
        <w:t>], TS-[</w:t>
      </w:r>
      <w:r>
        <w:rPr>
          <w:b/>
        </w:rPr>
        <w:t>CD</w:t>
      </w:r>
      <w:r>
        <w:t>] and [</w:t>
      </w:r>
      <w:r>
        <w:rPr>
          <w:b/>
        </w:rPr>
        <w:t>D</w:t>
      </w:r>
      <w:r>
        <w:t>] [</w:t>
      </w:r>
      <w:r>
        <w:rPr>
          <w:b/>
        </w:rPr>
        <w:t>F</w:t>
      </w:r>
      <w:r>
        <w:t>] (dimer model).</w:t>
      </w:r>
    </w:p>
    <w:p w14:paraId="04875A1F" w14:textId="484ECA40" w:rsidR="00CF5078" w:rsidRDefault="00CF5078" w:rsidP="00CF5078">
      <w:pPr>
        <w:pStyle w:val="ListParagraph"/>
        <w:numPr>
          <w:ilvl w:val="0"/>
          <w:numId w:val="11"/>
        </w:numPr>
      </w:pPr>
      <w:r>
        <w:t>Monomeric model, in which only the ruthenium complex on which O-O bond formation takes place is modeled. This model was used for [</w:t>
      </w:r>
      <w:r>
        <w:rPr>
          <w:b/>
        </w:rPr>
        <w:t>A-Mono</w:t>
      </w:r>
      <w:r>
        <w:t>], [</w:t>
      </w:r>
      <w:r>
        <w:rPr>
          <w:b/>
        </w:rPr>
        <w:t>B-Mono</w:t>
      </w:r>
      <w:r>
        <w:t>], [</w:t>
      </w:r>
      <w:r>
        <w:rPr>
          <w:b/>
        </w:rPr>
        <w:t>C-Mono</w:t>
      </w:r>
      <w:r>
        <w:t>], [</w:t>
      </w:r>
      <w:r>
        <w:rPr>
          <w:b/>
        </w:rPr>
        <w:t>D</w:t>
      </w:r>
      <w:r>
        <w:t>], [</w:t>
      </w:r>
      <w:r>
        <w:rPr>
          <w:b/>
        </w:rPr>
        <w:t>E</w:t>
      </w:r>
      <w:r>
        <w:t>] and [</w:t>
      </w:r>
      <w:r>
        <w:rPr>
          <w:b/>
        </w:rPr>
        <w:t>F</w:t>
      </w:r>
      <w:r>
        <w:t>].</w:t>
      </w:r>
    </w:p>
    <w:p w14:paraId="25EB209C" w14:textId="7DF8849E" w:rsidR="00CF5078" w:rsidRDefault="00CF5078" w:rsidP="00CF5078">
      <w:pPr>
        <w:pStyle w:val="ListParagraph"/>
        <w:numPr>
          <w:ilvl w:val="0"/>
          <w:numId w:val="11"/>
        </w:numPr>
      </w:pPr>
      <w:r>
        <w:t xml:space="preserve">In some cases, a simplified version of the monomeric model was used, in which the ligand </w:t>
      </w:r>
      <w:r>
        <w:rPr>
          <w:i/>
        </w:rPr>
        <w:t>t</w:t>
      </w:r>
      <w:r>
        <w:t>Bu and Et groups were replaced by methyl. Use of this model is indicated by “Me model”.</w:t>
      </w:r>
    </w:p>
    <w:p w14:paraId="6318AC76" w14:textId="77777777" w:rsidR="00CF5078" w:rsidRDefault="00CF5078" w:rsidP="00651620"/>
    <w:p w14:paraId="20681378" w14:textId="15773FAF" w:rsidR="005E5A50" w:rsidRDefault="005E5A50" w:rsidP="00651620">
      <w:r>
        <w:t xml:space="preserve">Geometry optimizations and frequency calculations (298 K, 1 atm) were performed in the gas phase using the cc-pVDZ basis set. Structures were confirmed to be minima or first-order saddle points by having either zero (minima) or one (first-order saddle points) imaginary frequencies. Reported gas phase </w:t>
      </w:r>
      <w:r w:rsidR="00D4062F">
        <w:t xml:space="preserve">Gibbs free </w:t>
      </w:r>
      <w:r>
        <w:t>energies are based on Gibbs free energies obtained using frequency calculations.</w:t>
      </w:r>
    </w:p>
    <w:p w14:paraId="0DAB2F47" w14:textId="14016B1F" w:rsidR="00044392" w:rsidRDefault="005E5A50" w:rsidP="00651620">
      <w:r>
        <w:t xml:space="preserve">Single point energy calculations were performed using the cc-pVTZ basis set and SMD solvation (the solvent being water). Reported solution phase </w:t>
      </w:r>
      <w:r w:rsidR="00D4062F">
        <w:t xml:space="preserve">Gibbs free </w:t>
      </w:r>
      <w:r>
        <w:t>energies are based on singlet point energy calculations, corrected by using the thermal correction to Gibbs free energy obtained using frequency calculations.</w:t>
      </w:r>
    </w:p>
    <w:p w14:paraId="16C1F450" w14:textId="77777777" w:rsidR="00044392" w:rsidRDefault="00044392" w:rsidP="00651620"/>
    <w:p w14:paraId="438068BA" w14:textId="4CA4BFF4" w:rsidR="00044392" w:rsidRDefault="00044392" w:rsidP="00651620">
      <w:r>
        <w:t>Electronic excitations and theoretical UV/Vis spectra were calculated using TD-DFT, using the cc-pVDZ basis set and SMD solvation (in water). Typically, the 25 lowest energy transitions were computed. Theoretical UV/Vis spectra were constructed using the calculated transition wavelengths and oscillator strengths. Furthermore, transitions were broadened using Gaussian curves with a half-width at half-height of 0.333 eV. To visualize excitations, natural transition orbitals were computed, and the resulting hole-particle pairs with t</w:t>
      </w:r>
      <w:r w:rsidR="00566BAC">
        <w:t>he highest contribution (typically</w:t>
      </w:r>
      <w:r>
        <w:t xml:space="preserve"> &gt; 1.7) are shown.</w:t>
      </w:r>
    </w:p>
    <w:p w14:paraId="67735C46" w14:textId="77777777" w:rsidR="00044392" w:rsidRDefault="00044392" w:rsidP="00651620"/>
    <w:p w14:paraId="0B1F92BA" w14:textId="1F2090E5" w:rsidR="00044392" w:rsidRDefault="00044392" w:rsidP="00651620">
      <w:r>
        <w:t>Scans were performed as relaxed potential energy surface sca</w:t>
      </w:r>
      <w:r w:rsidR="003B5E0D">
        <w:t>ns using the cc-pVDZ basis set in the gas phase. For Scan-[</w:t>
      </w:r>
      <w:r w:rsidR="003B5E0D">
        <w:rPr>
          <w:b/>
        </w:rPr>
        <w:t>DE</w:t>
      </w:r>
      <w:r w:rsidR="003B5E0D">
        <w:t>]T</w:t>
      </w:r>
      <w:r w:rsidR="003B5E0D">
        <w:rPr>
          <w:vertAlign w:val="subscript"/>
        </w:rPr>
        <w:t>0</w:t>
      </w:r>
      <w:r w:rsidR="003B5E0D">
        <w:t xml:space="preserve">, </w:t>
      </w:r>
      <w:r w:rsidR="00566BAC">
        <w:t>single point</w:t>
      </w:r>
      <w:r w:rsidR="00D4062F">
        <w:t xml:space="preserve"> energy calculations using cc-pVTZ and SMD solvation (water) were performed for all optimized geometries along the scan. Since frequency calculations are not meaningful for scan geometries, only relative energies (either gas phase or solution phase) are reported.</w:t>
      </w:r>
    </w:p>
    <w:p w14:paraId="29899A14" w14:textId="77777777" w:rsidR="00D4062F" w:rsidRDefault="00D4062F" w:rsidP="00651620"/>
    <w:p w14:paraId="13DC1C4C" w14:textId="77777777" w:rsidR="004E42EB" w:rsidRDefault="00D4062F" w:rsidP="00651620">
      <w:r>
        <w:t>NMR calculations were performed using the cc-pVTZ basis set and S</w:t>
      </w:r>
      <w:r w:rsidR="004E42EB">
        <w:t>MD solvation (water). Reported chemical shifts are relative to tetramethylsilane (</w:t>
      </w:r>
      <w:r w:rsidR="004E42EB">
        <w:rPr>
          <w:vertAlign w:val="superscript"/>
        </w:rPr>
        <w:t>1</w:t>
      </w:r>
      <w:r w:rsidR="004E42EB">
        <w:t>H) or H</w:t>
      </w:r>
      <w:r w:rsidR="004E42EB">
        <w:rPr>
          <w:vertAlign w:val="subscript"/>
        </w:rPr>
        <w:t>3</w:t>
      </w:r>
      <w:r w:rsidR="004E42EB">
        <w:t>PO</w:t>
      </w:r>
      <w:r w:rsidR="004E42EB">
        <w:rPr>
          <w:vertAlign w:val="subscript"/>
        </w:rPr>
        <w:t>4</w:t>
      </w:r>
      <w:r w:rsidR="004E42EB">
        <w:t xml:space="preserve"> (</w:t>
      </w:r>
      <w:r w:rsidR="004E42EB">
        <w:rPr>
          <w:vertAlign w:val="superscript"/>
        </w:rPr>
        <w:t>31</w:t>
      </w:r>
      <w:r w:rsidR="004E42EB">
        <w:t>P).</w:t>
      </w:r>
    </w:p>
    <w:p w14:paraId="0453822D" w14:textId="77777777" w:rsidR="004E42EB" w:rsidRDefault="004E42EB" w:rsidP="00651620"/>
    <w:p w14:paraId="1EE8ACC3" w14:textId="718438EB" w:rsidR="00D4062F" w:rsidRPr="004E42EB" w:rsidRDefault="004E42EB" w:rsidP="00651620">
      <w:r>
        <w:t>All calculations were performed using Gaussian 16, Revision A.03.</w:t>
      </w:r>
      <w:r>
        <w:fldChar w:fldCharType="begin"/>
      </w:r>
      <w:r>
        <w:instrText xml:space="preserve"> ADDIN ZOTERO_ITEM CSL_CITATION {"citationID":"KmC49jer","properties":{"formattedCitation":"\\super 9\\nosupersub{}","plainCitation":"9","noteIndex":0},"citationItems":[{"id":5181,"uris":["http://zotero.org/users/local/CdP7Gee4/items/DZQZ4FNM"],"uri":["http://zotero.org/users/local/CdP7Gee4/items/DZQZ4FNM"],"itemData":{"id":5181,"type":"book","publisher":"Gaussian, Inc. Wallingford, CT","title":"Gaussian 16","author":[{"family":"Frisch","given":"M. J."},{"family":"Trucks","given":"G. W."},{"family":"Schlegel","given":"H. B."},{"family":"Scuseria","given":"G. E."},{"family":"Robb","given":"M. A."},{"family":"Cheeseman","given":"J. R."},{"family":"Scalmani","given":"G."},{"family":"Barone","given":"V."},{"family":"Petersson","given":"G. A."},{"family":"Nakatsuji","given":"HJRA"}],"issued":{"date-parts":[["2016"]]}}}],"schema":"https://github.com/citation-style-language/schema/raw/master/csl-citation.json"} </w:instrText>
      </w:r>
      <w:r>
        <w:fldChar w:fldCharType="separate"/>
      </w:r>
      <w:r w:rsidRPr="004E42EB">
        <w:rPr>
          <w:rFonts w:cs="Arial"/>
          <w:vertAlign w:val="superscript"/>
        </w:rPr>
        <w:t>9</w:t>
      </w:r>
      <w:r>
        <w:fldChar w:fldCharType="end"/>
      </w:r>
      <w:r>
        <w:t xml:space="preserve"> Structures were prepared and visualized using Avogadro.</w:t>
      </w:r>
      <w:r>
        <w:fldChar w:fldCharType="begin"/>
      </w:r>
      <w:r>
        <w:instrText xml:space="preserve"> ADDIN ZOTERO_ITEM CSL_CITATION {"citationID":"aj6iaD4n","properties":{"formattedCitation":"\\super 10\\nosupersub{}","plainCitation":"10","noteIndex":0},"citationItems":[{"id":5182,"uris":["http://zotero.org/users/local/CdP7Gee4/items/KMIZHHCH"],"uri":["http://zotero.org/users/local/CdP7Gee4/items/KMIZHHCH"],"itemData":{"id":5182,"type":"article-journal","abstract":"The Avogadro project has developed an advanced molecule editor and visualizer designed for cross-platform use in computational chemistry, molecular modeling, bioinformatics, materials science, and related areas. It offers flexible, high quality rendering, and a powerful plugin architecture. Typical uses include building molecular structures, formatting input files, and analyzing output of a wide variety of computational chemistry packages. By using the CML file format as its native document type, Avogadro seeks to enhance the semantic accessibility of chemical data types.","container-title":"Journal of Cheminformatics","DOI":"10.1186/1758-2946-4-17","ISSN":"1758-2946","issue":"1","journalAbbreviation":"J Cheminform","language":"en","page":"17","source":"Springer Link","title":"Avogadro: an advanced semantic chemical editor, visualization, and analysis platform","title-short":"Avogadro","volume":"4","author":[{"family":"Hanwell","given":"Marcus D."},{"family":"Curtis","given":"Donald E."},{"family":"Lonie","given":"David C."},{"family":"Vandermeersch","given":"Tim"},{"family":"Zurek","given":"Eva"},{"family":"Hutchison","given":"Geoffrey R."}],"issued":{"date-parts":[["2012",8,13]]}}}],"schema":"https://github.com/citation-style-language/schema/raw/master/csl-citation.json"} </w:instrText>
      </w:r>
      <w:r>
        <w:fldChar w:fldCharType="separate"/>
      </w:r>
      <w:r w:rsidRPr="004E42EB">
        <w:rPr>
          <w:rFonts w:cs="Arial"/>
          <w:vertAlign w:val="superscript"/>
        </w:rPr>
        <w:t>10</w:t>
      </w:r>
      <w:r>
        <w:fldChar w:fldCharType="end"/>
      </w:r>
      <w:r>
        <w:t xml:space="preserve"> Furthermore, surfaces for closed shell molecules were also visualized using Avogadro. Surfaces for open shell molecules were visualized using Gabedit.</w:t>
      </w:r>
      <w:r>
        <w:fldChar w:fldCharType="begin"/>
      </w:r>
      <w:r>
        <w:instrText xml:space="preserve"> ADDIN ZOTERO_ITEM CSL_CITATION {"citationID":"QwNBjLHv","properties":{"formattedCitation":"\\super 11\\nosupersub{}","plainCitation":"11","noteIndex":0},"citationItems":[{"id":5185,"uris":["http://zotero.org/users/local/CdP7Gee4/items/UY2QBQE4"],"uri":["http://zotero.org/users/local/CdP7Gee4/items/UY2QBQE4"],"itemData":{"id":5185,"type":"article-journal","abstract":"Gabedit is a freeware graphical user interface, offering preprocessing and postprocessing adapted (to date) to nine computational chemistry software packages. It includes tools for editing, displaying, analyzing, converting, and animating molecular systems. A conformational search tool is implemented using a molecular mechanics or a semiempirical potential. Input files can be generated for the computational chemistry software supported by Gabedit. Some molecular properties of interest are processed directly from the output of the computational chemistry programs; others are calculated by Gabedit before display. Molecular orbitals, electron density, electrostatic potential, nuclear magnetic resonance shielding density, and any other volumetric data properties can be displayed. It can display electronic circular dichroism, UV–visible, infrared, and Raman-computed spectra after a convolution. Gabedit can generate a Povray file for geometry, surfaces, contours, and color-coded planes. Output can be exported to a selection of popular image and vector graphics file formats; the program can also generate a series of pictures for animation. Quantum mechanical electrostatic potentials can be calculated using the partial charges on atoms, or by solving the Poisson equation using the multigrid method. The atoms in molecule charges can also be calculated. Gabedit is platform independent. The code is distributed under free open source X11 style license and is available at http://gabedit.sourceforge.net/. © 2010 Wiley Periodicals, Inc. J Comput Chem, 2010","container-title":"Journal of Computational Chemistry","DOI":"10.1002/jcc.21600","ISSN":"1096-987X","issue":"1","language":"en","note":"_eprint: https://onlinelibrary.wiley.com/doi/pdf/10.1002/jcc.21600","page":"174-182","source":"Wiley Online Library","title":"Gabedit—A graphical user interface for computational chemistry softwares","volume":"32","author":[{"family":"Allouche","given":"Abdul-Rahman"}],"issued":{"date-parts":[["2011"]]}}}],"schema":"https://github.com/citation-style-language/schema/raw/master/csl-citation.json"} </w:instrText>
      </w:r>
      <w:r>
        <w:fldChar w:fldCharType="separate"/>
      </w:r>
      <w:r w:rsidRPr="004E42EB">
        <w:rPr>
          <w:rFonts w:cs="Arial"/>
          <w:vertAlign w:val="superscript"/>
        </w:rPr>
        <w:t>11</w:t>
      </w:r>
      <w:r>
        <w:fldChar w:fldCharType="end"/>
      </w:r>
      <w:r>
        <w:t xml:space="preserve"> Simplified structures were visualized using PyMOL.</w:t>
      </w:r>
      <w:r w:rsidR="00566BAC">
        <w:fldChar w:fldCharType="begin"/>
      </w:r>
      <w:r w:rsidR="00566BAC">
        <w:instrText xml:space="preserve"> ADDIN ZOTERO_ITEM CSL_CITATION {"citationID":"nHTE9GYr","properties":{"formattedCitation":"\\super 12\\nosupersub{}","plainCitation":"12","noteIndex":0},"citationItems":[{"id":5184,"uris":["http://zotero.org/users/local/CdP7Gee4/items/YQQPM9I9"],"uri":["http://zotero.org/users/local/CdP7Gee4/items/YQQPM9I9"],"itemData":{"id":5184,"type":"article-journal","container-title":"CCP4 Newsletter on protein crystallography","issue":"1","page":"82-92","title":"Pymol: An open-source molecular graphics tool","volume":"40","author":[{"family":"DeLano","given":"Warren L."}],"issued":{"date-parts":[["2002"]]}}}],"schema":"https://github.com/citation-style-language/schema/raw/master/csl-citation.json"} </w:instrText>
      </w:r>
      <w:r w:rsidR="00566BAC">
        <w:fldChar w:fldCharType="separate"/>
      </w:r>
      <w:r w:rsidR="00566BAC" w:rsidRPr="00566BAC">
        <w:rPr>
          <w:rFonts w:cs="Arial"/>
          <w:vertAlign w:val="superscript"/>
        </w:rPr>
        <w:t>12</w:t>
      </w:r>
      <w:r w:rsidR="00566BAC">
        <w:fldChar w:fldCharType="end"/>
      </w:r>
      <w:r w:rsidR="00566BAC">
        <w:t xml:space="preserve"> Visualizations were rendered using POV Ray.</w:t>
      </w:r>
      <w:r w:rsidR="00566BAC">
        <w:fldChar w:fldCharType="begin"/>
      </w:r>
      <w:r w:rsidR="00566BAC">
        <w:instrText xml:space="preserve"> ADDIN ZOTERO_ITEM CSL_CITATION {"citationID":"lsIP7lkq","properties":{"formattedCitation":"\\super 13\\nosupersub{}","plainCitation":"13","noteIndex":0},"citationItems":[{"id":5188,"uris":["http://zotero.org/users/local/CdP7Gee4/items/2EZW8BDB"],"uri":["http://zotero.org/users/local/CdP7Gee4/items/2EZW8BDB"],"itemData":{"id":5188,"type":"paper-conference","container-title":"Proc. of Spring Conf. on Computer Graphics, Budmerice, Slovakia","title":"POV Ray: persistence of vision parallel raytracer","volume":"123","author":[{"family":"Plachetka","given":"Tomas"}],"issued":{"date-parts":[["1998"]]}}}],"schema":"https://github.com/citation-style-language/schema/raw/master/csl-citation.json"} </w:instrText>
      </w:r>
      <w:r w:rsidR="00566BAC">
        <w:fldChar w:fldCharType="separate"/>
      </w:r>
      <w:r w:rsidR="00566BAC" w:rsidRPr="00566BAC">
        <w:rPr>
          <w:rFonts w:cs="Arial"/>
          <w:vertAlign w:val="superscript"/>
        </w:rPr>
        <w:t>13</w:t>
      </w:r>
      <w:r w:rsidR="00566BAC">
        <w:fldChar w:fldCharType="end"/>
      </w:r>
      <w:r>
        <w:t xml:space="preserve"> </w:t>
      </w:r>
      <w:r w:rsidR="009E5AF6">
        <w:t>In all visualizations, ruthenium is shown in turquoise, phosphorous in orange, oxygen in red, nitrogen in blue, carbon in grey and hydrogen in white. For surfaces: orbitals are shown in yellow/magenta and spin densities are shown in green.</w:t>
      </w:r>
    </w:p>
    <w:p w14:paraId="087AF2E8" w14:textId="3E073B17" w:rsidR="005E5A50" w:rsidRDefault="006263CC" w:rsidP="003A1CA9">
      <w:pPr>
        <w:jc w:val="left"/>
      </w:pPr>
      <w:r>
        <w:br w:type="page"/>
      </w:r>
    </w:p>
    <w:p w14:paraId="2DC59D88" w14:textId="05FF1264" w:rsidR="00643E00" w:rsidRDefault="005E5A50" w:rsidP="005E5A50">
      <w:pPr>
        <w:pStyle w:val="Heading3"/>
      </w:pPr>
      <w:bookmarkStart w:id="166" w:name="_Toc461199538"/>
      <w:r>
        <w:t>CASSCF Methods</w:t>
      </w:r>
      <w:bookmarkEnd w:id="166"/>
    </w:p>
    <w:p w14:paraId="6FC56D25" w14:textId="77777777" w:rsidR="006263CC" w:rsidRDefault="006263CC" w:rsidP="006263CC"/>
    <w:p w14:paraId="780E9027" w14:textId="5B910E7F" w:rsidR="006E4EF8" w:rsidRPr="006E4EF8" w:rsidRDefault="006263CC" w:rsidP="006263CC">
      <w:r>
        <w:t>All CASSCF calculations were performed as state averaged (SA)-CASSCF calculations, using the five lowest energy states</w:t>
      </w:r>
      <w:r w:rsidR="003A1CA9">
        <w:t xml:space="preserve"> weighed equally</w:t>
      </w:r>
      <w:r>
        <w:t xml:space="preserve">. An active space consisting of 13 electrons in 11 orbitals, CAS(13,11), was used (see </w:t>
      </w:r>
      <w:r>
        <w:fldChar w:fldCharType="begin"/>
      </w:r>
      <w:r>
        <w:instrText xml:space="preserve"> REF _Ref461036157 \h </w:instrText>
      </w:r>
      <w:r>
        <w:fldChar w:fldCharType="separate"/>
      </w:r>
      <w:r w:rsidR="000D6DE5">
        <w:t xml:space="preserve">Figure </w:t>
      </w:r>
      <w:r w:rsidR="000D6DE5">
        <w:rPr>
          <w:noProof/>
        </w:rPr>
        <w:t>11</w:t>
      </w:r>
      <w:r w:rsidR="000D6DE5">
        <w:noBreakHyphen/>
      </w:r>
      <w:r w:rsidR="000D6DE5">
        <w:rPr>
          <w:noProof/>
        </w:rPr>
        <w:t>18</w:t>
      </w:r>
      <w:r>
        <w:fldChar w:fldCharType="end"/>
      </w:r>
      <w:r>
        <w:t xml:space="preserve">). </w:t>
      </w:r>
      <w:r w:rsidR="006E4EF8">
        <w:t xml:space="preserve">The active space consists of two Ru-OH </w:t>
      </w:r>
      <w:r w:rsidR="006E4EF8">
        <w:rPr>
          <w:lang w:val="el-GR"/>
        </w:rPr>
        <w:t xml:space="preserve">σ </w:t>
      </w:r>
      <w:r w:rsidR="006E4EF8">
        <w:t xml:space="preserve">and </w:t>
      </w:r>
      <w:r w:rsidR="006E4EF8">
        <w:rPr>
          <w:lang w:val="el-GR"/>
        </w:rPr>
        <w:t>σ*, four pyridine π</w:t>
      </w:r>
      <w:r w:rsidR="006E4EF8">
        <w:t xml:space="preserve"> and </w:t>
      </w:r>
      <w:r w:rsidR="006E4EF8">
        <w:rPr>
          <w:lang w:val="el-GR"/>
        </w:rPr>
        <w:t>π</w:t>
      </w:r>
      <w:r w:rsidR="006E4EF8">
        <w:t xml:space="preserve">*, two Ru-CO </w:t>
      </w:r>
      <w:r w:rsidR="006E4EF8">
        <w:rPr>
          <w:lang w:val="el-GR"/>
        </w:rPr>
        <w:t>π</w:t>
      </w:r>
      <w:r w:rsidR="006E4EF8">
        <w:t xml:space="preserve"> and </w:t>
      </w:r>
      <w:r w:rsidR="006E4EF8">
        <w:rPr>
          <w:lang w:val="el-GR"/>
        </w:rPr>
        <w:t>π</w:t>
      </w:r>
      <w:r w:rsidR="006E4EF8">
        <w:t xml:space="preserve">* (combining with oxygen lone pair orbitals), two OH and O lone pair and the singly occupied O lone pair orbitals. </w:t>
      </w:r>
      <w:r w:rsidR="006E4EF8">
        <w:rPr>
          <w:lang w:val="el-GR"/>
        </w:rPr>
        <w:t xml:space="preserve"> </w:t>
      </w:r>
    </w:p>
    <w:p w14:paraId="76394722" w14:textId="61BD2213" w:rsidR="003A1CA9" w:rsidRDefault="006263CC" w:rsidP="006263CC">
      <w:r>
        <w:t xml:space="preserve">The ANO-RCC-VDZ </w:t>
      </w:r>
      <w:r w:rsidR="00B67CFF">
        <w:t xml:space="preserve">all-electron </w:t>
      </w:r>
      <w:r>
        <w:t>basis set was used for all atoms (which includes relativistic effects). To improve computation</w:t>
      </w:r>
      <w:r w:rsidR="003A1CA9">
        <w:t>al</w:t>
      </w:r>
      <w:r>
        <w:t xml:space="preserve"> performance, the resolution of identity Cholesky decomposition (RICD) method was used.</w:t>
      </w:r>
      <w:r>
        <w:fldChar w:fldCharType="begin"/>
      </w:r>
      <w:r>
        <w:instrText xml:space="preserve"> ADDIN ZOTERO_ITEM CSL_CITATION {"citationID":"CQS7GHHk","properties":{"formattedCitation":"\\super 14,15\\nosupersub{}","plainCitation":"14,15","noteIndex":0},"citationItems":[{"id":4870,"uris":["http://zotero.org/users/local/CdP7Gee4/items/MW6G3S8Q"],"uri":["http://zotero.org/users/local/CdP7Gee4/items/MW6G3S8Q"],"itemData":{"id":4870,"type":"article-journal","abstract":"An efficient implementation of the state-averaged complete active space self-consistent field (SA-CASSCF) gradients employing density fitting (DF) is presented. The DF allows a reduction both in scaling and prefactors of the different steps involved. The performance of the algorithm is demonstrated on a set of molecules ranging up to an iron-Heme b complex which with its 79 atoms and 811 basis functions is to our knowledge the largest SA-CASSCF gradient computed. For smaller systems where the conventional code could still be used as a reference, both the linear response calculation and the gradient formation showed a clear timing reduction and the overall cost of a geometry optimization is typically reduced by more than one order of magnitude while the accuracy loss is negligible.","container-title":"The Journal of Chemical Physics","DOI":"10.1063/1.4927228","ISSN":"0021-9606","issue":"4","journalAbbreviation":"J. Chem. Phys.","page":"044110","source":"aip.scitation.org (Atypon)","title":"Analytical gradients of the state-average complete active space self-consistent field method with density fitting","volume":"143","author":[{"family":"Delcey","given":"Mickaël G."},{"family":"Pedersen","given":"Thomas Bondo"},{"family":"Aquilante","given":"Francesco"},{"family":"Lindh","given":"Roland"}],"issued":{"date-parts":[["2015",7,27]]}}},{"id":5189,"uris":["http://zotero.org/users/local/CdP7Gee4/items/7N6GDFJR"],"uri":["http://zotero.org/users/local/CdP7Gee4/items/7N6GDFJR"],"itemData":{"id":5189,"type":"article-journal","abstract":"We present a formulation of analytical energy gradients at the complete active space self-consistent field (CASSCF) level of theory employing density fitting (DF) techniques to enable efficient geometry optimizations of large systems. As an example, the ground and lowest triplet state geometries of a ruthenium nitrosyl complex are computed at the DF-CASSCF level of theory and compared with structures obtained from density functional theory (DFT) using the B3LYP, BP86, and M06L functionals. The average deviation of all bond lengths compared to the crystal structure is 0.042 Å at the DF-CASSCF level of theory, which is slightly larger but still comparable with the deviations obtained by the tested DFT functionals, e.g., 0.032 Å with M06L. Specifically, the root-mean-square deviation between the DF-CASSCF and best DFT coordinates, delivered by BP86, is only 0.08 Å for S0 and 0.11 Å for T1, indicating that the geometries are very similar. While keeping the mean energy gradient errors below 0.25%, the DF technique results in a 13-fold speedup compared to the conventional CASSCF geometry optimization algorithm. Additionally, we assess the singlet-triplet energy vertical and adiabatic differences with multiconfigurational second-order perturbation theory (CASPT2) using the DF-CASSCF and DFT optimized geometries. It is found that the vertical CASPT2 energies are relatively similar regardless of the geometry employed whereas the adiabatic singlet-triplet gaps are more sensitive to the chosen triplet geometry.","container-title":"The Journal of Chemical Physics","DOI":"10.1063/1.4873349","ISSN":"0021-9606","issue":"17","journalAbbreviation":"J. Chem. Phys.","note":"publisher: American Institute of Physics","page":"174103","source":"aip.scitation.org (Atypon)","title":"Analytical gradients of complete active space self-consistent field energies using Cholesky decomposition: Geometry optimization and spin-state energetics of a ruthenium nitrosyl complex","title-short":"Analytical gradients of complete active space self-consistent field energies using Cholesky decomposition","volume":"140","author":[{"family":"Delcey","given":"Mickaël G."},{"family":"Freitag","given":"Leon"},{"family":"Pedersen","given":"Thomas Bondo"},{"family":"Aquilante","given":"Francesco"},{"family":"Lindh","given":"Roland"},{"family":"González","given":"Leticia"}],"issued":{"date-parts":[["2014",5,2]]}}}],"schema":"https://github.com/citation-style-language/schema/raw/master/csl-citation.json"} </w:instrText>
      </w:r>
      <w:r>
        <w:fldChar w:fldCharType="separate"/>
      </w:r>
      <w:r w:rsidRPr="006263CC">
        <w:rPr>
          <w:rFonts w:cs="Arial"/>
          <w:vertAlign w:val="superscript"/>
        </w:rPr>
        <w:t>14,15</w:t>
      </w:r>
      <w:r>
        <w:fldChar w:fldCharType="end"/>
      </w:r>
      <w:r w:rsidR="003A1CA9">
        <w:t xml:space="preserve"> For computational tractability, the simplified monomeric model using methyl groups instead of </w:t>
      </w:r>
      <w:r w:rsidR="003A1CA9">
        <w:rPr>
          <w:i/>
        </w:rPr>
        <w:t>t</w:t>
      </w:r>
      <w:r w:rsidR="003A1CA9">
        <w:t>Bu and ethyl on the ligand (Me model) was used for all CASSCF calculations.</w:t>
      </w:r>
    </w:p>
    <w:p w14:paraId="31CBBCD2" w14:textId="77777777" w:rsidR="003A1CA9" w:rsidRDefault="003A1CA9" w:rsidP="006263CC"/>
    <w:p w14:paraId="03F90D7F" w14:textId="23D38D8E" w:rsidR="006263CC" w:rsidRDefault="003A1CA9" w:rsidP="006263CC">
      <w:r>
        <w:t>For [</w:t>
      </w:r>
      <w:r>
        <w:rPr>
          <w:b/>
        </w:rPr>
        <w:t>B-Mono</w:t>
      </w:r>
      <w:r>
        <w:t>]D</w:t>
      </w:r>
      <w:r>
        <w:rPr>
          <w:vertAlign w:val="subscript"/>
        </w:rPr>
        <w:t>0</w:t>
      </w:r>
      <w:r>
        <w:t xml:space="preserve"> and [</w:t>
      </w:r>
      <w:r>
        <w:rPr>
          <w:b/>
        </w:rPr>
        <w:t>C-Mono</w:t>
      </w:r>
      <w:r>
        <w:t>]D</w:t>
      </w:r>
      <w:r>
        <w:rPr>
          <w:vertAlign w:val="subscript"/>
        </w:rPr>
        <w:t>0</w:t>
      </w:r>
      <w:r>
        <w:t>, the geometries obtained using DFT geometry optimization were used. The geometries of conical intersections ([</w:t>
      </w:r>
      <w:r>
        <w:rPr>
          <w:b/>
        </w:rPr>
        <w:t>BC</w:t>
      </w:r>
      <w:r>
        <w:t>] D</w:t>
      </w:r>
      <w:r>
        <w:rPr>
          <w:vertAlign w:val="subscript"/>
        </w:rPr>
        <w:t>2</w:t>
      </w:r>
      <w:r>
        <w:t>/D</w:t>
      </w:r>
      <w:r>
        <w:rPr>
          <w:vertAlign w:val="subscript"/>
        </w:rPr>
        <w:t>1</w:t>
      </w:r>
      <w:r>
        <w:t xml:space="preserve"> MECI and [</w:t>
      </w:r>
      <w:r>
        <w:rPr>
          <w:b/>
        </w:rPr>
        <w:t>BC</w:t>
      </w:r>
      <w:r>
        <w:t>] D</w:t>
      </w:r>
      <w:r>
        <w:rPr>
          <w:vertAlign w:val="subscript"/>
        </w:rPr>
        <w:t>1</w:t>
      </w:r>
      <w:r>
        <w:t>/D</w:t>
      </w:r>
      <w:r>
        <w:rPr>
          <w:vertAlign w:val="subscript"/>
        </w:rPr>
        <w:t>0</w:t>
      </w:r>
      <w:r>
        <w:t xml:space="preserve"> MECI) were optimized using CASSCF with analytical gradients in the gas phase.</w:t>
      </w:r>
      <w:r>
        <w:fldChar w:fldCharType="begin"/>
      </w:r>
      <w:r>
        <w:instrText xml:space="preserve"> ADDIN ZOTERO_ITEM CSL_CITATION {"citationID":"JDophmjb","properties":{"formattedCitation":"\\super 16\\nosupersub{}","plainCitation":"16","noteIndex":0},"citationItems":[{"id":4875,"uris":["http://zotero.org/users/local/CdP7Gee4/items/5MNBRRTG"],"uri":["http://zotero.org/users/local/CdP7Gee4/items/5MNBRRTG"],"itemData":{"id":4875,"type":"article-journal","abstract":"Analytical state-average complete-active-space self-consistent field derivative (nonadiabatic) coupling vectors are implemented. Existing formulations are modified such that the implementation is compatible with Cholesky-based density fitting of two-electron integrals, which results in efficient calculations especially with large basis sets. Using analytical nonadiabatic coupling vectors, the optimization of conical intersections is implemented within the projected constrained optimization method. The standard description and characterization of conical intersections is reviewed and clarified, and a practical and unambiguous system for their classification and interpretation is put forward. These new tools are subsequently tested and benchmarked for 19 different conical intersections. The accuracy of the derivative coupling vectors is validated, and the information that can be drawn from the proposed characterization is discussed, demonstrating its usefulness.","container-title":"Journal of Chemical Theory and Computation","DOI":"10.1021/acs.jctc.6b00384","ISSN":"1549-9618","issue":"8","journalAbbreviation":"J. Chem. Theory Comput.","page":"3636-3653","source":"ACS Publications","title":"Analytical State-Average Complete-Active-Space Self-Consistent Field Nonadiabatic Coupling Vectors: Implementation with Density-Fitted Two-Electron Integrals and Application to Conical Intersections","title-short":"Analytical State-Average Complete-Active-Space Self-Consistent Field Nonadiabatic Coupling Vectors","volume":"12","author":[{"family":"Fdez. Galván","given":"Ignacio"},{"family":"Delcey","given":"Mickaël G."},{"family":"Pedersen","given":"Thomas Bondo"},{"family":"Aquilante","given":"Francesco"},{"family":"Lindh","given":"Roland"}],"issued":{"date-parts":[["2016",8,9]]}}}],"schema":"https://github.com/citation-style-language/schema/raw/master/csl-citation.json"} </w:instrText>
      </w:r>
      <w:r>
        <w:fldChar w:fldCharType="separate"/>
      </w:r>
      <w:r w:rsidRPr="003A1CA9">
        <w:rPr>
          <w:rFonts w:cs="Arial"/>
          <w:vertAlign w:val="superscript"/>
        </w:rPr>
        <w:t>16</w:t>
      </w:r>
      <w:r>
        <w:fldChar w:fldCharType="end"/>
      </w:r>
      <w:r w:rsidR="000D6DE5">
        <w:t xml:space="preserve"> Gas phase energies are reported relative to the energy of [</w:t>
      </w:r>
      <w:r w:rsidR="000D6DE5">
        <w:rPr>
          <w:b/>
        </w:rPr>
        <w:t>B-Mono</w:t>
      </w:r>
      <w:r w:rsidR="000D6DE5">
        <w:t>]D</w:t>
      </w:r>
      <w:r w:rsidR="000D6DE5">
        <w:rPr>
          <w:vertAlign w:val="subscript"/>
        </w:rPr>
        <w:t>0</w:t>
      </w:r>
      <w:r w:rsidR="000D6DE5">
        <w:t xml:space="preserve"> root 1.</w:t>
      </w:r>
    </w:p>
    <w:p w14:paraId="3CC31A45" w14:textId="77777777" w:rsidR="000D6DE5" w:rsidRDefault="000D6DE5" w:rsidP="006263CC"/>
    <w:p w14:paraId="05EA34D1" w14:textId="432DF182" w:rsidR="000D6DE5" w:rsidRDefault="00F859D6" w:rsidP="006263CC">
      <w:r>
        <w:t>Solvation was taken into account by performing single point calculations for all intermediates with the PCM conductor version and water as the solvent. For [</w:t>
      </w:r>
      <w:r>
        <w:rPr>
          <w:b/>
        </w:rPr>
        <w:t>B-Mono</w:t>
      </w:r>
      <w:r>
        <w:t>]D</w:t>
      </w:r>
      <w:r>
        <w:rPr>
          <w:vertAlign w:val="subscript"/>
        </w:rPr>
        <w:t>0</w:t>
      </w:r>
      <w:r>
        <w:t>, equilibration solvation based on root 1 was used for root 1, while non-equilibrium solvation based on root 3 was used for all other roots (modeling vertical excitation from root 1 to root 3). For [</w:t>
      </w:r>
      <w:r>
        <w:rPr>
          <w:b/>
        </w:rPr>
        <w:t>BC</w:t>
      </w:r>
      <w:r>
        <w:t>] D</w:t>
      </w:r>
      <w:r>
        <w:rPr>
          <w:vertAlign w:val="subscript"/>
        </w:rPr>
        <w:t>2</w:t>
      </w:r>
      <w:r>
        <w:t>/D</w:t>
      </w:r>
      <w:r>
        <w:rPr>
          <w:vertAlign w:val="subscript"/>
        </w:rPr>
        <w:t>1</w:t>
      </w:r>
      <w:r>
        <w:t xml:space="preserve"> MECI, equilibrium solvation based on root 3 was used for all roots. For [</w:t>
      </w:r>
      <w:r>
        <w:rPr>
          <w:b/>
        </w:rPr>
        <w:t>BC</w:t>
      </w:r>
      <w:r>
        <w:t>] D</w:t>
      </w:r>
      <w:r>
        <w:rPr>
          <w:vertAlign w:val="subscript"/>
        </w:rPr>
        <w:t>1</w:t>
      </w:r>
      <w:r>
        <w:t>/D</w:t>
      </w:r>
      <w:r>
        <w:rPr>
          <w:vertAlign w:val="subscript"/>
        </w:rPr>
        <w:t>0</w:t>
      </w:r>
      <w:r>
        <w:t xml:space="preserve"> MECI, equilibrium solvation based on root 2 was used for all roots. For [</w:t>
      </w:r>
      <w:r>
        <w:rPr>
          <w:b/>
        </w:rPr>
        <w:t>C-Mono</w:t>
      </w:r>
      <w:r>
        <w:t>]D</w:t>
      </w:r>
      <w:r>
        <w:rPr>
          <w:vertAlign w:val="subscript"/>
        </w:rPr>
        <w:t>0</w:t>
      </w:r>
      <w:r>
        <w:t>, equilibrium solvation based on root 1 was used. Solution phase energies are reported relative to the energy of [</w:t>
      </w:r>
      <w:r>
        <w:rPr>
          <w:b/>
        </w:rPr>
        <w:t>B-Mono</w:t>
      </w:r>
      <w:r>
        <w:t>]D</w:t>
      </w:r>
      <w:r>
        <w:rPr>
          <w:vertAlign w:val="subscript"/>
        </w:rPr>
        <w:t>0</w:t>
      </w:r>
      <w:r>
        <w:t xml:space="preserve"> root 1.</w:t>
      </w:r>
    </w:p>
    <w:p w14:paraId="38918F29" w14:textId="77777777" w:rsidR="00F859D6" w:rsidRDefault="00F859D6" w:rsidP="006263CC"/>
    <w:p w14:paraId="5496EB5B" w14:textId="7559B6EA" w:rsidR="00F859D6" w:rsidRPr="00F859D6" w:rsidRDefault="00F859D6" w:rsidP="006263CC">
      <w:r>
        <w:t>All calculations were performed using OpenMolcas version 19.11</w:t>
      </w:r>
      <w:r w:rsidR="00B67CFF">
        <w:t>.</w:t>
      </w:r>
      <w:r w:rsidR="00B67CFF">
        <w:fldChar w:fldCharType="begin"/>
      </w:r>
      <w:r w:rsidR="00B67CFF">
        <w:instrText xml:space="preserve"> ADDIN ZOTERO_ITEM CSL_CITATION {"citationID":"ii0Q4JV5","properties":{"formattedCitation":"\\super 17,18\\nosupersub{}","plainCitation":"17,18","noteIndex":0},"citationItems":[{"id":5192,"uris":["http://zotero.org/users/local/CdP7Gee4/items/INGFT3IQ"],"uri":["http://zotero.org/users/local/CdP7Gee4/items/INGFT3IQ"],"itemData":{"id":5192,"type":"article-journal","abstract":"MOLCAS/OpenMolcas is an ab initio electronic structure program providing a large set of computational methods from Hartree–Fock and density functional theory to various implementations of multiconfigurational theory. This article provides a comprehensive overview of the main features of the code, specifically reviewing the use of the code in previously reported chemical applications as well as more recent applications including the calculation of magnetic properties from optimized density matrix renormalization group wave functions.","container-title":"The Journal of Chemical Physics","DOI":"10.1063/5.0004835","ISSN":"0021-9606","issue":"21","journalAbbreviation":"J. Chem. Phys.","note":"publisher: American Institute of Physics","page":"214117","source":"aip.scitation.org (Atypon)","title":"Modern quantum chemistry with [Open]Molcas","volume":"152","author":[{"family":"Aquilante","given":"Francesco"},{"family":"Autschbach","given":"Jochen"},{"family":"Baiardi","given":"Alberto"},{"family":"Battaglia","given":"Stefano"},{"family":"Borin","given":"Veniamin A."},{"family":"Chibotaru","given":"Liviu F."},{"family":"Conti","given":"Irene"},{"family":"De Vico","given":"Luca"},{"family":"Delcey","given":"Mickaël"},{"family":"Fdez. Galván","given":"Ignacio"},{"family":"Ferré","given":"Nicolas"},{"family":"Freitag","given":"Leon"},{"family":"Garavelli","given":"Marco"},{"family":"Gong","given":"Xuejun"},{"family":"Knecht","given":"Stefan"},{"family":"Larsson","given":"Ernst D."},{"family":"Lindh","given":"Roland"},{"family":"Lundberg","given":"Marcus"},{"family":"Malmqvist","given":"Per Åke"},{"family":"Nenov","given":"Artur"},{"family":"Norell","given":"Jesper"},{"family":"Odelius","given":"Michael"},{"family":"Olivucci","given":"Massimo"},{"family":"Pedersen","given":"Thomas B."},{"family":"Pedraza-González","given":"Laura"},{"family":"Phung","given":"Quan M."},{"family":"Pierloot","given":"Kristine"},{"family":"Reiher","given":"Markus"},{"family":"Schapiro","given":"Igor"},{"family":"Segarra-Martí","given":"Javier"},{"family":"Segatta","given":"Francesco"},{"family":"Seijo","given":"Luis"},{"family":"Sen","given":"Saumik"},{"family":"Sergentu","given":"Dumitru-Claudiu"},{"family":"Stein","given":"Christopher J."},{"family":"Ungur","given":"Liviu"},{"family":"Vacher","given":"Morgane"},{"family":"Valentini","given":"Alessio"},{"family":"Veryazov","given":"Valera"}],"issued":{"date-parts":[["2020",6,5]]}}},{"id":4873,"uris":["http://zotero.org/users/local/CdP7Gee4/items/PHMCMMX6"],"uri":["http://zotero.org/users/local/CdP7Gee4/items/PHMCMMX6"],"itemData":{"id":4873,"type":"article-journal","abstract":"In this Article we describe the OpenMolcas environment and invite the computational chemistry community to collaborate. The open-source project already includes a large number of new developments realized during the transition from the commercial MOLCAS product to the open-source platform. The paper initially describes the technical details of the new software development platform. This is followed by brief presentations of many new methods, implementations, and features of the OpenMolcas program suite. These developments include novel wave function methods such as stochastic complete active space self-consistent field, density matrix renormalization group (DMRG) methods, and hybrid multiconfigurational wave function and density functional theory models. Some of these implementations include an array of additional options and functionalities. The paper proceeds and describes developments related to explorations of potential energy surfaces. Here we present methods for the optimization of conical intersections, the simulation of adiabatic and nonadiabatic molecular dynamics, and interfaces to tools for semiclassical and quantum mechanical nuclear dynamics. Furthermore, the Article describes features unique to simulations of spectroscopic and magnetic phenomena such as the exact semiclassical description of the interaction between light and matter, various X-ray processes, magnetic circular dichroism, and properties. Finally, the paper describes a number of built-in and add-on features to support the OpenMolcas platform with postcalculation analysis and visualization, a multiscale simulation option using frozen-density embedding theory, and new electronic and muonic basis sets.","container-title":"Journal of Chemical Theory and Computation","DOI":"10.1021/acs.jctc.9b00532","ISSN":"1549-9618","issue":"11","journalAbbreviation":"J. Chem. Theory Comput.","page":"5925-5964","source":"ACS Publications","title":"OpenMolcas: From Source Code to Insight","title-short":"OpenMolcas","volume":"15","author":[{"family":"Fdez. Galván","given":"Ignacio"},{"family":"Vacher","given":"Morgane"},{"family":"Alavi","given":"Ali"},{"family":"Angeli","given":"Celestino"},{"family":"Aquilante","given":"Francesco"},{"family":"Autschbach","given":"Jochen"},{"family":"Bao","given":"Jie J."},{"family":"Bokarev","given":"Sergey I."},{"family":"Bogdanov","given":"Nikolay A."},{"family":"Carlson","given":"Rebecca K."},{"family":"Chibotaru","given":"Liviu F."},{"family":"Creutzberg","given":"Joel"},{"family":"Dattani","given":"Nike"},{"family":"Delcey","given":"Mickaël G."},{"family":"Dong","given":"Sijia S."},{"family":"Dreuw","given":"Andreas"},{"family":"Freitag","given":"Leon"},{"family":"Frutos","given":"Luis Manuel"},{"family":"Gagliardi","given":"Laura"},{"family":"Gendron","given":"Frédéric"},{"family":"Giussani","given":"Angelo"},{"family":"González","given":"Leticia"},{"family":"Grell","given":"Gilbert"},{"family":"Guo","given":"Meiyuan"},{"family":"Hoyer","given":"Chad E."},{"family":"Johansson","given":"Marcus"},{"family":"Keller","given":"Sebastian"},{"family":"Knecht","given":"Stefan"},{"family":"Kovačević","given":"Goran"},{"family":"Källman","given":"Erik"},{"family":"Li Manni","given":"Giovanni"},{"family":"Lundberg","given":"Marcus"},{"family":"Ma","given":"Yingjin"},{"family":"Mai","given":"Sebastian"},{"family":"Malhado","given":"João Pedro"},{"family":"Malmqvist","given":"Per Åke"},{"family":"Marquetand","given":"Philipp"},{"family":"Mewes","given":"Stefanie A."},{"family":"Norell","given":"Jesper"},{"family":"Olivucci","given":"Massimo"},{"family":"Oppel","given":"Markus"},{"family":"Phung","given":"Quan Manh"},{"family":"Pierloot","given":"Kristine"},{"family":"Plasser","given":"Felix"},{"family":"Reiher","given":"Markus"},{"family":"Sand","given":"Andrew M."},{"family":"Schapiro","given":"Igor"},{"family":"Sharma","given":"Prachi"},{"family":"Stein","given":"Christopher J."},{"family":"Sørensen","given":"Lasse Kragh"},{"family":"Truhlar","given":"Donald G."},{"family":"Ugandi","given":"Mihkel"},{"family":"Ungur","given":"Liviu"},{"family":"Valentini","given":"Alessio"},{"family":"Vancoillie","given":"Steven"},{"family":"Veryazov","given":"Valera"},{"family":"Weser","given":"Oskar"},{"family":"Wesołowski","given":"Tomasz A."},{"family":"Widmark","given":"Per-Olof"},{"family":"Wouters","given":"Sebastian"},{"family":"Zech","given":"Alexander"},{"family":"Zobel","given":"J. Patrick"},{"family":"Lindh","given":"Roland"}],"issued":{"date-parts":[["2019",11,12]]}}}],"schema":"https://github.com/citation-style-language/schema/raw/master/csl-citation.json"} </w:instrText>
      </w:r>
      <w:r w:rsidR="00B67CFF">
        <w:fldChar w:fldCharType="separate"/>
      </w:r>
      <w:r w:rsidR="00B67CFF" w:rsidRPr="00B67CFF">
        <w:rPr>
          <w:rFonts w:cs="Arial"/>
          <w:vertAlign w:val="superscript"/>
        </w:rPr>
        <w:t>17,18</w:t>
      </w:r>
      <w:r w:rsidR="00B67CFF">
        <w:fldChar w:fldCharType="end"/>
      </w:r>
      <w:r w:rsidR="006E4EF8">
        <w:t xml:space="preserve"> Visualizations were performed</w:t>
      </w:r>
      <w:r w:rsidR="00B67CFF">
        <w:t xml:space="preserve"> using Pegamoid.</w:t>
      </w:r>
      <w:r>
        <w:t xml:space="preserve"> </w:t>
      </w:r>
      <w:r w:rsidR="009E5AF6">
        <w:t>In all visualizations, ruthenium is shown in turquoise, phosphorous in orange, oxygen in red, nitrogen in blue, carbon in grey and hydrogen in white. For surfaces: orbitals are shown in yellow/magenta, spin densities are shown in green and transition difference densities are shown in red/blue.</w:t>
      </w:r>
    </w:p>
    <w:p w14:paraId="11392FCB" w14:textId="77777777" w:rsidR="00AC07CA" w:rsidRDefault="00AC07CA">
      <w:r>
        <w:br w:type="page"/>
      </w:r>
    </w:p>
    <w:p w14:paraId="59EB39DD" w14:textId="77777777" w:rsidR="00BD74B9" w:rsidRDefault="00AC07CA" w:rsidP="00BD74B9">
      <w:pPr>
        <w:pStyle w:val="Heading2"/>
      </w:pPr>
      <w:bookmarkStart w:id="167" w:name="_Toc461199539"/>
      <w:r>
        <w:t>DFT Results</w:t>
      </w:r>
      <w:bookmarkEnd w:id="167"/>
    </w:p>
    <w:p w14:paraId="3017B930" w14:textId="62742D31" w:rsidR="007B5655" w:rsidRDefault="00784D75" w:rsidP="007B5655">
      <w:pPr>
        <w:pStyle w:val="Heading3"/>
      </w:pPr>
      <w:bookmarkStart w:id="168" w:name="_Toc461199540"/>
      <w:r>
        <w:t>Relative E</w:t>
      </w:r>
      <w:r w:rsidR="007B79C6">
        <w:t>nergies of [A]</w:t>
      </w:r>
      <w:r w:rsidR="007B5655">
        <w:t xml:space="preserve"> and [B] Isomers</w:t>
      </w:r>
      <w:r w:rsidR="0083493E">
        <w:t>, Oxo Dimer</w:t>
      </w:r>
      <w:bookmarkEnd w:id="168"/>
      <w:r w:rsidR="00FC1027">
        <w:t>, [F]S</w:t>
      </w:r>
      <w:r w:rsidR="00FC1027">
        <w:rPr>
          <w:vertAlign w:val="subscript"/>
        </w:rPr>
        <w:t>0</w:t>
      </w:r>
      <w:r w:rsidR="00FC1027">
        <w:t xml:space="preserve"> </w:t>
      </w:r>
      <w:r w:rsidR="00FC1027" w:rsidRPr="00A027AC">
        <w:rPr>
          <w:rFonts w:hint="eastAsia"/>
        </w:rPr>
        <w:t>→</w:t>
      </w:r>
      <w:r w:rsidR="00FC1027">
        <w:t xml:space="preserve"> [A-Mono]S</w:t>
      </w:r>
      <w:r w:rsidR="00FC1027">
        <w:rPr>
          <w:vertAlign w:val="subscript"/>
        </w:rPr>
        <w:t>0</w:t>
      </w:r>
    </w:p>
    <w:p w14:paraId="1928417A" w14:textId="77777777" w:rsidR="0034347B" w:rsidRDefault="0034347B" w:rsidP="0034347B"/>
    <w:p w14:paraId="3864B365" w14:textId="4FD51EC4" w:rsidR="007C7C41" w:rsidRPr="007C7C41" w:rsidRDefault="007C7C41" w:rsidP="007C7C41">
      <w:pPr>
        <w:pStyle w:val="Caption"/>
      </w:pPr>
      <w:bookmarkStart w:id="169" w:name="_Ref461106051"/>
      <w:bookmarkStart w:id="170" w:name="_Toc461199668"/>
      <w:r>
        <w:t xml:space="preserve">Table </w:t>
      </w:r>
      <w:fldSimple w:instr=" STYLEREF 1 \s ">
        <w:r w:rsidR="00FF588A">
          <w:rPr>
            <w:noProof/>
          </w:rPr>
          <w:t>11</w:t>
        </w:r>
      </w:fldSimple>
      <w:r w:rsidR="00FF588A">
        <w:noBreakHyphen/>
      </w:r>
      <w:fldSimple w:instr=" SEQ Table \* ARABIC \s 1 ">
        <w:r w:rsidR="00FF588A">
          <w:rPr>
            <w:noProof/>
          </w:rPr>
          <w:t>1</w:t>
        </w:r>
      </w:fldSimple>
      <w:bookmarkEnd w:id="169"/>
      <w:r w:rsidR="00784D75">
        <w:t xml:space="preserve"> Relative e</w:t>
      </w:r>
      <w:r>
        <w:t>nergies of [A]S</w:t>
      </w:r>
      <w:r>
        <w:rPr>
          <w:vertAlign w:val="subscript"/>
        </w:rPr>
        <w:t>0</w:t>
      </w:r>
      <w:r>
        <w:t xml:space="preserve"> and [A-Mono]S</w:t>
      </w:r>
      <w:r>
        <w:rPr>
          <w:vertAlign w:val="subscript"/>
        </w:rPr>
        <w:t>0</w:t>
      </w:r>
      <w:bookmarkEnd w:id="170"/>
    </w:p>
    <w:p w14:paraId="0A430DE0" w14:textId="77777777" w:rsidR="007C7C41" w:rsidRDefault="00427A22" w:rsidP="007C7C41">
      <w:pPr>
        <w:pStyle w:val="CaptionText"/>
      </w:pPr>
      <w:r>
        <w:rPr>
          <w:noProof/>
        </w:rPr>
        <w:drawing>
          <wp:anchor distT="0" distB="0" distL="114300" distR="114300" simplePos="0" relativeHeight="251790336" behindDoc="0" locked="0" layoutInCell="1" allowOverlap="1" wp14:anchorId="155F20FF" wp14:editId="7D818D1B">
            <wp:simplePos x="0" y="0"/>
            <wp:positionH relativeFrom="column">
              <wp:posOffset>2103120</wp:posOffset>
            </wp:positionH>
            <wp:positionV relativeFrom="paragraph">
              <wp:posOffset>83820</wp:posOffset>
            </wp:positionV>
            <wp:extent cx="1554480" cy="1143000"/>
            <wp:effectExtent l="0" t="0" r="0" b="0"/>
            <wp:wrapTight wrapText="bothSides">
              <wp:wrapPolygon edited="0">
                <wp:start x="14471" y="480"/>
                <wp:lineTo x="5294" y="8640"/>
                <wp:lineTo x="3882" y="16800"/>
                <wp:lineTo x="3529" y="17760"/>
                <wp:lineTo x="3882" y="21120"/>
                <wp:lineTo x="7059" y="21120"/>
                <wp:lineTo x="9529" y="20160"/>
                <wp:lineTo x="13059" y="18240"/>
                <wp:lineTo x="13059" y="16800"/>
                <wp:lineTo x="17294" y="9600"/>
                <wp:lineTo x="17294" y="2880"/>
                <wp:lineTo x="16588" y="480"/>
                <wp:lineTo x="14471" y="480"/>
              </wp:wrapPolygon>
            </wp:wrapTight>
            <wp:docPr id="152" name="Picture 152" descr="Macintosh HD:Users:Jacob:Documents:Water_Splitting:Two_Photon_Water_Splitting:Computational_Data:Images:A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Macintosh HD:Users:Jacob:Documents:Water_Splitting:Two_Photon_Water_Splitting:Computational_Data:Images:A_image.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54480"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77F83B" w14:textId="77777777" w:rsidR="00427A22" w:rsidRDefault="00427A22" w:rsidP="007C7C41">
      <w:pPr>
        <w:pStyle w:val="CaptionText"/>
      </w:pPr>
      <w:r>
        <w:rPr>
          <w:noProof/>
        </w:rPr>
        <w:drawing>
          <wp:anchor distT="0" distB="0" distL="114300" distR="114300" simplePos="0" relativeHeight="251791360" behindDoc="0" locked="0" layoutInCell="1" allowOverlap="1" wp14:anchorId="6E0F4708" wp14:editId="5B24F26B">
            <wp:simplePos x="0" y="0"/>
            <wp:positionH relativeFrom="column">
              <wp:posOffset>3201035</wp:posOffset>
            </wp:positionH>
            <wp:positionV relativeFrom="paragraph">
              <wp:posOffset>52070</wp:posOffset>
            </wp:positionV>
            <wp:extent cx="1713865" cy="1271270"/>
            <wp:effectExtent l="0" t="0" r="0" b="0"/>
            <wp:wrapTight wrapText="bothSides">
              <wp:wrapPolygon edited="0">
                <wp:start x="14725" y="0"/>
                <wp:lineTo x="11844" y="863"/>
                <wp:lineTo x="11524" y="2158"/>
                <wp:lineTo x="11204" y="11221"/>
                <wp:lineTo x="11844" y="12947"/>
                <wp:lineTo x="17927" y="14673"/>
                <wp:lineTo x="18247" y="17694"/>
                <wp:lineTo x="20488" y="17694"/>
                <wp:lineTo x="21128" y="14673"/>
                <wp:lineTo x="21128" y="10789"/>
                <wp:lineTo x="19527" y="9495"/>
                <wp:lineTo x="13765" y="7768"/>
                <wp:lineTo x="15046" y="7768"/>
                <wp:lineTo x="16966" y="3021"/>
                <wp:lineTo x="16646" y="0"/>
                <wp:lineTo x="14725" y="0"/>
              </wp:wrapPolygon>
            </wp:wrapTight>
            <wp:docPr id="153" name="Picture 153" descr="Macintosh HD:Users:Jacob:Documents:Water_Splitting:Two_Photon_Water_Splitting:Computational_Data:Images:A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Macintosh HD:Users:Jacob:Documents:Water_Splitting:Two_Photon_Water_Splitting:Computational_Data:Images:A_mono_image.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13865" cy="1271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ACF92" w14:textId="77777777" w:rsidR="00427A22" w:rsidRDefault="00427A22" w:rsidP="007C7C41">
      <w:pPr>
        <w:pStyle w:val="CaptionText"/>
      </w:pPr>
    </w:p>
    <w:p w14:paraId="7479C93C" w14:textId="77777777" w:rsidR="00427A22" w:rsidRDefault="00427A22" w:rsidP="007C7C41">
      <w:pPr>
        <w:pStyle w:val="CaptionText"/>
      </w:pPr>
    </w:p>
    <w:p w14:paraId="7F2A01A6" w14:textId="77777777" w:rsidR="00427A22" w:rsidRDefault="00427A22" w:rsidP="007C7C41">
      <w:pPr>
        <w:pStyle w:val="CaptionText"/>
      </w:pPr>
    </w:p>
    <w:p w14:paraId="098E2B14" w14:textId="77777777" w:rsidR="00427A22" w:rsidRDefault="00427A22" w:rsidP="007C7C41">
      <w:pPr>
        <w:pStyle w:val="CaptionText"/>
      </w:pPr>
    </w:p>
    <w:p w14:paraId="2E1755CA" w14:textId="77777777" w:rsidR="00427A22" w:rsidRDefault="00427A22" w:rsidP="007C7C41">
      <w:pPr>
        <w:pStyle w:val="CaptionText"/>
      </w:pPr>
    </w:p>
    <w:p w14:paraId="5042F0B6" w14:textId="77777777" w:rsidR="00427A22" w:rsidRDefault="00427A22" w:rsidP="007C7C41">
      <w:pPr>
        <w:pStyle w:val="CaptionText"/>
      </w:pPr>
    </w:p>
    <w:p w14:paraId="33195727" w14:textId="77777777" w:rsidR="00427A22" w:rsidRDefault="00427A22" w:rsidP="007C7C41">
      <w:pPr>
        <w:pStyle w:val="CaptionText"/>
      </w:pPr>
    </w:p>
    <w:tbl>
      <w:tblPr>
        <w:tblStyle w:val="TableGrid"/>
        <w:tblpPr w:leftFromText="180" w:rightFromText="180" w:vertAnchor="text" w:horzAnchor="page" w:tblpX="24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410"/>
        <w:gridCol w:w="2477"/>
      </w:tblGrid>
      <w:tr w:rsidR="006F1BFE" w14:paraId="749DCC15" w14:textId="77777777" w:rsidTr="006F1BFE">
        <w:tc>
          <w:tcPr>
            <w:tcW w:w="2093" w:type="dxa"/>
            <w:tcBorders>
              <w:bottom w:val="single" w:sz="4" w:space="0" w:color="auto"/>
              <w:right w:val="single" w:sz="4" w:space="0" w:color="auto"/>
            </w:tcBorders>
            <w:vAlign w:val="center"/>
          </w:tcPr>
          <w:p w14:paraId="6E312F42" w14:textId="77777777" w:rsidR="006F1BFE" w:rsidRDefault="006F1BFE" w:rsidP="006F1BFE">
            <w:pPr>
              <w:pStyle w:val="CaptionText"/>
              <w:jc w:val="center"/>
              <w:rPr>
                <w:lang w:val="el-GR"/>
              </w:rPr>
            </w:pPr>
          </w:p>
        </w:tc>
        <w:tc>
          <w:tcPr>
            <w:tcW w:w="2410" w:type="dxa"/>
            <w:tcBorders>
              <w:left w:val="single" w:sz="4" w:space="0" w:color="auto"/>
              <w:bottom w:val="single" w:sz="4" w:space="0" w:color="auto"/>
            </w:tcBorders>
            <w:vAlign w:val="center"/>
          </w:tcPr>
          <w:p w14:paraId="6FEEEABD" w14:textId="77777777" w:rsidR="006F1BFE" w:rsidRPr="008B4AA3" w:rsidRDefault="006F1BFE" w:rsidP="006F1BFE">
            <w:pPr>
              <w:pStyle w:val="CaptionText"/>
              <w:jc w:val="center"/>
            </w:pPr>
            <w:r>
              <w:t>[</w:t>
            </w:r>
            <w:r>
              <w:rPr>
                <w:b/>
              </w:rPr>
              <w:t>A</w:t>
            </w:r>
            <w:r>
              <w:t>]S</w:t>
            </w:r>
            <w:r>
              <w:rPr>
                <w:vertAlign w:val="subscript"/>
              </w:rPr>
              <w:t>0</w:t>
            </w:r>
          </w:p>
        </w:tc>
        <w:tc>
          <w:tcPr>
            <w:tcW w:w="2477" w:type="dxa"/>
            <w:tcBorders>
              <w:bottom w:val="single" w:sz="4" w:space="0" w:color="auto"/>
            </w:tcBorders>
            <w:vAlign w:val="center"/>
          </w:tcPr>
          <w:p w14:paraId="3BB046ED" w14:textId="77777777" w:rsidR="006F1BFE" w:rsidRDefault="006F1BFE" w:rsidP="006F1BFE">
            <w:pPr>
              <w:pStyle w:val="CaptionText"/>
              <w:jc w:val="center"/>
            </w:pPr>
            <w:r>
              <w:t>[</w:t>
            </w:r>
            <w:r>
              <w:rPr>
                <w:b/>
              </w:rPr>
              <w:t>A</w:t>
            </w:r>
            <w:r w:rsidRPr="007C7C41">
              <w:rPr>
                <w:b/>
              </w:rPr>
              <w:t>-Mono</w:t>
            </w:r>
            <w:r>
              <w:t>]</w:t>
            </w:r>
            <w:r w:rsidRPr="007C7C41">
              <w:t>S</w:t>
            </w:r>
            <w:r w:rsidRPr="007C7C41">
              <w:rPr>
                <w:vertAlign w:val="subscript"/>
              </w:rPr>
              <w:t>0</w:t>
            </w:r>
          </w:p>
        </w:tc>
      </w:tr>
      <w:tr w:rsidR="006F1BFE" w14:paraId="55770C5F" w14:textId="77777777" w:rsidTr="006F1BFE">
        <w:tc>
          <w:tcPr>
            <w:tcW w:w="2093" w:type="dxa"/>
            <w:tcBorders>
              <w:top w:val="single" w:sz="4" w:space="0" w:color="auto"/>
              <w:bottom w:val="single" w:sz="4" w:space="0" w:color="auto"/>
              <w:right w:val="single" w:sz="4" w:space="0" w:color="auto"/>
            </w:tcBorders>
            <w:vAlign w:val="center"/>
          </w:tcPr>
          <w:p w14:paraId="64AB4799" w14:textId="77777777" w:rsidR="006F1BFE" w:rsidRPr="008B4AA3" w:rsidRDefault="006F1BFE" w:rsidP="006F1BFE">
            <w:pPr>
              <w:pStyle w:val="CaptionText"/>
              <w:jc w:val="center"/>
              <w:rPr>
                <w:b/>
              </w:rPr>
            </w:pPr>
            <w:r w:rsidRPr="008B4AA3">
              <w:rPr>
                <w:b/>
                <w:lang w:val="el-GR"/>
              </w:rPr>
              <w:t>Δ</w:t>
            </w:r>
            <w:r w:rsidRPr="008B4AA3">
              <w:rPr>
                <w:b/>
              </w:rPr>
              <w:t>G°(SMD) / kcal/mol</w:t>
            </w:r>
          </w:p>
        </w:tc>
        <w:tc>
          <w:tcPr>
            <w:tcW w:w="2410" w:type="dxa"/>
            <w:tcBorders>
              <w:top w:val="single" w:sz="4" w:space="0" w:color="auto"/>
              <w:left w:val="single" w:sz="4" w:space="0" w:color="auto"/>
              <w:bottom w:val="single" w:sz="4" w:space="0" w:color="auto"/>
            </w:tcBorders>
            <w:vAlign w:val="center"/>
          </w:tcPr>
          <w:p w14:paraId="19E6B018" w14:textId="77777777" w:rsidR="006F1BFE" w:rsidRPr="007B79C6" w:rsidRDefault="006F1BFE" w:rsidP="006F1BFE">
            <w:pPr>
              <w:pStyle w:val="CaptionText"/>
              <w:jc w:val="center"/>
            </w:pPr>
            <w:r>
              <w:t>8.</w:t>
            </w:r>
            <w:r w:rsidRPr="007B79C6">
              <w:t>05</w:t>
            </w:r>
          </w:p>
        </w:tc>
        <w:tc>
          <w:tcPr>
            <w:tcW w:w="2477" w:type="dxa"/>
            <w:tcBorders>
              <w:top w:val="single" w:sz="4" w:space="0" w:color="auto"/>
              <w:bottom w:val="single" w:sz="4" w:space="0" w:color="auto"/>
            </w:tcBorders>
            <w:vAlign w:val="center"/>
          </w:tcPr>
          <w:p w14:paraId="41FE57B2" w14:textId="77777777" w:rsidR="006F1BFE" w:rsidRPr="007C7C41" w:rsidRDefault="006F1BFE" w:rsidP="006F1BFE">
            <w:pPr>
              <w:pStyle w:val="CaptionText"/>
              <w:jc w:val="center"/>
              <w:rPr>
                <w:b/>
              </w:rPr>
            </w:pPr>
            <w:r w:rsidRPr="007C7C41">
              <w:rPr>
                <w:b/>
              </w:rPr>
              <w:t>0.00</w:t>
            </w:r>
          </w:p>
        </w:tc>
      </w:tr>
      <w:tr w:rsidR="006F1BFE" w14:paraId="1084521C" w14:textId="77777777" w:rsidTr="006F1BFE">
        <w:tc>
          <w:tcPr>
            <w:tcW w:w="2093" w:type="dxa"/>
            <w:tcBorders>
              <w:top w:val="single" w:sz="4" w:space="0" w:color="auto"/>
              <w:right w:val="single" w:sz="4" w:space="0" w:color="auto"/>
            </w:tcBorders>
            <w:vAlign w:val="center"/>
          </w:tcPr>
          <w:p w14:paraId="53228801" w14:textId="77777777" w:rsidR="006F1BFE" w:rsidRPr="008B4AA3" w:rsidRDefault="006F1BFE" w:rsidP="006F1BFE">
            <w:pPr>
              <w:pStyle w:val="CaptionText"/>
              <w:jc w:val="center"/>
              <w:rPr>
                <w:b/>
                <w:lang w:val="el-GR"/>
              </w:rPr>
            </w:pPr>
            <w:r w:rsidRPr="008B4AA3">
              <w:rPr>
                <w:b/>
                <w:lang w:val="el-GR"/>
              </w:rPr>
              <w:t>Δ</w:t>
            </w:r>
            <w:r>
              <w:rPr>
                <w:b/>
              </w:rPr>
              <w:t>G°(Gas Phase</w:t>
            </w:r>
            <w:r w:rsidRPr="008B4AA3">
              <w:rPr>
                <w:b/>
              </w:rPr>
              <w:t>) / kcal/mol</w:t>
            </w:r>
          </w:p>
        </w:tc>
        <w:tc>
          <w:tcPr>
            <w:tcW w:w="2410" w:type="dxa"/>
            <w:tcBorders>
              <w:top w:val="single" w:sz="4" w:space="0" w:color="auto"/>
              <w:left w:val="single" w:sz="4" w:space="0" w:color="auto"/>
            </w:tcBorders>
            <w:vAlign w:val="center"/>
          </w:tcPr>
          <w:p w14:paraId="6EC872FD" w14:textId="77777777" w:rsidR="006F1BFE" w:rsidRPr="0034347B" w:rsidRDefault="006F1BFE" w:rsidP="006F1BFE">
            <w:pPr>
              <w:pStyle w:val="CaptionText"/>
              <w:jc w:val="center"/>
              <w:rPr>
                <w:b/>
              </w:rPr>
            </w:pPr>
            <w:r>
              <w:rPr>
                <w:b/>
              </w:rPr>
              <w:t>0.00</w:t>
            </w:r>
          </w:p>
        </w:tc>
        <w:tc>
          <w:tcPr>
            <w:tcW w:w="2477" w:type="dxa"/>
            <w:tcBorders>
              <w:top w:val="single" w:sz="4" w:space="0" w:color="auto"/>
            </w:tcBorders>
            <w:vAlign w:val="center"/>
          </w:tcPr>
          <w:p w14:paraId="1AF051F1" w14:textId="77777777" w:rsidR="006F1BFE" w:rsidRDefault="006F1BFE" w:rsidP="006F1BFE">
            <w:pPr>
              <w:pStyle w:val="CaptionText"/>
              <w:jc w:val="center"/>
            </w:pPr>
            <w:r>
              <w:t>2.5</w:t>
            </w:r>
          </w:p>
        </w:tc>
      </w:tr>
    </w:tbl>
    <w:p w14:paraId="3F4EC18E" w14:textId="77777777" w:rsidR="007C7C41" w:rsidRPr="007C7C41" w:rsidRDefault="007C7C41" w:rsidP="007C7C41">
      <w:pPr>
        <w:pStyle w:val="CaptionText"/>
      </w:pPr>
    </w:p>
    <w:p w14:paraId="4B644611" w14:textId="77777777" w:rsidR="007C7C41" w:rsidRPr="007C7C41" w:rsidRDefault="007C7C41" w:rsidP="007C7C41">
      <w:pPr>
        <w:pStyle w:val="CaptionText"/>
      </w:pPr>
    </w:p>
    <w:p w14:paraId="60E0E014" w14:textId="77777777" w:rsidR="007C7C41" w:rsidRDefault="007C7C41" w:rsidP="0034347B"/>
    <w:p w14:paraId="2E013A4E" w14:textId="77777777" w:rsidR="007C7C41" w:rsidRDefault="007C7C41" w:rsidP="0034347B">
      <w:pPr>
        <w:pStyle w:val="Caption"/>
      </w:pPr>
    </w:p>
    <w:p w14:paraId="0026906A" w14:textId="77777777" w:rsidR="007C7C41" w:rsidRDefault="007C7C41" w:rsidP="0034347B">
      <w:pPr>
        <w:pStyle w:val="Caption"/>
      </w:pPr>
    </w:p>
    <w:p w14:paraId="70C71AF7" w14:textId="77777777" w:rsidR="005A7662" w:rsidRDefault="005A7662" w:rsidP="005A7662"/>
    <w:p w14:paraId="21626766" w14:textId="25217932" w:rsidR="005A7662" w:rsidRPr="005A7662" w:rsidRDefault="005A7662" w:rsidP="005A7662">
      <w:pPr>
        <w:rPr>
          <w:b/>
        </w:rPr>
      </w:pPr>
      <w:r>
        <w:t xml:space="preserve">In </w:t>
      </w:r>
      <w:r>
        <w:fldChar w:fldCharType="begin"/>
      </w:r>
      <w:r>
        <w:instrText xml:space="preserve"> REF _Ref461106051 \h </w:instrText>
      </w:r>
      <w:r>
        <w:fldChar w:fldCharType="separate"/>
      </w:r>
      <w:r>
        <w:t xml:space="preserve">Table </w:t>
      </w:r>
      <w:r>
        <w:rPr>
          <w:noProof/>
        </w:rPr>
        <w:t>11</w:t>
      </w:r>
      <w:r>
        <w:noBreakHyphen/>
      </w:r>
      <w:r>
        <w:rPr>
          <w:noProof/>
        </w:rPr>
        <w:t>1</w:t>
      </w:r>
      <w:r>
        <w:fldChar w:fldCharType="end"/>
      </w:r>
      <w:r>
        <w:t xml:space="preserve"> it can be seen that while dimeric [</w:t>
      </w:r>
      <w:r>
        <w:rPr>
          <w:b/>
        </w:rPr>
        <w:t>A</w:t>
      </w:r>
      <w:r>
        <w:t>]S</w:t>
      </w:r>
      <w:r>
        <w:rPr>
          <w:vertAlign w:val="subscript"/>
        </w:rPr>
        <w:t>0</w:t>
      </w:r>
      <w:r>
        <w:t xml:space="preserve"> is predicted to be more stable in the gas phase compared to monomeric [</w:t>
      </w:r>
      <w:r>
        <w:rPr>
          <w:b/>
        </w:rPr>
        <w:t>A-Mono</w:t>
      </w:r>
      <w:r>
        <w:t>]S</w:t>
      </w:r>
      <w:r>
        <w:rPr>
          <w:vertAlign w:val="subscript"/>
        </w:rPr>
        <w:t>0</w:t>
      </w:r>
      <w:r>
        <w:t>, it is predicted to be less stable in solution. However, the lower stability in solution might be attributed to the challenging description of hydrogen bonding energies using DFT.</w:t>
      </w:r>
      <w:r>
        <w:fldChar w:fldCharType="begin"/>
      </w:r>
      <w:r>
        <w:instrText xml:space="preserve"> ADDIN ZOTERO_ITEM CSL_CITATION {"citationID":"uiUYzmDA","properties":{"formattedCitation":"\\super 19\\nosupersub{}","plainCitation":"19","noteIndex":0},"citationItems":[{"id":5196,"uris":["http://zotero.org/users/local/CdP7Gee4/items/KJ5NSBN6"],"uri":["http://zotero.org/users/local/CdP7Gee4/items/KJ5NSBN6"],"itemData":{"id":5196,"type":"article-journal","abstract":"Abstract Density functional theory (DFT) has become more successful at introducing dispersion interactions, and can be thus applied to a wide range of systems. Amongst these are systems that contain hydrogen bonds, which are extremely important for the biological regime. Here, the description of hydrogen-bonded interactions by DFT with and without dispersion corrections is investigated. For small complexes, for which electrostatics are the determining factor in the intermolecular interactions, the inclusion of dispersion with most functionals yields large errors. Only for larger systems, in which van der Waals interactions are more important, do dispersion corrections improve the performance of DFT for hydrogen-bonded systems. None of the studied functionals, including double hybrid functionals (with the exception of DSD-PBEP86 without dispersion corrections), are more accurate than MP2 for the investigated species.","container-title":"ChemPhysChem","DOI":"10.1002/cphc.201402786","ISSN":"1439-4235","issue":"5","journalAbbreviation":"ChemPhysChem","note":"publisher: John Wiley &amp; Sons, Ltd","page":"978-985","source":"chemistry-europe.onlinelibrary.wiley.com (Atypon)","title":"Density Functional Theory and Hydrogen Bonds: Are We There Yet?","title-short":"Density Functional Theory and Hydrogen Bonds","volume":"16","author":[{"family":"Boese","given":"A. Daniel"}],"issued":{"date-parts":[["2015",4,7]]}}}],"schema":"https://github.com/citation-style-language/schema/raw/master/csl-citation.json"} </w:instrText>
      </w:r>
      <w:r>
        <w:fldChar w:fldCharType="separate"/>
      </w:r>
      <w:r w:rsidRPr="005A7662">
        <w:rPr>
          <w:rFonts w:cs="Arial"/>
          <w:vertAlign w:val="superscript"/>
        </w:rPr>
        <w:t>19</w:t>
      </w:r>
      <w:r>
        <w:fldChar w:fldCharType="end"/>
      </w:r>
    </w:p>
    <w:p w14:paraId="57257CA9" w14:textId="77777777" w:rsidR="005A7662" w:rsidRPr="005A7662" w:rsidRDefault="005A7662" w:rsidP="005A7662">
      <w:pPr>
        <w:pStyle w:val="CaptionText"/>
      </w:pPr>
    </w:p>
    <w:p w14:paraId="3AD67460" w14:textId="059C69CE" w:rsidR="0034347B" w:rsidRPr="0034347B" w:rsidRDefault="0034347B" w:rsidP="0034347B">
      <w:pPr>
        <w:pStyle w:val="Caption"/>
      </w:pPr>
      <w:bookmarkStart w:id="171" w:name="_Toc461199669"/>
      <w:r>
        <w:t xml:space="preserve">Table </w:t>
      </w:r>
      <w:fldSimple w:instr=" STYLEREF 1 \s ">
        <w:r w:rsidR="00FF588A">
          <w:rPr>
            <w:noProof/>
          </w:rPr>
          <w:t>11</w:t>
        </w:r>
      </w:fldSimple>
      <w:r w:rsidR="00FF588A">
        <w:noBreakHyphen/>
      </w:r>
      <w:fldSimple w:instr=" SEQ Table \* ARABIC \s 1 ">
        <w:r w:rsidR="00FF588A">
          <w:rPr>
            <w:noProof/>
          </w:rPr>
          <w:t>2</w:t>
        </w:r>
      </w:fldSimple>
      <w:r w:rsidR="00784D75">
        <w:t xml:space="preserve"> Relative e</w:t>
      </w:r>
      <w:r w:rsidR="007B79C6">
        <w:t>nergies of [A]</w:t>
      </w:r>
      <w:r w:rsidR="00784D75">
        <w:t xml:space="preserve"> i</w:t>
      </w:r>
      <w:r>
        <w:t>somers</w:t>
      </w:r>
      <w:bookmarkEnd w:id="171"/>
    </w:p>
    <w:p w14:paraId="503B4F08" w14:textId="77777777" w:rsidR="007B5655" w:rsidRDefault="007B5655" w:rsidP="007B5655"/>
    <w:tbl>
      <w:tblPr>
        <w:tblStyle w:val="TableGrid"/>
        <w:tblpPr w:leftFromText="180" w:rightFromText="180" w:vertAnchor="text" w:horzAnchor="page" w:tblpX="1909" w:tblpY="-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417"/>
      </w:tblGrid>
      <w:tr w:rsidR="007B79C6" w14:paraId="39B44292" w14:textId="77777777" w:rsidTr="007B79C6">
        <w:tc>
          <w:tcPr>
            <w:tcW w:w="1526" w:type="dxa"/>
            <w:tcBorders>
              <w:bottom w:val="single" w:sz="4" w:space="0" w:color="auto"/>
              <w:right w:val="single" w:sz="4" w:space="0" w:color="auto"/>
            </w:tcBorders>
            <w:vAlign w:val="center"/>
          </w:tcPr>
          <w:p w14:paraId="0E53BCAD" w14:textId="77777777" w:rsidR="007B79C6" w:rsidRDefault="007B79C6" w:rsidP="007B79C6">
            <w:pPr>
              <w:pStyle w:val="CaptionText"/>
              <w:jc w:val="center"/>
              <w:rPr>
                <w:lang w:val="el-GR"/>
              </w:rPr>
            </w:pPr>
          </w:p>
        </w:tc>
        <w:tc>
          <w:tcPr>
            <w:tcW w:w="1417" w:type="dxa"/>
            <w:tcBorders>
              <w:left w:val="single" w:sz="4" w:space="0" w:color="auto"/>
              <w:bottom w:val="single" w:sz="4" w:space="0" w:color="auto"/>
            </w:tcBorders>
            <w:vAlign w:val="center"/>
          </w:tcPr>
          <w:p w14:paraId="3D79F95D" w14:textId="77777777" w:rsidR="007B79C6" w:rsidRPr="008B4AA3" w:rsidRDefault="007B79C6" w:rsidP="007B79C6">
            <w:pPr>
              <w:pStyle w:val="CaptionText"/>
              <w:jc w:val="center"/>
            </w:pPr>
            <w:r>
              <w:t>[</w:t>
            </w:r>
            <w:r>
              <w:rPr>
                <w:b/>
              </w:rPr>
              <w:t>A</w:t>
            </w:r>
            <w:r>
              <w:t>]S</w:t>
            </w:r>
            <w:r>
              <w:rPr>
                <w:vertAlign w:val="subscript"/>
              </w:rPr>
              <w:t>0</w:t>
            </w:r>
          </w:p>
        </w:tc>
        <w:tc>
          <w:tcPr>
            <w:tcW w:w="1418" w:type="dxa"/>
            <w:tcBorders>
              <w:bottom w:val="single" w:sz="4" w:space="0" w:color="auto"/>
            </w:tcBorders>
            <w:vAlign w:val="center"/>
          </w:tcPr>
          <w:p w14:paraId="0B602753" w14:textId="77777777" w:rsidR="007B79C6" w:rsidRDefault="007B79C6" w:rsidP="007B79C6">
            <w:pPr>
              <w:pStyle w:val="CaptionText"/>
              <w:jc w:val="center"/>
            </w:pPr>
            <w:r>
              <w:t>[</w:t>
            </w:r>
            <w:r>
              <w:rPr>
                <w:b/>
              </w:rPr>
              <w:t>A-RR</w:t>
            </w:r>
            <w:r>
              <w:t>]S</w:t>
            </w:r>
            <w:r>
              <w:rPr>
                <w:vertAlign w:val="subscript"/>
              </w:rPr>
              <w:t>0</w:t>
            </w:r>
          </w:p>
        </w:tc>
        <w:tc>
          <w:tcPr>
            <w:tcW w:w="1276" w:type="dxa"/>
            <w:tcBorders>
              <w:bottom w:val="single" w:sz="4" w:space="0" w:color="auto"/>
            </w:tcBorders>
            <w:vAlign w:val="center"/>
          </w:tcPr>
          <w:p w14:paraId="02D15A05" w14:textId="77777777" w:rsidR="007B79C6" w:rsidRDefault="007B79C6" w:rsidP="007B79C6">
            <w:pPr>
              <w:pStyle w:val="CaptionText"/>
              <w:jc w:val="center"/>
            </w:pPr>
            <w:r>
              <w:t>[</w:t>
            </w:r>
            <w:r>
              <w:rPr>
                <w:b/>
              </w:rPr>
              <w:t>A-RS-1</w:t>
            </w:r>
            <w:r>
              <w:t>]S</w:t>
            </w:r>
            <w:r>
              <w:rPr>
                <w:vertAlign w:val="subscript"/>
              </w:rPr>
              <w:t>0</w:t>
            </w:r>
          </w:p>
        </w:tc>
        <w:tc>
          <w:tcPr>
            <w:tcW w:w="1417" w:type="dxa"/>
            <w:tcBorders>
              <w:bottom w:val="single" w:sz="4" w:space="0" w:color="auto"/>
            </w:tcBorders>
            <w:vAlign w:val="center"/>
          </w:tcPr>
          <w:p w14:paraId="34773481" w14:textId="77777777" w:rsidR="007B79C6" w:rsidRDefault="007B79C6" w:rsidP="007B79C6">
            <w:pPr>
              <w:pStyle w:val="CaptionText"/>
              <w:jc w:val="center"/>
            </w:pPr>
            <w:r>
              <w:t>[</w:t>
            </w:r>
            <w:r>
              <w:rPr>
                <w:b/>
              </w:rPr>
              <w:t>A-RS-2</w:t>
            </w:r>
            <w:r>
              <w:t>]S</w:t>
            </w:r>
            <w:r>
              <w:rPr>
                <w:vertAlign w:val="subscript"/>
              </w:rPr>
              <w:t>0</w:t>
            </w:r>
          </w:p>
        </w:tc>
        <w:tc>
          <w:tcPr>
            <w:tcW w:w="1417" w:type="dxa"/>
            <w:tcBorders>
              <w:bottom w:val="single" w:sz="4" w:space="0" w:color="auto"/>
            </w:tcBorders>
          </w:tcPr>
          <w:p w14:paraId="5C2605AA" w14:textId="77777777" w:rsidR="007B79C6" w:rsidRPr="007B79C6" w:rsidRDefault="007B79C6" w:rsidP="007B79C6">
            <w:pPr>
              <w:pStyle w:val="CaptionText"/>
              <w:jc w:val="center"/>
            </w:pPr>
            <w:r>
              <w:t>[</w:t>
            </w:r>
            <w:r>
              <w:rPr>
                <w:b/>
              </w:rPr>
              <w:t>A</w:t>
            </w:r>
            <w:r>
              <w:t>]T</w:t>
            </w:r>
            <w:r>
              <w:rPr>
                <w:vertAlign w:val="subscript"/>
              </w:rPr>
              <w:t>0</w:t>
            </w:r>
          </w:p>
        </w:tc>
      </w:tr>
      <w:tr w:rsidR="007B79C6" w:rsidRPr="008B4AA3" w14:paraId="43009646" w14:textId="77777777" w:rsidTr="007B79C6">
        <w:tc>
          <w:tcPr>
            <w:tcW w:w="1526" w:type="dxa"/>
            <w:tcBorders>
              <w:top w:val="single" w:sz="4" w:space="0" w:color="auto"/>
              <w:right w:val="single" w:sz="4" w:space="0" w:color="auto"/>
            </w:tcBorders>
            <w:vAlign w:val="center"/>
          </w:tcPr>
          <w:p w14:paraId="536A9F86" w14:textId="77777777" w:rsidR="007B79C6" w:rsidRPr="008B4AA3" w:rsidRDefault="007B79C6" w:rsidP="007B79C6">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3C76B245" w14:textId="77777777" w:rsidR="007B79C6" w:rsidRPr="0034347B" w:rsidRDefault="007B79C6" w:rsidP="007B79C6">
            <w:pPr>
              <w:pStyle w:val="CaptionText"/>
              <w:jc w:val="center"/>
              <w:rPr>
                <w:b/>
              </w:rPr>
            </w:pPr>
            <w:r w:rsidRPr="0034347B">
              <w:rPr>
                <w:b/>
              </w:rPr>
              <w:t>0.00</w:t>
            </w:r>
          </w:p>
        </w:tc>
        <w:tc>
          <w:tcPr>
            <w:tcW w:w="1418" w:type="dxa"/>
            <w:tcBorders>
              <w:top w:val="single" w:sz="4" w:space="0" w:color="auto"/>
            </w:tcBorders>
            <w:vAlign w:val="center"/>
          </w:tcPr>
          <w:p w14:paraId="30A1CBB2" w14:textId="77777777" w:rsidR="007B79C6" w:rsidRDefault="007B79C6" w:rsidP="007B79C6">
            <w:pPr>
              <w:pStyle w:val="CaptionText"/>
              <w:jc w:val="center"/>
            </w:pPr>
            <w:r>
              <w:t>0.49</w:t>
            </w:r>
          </w:p>
        </w:tc>
        <w:tc>
          <w:tcPr>
            <w:tcW w:w="1276" w:type="dxa"/>
            <w:tcBorders>
              <w:top w:val="single" w:sz="4" w:space="0" w:color="auto"/>
            </w:tcBorders>
            <w:vAlign w:val="center"/>
          </w:tcPr>
          <w:p w14:paraId="4A104235" w14:textId="77777777" w:rsidR="007B79C6" w:rsidRDefault="007B79C6" w:rsidP="007B79C6">
            <w:pPr>
              <w:pStyle w:val="CaptionText"/>
              <w:jc w:val="center"/>
            </w:pPr>
            <w:r>
              <w:t>1.05</w:t>
            </w:r>
          </w:p>
        </w:tc>
        <w:tc>
          <w:tcPr>
            <w:tcW w:w="1417" w:type="dxa"/>
            <w:tcBorders>
              <w:top w:val="single" w:sz="4" w:space="0" w:color="auto"/>
            </w:tcBorders>
            <w:vAlign w:val="center"/>
          </w:tcPr>
          <w:p w14:paraId="6CC8BD39" w14:textId="77777777" w:rsidR="007B79C6" w:rsidRDefault="007B79C6" w:rsidP="007B79C6">
            <w:pPr>
              <w:pStyle w:val="CaptionText"/>
              <w:jc w:val="center"/>
            </w:pPr>
            <w:r>
              <w:t>1.88</w:t>
            </w:r>
          </w:p>
        </w:tc>
        <w:tc>
          <w:tcPr>
            <w:tcW w:w="1417" w:type="dxa"/>
            <w:tcBorders>
              <w:top w:val="single" w:sz="4" w:space="0" w:color="auto"/>
            </w:tcBorders>
            <w:vAlign w:val="center"/>
          </w:tcPr>
          <w:p w14:paraId="6C1028F8" w14:textId="77777777" w:rsidR="007B79C6" w:rsidRDefault="007B79C6" w:rsidP="007B79C6">
            <w:pPr>
              <w:pStyle w:val="CaptionText"/>
              <w:jc w:val="center"/>
            </w:pPr>
            <w:r>
              <w:t>21.91</w:t>
            </w:r>
          </w:p>
        </w:tc>
      </w:tr>
    </w:tbl>
    <w:p w14:paraId="0891CFBA" w14:textId="77777777" w:rsidR="007B5655" w:rsidRDefault="007B5655" w:rsidP="007B5655"/>
    <w:p w14:paraId="5CDAD34F" w14:textId="77777777" w:rsidR="0034347B" w:rsidRDefault="0034347B" w:rsidP="007B5655"/>
    <w:p w14:paraId="51E95524" w14:textId="77777777" w:rsidR="0034347B" w:rsidRDefault="0034347B" w:rsidP="007B5655"/>
    <w:p w14:paraId="1DE78329" w14:textId="77777777" w:rsidR="005A7662" w:rsidRDefault="005A7662" w:rsidP="007B5655"/>
    <w:p w14:paraId="10334A9C" w14:textId="0128C5F6" w:rsidR="005A7662" w:rsidRDefault="002F67B5" w:rsidP="007B5655">
      <w:r>
        <w:t>Different isomers of [</w:t>
      </w:r>
      <w:r>
        <w:rPr>
          <w:b/>
        </w:rPr>
        <w:t>A</w:t>
      </w:r>
      <w:r>
        <w:t>]S</w:t>
      </w:r>
      <w:r>
        <w:rPr>
          <w:vertAlign w:val="subscript"/>
        </w:rPr>
        <w:t>0</w:t>
      </w:r>
      <w:r>
        <w:t xml:space="preserve"> were computed, varying in their configuration ([</w:t>
      </w:r>
      <w:r>
        <w:rPr>
          <w:b/>
        </w:rPr>
        <w:t>A-Mono</w:t>
      </w:r>
      <w:r>
        <w:t>]S</w:t>
      </w:r>
      <w:r>
        <w:rPr>
          <w:vertAlign w:val="subscript"/>
        </w:rPr>
        <w:t>0</w:t>
      </w:r>
      <w:r>
        <w:t xml:space="preserve"> is chiral, therefore either a homo- or heterochiral dimer can be formed) and conformation of the ligand. </w:t>
      </w:r>
      <w:r w:rsidR="005A7662">
        <w:t>Among the computed isomers, [</w:t>
      </w:r>
      <w:r w:rsidR="005A7662">
        <w:rPr>
          <w:b/>
        </w:rPr>
        <w:t>A</w:t>
      </w:r>
      <w:r w:rsidR="005A7662">
        <w:t>]S</w:t>
      </w:r>
      <w:r w:rsidR="005A7662">
        <w:rPr>
          <w:vertAlign w:val="subscript"/>
        </w:rPr>
        <w:t>0</w:t>
      </w:r>
      <w:r w:rsidR="005A7662">
        <w:t xml:space="preserve"> was found to be the most stable, although the energy differences are small. [</w:t>
      </w:r>
      <w:r w:rsidR="005A7662">
        <w:rPr>
          <w:b/>
        </w:rPr>
        <w:t>A</w:t>
      </w:r>
      <w:r w:rsidR="005A7662">
        <w:t>]T</w:t>
      </w:r>
      <w:r w:rsidR="005A7662">
        <w:rPr>
          <w:vertAlign w:val="subscript"/>
        </w:rPr>
        <w:t>0</w:t>
      </w:r>
      <w:r w:rsidR="005A7662">
        <w:t xml:space="preserve"> was found to be relatively low in energy, being only ca. 22 kcal/mol less stable than [</w:t>
      </w:r>
      <w:r w:rsidR="005A7662">
        <w:rPr>
          <w:b/>
        </w:rPr>
        <w:t>A</w:t>
      </w:r>
      <w:r w:rsidR="005A7662">
        <w:t>]S</w:t>
      </w:r>
      <w:r w:rsidR="005A7662">
        <w:rPr>
          <w:vertAlign w:val="subscript"/>
        </w:rPr>
        <w:t>0</w:t>
      </w:r>
      <w:r w:rsidR="005A7662">
        <w:t>.</w:t>
      </w:r>
    </w:p>
    <w:p w14:paraId="24D3EDBA" w14:textId="77777777" w:rsidR="00C6788C" w:rsidRDefault="00C6788C" w:rsidP="007B5655"/>
    <w:p w14:paraId="7153BAE1" w14:textId="5ACE2E19" w:rsidR="00C6788C" w:rsidRDefault="002C6394" w:rsidP="00C6788C">
      <w:pPr>
        <w:pStyle w:val="Caption"/>
      </w:pPr>
      <w:bookmarkStart w:id="172" w:name="_Toc461199670"/>
      <w:r>
        <w:rPr>
          <w:noProof/>
        </w:rPr>
        <w:drawing>
          <wp:anchor distT="0" distB="0" distL="114300" distR="114300" simplePos="0" relativeHeight="251785216" behindDoc="0" locked="0" layoutInCell="1" allowOverlap="1" wp14:anchorId="3374DE18" wp14:editId="257915CA">
            <wp:simplePos x="0" y="0"/>
            <wp:positionH relativeFrom="column">
              <wp:posOffset>3771900</wp:posOffset>
            </wp:positionH>
            <wp:positionV relativeFrom="paragraph">
              <wp:posOffset>61595</wp:posOffset>
            </wp:positionV>
            <wp:extent cx="1714500" cy="1272540"/>
            <wp:effectExtent l="0" t="0" r="0" b="0"/>
            <wp:wrapTight wrapText="bothSides">
              <wp:wrapPolygon edited="0">
                <wp:start x="11200" y="0"/>
                <wp:lineTo x="9600" y="4743"/>
                <wp:lineTo x="8320" y="7760"/>
                <wp:lineTo x="8000" y="14659"/>
                <wp:lineTo x="8000" y="20695"/>
                <wp:lineTo x="8320" y="21126"/>
                <wp:lineTo x="10240" y="21126"/>
                <wp:lineTo x="13760" y="20695"/>
                <wp:lineTo x="16640" y="17677"/>
                <wp:lineTo x="17280" y="10778"/>
                <wp:lineTo x="15680" y="8623"/>
                <wp:lineTo x="12480" y="7760"/>
                <wp:lineTo x="13760" y="2587"/>
                <wp:lineTo x="13440" y="0"/>
                <wp:lineTo x="11200" y="0"/>
              </wp:wrapPolygon>
            </wp:wrapTight>
            <wp:docPr id="146" name="Picture 146" descr="Macintosh HD:Users:Jacob:Documents:Water_Splitting:Two_Photon_Water_Splitting:Computational_Data:Images:B_trans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Macintosh HD:Users:Jacob:Documents:Water_Splitting:Two_Photon_Water_Splitting:Computational_Data:Images:B_trans_image.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14500" cy="1272540"/>
                    </a:xfrm>
                    <a:prstGeom prst="rect">
                      <a:avLst/>
                    </a:prstGeom>
                    <a:noFill/>
                    <a:ln>
                      <a:noFill/>
                    </a:ln>
                  </pic:spPr>
                </pic:pic>
              </a:graphicData>
            </a:graphic>
            <wp14:sizeRelH relativeFrom="page">
              <wp14:pctWidth>0</wp14:pctWidth>
            </wp14:sizeRelH>
            <wp14:sizeRelV relativeFrom="page">
              <wp14:pctHeight>0</wp14:pctHeight>
            </wp14:sizeRelV>
          </wp:anchor>
        </w:drawing>
      </w:r>
      <w:r w:rsidR="00C6788C">
        <w:t xml:space="preserve">Table </w:t>
      </w:r>
      <w:fldSimple w:instr=" STYLEREF 1 \s ">
        <w:r w:rsidR="00FF588A">
          <w:rPr>
            <w:noProof/>
          </w:rPr>
          <w:t>11</w:t>
        </w:r>
      </w:fldSimple>
      <w:r w:rsidR="00FF588A">
        <w:noBreakHyphen/>
      </w:r>
      <w:fldSimple w:instr=" SEQ Table \* ARABIC \s 1 ">
        <w:r w:rsidR="00FF588A">
          <w:rPr>
            <w:noProof/>
          </w:rPr>
          <w:t>3</w:t>
        </w:r>
      </w:fldSimple>
      <w:r w:rsidR="00784D75">
        <w:t xml:space="preserve"> Relative e</w:t>
      </w:r>
      <w:r w:rsidR="00C6788C">
        <w:t>nergies of [B]</w:t>
      </w:r>
      <w:r>
        <w:t>T</w:t>
      </w:r>
      <w:r>
        <w:rPr>
          <w:vertAlign w:val="subscript"/>
        </w:rPr>
        <w:t>0</w:t>
      </w:r>
      <w:r w:rsidR="00784D75">
        <w:t xml:space="preserve"> i</w:t>
      </w:r>
      <w:r w:rsidR="00C6788C">
        <w:t>somers</w:t>
      </w:r>
      <w:bookmarkEnd w:id="172"/>
    </w:p>
    <w:p w14:paraId="3435406D" w14:textId="77777777" w:rsidR="00C6788C" w:rsidRDefault="00C6788C" w:rsidP="00C6788C">
      <w:pPr>
        <w:pStyle w:val="CaptionText"/>
      </w:pPr>
    </w:p>
    <w:tbl>
      <w:tblPr>
        <w:tblStyle w:val="TableGrid"/>
        <w:tblpPr w:leftFromText="180" w:rightFromText="180" w:vertAnchor="text" w:horzAnchor="page" w:tblpX="1189" w:tblpY="18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1"/>
        <w:gridCol w:w="3626"/>
        <w:gridCol w:w="3603"/>
      </w:tblGrid>
      <w:tr w:rsidR="002C6394" w14:paraId="35708B55" w14:textId="77777777" w:rsidTr="002C6394">
        <w:tc>
          <w:tcPr>
            <w:tcW w:w="2011" w:type="dxa"/>
            <w:tcBorders>
              <w:bottom w:val="single" w:sz="4" w:space="0" w:color="auto"/>
              <w:right w:val="single" w:sz="4" w:space="0" w:color="auto"/>
            </w:tcBorders>
            <w:vAlign w:val="center"/>
          </w:tcPr>
          <w:p w14:paraId="79F564A5" w14:textId="77777777" w:rsidR="002C6394" w:rsidRDefault="002C6394" w:rsidP="002C6394">
            <w:pPr>
              <w:pStyle w:val="CaptionText"/>
              <w:jc w:val="center"/>
              <w:rPr>
                <w:lang w:val="el-GR"/>
              </w:rPr>
            </w:pPr>
          </w:p>
        </w:tc>
        <w:tc>
          <w:tcPr>
            <w:tcW w:w="3626" w:type="dxa"/>
            <w:tcBorders>
              <w:left w:val="single" w:sz="4" w:space="0" w:color="auto"/>
              <w:bottom w:val="single" w:sz="4" w:space="0" w:color="auto"/>
              <w:right w:val="single" w:sz="4" w:space="0" w:color="auto"/>
            </w:tcBorders>
            <w:vAlign w:val="center"/>
          </w:tcPr>
          <w:p w14:paraId="5622FFFB" w14:textId="77777777" w:rsidR="002C6394" w:rsidRPr="008B4AA3" w:rsidRDefault="002C6394" w:rsidP="002C6394">
            <w:pPr>
              <w:pStyle w:val="CaptionText"/>
              <w:jc w:val="center"/>
            </w:pPr>
            <w:r>
              <w:t>[</w:t>
            </w:r>
            <w:r>
              <w:rPr>
                <w:b/>
              </w:rPr>
              <w:t>B</w:t>
            </w:r>
            <w:r>
              <w:t>]T</w:t>
            </w:r>
            <w:r>
              <w:rPr>
                <w:vertAlign w:val="subscript"/>
              </w:rPr>
              <w:t>0</w:t>
            </w:r>
          </w:p>
        </w:tc>
        <w:tc>
          <w:tcPr>
            <w:tcW w:w="3603" w:type="dxa"/>
            <w:tcBorders>
              <w:left w:val="single" w:sz="4" w:space="0" w:color="auto"/>
              <w:bottom w:val="single" w:sz="4" w:space="0" w:color="auto"/>
            </w:tcBorders>
            <w:vAlign w:val="center"/>
          </w:tcPr>
          <w:p w14:paraId="17C32BB5" w14:textId="77777777" w:rsidR="002C6394" w:rsidRDefault="002C6394" w:rsidP="002C6394">
            <w:pPr>
              <w:pStyle w:val="CaptionText"/>
              <w:jc w:val="center"/>
            </w:pPr>
            <w:r>
              <w:t>[</w:t>
            </w:r>
            <w:r>
              <w:rPr>
                <w:b/>
              </w:rPr>
              <w:t>B-Trans</w:t>
            </w:r>
            <w:r>
              <w:t>]T</w:t>
            </w:r>
            <w:r>
              <w:rPr>
                <w:vertAlign w:val="subscript"/>
              </w:rPr>
              <w:t>0</w:t>
            </w:r>
          </w:p>
        </w:tc>
      </w:tr>
      <w:tr w:rsidR="002C6394" w14:paraId="1871228F" w14:textId="77777777" w:rsidTr="002C6394">
        <w:tc>
          <w:tcPr>
            <w:tcW w:w="2011" w:type="dxa"/>
            <w:tcBorders>
              <w:top w:val="single" w:sz="4" w:space="0" w:color="auto"/>
              <w:right w:val="single" w:sz="4" w:space="0" w:color="auto"/>
            </w:tcBorders>
            <w:vAlign w:val="center"/>
          </w:tcPr>
          <w:p w14:paraId="399E07C8"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3626" w:type="dxa"/>
            <w:tcBorders>
              <w:top w:val="single" w:sz="4" w:space="0" w:color="auto"/>
              <w:left w:val="single" w:sz="4" w:space="0" w:color="auto"/>
              <w:right w:val="single" w:sz="4" w:space="0" w:color="auto"/>
            </w:tcBorders>
            <w:vAlign w:val="center"/>
          </w:tcPr>
          <w:p w14:paraId="7E9D5D91" w14:textId="77777777" w:rsidR="002C6394" w:rsidRPr="002C6394" w:rsidRDefault="002C6394" w:rsidP="002C6394">
            <w:pPr>
              <w:pStyle w:val="CaptionText"/>
              <w:jc w:val="center"/>
            </w:pPr>
            <w:r>
              <w:t>8.56</w:t>
            </w:r>
          </w:p>
        </w:tc>
        <w:tc>
          <w:tcPr>
            <w:tcW w:w="3603" w:type="dxa"/>
            <w:tcBorders>
              <w:top w:val="single" w:sz="4" w:space="0" w:color="auto"/>
              <w:left w:val="single" w:sz="4" w:space="0" w:color="auto"/>
            </w:tcBorders>
            <w:vAlign w:val="center"/>
          </w:tcPr>
          <w:p w14:paraId="761B82AD" w14:textId="77777777" w:rsidR="002C6394" w:rsidRPr="002C6394" w:rsidRDefault="002C6394" w:rsidP="002C6394">
            <w:pPr>
              <w:pStyle w:val="CaptionText"/>
              <w:jc w:val="center"/>
              <w:rPr>
                <w:b/>
              </w:rPr>
            </w:pPr>
            <w:r w:rsidRPr="002C6394">
              <w:rPr>
                <w:b/>
              </w:rPr>
              <w:t>0.00</w:t>
            </w:r>
          </w:p>
        </w:tc>
      </w:tr>
    </w:tbl>
    <w:p w14:paraId="4747773B" w14:textId="77777777" w:rsidR="00C6788C" w:rsidRDefault="002C6394" w:rsidP="00C6788C">
      <w:pPr>
        <w:pStyle w:val="CaptionText"/>
      </w:pPr>
      <w:r>
        <w:rPr>
          <w:noProof/>
        </w:rPr>
        <w:drawing>
          <wp:anchor distT="0" distB="0" distL="114300" distR="114300" simplePos="0" relativeHeight="251786240" behindDoc="0" locked="0" layoutInCell="1" allowOverlap="1" wp14:anchorId="31459C68" wp14:editId="568E1A32">
            <wp:simplePos x="0" y="0"/>
            <wp:positionH relativeFrom="column">
              <wp:posOffset>1828800</wp:posOffset>
            </wp:positionH>
            <wp:positionV relativeFrom="paragraph">
              <wp:posOffset>127635</wp:posOffset>
            </wp:positionV>
            <wp:extent cx="1243330" cy="914400"/>
            <wp:effectExtent l="0" t="0" r="0" b="0"/>
            <wp:wrapTight wrapText="bothSides">
              <wp:wrapPolygon edited="0">
                <wp:start x="16327" y="0"/>
                <wp:lineTo x="8825" y="2400"/>
                <wp:lineTo x="1765" y="7200"/>
                <wp:lineTo x="1765" y="20400"/>
                <wp:lineTo x="5295" y="20400"/>
                <wp:lineTo x="9267" y="19200"/>
                <wp:lineTo x="18092" y="12600"/>
                <wp:lineTo x="19857" y="2400"/>
                <wp:lineTo x="19416" y="0"/>
                <wp:lineTo x="16327" y="0"/>
              </wp:wrapPolygon>
            </wp:wrapTight>
            <wp:docPr id="147" name="Picture 14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Macintosh HD:Users:Jacob:Documents:Water_Splitting:Two_Photon_Water_Splitting:Computational_Data:Images:B_image.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243330"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5DD84" w14:textId="77777777" w:rsidR="002C6394" w:rsidRDefault="002C6394" w:rsidP="00C6788C">
      <w:pPr>
        <w:pStyle w:val="CaptionText"/>
      </w:pPr>
    </w:p>
    <w:p w14:paraId="2AFFC495" w14:textId="77777777" w:rsidR="002C6394" w:rsidRDefault="002C6394" w:rsidP="00C6788C">
      <w:pPr>
        <w:pStyle w:val="CaptionText"/>
      </w:pPr>
    </w:p>
    <w:p w14:paraId="31254160" w14:textId="77777777" w:rsidR="002C6394" w:rsidRDefault="002C6394" w:rsidP="00C6788C">
      <w:pPr>
        <w:pStyle w:val="CaptionText"/>
      </w:pPr>
    </w:p>
    <w:p w14:paraId="7D49D105" w14:textId="77777777" w:rsidR="002C6394" w:rsidRDefault="002C6394" w:rsidP="002C6394">
      <w:pPr>
        <w:pStyle w:val="Caption"/>
      </w:pPr>
    </w:p>
    <w:p w14:paraId="13E4A228" w14:textId="77777777" w:rsidR="002C6394" w:rsidRDefault="002C6394" w:rsidP="002C6394">
      <w:pPr>
        <w:pStyle w:val="Caption"/>
      </w:pPr>
    </w:p>
    <w:p w14:paraId="452D9D64" w14:textId="77777777" w:rsidR="002C6394" w:rsidRDefault="002C6394" w:rsidP="002C6394">
      <w:pPr>
        <w:pStyle w:val="Caption"/>
      </w:pPr>
    </w:p>
    <w:p w14:paraId="01FBDC66" w14:textId="77777777" w:rsidR="002C6394" w:rsidRDefault="002C6394" w:rsidP="002C6394">
      <w:pPr>
        <w:pStyle w:val="Caption"/>
      </w:pPr>
    </w:p>
    <w:p w14:paraId="404136AF" w14:textId="35690B12" w:rsidR="002C6394" w:rsidRPr="00EE4363" w:rsidRDefault="005A7662" w:rsidP="00EE4363">
      <w:pPr>
        <w:jc w:val="left"/>
        <w:rPr>
          <w:b/>
          <w:bCs/>
          <w:color w:val="000000" w:themeColor="text1"/>
          <w:sz w:val="20"/>
          <w:szCs w:val="18"/>
        </w:rPr>
      </w:pPr>
      <w:r>
        <w:br w:type="page"/>
      </w:r>
    </w:p>
    <w:p w14:paraId="20DBAEF1" w14:textId="6F067DCA" w:rsidR="002C6394" w:rsidRDefault="00427A22" w:rsidP="002C6394">
      <w:pPr>
        <w:pStyle w:val="Caption"/>
      </w:pPr>
      <w:bookmarkStart w:id="173" w:name="_Toc461199671"/>
      <w:r>
        <w:rPr>
          <w:noProof/>
        </w:rPr>
        <w:drawing>
          <wp:anchor distT="0" distB="0" distL="114300" distR="114300" simplePos="0" relativeHeight="251787264" behindDoc="0" locked="0" layoutInCell="1" allowOverlap="1" wp14:anchorId="248FD6E5" wp14:editId="3D33C3CB">
            <wp:simplePos x="0" y="0"/>
            <wp:positionH relativeFrom="column">
              <wp:posOffset>896620</wp:posOffset>
            </wp:positionH>
            <wp:positionV relativeFrom="paragraph">
              <wp:posOffset>115570</wp:posOffset>
            </wp:positionV>
            <wp:extent cx="1732280" cy="1286510"/>
            <wp:effectExtent l="0" t="0" r="0" b="0"/>
            <wp:wrapTight wrapText="bothSides">
              <wp:wrapPolygon edited="0">
                <wp:start x="11718" y="2132"/>
                <wp:lineTo x="11402" y="4265"/>
                <wp:lineTo x="11085" y="11514"/>
                <wp:lineTo x="12352" y="13647"/>
                <wp:lineTo x="19003" y="16632"/>
                <wp:lineTo x="20903" y="16632"/>
                <wp:lineTo x="21220" y="14500"/>
                <wp:lineTo x="19953" y="10661"/>
                <wp:lineTo x="14569" y="9808"/>
                <wp:lineTo x="14569" y="4265"/>
                <wp:lineTo x="14252" y="2132"/>
                <wp:lineTo x="11718" y="2132"/>
              </wp:wrapPolygon>
            </wp:wrapTight>
            <wp:docPr id="148" name="Picture 148"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Macintosh HD:Users:Jacob:Documents:Water_Splitting:Two_Photon_Water_Splitting:Computational_Data:Images:B_mono_image.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32280" cy="128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1 \s ">
        <w:r w:rsidR="00FF588A">
          <w:rPr>
            <w:noProof/>
          </w:rPr>
          <w:t>11</w:t>
        </w:r>
      </w:fldSimple>
      <w:r w:rsidR="00FF588A">
        <w:noBreakHyphen/>
      </w:r>
      <w:fldSimple w:instr=" SEQ Table \* ARABIC \s 1 ">
        <w:r w:rsidR="00FF588A">
          <w:rPr>
            <w:noProof/>
          </w:rPr>
          <w:t>4</w:t>
        </w:r>
      </w:fldSimple>
      <w:r w:rsidR="00784D75">
        <w:t xml:space="preserve"> Relative e</w:t>
      </w:r>
      <w:r w:rsidR="002C6394">
        <w:t>nergies of [B-Mono]D</w:t>
      </w:r>
      <w:r w:rsidR="002C6394">
        <w:rPr>
          <w:vertAlign w:val="subscript"/>
        </w:rPr>
        <w:t>0</w:t>
      </w:r>
      <w:r w:rsidR="00784D75">
        <w:t xml:space="preserve"> i</w:t>
      </w:r>
      <w:r w:rsidR="002C6394">
        <w:t>somers</w:t>
      </w:r>
      <w:bookmarkEnd w:id="173"/>
    </w:p>
    <w:p w14:paraId="26D32573" w14:textId="77777777" w:rsidR="002C6394" w:rsidRDefault="00427A22" w:rsidP="002C6394">
      <w:pPr>
        <w:pStyle w:val="CaptionText"/>
      </w:pPr>
      <w:r>
        <w:rPr>
          <w:noProof/>
        </w:rPr>
        <w:drawing>
          <wp:anchor distT="0" distB="0" distL="114300" distR="114300" simplePos="0" relativeHeight="251788288" behindDoc="0" locked="0" layoutInCell="1" allowOverlap="1" wp14:anchorId="05EB09DB" wp14:editId="24E5D87F">
            <wp:simplePos x="0" y="0"/>
            <wp:positionH relativeFrom="column">
              <wp:posOffset>3429000</wp:posOffset>
            </wp:positionH>
            <wp:positionV relativeFrom="paragraph">
              <wp:posOffset>54610</wp:posOffset>
            </wp:positionV>
            <wp:extent cx="1617980" cy="1201420"/>
            <wp:effectExtent l="0" t="0" r="0" b="0"/>
            <wp:wrapTight wrapText="bothSides">
              <wp:wrapPolygon edited="0">
                <wp:start x="12207" y="913"/>
                <wp:lineTo x="11868" y="2740"/>
                <wp:lineTo x="11868" y="13700"/>
                <wp:lineTo x="12885" y="15070"/>
                <wp:lineTo x="20006" y="15070"/>
                <wp:lineTo x="21024" y="12330"/>
                <wp:lineTo x="20006" y="10047"/>
                <wp:lineTo x="15259" y="9133"/>
                <wp:lineTo x="17972" y="3197"/>
                <wp:lineTo x="17633" y="913"/>
                <wp:lineTo x="12207" y="913"/>
              </wp:wrapPolygon>
            </wp:wrapTight>
            <wp:docPr id="149" name="Picture 149" descr="Macintosh HD:Users:Jacob:Documents:Water_Splitting:Two_Photon_Water_Splitting:Computational_Data:Images:B_trans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Macintosh HD:Users:Jacob:Documents:Water_Splitting:Two_Photon_Water_Splitting:Computational_Data:Images:B_trans_mono_image.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17980" cy="1201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5074B6" w14:textId="77777777" w:rsidR="00427A22" w:rsidRDefault="00427A22" w:rsidP="002C6394">
      <w:pPr>
        <w:pStyle w:val="CaptionText"/>
      </w:pPr>
    </w:p>
    <w:tbl>
      <w:tblPr>
        <w:tblStyle w:val="TableGrid"/>
        <w:tblpPr w:leftFromText="180" w:rightFromText="180" w:vertAnchor="text" w:horzAnchor="page" w:tblpX="1189" w:tblpY="12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843"/>
        <w:gridCol w:w="1842"/>
        <w:gridCol w:w="1985"/>
        <w:gridCol w:w="2268"/>
      </w:tblGrid>
      <w:tr w:rsidR="002C6394" w14:paraId="55C728C2" w14:textId="77777777" w:rsidTr="002C6394">
        <w:tc>
          <w:tcPr>
            <w:tcW w:w="1526" w:type="dxa"/>
            <w:tcBorders>
              <w:bottom w:val="single" w:sz="4" w:space="0" w:color="auto"/>
              <w:right w:val="single" w:sz="4" w:space="0" w:color="auto"/>
            </w:tcBorders>
            <w:vAlign w:val="center"/>
          </w:tcPr>
          <w:p w14:paraId="629A2BFA" w14:textId="77777777" w:rsidR="002C6394" w:rsidRDefault="002C6394" w:rsidP="002C6394">
            <w:pPr>
              <w:pStyle w:val="CaptionText"/>
              <w:jc w:val="center"/>
              <w:rPr>
                <w:lang w:val="el-GR"/>
              </w:rPr>
            </w:pPr>
          </w:p>
        </w:tc>
        <w:tc>
          <w:tcPr>
            <w:tcW w:w="1843" w:type="dxa"/>
            <w:tcBorders>
              <w:left w:val="single" w:sz="4" w:space="0" w:color="auto"/>
              <w:bottom w:val="single" w:sz="4" w:space="0" w:color="auto"/>
            </w:tcBorders>
            <w:vAlign w:val="center"/>
          </w:tcPr>
          <w:p w14:paraId="4F96090F" w14:textId="77777777" w:rsidR="002C6394" w:rsidRPr="008B4AA3" w:rsidRDefault="002C6394" w:rsidP="002C6394">
            <w:pPr>
              <w:pStyle w:val="CaptionText"/>
              <w:jc w:val="center"/>
            </w:pPr>
            <w:r>
              <w:t>[</w:t>
            </w:r>
            <w:r>
              <w:rPr>
                <w:b/>
              </w:rPr>
              <w:t>B-Mono</w:t>
            </w:r>
            <w:r w:rsidR="0088491E">
              <w:t>]D</w:t>
            </w:r>
            <w:r>
              <w:rPr>
                <w:vertAlign w:val="subscript"/>
              </w:rPr>
              <w:t>0</w:t>
            </w:r>
          </w:p>
        </w:tc>
        <w:tc>
          <w:tcPr>
            <w:tcW w:w="1842" w:type="dxa"/>
            <w:tcBorders>
              <w:bottom w:val="single" w:sz="4" w:space="0" w:color="auto"/>
              <w:right w:val="single" w:sz="4" w:space="0" w:color="auto"/>
            </w:tcBorders>
            <w:vAlign w:val="center"/>
          </w:tcPr>
          <w:p w14:paraId="49E66C3A" w14:textId="77777777" w:rsidR="002C6394" w:rsidRDefault="002C6394" w:rsidP="002C6394">
            <w:pPr>
              <w:pStyle w:val="CaptionText"/>
              <w:jc w:val="center"/>
            </w:pPr>
            <w:r>
              <w:t>[</w:t>
            </w:r>
            <w:r>
              <w:rPr>
                <w:b/>
              </w:rPr>
              <w:t>B-</w:t>
            </w:r>
            <w:r w:rsidRPr="002C6394">
              <w:rPr>
                <w:b/>
              </w:rPr>
              <w:t>Mono-Up</w:t>
            </w:r>
            <w:r>
              <w:t>]</w:t>
            </w:r>
            <w:r w:rsidR="0088491E">
              <w:t>D</w:t>
            </w:r>
            <w:r w:rsidRPr="002C6394">
              <w:rPr>
                <w:vertAlign w:val="subscript"/>
              </w:rPr>
              <w:t>0</w:t>
            </w:r>
          </w:p>
        </w:tc>
        <w:tc>
          <w:tcPr>
            <w:tcW w:w="1985" w:type="dxa"/>
            <w:tcBorders>
              <w:left w:val="single" w:sz="4" w:space="0" w:color="auto"/>
              <w:bottom w:val="single" w:sz="4" w:space="0" w:color="auto"/>
            </w:tcBorders>
            <w:vAlign w:val="center"/>
          </w:tcPr>
          <w:p w14:paraId="27D2B680" w14:textId="77777777" w:rsidR="002C6394" w:rsidRDefault="002C6394" w:rsidP="002C6394">
            <w:pPr>
              <w:pStyle w:val="CaptionText"/>
              <w:jc w:val="center"/>
            </w:pPr>
            <w:r>
              <w:t>[</w:t>
            </w:r>
            <w:r>
              <w:rPr>
                <w:b/>
              </w:rPr>
              <w:t>B-Mono-Trans</w:t>
            </w:r>
            <w:r w:rsidR="0088491E">
              <w:t>]D</w:t>
            </w:r>
            <w:r>
              <w:rPr>
                <w:vertAlign w:val="subscript"/>
              </w:rPr>
              <w:t>0</w:t>
            </w:r>
          </w:p>
        </w:tc>
        <w:tc>
          <w:tcPr>
            <w:tcW w:w="2268" w:type="dxa"/>
            <w:tcBorders>
              <w:bottom w:val="single" w:sz="4" w:space="0" w:color="auto"/>
            </w:tcBorders>
            <w:vAlign w:val="center"/>
          </w:tcPr>
          <w:p w14:paraId="59B026A3" w14:textId="77777777" w:rsidR="002C6394" w:rsidRDefault="002C6394" w:rsidP="002C6394">
            <w:pPr>
              <w:pStyle w:val="CaptionText"/>
              <w:jc w:val="center"/>
            </w:pPr>
            <w:r>
              <w:t>[</w:t>
            </w:r>
            <w:r>
              <w:rPr>
                <w:b/>
              </w:rPr>
              <w:t>B-Mono-Trans-Up</w:t>
            </w:r>
            <w:r w:rsidR="0088491E">
              <w:t>]D</w:t>
            </w:r>
            <w:r>
              <w:rPr>
                <w:vertAlign w:val="subscript"/>
              </w:rPr>
              <w:t>0</w:t>
            </w:r>
          </w:p>
        </w:tc>
      </w:tr>
      <w:tr w:rsidR="002C6394" w14:paraId="464028FF" w14:textId="77777777" w:rsidTr="002C6394">
        <w:tc>
          <w:tcPr>
            <w:tcW w:w="1526" w:type="dxa"/>
            <w:tcBorders>
              <w:top w:val="single" w:sz="4" w:space="0" w:color="auto"/>
              <w:right w:val="single" w:sz="4" w:space="0" w:color="auto"/>
            </w:tcBorders>
            <w:vAlign w:val="center"/>
          </w:tcPr>
          <w:p w14:paraId="547389BF"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1843" w:type="dxa"/>
            <w:tcBorders>
              <w:top w:val="single" w:sz="4" w:space="0" w:color="auto"/>
              <w:left w:val="single" w:sz="4" w:space="0" w:color="auto"/>
            </w:tcBorders>
            <w:vAlign w:val="center"/>
          </w:tcPr>
          <w:p w14:paraId="6F78341C" w14:textId="77777777" w:rsidR="002C6394" w:rsidRPr="00156C59" w:rsidRDefault="00156C59" w:rsidP="002C6394">
            <w:pPr>
              <w:pStyle w:val="CaptionText"/>
              <w:jc w:val="center"/>
            </w:pPr>
            <w:r w:rsidRPr="00156C59">
              <w:t>6.86</w:t>
            </w:r>
          </w:p>
        </w:tc>
        <w:tc>
          <w:tcPr>
            <w:tcW w:w="1842" w:type="dxa"/>
            <w:tcBorders>
              <w:top w:val="single" w:sz="4" w:space="0" w:color="auto"/>
              <w:right w:val="single" w:sz="4" w:space="0" w:color="auto"/>
            </w:tcBorders>
            <w:vAlign w:val="center"/>
          </w:tcPr>
          <w:p w14:paraId="7173FA33" w14:textId="77777777" w:rsidR="002C6394" w:rsidRDefault="00156C59" w:rsidP="002C6394">
            <w:pPr>
              <w:pStyle w:val="CaptionText"/>
              <w:jc w:val="center"/>
            </w:pPr>
            <w:r>
              <w:t>8.68</w:t>
            </w:r>
          </w:p>
        </w:tc>
        <w:tc>
          <w:tcPr>
            <w:tcW w:w="1985" w:type="dxa"/>
            <w:tcBorders>
              <w:top w:val="single" w:sz="4" w:space="0" w:color="auto"/>
              <w:left w:val="single" w:sz="4" w:space="0" w:color="auto"/>
            </w:tcBorders>
            <w:vAlign w:val="center"/>
          </w:tcPr>
          <w:p w14:paraId="09526341" w14:textId="77777777" w:rsidR="002C6394" w:rsidRDefault="00156C59" w:rsidP="002C6394">
            <w:pPr>
              <w:pStyle w:val="CaptionText"/>
              <w:jc w:val="center"/>
            </w:pPr>
            <w:r>
              <w:t>1.53</w:t>
            </w:r>
          </w:p>
        </w:tc>
        <w:tc>
          <w:tcPr>
            <w:tcW w:w="2268" w:type="dxa"/>
            <w:tcBorders>
              <w:top w:val="single" w:sz="4" w:space="0" w:color="auto"/>
            </w:tcBorders>
            <w:vAlign w:val="center"/>
          </w:tcPr>
          <w:p w14:paraId="38B6574E" w14:textId="77777777" w:rsidR="002C6394" w:rsidRPr="00156C59" w:rsidRDefault="00156C59" w:rsidP="002C6394">
            <w:pPr>
              <w:pStyle w:val="CaptionText"/>
              <w:jc w:val="center"/>
              <w:rPr>
                <w:b/>
              </w:rPr>
            </w:pPr>
            <w:r w:rsidRPr="00156C59">
              <w:rPr>
                <w:b/>
              </w:rPr>
              <w:t>0.00</w:t>
            </w:r>
          </w:p>
        </w:tc>
      </w:tr>
    </w:tbl>
    <w:p w14:paraId="26719A6D" w14:textId="77777777" w:rsidR="002C6394" w:rsidRDefault="002C6394" w:rsidP="002C6394">
      <w:pPr>
        <w:pStyle w:val="Caption"/>
      </w:pPr>
    </w:p>
    <w:p w14:paraId="6F3E0EA1" w14:textId="77777777" w:rsidR="002C6394" w:rsidRDefault="002C6394" w:rsidP="002C6394">
      <w:pPr>
        <w:pStyle w:val="CaptionText"/>
      </w:pPr>
    </w:p>
    <w:p w14:paraId="3AC417D2" w14:textId="77777777" w:rsidR="002C6394" w:rsidRPr="002C6394" w:rsidRDefault="002C6394" w:rsidP="002C6394">
      <w:pPr>
        <w:pStyle w:val="CaptionText"/>
      </w:pPr>
    </w:p>
    <w:p w14:paraId="0FD2AB55" w14:textId="77777777" w:rsidR="002C6394" w:rsidRDefault="002C6394" w:rsidP="002C6394">
      <w:pPr>
        <w:pStyle w:val="Caption"/>
      </w:pPr>
    </w:p>
    <w:p w14:paraId="20039FC4" w14:textId="77777777" w:rsidR="002C6394" w:rsidRDefault="002C6394" w:rsidP="002C6394">
      <w:pPr>
        <w:pStyle w:val="Caption"/>
      </w:pPr>
    </w:p>
    <w:p w14:paraId="4614EB68" w14:textId="77777777" w:rsidR="002C6394" w:rsidRDefault="002C6394" w:rsidP="002C6394">
      <w:pPr>
        <w:pStyle w:val="Caption"/>
      </w:pPr>
    </w:p>
    <w:p w14:paraId="7C87BCC8" w14:textId="78212059" w:rsidR="00427A22" w:rsidRPr="005A7662" w:rsidRDefault="005A7662" w:rsidP="005A7662">
      <w:pPr>
        <w:rPr>
          <w:szCs w:val="22"/>
        </w:rPr>
      </w:pPr>
      <w:r>
        <w:rPr>
          <w:szCs w:val="22"/>
        </w:rPr>
        <w:t>When comparing [</w:t>
      </w:r>
      <w:r>
        <w:rPr>
          <w:b/>
          <w:szCs w:val="22"/>
        </w:rPr>
        <w:t>B</w:t>
      </w:r>
      <w:r>
        <w:rPr>
          <w:szCs w:val="22"/>
        </w:rPr>
        <w:t>] and [</w:t>
      </w:r>
      <w:r>
        <w:rPr>
          <w:b/>
          <w:szCs w:val="22"/>
        </w:rPr>
        <w:t>B-Trans</w:t>
      </w:r>
      <w:r>
        <w:rPr>
          <w:szCs w:val="22"/>
        </w:rPr>
        <w:t>] in both the dimeric and monomeric model, [</w:t>
      </w:r>
      <w:r>
        <w:rPr>
          <w:b/>
          <w:szCs w:val="22"/>
        </w:rPr>
        <w:t>B-Trans</w:t>
      </w:r>
      <w:r>
        <w:rPr>
          <w:szCs w:val="22"/>
        </w:rPr>
        <w:t>] was found to be slightly more stable.</w:t>
      </w:r>
    </w:p>
    <w:p w14:paraId="2249D3C1" w14:textId="77777777" w:rsidR="005A7662" w:rsidRPr="005A7662" w:rsidRDefault="005A7662" w:rsidP="005A7662">
      <w:pPr>
        <w:pStyle w:val="CaptionText"/>
      </w:pPr>
    </w:p>
    <w:p w14:paraId="7E6232CC" w14:textId="70BE0021" w:rsidR="002C6394" w:rsidRPr="002C6394" w:rsidRDefault="00FC1027" w:rsidP="002C6394">
      <w:pPr>
        <w:pStyle w:val="Caption"/>
      </w:pPr>
      <w:bookmarkStart w:id="174" w:name="_Toc461199672"/>
      <w:r>
        <w:rPr>
          <w:noProof/>
        </w:rPr>
        <w:drawing>
          <wp:anchor distT="0" distB="0" distL="114300" distR="114300" simplePos="0" relativeHeight="251789312" behindDoc="0" locked="0" layoutInCell="1" allowOverlap="1" wp14:anchorId="20AF53FC" wp14:editId="4417D9D7">
            <wp:simplePos x="0" y="0"/>
            <wp:positionH relativeFrom="column">
              <wp:posOffset>3086100</wp:posOffset>
            </wp:positionH>
            <wp:positionV relativeFrom="paragraph">
              <wp:posOffset>133985</wp:posOffset>
            </wp:positionV>
            <wp:extent cx="1270000" cy="943610"/>
            <wp:effectExtent l="0" t="0" r="0" b="0"/>
            <wp:wrapTight wrapText="bothSides">
              <wp:wrapPolygon edited="0">
                <wp:start x="10368" y="0"/>
                <wp:lineTo x="9072" y="1163"/>
                <wp:lineTo x="8640" y="11629"/>
                <wp:lineTo x="9504" y="14536"/>
                <wp:lineTo x="15984" y="19187"/>
                <wp:lineTo x="19008" y="19187"/>
                <wp:lineTo x="20304" y="15699"/>
                <wp:lineTo x="18144" y="12791"/>
                <wp:lineTo x="12528" y="9884"/>
                <wp:lineTo x="12960" y="1744"/>
                <wp:lineTo x="12096" y="0"/>
                <wp:lineTo x="10368" y="0"/>
              </wp:wrapPolygon>
            </wp:wrapTight>
            <wp:docPr id="150" name="Picture 150" descr="Macintosh HD:Users:Jacob:Documents:Water_Splitting:Two_Photon_Water_Splitting:Computational_Data:Images:BAlt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Macintosh HD:Users:Jacob:Documents:Water_Splitting:Two_Photon_Water_Splitting:Computational_Data:Images:BAlt_Image.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270000" cy="9436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1 \s ">
        <w:r w:rsidR="00FF588A">
          <w:rPr>
            <w:noProof/>
          </w:rPr>
          <w:t>11</w:t>
        </w:r>
      </w:fldSimple>
      <w:r w:rsidR="00FF588A">
        <w:noBreakHyphen/>
      </w:r>
      <w:fldSimple w:instr=" SEQ Table \* ARABIC \s 1 ">
        <w:r w:rsidR="00FF588A">
          <w:rPr>
            <w:noProof/>
          </w:rPr>
          <w:t>5</w:t>
        </w:r>
      </w:fldSimple>
      <w:r w:rsidR="00784D75">
        <w:t xml:space="preserve"> Relative e</w:t>
      </w:r>
      <w:r w:rsidR="002C6394">
        <w:t>nergy of [B-Alt]T</w:t>
      </w:r>
      <w:r w:rsidR="002C6394">
        <w:rPr>
          <w:vertAlign w:val="subscript"/>
        </w:rPr>
        <w:t>0</w:t>
      </w:r>
      <w:bookmarkEnd w:id="174"/>
    </w:p>
    <w:p w14:paraId="1843BCEA" w14:textId="3E201B24" w:rsidR="002C6394" w:rsidRPr="00C6788C" w:rsidRDefault="002C6394" w:rsidP="00C6788C">
      <w:pPr>
        <w:pStyle w:val="CaptionText"/>
      </w:pPr>
    </w:p>
    <w:p w14:paraId="79B319C5" w14:textId="77777777" w:rsidR="00C6788C" w:rsidRDefault="00C6788C" w:rsidP="007B5655"/>
    <w:p w14:paraId="66F0A6AE" w14:textId="77777777" w:rsidR="00427A22" w:rsidRDefault="00427A22" w:rsidP="007B5655"/>
    <w:p w14:paraId="393754D3" w14:textId="77777777" w:rsidR="00427A22" w:rsidRDefault="00427A22" w:rsidP="007B5655"/>
    <w:tbl>
      <w:tblPr>
        <w:tblStyle w:val="TableGrid"/>
        <w:tblpPr w:leftFromText="180" w:rightFromText="180" w:vertAnchor="text" w:horzAnchor="page" w:tblpX="2809" w:tblpY="4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5529"/>
      </w:tblGrid>
      <w:tr w:rsidR="00427A22" w:rsidRPr="008B4AA3" w14:paraId="50A6509B" w14:textId="77777777" w:rsidTr="0050488E">
        <w:tc>
          <w:tcPr>
            <w:tcW w:w="1809" w:type="dxa"/>
            <w:tcBorders>
              <w:bottom w:val="single" w:sz="4" w:space="0" w:color="auto"/>
              <w:right w:val="single" w:sz="4" w:space="0" w:color="auto"/>
            </w:tcBorders>
            <w:vAlign w:val="center"/>
          </w:tcPr>
          <w:p w14:paraId="1ABE06E9" w14:textId="77777777" w:rsidR="00427A22" w:rsidRDefault="00427A22" w:rsidP="00427A22">
            <w:pPr>
              <w:pStyle w:val="CaptionText"/>
              <w:jc w:val="center"/>
              <w:rPr>
                <w:lang w:val="el-GR"/>
              </w:rPr>
            </w:pPr>
          </w:p>
        </w:tc>
        <w:tc>
          <w:tcPr>
            <w:tcW w:w="5529" w:type="dxa"/>
            <w:tcBorders>
              <w:left w:val="single" w:sz="4" w:space="0" w:color="auto"/>
              <w:bottom w:val="single" w:sz="4" w:space="0" w:color="auto"/>
            </w:tcBorders>
            <w:vAlign w:val="center"/>
          </w:tcPr>
          <w:p w14:paraId="071BCD79" w14:textId="77777777" w:rsidR="00427A22" w:rsidRPr="008B4AA3" w:rsidRDefault="00427A22" w:rsidP="00427A22">
            <w:pPr>
              <w:pStyle w:val="CaptionText"/>
              <w:jc w:val="center"/>
            </w:pPr>
            <w:r>
              <w:t>[</w:t>
            </w:r>
            <w:r>
              <w:rPr>
                <w:b/>
              </w:rPr>
              <w:t>B-Alt</w:t>
            </w:r>
            <w:r>
              <w:t>]T</w:t>
            </w:r>
            <w:r>
              <w:rPr>
                <w:vertAlign w:val="subscript"/>
              </w:rPr>
              <w:t>0</w:t>
            </w:r>
          </w:p>
        </w:tc>
      </w:tr>
      <w:tr w:rsidR="00156C59" w:rsidRPr="0034347B" w14:paraId="0FD591A7" w14:textId="77777777" w:rsidTr="0050488E">
        <w:tc>
          <w:tcPr>
            <w:tcW w:w="1809" w:type="dxa"/>
            <w:vMerge w:val="restart"/>
            <w:tcBorders>
              <w:top w:val="single" w:sz="4" w:space="0" w:color="auto"/>
              <w:right w:val="single" w:sz="4" w:space="0" w:color="auto"/>
            </w:tcBorders>
            <w:vAlign w:val="center"/>
          </w:tcPr>
          <w:p w14:paraId="176F2640" w14:textId="77777777" w:rsidR="00156C59" w:rsidRPr="008B4AA3" w:rsidRDefault="00156C59" w:rsidP="00427A22">
            <w:pPr>
              <w:pStyle w:val="CaptionText"/>
              <w:jc w:val="center"/>
              <w:rPr>
                <w:b/>
              </w:rPr>
            </w:pPr>
            <w:r w:rsidRPr="008B4AA3">
              <w:rPr>
                <w:b/>
                <w:lang w:val="el-GR"/>
              </w:rPr>
              <w:t>Δ</w:t>
            </w:r>
            <w:r w:rsidRPr="008B4AA3">
              <w:rPr>
                <w:b/>
              </w:rPr>
              <w:t>G°(SMD) / kcal/mol</w:t>
            </w:r>
          </w:p>
        </w:tc>
        <w:tc>
          <w:tcPr>
            <w:tcW w:w="5529" w:type="dxa"/>
            <w:tcBorders>
              <w:top w:val="single" w:sz="4" w:space="0" w:color="auto"/>
              <w:left w:val="single" w:sz="4" w:space="0" w:color="auto"/>
            </w:tcBorders>
            <w:vAlign w:val="center"/>
          </w:tcPr>
          <w:p w14:paraId="1E1B13DC" w14:textId="6F9E5C2C" w:rsidR="00156C59" w:rsidRPr="00427A22" w:rsidRDefault="00FF588A" w:rsidP="00427A22">
            <w:pPr>
              <w:pStyle w:val="CaptionText"/>
              <w:jc w:val="center"/>
            </w:pPr>
            <w:r>
              <w:t>7.</w:t>
            </w:r>
            <w:r w:rsidR="00156C59" w:rsidRPr="00156C59">
              <w:t>96</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w:t>
            </w:r>
            <w:r w:rsidR="00156C59">
              <w:t>]T</w:t>
            </w:r>
            <w:r w:rsidR="00156C59">
              <w:rPr>
                <w:vertAlign w:val="subscript"/>
              </w:rPr>
              <w:t>0</w:t>
            </w:r>
            <w:r w:rsidR="00156C59">
              <w:t xml:space="preserve">) </w:t>
            </w:r>
          </w:p>
        </w:tc>
      </w:tr>
      <w:tr w:rsidR="00156C59" w:rsidRPr="0034347B" w14:paraId="50CFA590" w14:textId="77777777" w:rsidTr="0050488E">
        <w:tc>
          <w:tcPr>
            <w:tcW w:w="1809" w:type="dxa"/>
            <w:vMerge/>
            <w:tcBorders>
              <w:bottom w:val="single" w:sz="4" w:space="0" w:color="auto"/>
              <w:right w:val="single" w:sz="4" w:space="0" w:color="auto"/>
            </w:tcBorders>
            <w:vAlign w:val="center"/>
          </w:tcPr>
          <w:p w14:paraId="0F416606" w14:textId="77777777" w:rsidR="00156C59" w:rsidRPr="008B4AA3" w:rsidRDefault="00156C59" w:rsidP="00427A22">
            <w:pPr>
              <w:pStyle w:val="CaptionText"/>
              <w:jc w:val="center"/>
              <w:rPr>
                <w:b/>
                <w:lang w:val="el-GR"/>
              </w:rPr>
            </w:pPr>
          </w:p>
        </w:tc>
        <w:tc>
          <w:tcPr>
            <w:tcW w:w="5529" w:type="dxa"/>
            <w:tcBorders>
              <w:left w:val="single" w:sz="4" w:space="0" w:color="auto"/>
              <w:bottom w:val="single" w:sz="4" w:space="0" w:color="auto"/>
            </w:tcBorders>
            <w:vAlign w:val="center"/>
          </w:tcPr>
          <w:p w14:paraId="5AF3AA0D" w14:textId="0B4C53E1" w:rsidR="00156C59" w:rsidRPr="00156C59" w:rsidRDefault="00FF588A" w:rsidP="00427A22">
            <w:pPr>
              <w:pStyle w:val="CaptionText"/>
              <w:jc w:val="center"/>
              <w:rPr>
                <w:b/>
              </w:rPr>
            </w:pPr>
            <w:r>
              <w:t>16.</w:t>
            </w:r>
            <w:r w:rsidR="00156C59">
              <w:t>5</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Trans</w:t>
            </w:r>
            <w:r w:rsidR="00156C59">
              <w:t>]T</w:t>
            </w:r>
            <w:r w:rsidR="00156C59">
              <w:rPr>
                <w:vertAlign w:val="subscript"/>
              </w:rPr>
              <w:t>0</w:t>
            </w:r>
            <w:r w:rsidR="00156C59">
              <w:t>)</w:t>
            </w:r>
          </w:p>
        </w:tc>
      </w:tr>
      <w:tr w:rsidR="00156C59" w:rsidRPr="0034347B" w14:paraId="46CFB2A9" w14:textId="77777777" w:rsidTr="0050488E">
        <w:tc>
          <w:tcPr>
            <w:tcW w:w="1809" w:type="dxa"/>
            <w:tcBorders>
              <w:top w:val="single" w:sz="4" w:space="0" w:color="auto"/>
              <w:right w:val="single" w:sz="4" w:space="0" w:color="auto"/>
            </w:tcBorders>
            <w:vAlign w:val="center"/>
          </w:tcPr>
          <w:p w14:paraId="490F7448" w14:textId="77777777" w:rsidR="00156C59" w:rsidRPr="008B4AA3" w:rsidRDefault="00156C59" w:rsidP="00427A22">
            <w:pPr>
              <w:pStyle w:val="CaptionText"/>
              <w:jc w:val="center"/>
              <w:rPr>
                <w:b/>
                <w:lang w:val="el-GR"/>
              </w:rPr>
            </w:pPr>
            <w:r w:rsidRPr="008B4AA3">
              <w:rPr>
                <w:b/>
                <w:lang w:val="el-GR"/>
              </w:rPr>
              <w:t>Δ</w:t>
            </w:r>
            <w:r>
              <w:rPr>
                <w:b/>
              </w:rPr>
              <w:t>G°(Gas Phase</w:t>
            </w:r>
            <w:r w:rsidRPr="008B4AA3">
              <w:rPr>
                <w:b/>
              </w:rPr>
              <w:t>) / kcal/mol</w:t>
            </w:r>
          </w:p>
        </w:tc>
        <w:tc>
          <w:tcPr>
            <w:tcW w:w="5529" w:type="dxa"/>
            <w:tcBorders>
              <w:top w:val="single" w:sz="4" w:space="0" w:color="auto"/>
              <w:left w:val="single" w:sz="4" w:space="0" w:color="auto"/>
            </w:tcBorders>
            <w:vAlign w:val="center"/>
          </w:tcPr>
          <w:p w14:paraId="70ECC85E" w14:textId="05C5A59C" w:rsidR="00156C59" w:rsidRPr="00156C59" w:rsidRDefault="00FF588A" w:rsidP="00427A22">
            <w:pPr>
              <w:pStyle w:val="CaptionText"/>
              <w:jc w:val="center"/>
              <w:rPr>
                <w:b/>
              </w:rPr>
            </w:pPr>
            <w:r>
              <w:t>39.</w:t>
            </w:r>
            <w:r w:rsidR="00156C59">
              <w:t>1</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Trans</w:t>
            </w:r>
            <w:r w:rsidR="00156C59">
              <w:t>]T</w:t>
            </w:r>
            <w:r w:rsidR="00156C59">
              <w:rPr>
                <w:vertAlign w:val="subscript"/>
              </w:rPr>
              <w:t>0</w:t>
            </w:r>
            <w:r w:rsidR="00156C59">
              <w:t>)</w:t>
            </w:r>
          </w:p>
        </w:tc>
      </w:tr>
    </w:tbl>
    <w:p w14:paraId="2905E89E" w14:textId="77777777" w:rsidR="00427A22" w:rsidRDefault="00427A22" w:rsidP="007B5655"/>
    <w:p w14:paraId="62B9CC77" w14:textId="77777777" w:rsidR="00427A22" w:rsidRDefault="00427A22" w:rsidP="007B5655"/>
    <w:p w14:paraId="0CE5CD9F" w14:textId="77777777" w:rsidR="00427A22" w:rsidRDefault="00427A22" w:rsidP="007B5655"/>
    <w:p w14:paraId="670DFED0" w14:textId="77777777" w:rsidR="00427A22" w:rsidRDefault="00427A22" w:rsidP="007B5655"/>
    <w:p w14:paraId="1EF5584B" w14:textId="77777777" w:rsidR="00427A22" w:rsidRDefault="00427A22" w:rsidP="007B5655"/>
    <w:p w14:paraId="4548E9D9" w14:textId="77777777" w:rsidR="00427A22" w:rsidRDefault="00427A22" w:rsidP="007B5655"/>
    <w:p w14:paraId="193FF0F1" w14:textId="77777777" w:rsidR="00C6788C" w:rsidRDefault="00C6788C" w:rsidP="007B5655"/>
    <w:p w14:paraId="450B0F7D" w14:textId="09184961" w:rsidR="00156C59" w:rsidRPr="00771BDE" w:rsidRDefault="00771BDE" w:rsidP="005A7662">
      <w:r>
        <w:t>[</w:t>
      </w:r>
      <w:r>
        <w:rPr>
          <w:b/>
        </w:rPr>
        <w:t>B-Alt</w:t>
      </w:r>
      <w:r>
        <w:t>]T</w:t>
      </w:r>
      <w:r>
        <w:rPr>
          <w:vertAlign w:val="subscript"/>
        </w:rPr>
        <w:t>0</w:t>
      </w:r>
      <w:r>
        <w:t xml:space="preserve"> would be an alternative reaction intermediate, obtained via two consecutive proton-coupled electron transfers from [</w:t>
      </w:r>
      <w:r>
        <w:rPr>
          <w:b/>
          <w:caps/>
        </w:rPr>
        <w:t>A</w:t>
      </w:r>
      <w:r>
        <w:t>] (forming one equivalent of [</w:t>
      </w:r>
      <w:r>
        <w:rPr>
          <w:b/>
        </w:rPr>
        <w:t>F</w:t>
      </w:r>
      <w:r>
        <w:t>]S</w:t>
      </w:r>
      <w:r>
        <w:rPr>
          <w:vertAlign w:val="subscript"/>
        </w:rPr>
        <w:t>0</w:t>
      </w:r>
      <w:r>
        <w:t xml:space="preserve"> in the process). It is, however, less stable than either [</w:t>
      </w:r>
      <w:r>
        <w:rPr>
          <w:b/>
        </w:rPr>
        <w:t>B</w:t>
      </w:r>
      <w:r>
        <w:t>]T</w:t>
      </w:r>
      <w:r>
        <w:rPr>
          <w:vertAlign w:val="subscript"/>
        </w:rPr>
        <w:t>0</w:t>
      </w:r>
      <w:r>
        <w:t xml:space="preserve"> or [</w:t>
      </w:r>
      <w:r>
        <w:rPr>
          <w:b/>
        </w:rPr>
        <w:t>B-Trans</w:t>
      </w:r>
      <w:r>
        <w:t>]T</w:t>
      </w:r>
      <w:r>
        <w:rPr>
          <w:vertAlign w:val="subscript"/>
        </w:rPr>
        <w:t>0</w:t>
      </w:r>
      <w:r>
        <w:t>.</w:t>
      </w:r>
    </w:p>
    <w:p w14:paraId="02BCBBA9" w14:textId="77777777" w:rsidR="005A7662" w:rsidRPr="005A7662" w:rsidRDefault="005A7662" w:rsidP="005A7662">
      <w:pPr>
        <w:pStyle w:val="CaptionText"/>
      </w:pPr>
    </w:p>
    <w:p w14:paraId="545E0241" w14:textId="77777777" w:rsidR="00156C59" w:rsidRDefault="00156C59" w:rsidP="004A4804">
      <w:pPr>
        <w:pStyle w:val="Caption"/>
      </w:pPr>
      <w:bookmarkStart w:id="175" w:name="_GoBack"/>
      <w:bookmarkEnd w:id="175"/>
    </w:p>
    <w:p w14:paraId="35895B45" w14:textId="4B43A35C" w:rsidR="004A4804" w:rsidRDefault="004A4804" w:rsidP="004A4804">
      <w:pPr>
        <w:pStyle w:val="Caption"/>
      </w:pPr>
      <w:bookmarkStart w:id="176" w:name="_Toc461199673"/>
      <w:r>
        <w:t xml:space="preserve">Table </w:t>
      </w:r>
      <w:fldSimple w:instr=" STYLEREF 1 \s ">
        <w:r w:rsidR="00FF588A">
          <w:rPr>
            <w:noProof/>
          </w:rPr>
          <w:t>11</w:t>
        </w:r>
      </w:fldSimple>
      <w:r w:rsidR="00FF588A">
        <w:noBreakHyphen/>
      </w:r>
      <w:fldSimple w:instr=" SEQ Table \* ARABIC \s 1 ">
        <w:r w:rsidR="00FF588A">
          <w:rPr>
            <w:noProof/>
          </w:rPr>
          <w:t>6</w:t>
        </w:r>
      </w:fldSimple>
      <w:r w:rsidR="00784D75">
        <w:t xml:space="preserve"> Relative e</w:t>
      </w:r>
      <w:r>
        <w:t>nergy of Oxo Dimer</w:t>
      </w:r>
      <w:bookmarkEnd w:id="176"/>
    </w:p>
    <w:p w14:paraId="717F2FDE" w14:textId="77777777" w:rsidR="004A4804" w:rsidRDefault="004A4804" w:rsidP="004A4804">
      <w:pPr>
        <w:pStyle w:val="CaptionText"/>
      </w:pPr>
    </w:p>
    <w:tbl>
      <w:tblPr>
        <w:tblStyle w:val="TableGrid"/>
        <w:tblpPr w:leftFromText="180" w:rightFromText="180" w:vertAnchor="text" w:horzAnchor="page" w:tblpX="3709" w:tblpY="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3827"/>
      </w:tblGrid>
      <w:tr w:rsidR="007C7C41" w:rsidRPr="008B4AA3" w14:paraId="4203AFBD" w14:textId="77777777" w:rsidTr="007C7C41">
        <w:tc>
          <w:tcPr>
            <w:tcW w:w="1526" w:type="dxa"/>
            <w:tcBorders>
              <w:bottom w:val="single" w:sz="4" w:space="0" w:color="auto"/>
              <w:right w:val="single" w:sz="4" w:space="0" w:color="auto"/>
            </w:tcBorders>
            <w:vAlign w:val="center"/>
          </w:tcPr>
          <w:p w14:paraId="375C54A1" w14:textId="77777777" w:rsidR="007C7C41" w:rsidRDefault="007C7C41" w:rsidP="007C7C41">
            <w:pPr>
              <w:pStyle w:val="CaptionText"/>
              <w:jc w:val="center"/>
              <w:rPr>
                <w:lang w:val="el-GR"/>
              </w:rPr>
            </w:pPr>
          </w:p>
        </w:tc>
        <w:tc>
          <w:tcPr>
            <w:tcW w:w="3827" w:type="dxa"/>
            <w:tcBorders>
              <w:left w:val="single" w:sz="4" w:space="0" w:color="auto"/>
              <w:bottom w:val="single" w:sz="4" w:space="0" w:color="auto"/>
            </w:tcBorders>
            <w:vAlign w:val="center"/>
          </w:tcPr>
          <w:p w14:paraId="6C277D6D" w14:textId="77777777" w:rsidR="007C7C41" w:rsidRPr="008B4AA3" w:rsidRDefault="007C7C41" w:rsidP="007C7C41">
            <w:pPr>
              <w:pStyle w:val="CaptionText"/>
              <w:jc w:val="center"/>
            </w:pPr>
            <w:r>
              <w:t>[</w:t>
            </w:r>
            <w:r>
              <w:rPr>
                <w:b/>
              </w:rPr>
              <w:t>Oxo Dimer</w:t>
            </w:r>
            <w:r>
              <w:t>]S</w:t>
            </w:r>
            <w:r>
              <w:rPr>
                <w:vertAlign w:val="subscript"/>
              </w:rPr>
              <w:t>0</w:t>
            </w:r>
          </w:p>
        </w:tc>
      </w:tr>
      <w:tr w:rsidR="007C7C41" w:rsidRPr="0034347B" w14:paraId="31E8F8A1" w14:textId="77777777" w:rsidTr="007C7C41">
        <w:tc>
          <w:tcPr>
            <w:tcW w:w="1526" w:type="dxa"/>
            <w:vMerge w:val="restart"/>
            <w:tcBorders>
              <w:top w:val="single" w:sz="4" w:space="0" w:color="auto"/>
              <w:right w:val="single" w:sz="4" w:space="0" w:color="auto"/>
            </w:tcBorders>
            <w:vAlign w:val="center"/>
          </w:tcPr>
          <w:p w14:paraId="2279CA4A" w14:textId="77777777" w:rsidR="007C7C41" w:rsidRPr="008B4AA3" w:rsidRDefault="007C7C41" w:rsidP="007C7C41">
            <w:pPr>
              <w:pStyle w:val="CaptionText"/>
              <w:jc w:val="center"/>
              <w:rPr>
                <w:b/>
              </w:rPr>
            </w:pPr>
            <w:r w:rsidRPr="008B4AA3">
              <w:rPr>
                <w:b/>
                <w:lang w:val="el-GR"/>
              </w:rPr>
              <w:t>Δ</w:t>
            </w:r>
            <w:r w:rsidRPr="008B4AA3">
              <w:rPr>
                <w:b/>
              </w:rPr>
              <w:t>G°(SMD) / kcal/mol</w:t>
            </w:r>
          </w:p>
        </w:tc>
        <w:tc>
          <w:tcPr>
            <w:tcW w:w="3827" w:type="dxa"/>
            <w:tcBorders>
              <w:top w:val="single" w:sz="4" w:space="0" w:color="auto"/>
              <w:left w:val="single" w:sz="4" w:space="0" w:color="auto"/>
            </w:tcBorders>
            <w:vAlign w:val="center"/>
          </w:tcPr>
          <w:p w14:paraId="3552508D" w14:textId="77777777" w:rsidR="007C7C41" w:rsidRPr="007C7C41" w:rsidRDefault="007C7C41" w:rsidP="007C7C41">
            <w:pPr>
              <w:pStyle w:val="CaptionText"/>
              <w:jc w:val="center"/>
            </w:pPr>
            <w:r>
              <w:t>12.2 (relative to [</w:t>
            </w:r>
            <w:r w:rsidRPr="007C7C41">
              <w:rPr>
                <w:b/>
              </w:rPr>
              <w:t>A-Mono</w:t>
            </w:r>
            <w:r>
              <w:t>]S</w:t>
            </w:r>
            <w:r>
              <w:rPr>
                <w:vertAlign w:val="subscript"/>
              </w:rPr>
              <w:t>0</w:t>
            </w:r>
            <w:r>
              <w:t>)</w:t>
            </w:r>
          </w:p>
        </w:tc>
      </w:tr>
      <w:tr w:rsidR="007C7C41" w:rsidRPr="0034347B" w14:paraId="1339E109" w14:textId="77777777" w:rsidTr="007C7C41">
        <w:tc>
          <w:tcPr>
            <w:tcW w:w="1526" w:type="dxa"/>
            <w:vMerge/>
            <w:tcBorders>
              <w:right w:val="single" w:sz="4" w:space="0" w:color="auto"/>
            </w:tcBorders>
            <w:vAlign w:val="center"/>
          </w:tcPr>
          <w:p w14:paraId="5197164C" w14:textId="77777777" w:rsidR="007C7C41" w:rsidRPr="008B4AA3" w:rsidRDefault="007C7C41" w:rsidP="007C7C41">
            <w:pPr>
              <w:pStyle w:val="CaptionText"/>
              <w:jc w:val="center"/>
              <w:rPr>
                <w:b/>
                <w:lang w:val="el-GR"/>
              </w:rPr>
            </w:pPr>
          </w:p>
        </w:tc>
        <w:tc>
          <w:tcPr>
            <w:tcW w:w="3827" w:type="dxa"/>
            <w:tcBorders>
              <w:left w:val="single" w:sz="4" w:space="0" w:color="auto"/>
            </w:tcBorders>
            <w:vAlign w:val="center"/>
          </w:tcPr>
          <w:p w14:paraId="2C3F4B56" w14:textId="77777777" w:rsidR="007C7C41" w:rsidRPr="007C7C41" w:rsidRDefault="007C7C41" w:rsidP="007C7C41">
            <w:pPr>
              <w:pStyle w:val="CaptionText"/>
              <w:jc w:val="center"/>
            </w:pPr>
            <w:r w:rsidRPr="007C7C41">
              <w:t>4.2</w:t>
            </w:r>
            <w:r>
              <w:rPr>
                <w:b/>
              </w:rPr>
              <w:t xml:space="preserve"> </w:t>
            </w:r>
            <w:r>
              <w:t>(relative to [</w:t>
            </w:r>
            <w:r>
              <w:rPr>
                <w:b/>
              </w:rPr>
              <w:t>A</w:t>
            </w:r>
            <w:r>
              <w:t>]S</w:t>
            </w:r>
            <w:r>
              <w:rPr>
                <w:vertAlign w:val="subscript"/>
              </w:rPr>
              <w:t>0</w:t>
            </w:r>
            <w:r>
              <w:t>)</w:t>
            </w:r>
          </w:p>
        </w:tc>
      </w:tr>
    </w:tbl>
    <w:p w14:paraId="2E7AD1FD" w14:textId="77777777" w:rsidR="004A4804" w:rsidRPr="004A4804" w:rsidRDefault="004A4804" w:rsidP="004A4804">
      <w:pPr>
        <w:pStyle w:val="CaptionText"/>
      </w:pPr>
    </w:p>
    <w:p w14:paraId="38D6A7D5" w14:textId="77777777" w:rsidR="004A4804" w:rsidRDefault="004A4804" w:rsidP="007B5655"/>
    <w:p w14:paraId="1DF176D0" w14:textId="77777777" w:rsidR="00427A22" w:rsidRDefault="00427A22" w:rsidP="007B5655"/>
    <w:p w14:paraId="5367DAA2" w14:textId="77777777" w:rsidR="00427A22" w:rsidRDefault="00427A22" w:rsidP="007B5655"/>
    <w:p w14:paraId="523B6738" w14:textId="77777777" w:rsidR="00427A22" w:rsidRDefault="00427A22" w:rsidP="007B5655"/>
    <w:p w14:paraId="4BF3BE89" w14:textId="6F41722A" w:rsidR="00427A22" w:rsidRDefault="00FF588A" w:rsidP="00FF588A">
      <w:pPr>
        <w:pStyle w:val="Caption"/>
      </w:pPr>
      <w:r>
        <w:rPr>
          <w:noProof/>
        </w:rPr>
        <w:drawing>
          <wp:anchor distT="0" distB="0" distL="114300" distR="114300" simplePos="0" relativeHeight="251814912" behindDoc="0" locked="0" layoutInCell="1" allowOverlap="1" wp14:anchorId="42CC6B58" wp14:editId="62A35698">
            <wp:simplePos x="0" y="0"/>
            <wp:positionH relativeFrom="column">
              <wp:posOffset>2057400</wp:posOffset>
            </wp:positionH>
            <wp:positionV relativeFrom="paragraph">
              <wp:posOffset>318135</wp:posOffset>
            </wp:positionV>
            <wp:extent cx="3037205" cy="1153795"/>
            <wp:effectExtent l="0" t="0" r="10795" b="0"/>
            <wp:wrapTopAndBottom/>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37205" cy="11537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able </w:t>
      </w:r>
      <w:fldSimple w:instr=" STYLEREF 1 \s ">
        <w:r>
          <w:rPr>
            <w:noProof/>
          </w:rPr>
          <w:t>11</w:t>
        </w:r>
      </w:fldSimple>
      <w:r>
        <w:noBreakHyphen/>
      </w:r>
      <w:fldSimple w:instr=" SEQ Table \* ARABIC \s 1 ">
        <w:r>
          <w:rPr>
            <w:noProof/>
          </w:rPr>
          <w:t>7</w:t>
        </w:r>
      </w:fldSimple>
      <w:r>
        <w:t xml:space="preserve"> Reaction Energy for [</w:t>
      </w:r>
      <w:r w:rsidRPr="00FF588A">
        <w:t>F</w:t>
      </w:r>
      <w:r>
        <w:t>]S</w:t>
      </w:r>
      <w:r>
        <w:rPr>
          <w:vertAlign w:val="subscript"/>
        </w:rPr>
        <w:t xml:space="preserve">0 </w:t>
      </w:r>
      <w:r>
        <w:t>+ H</w:t>
      </w:r>
      <w:r>
        <w:rPr>
          <w:vertAlign w:val="subscript"/>
        </w:rPr>
        <w:t>2</w:t>
      </w:r>
      <w:r>
        <w:t xml:space="preserve">O </w:t>
      </w:r>
      <w:r w:rsidRPr="00A027AC">
        <w:rPr>
          <w:rFonts w:hint="eastAsia"/>
        </w:rPr>
        <w:t>→</w:t>
      </w:r>
      <w:r>
        <w:t xml:space="preserve"> [</w:t>
      </w:r>
      <w:r w:rsidRPr="00FF588A">
        <w:t>A-Mono</w:t>
      </w:r>
      <w:r>
        <w:t>]S</w:t>
      </w:r>
      <w:r>
        <w:rPr>
          <w:vertAlign w:val="subscript"/>
        </w:rPr>
        <w:t>0</w:t>
      </w:r>
      <w:r>
        <w:t xml:space="preserve"> + H</w:t>
      </w:r>
      <w:r>
        <w:rPr>
          <w:vertAlign w:val="subscript"/>
        </w:rPr>
        <w:t>2</w:t>
      </w:r>
    </w:p>
    <w:p w14:paraId="2A88945E" w14:textId="637088EA" w:rsidR="00FF588A" w:rsidRDefault="00FF588A" w:rsidP="007B5655"/>
    <w:tbl>
      <w:tblPr>
        <w:tblStyle w:val="TableGrid"/>
        <w:tblW w:w="0" w:type="auto"/>
        <w:tblInd w:w="294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35"/>
        <w:gridCol w:w="3210"/>
      </w:tblGrid>
      <w:tr w:rsidR="00FF588A" w14:paraId="55EF6ABF" w14:textId="77777777" w:rsidTr="00FF588A">
        <w:tc>
          <w:tcPr>
            <w:tcW w:w="2035" w:type="dxa"/>
            <w:vAlign w:val="center"/>
          </w:tcPr>
          <w:p w14:paraId="161AB33E" w14:textId="77777777" w:rsidR="00FF588A" w:rsidRDefault="00FF588A" w:rsidP="00FF588A">
            <w:pPr>
              <w:pStyle w:val="CaptionText"/>
              <w:jc w:val="center"/>
            </w:pPr>
          </w:p>
        </w:tc>
        <w:tc>
          <w:tcPr>
            <w:tcW w:w="3210" w:type="dxa"/>
            <w:vAlign w:val="center"/>
          </w:tcPr>
          <w:p w14:paraId="195B12DD" w14:textId="5CFBFE16" w:rsidR="00FF588A" w:rsidRPr="00FF588A" w:rsidRDefault="00FF588A" w:rsidP="00FF588A">
            <w:pPr>
              <w:pStyle w:val="CaptionText"/>
              <w:jc w:val="center"/>
            </w:pPr>
            <w:r>
              <w:t>[</w:t>
            </w:r>
            <w:r>
              <w:rPr>
                <w:b/>
              </w:rPr>
              <w:t>F</w:t>
            </w:r>
            <w:r>
              <w:t>]S</w:t>
            </w:r>
            <w:r>
              <w:rPr>
                <w:vertAlign w:val="subscript"/>
              </w:rPr>
              <w:t xml:space="preserve">0 </w:t>
            </w:r>
            <w:r>
              <w:t>+ H</w:t>
            </w:r>
            <w:r>
              <w:rPr>
                <w:vertAlign w:val="subscript"/>
              </w:rPr>
              <w:t>2</w:t>
            </w:r>
            <w:r>
              <w:t xml:space="preserve">O </w:t>
            </w:r>
            <w:r w:rsidRPr="00A027AC">
              <w:rPr>
                <w:rFonts w:hint="eastAsia"/>
              </w:rPr>
              <w:t>→</w:t>
            </w:r>
            <w:r>
              <w:t xml:space="preserve"> [</w:t>
            </w:r>
            <w:r>
              <w:rPr>
                <w:b/>
              </w:rPr>
              <w:t>A-Mono</w:t>
            </w:r>
            <w:r>
              <w:t>]S</w:t>
            </w:r>
            <w:r>
              <w:rPr>
                <w:vertAlign w:val="subscript"/>
              </w:rPr>
              <w:t>0</w:t>
            </w:r>
            <w:r>
              <w:t xml:space="preserve"> + H</w:t>
            </w:r>
            <w:r>
              <w:rPr>
                <w:vertAlign w:val="subscript"/>
              </w:rPr>
              <w:t>2</w:t>
            </w:r>
            <w:r>
              <w:t xml:space="preserve"> </w:t>
            </w:r>
          </w:p>
        </w:tc>
      </w:tr>
      <w:tr w:rsidR="00FF588A" w14:paraId="5CE206F6" w14:textId="77777777" w:rsidTr="00FF588A">
        <w:tc>
          <w:tcPr>
            <w:tcW w:w="2035" w:type="dxa"/>
            <w:vAlign w:val="center"/>
          </w:tcPr>
          <w:p w14:paraId="5CDEFFA5" w14:textId="169B021B" w:rsidR="00FF588A" w:rsidRDefault="00FF588A" w:rsidP="00FF588A">
            <w:pPr>
              <w:pStyle w:val="CaptionText"/>
              <w:jc w:val="center"/>
            </w:pPr>
            <w:r w:rsidRPr="008B4AA3">
              <w:rPr>
                <w:b/>
                <w:lang w:val="el-GR"/>
              </w:rPr>
              <w:t>Δ</w:t>
            </w:r>
            <w:r w:rsidRPr="008B4AA3">
              <w:rPr>
                <w:b/>
              </w:rPr>
              <w:t>G°(SMD) / kcal/mol</w:t>
            </w:r>
          </w:p>
        </w:tc>
        <w:tc>
          <w:tcPr>
            <w:tcW w:w="3210" w:type="dxa"/>
            <w:vAlign w:val="center"/>
          </w:tcPr>
          <w:p w14:paraId="72024A1C" w14:textId="4A4F6E87" w:rsidR="00FF588A" w:rsidRDefault="00FF588A" w:rsidP="00FF588A">
            <w:pPr>
              <w:pStyle w:val="CaptionText"/>
              <w:jc w:val="center"/>
            </w:pPr>
            <w:r>
              <w:t>13.18</w:t>
            </w:r>
          </w:p>
        </w:tc>
      </w:tr>
    </w:tbl>
    <w:p w14:paraId="58B6F5F0" w14:textId="77777777" w:rsidR="00FF588A" w:rsidRDefault="00FF588A" w:rsidP="007B5655"/>
    <w:p w14:paraId="4580F89D" w14:textId="479A986A" w:rsidR="00A454FE" w:rsidRDefault="00FF588A">
      <w:r>
        <w:t>Considering the energy change for [</w:t>
      </w:r>
      <w:r>
        <w:rPr>
          <w:b/>
        </w:rPr>
        <w:t>F</w:t>
      </w:r>
      <w:r>
        <w:t>]S</w:t>
      </w:r>
      <w:r>
        <w:rPr>
          <w:vertAlign w:val="subscript"/>
        </w:rPr>
        <w:t xml:space="preserve">0 </w:t>
      </w:r>
      <w:r>
        <w:t>+ H</w:t>
      </w:r>
      <w:r>
        <w:rPr>
          <w:vertAlign w:val="subscript"/>
        </w:rPr>
        <w:t>2</w:t>
      </w:r>
      <w:r>
        <w:t xml:space="preserve">O </w:t>
      </w:r>
      <w:r w:rsidRPr="00A027AC">
        <w:rPr>
          <w:rFonts w:hint="eastAsia"/>
        </w:rPr>
        <w:t>→</w:t>
      </w:r>
      <w:r>
        <w:t xml:space="preserve"> [</w:t>
      </w:r>
      <w:r>
        <w:rPr>
          <w:b/>
        </w:rPr>
        <w:t>A-Mono</w:t>
      </w:r>
      <w:r>
        <w:t>]S</w:t>
      </w:r>
      <w:r>
        <w:rPr>
          <w:vertAlign w:val="subscript"/>
        </w:rPr>
        <w:t>0</w:t>
      </w:r>
      <w:r>
        <w:t xml:space="preserve"> + H</w:t>
      </w:r>
      <w:r>
        <w:rPr>
          <w:vertAlign w:val="subscript"/>
        </w:rPr>
        <w:t>2</w:t>
      </w:r>
      <w:r>
        <w:t xml:space="preserve"> (13.18 kcal/mol)</w:t>
      </w:r>
      <w:r w:rsidR="00EE4363">
        <w:t xml:space="preserve"> and [</w:t>
      </w:r>
      <w:r w:rsidR="00EE4363">
        <w:rPr>
          <w:b/>
        </w:rPr>
        <w:t>A</w:t>
      </w:r>
      <w:r w:rsidR="00EE4363">
        <w:t>]S</w:t>
      </w:r>
      <w:r w:rsidR="00EE4363">
        <w:rPr>
          <w:vertAlign w:val="subscript"/>
        </w:rPr>
        <w:t>0</w:t>
      </w:r>
      <w:r w:rsidR="00EE4363">
        <w:t xml:space="preserve"> </w:t>
      </w:r>
      <w:r w:rsidR="00EE4363" w:rsidRPr="00A027AC">
        <w:rPr>
          <w:rFonts w:hint="eastAsia"/>
        </w:rPr>
        <w:t>→</w:t>
      </w:r>
      <w:r w:rsidR="00EE4363">
        <w:t xml:space="preserve"> 2 [</w:t>
      </w:r>
      <w:r w:rsidR="00EE4363">
        <w:rPr>
          <w:b/>
        </w:rPr>
        <w:t>F</w:t>
      </w:r>
      <w:r w:rsidR="00EE4363">
        <w:t>]S</w:t>
      </w:r>
      <w:r w:rsidR="00EE4363">
        <w:rPr>
          <w:vertAlign w:val="subscript"/>
        </w:rPr>
        <w:t>0</w:t>
      </w:r>
      <w:r w:rsidR="00EE4363">
        <w:t xml:space="preserve"> + O</w:t>
      </w:r>
      <w:r w:rsidR="00EE4363">
        <w:rPr>
          <w:vertAlign w:val="subscript"/>
        </w:rPr>
        <w:t xml:space="preserve">2 </w:t>
      </w:r>
      <w:r w:rsidR="00EE4363">
        <w:t>(82.73 kcal/mol), as well as the relative stability of [</w:t>
      </w:r>
      <w:r w:rsidR="00EE4363">
        <w:rPr>
          <w:b/>
        </w:rPr>
        <w:t>A</w:t>
      </w:r>
      <w:r w:rsidR="00EE4363">
        <w:t>]S</w:t>
      </w:r>
      <w:r w:rsidR="00EE4363">
        <w:rPr>
          <w:vertAlign w:val="subscript"/>
        </w:rPr>
        <w:t>0</w:t>
      </w:r>
      <w:r w:rsidR="00EE4363">
        <w:t xml:space="preserve"> vs. [</w:t>
      </w:r>
      <w:r w:rsidR="00EE4363">
        <w:rPr>
          <w:b/>
        </w:rPr>
        <w:t>A-Mono</w:t>
      </w:r>
      <w:r w:rsidR="00EE4363">
        <w:t>]S</w:t>
      </w:r>
      <w:r w:rsidR="00EE4363">
        <w:rPr>
          <w:vertAlign w:val="subscript"/>
        </w:rPr>
        <w:t>0</w:t>
      </w:r>
      <w:r w:rsidR="00EE4363">
        <w:t xml:space="preserve"> (8.05 kcal/mol), one arrives at an energy change of 117.11 kcal/mol. This value is identical with the energy change of 2 H</w:t>
      </w:r>
      <w:r w:rsidR="00EE4363">
        <w:rPr>
          <w:vertAlign w:val="subscript"/>
        </w:rPr>
        <w:t>2</w:t>
      </w:r>
      <w:r w:rsidR="00EE4363">
        <w:t xml:space="preserve">O </w:t>
      </w:r>
      <w:r w:rsidR="00EE4363" w:rsidRPr="00A027AC">
        <w:rPr>
          <w:rFonts w:hint="eastAsia"/>
        </w:rPr>
        <w:t>→</w:t>
      </w:r>
      <w:r w:rsidR="00EE4363">
        <w:t xml:space="preserve"> O</w:t>
      </w:r>
      <w:r w:rsidR="00EE4363">
        <w:rPr>
          <w:vertAlign w:val="subscript"/>
        </w:rPr>
        <w:t>2</w:t>
      </w:r>
      <w:r w:rsidR="00EE4363">
        <w:t xml:space="preserve"> + 2 H</w:t>
      </w:r>
      <w:r w:rsidR="00EE4363">
        <w:rPr>
          <w:vertAlign w:val="subscript"/>
        </w:rPr>
        <w:t>2</w:t>
      </w:r>
      <w:r w:rsidR="00EE4363">
        <w:t xml:space="preserve"> when using our DFT methodology, which is in good agreement with the thermodynamical value (4-electron 1.23 V, 113.46 kcal/mol).</w:t>
      </w:r>
      <w:r w:rsidR="00A454FE">
        <w:br w:type="page"/>
      </w:r>
    </w:p>
    <w:p w14:paraId="7FCE8B4E" w14:textId="77777777" w:rsidR="00A454FE" w:rsidRDefault="00D31764" w:rsidP="00A454FE">
      <w:pPr>
        <w:pStyle w:val="Heading3"/>
      </w:pPr>
      <w:bookmarkStart w:id="177" w:name="_Toc461199541"/>
      <w:r>
        <w:rPr>
          <w:noProof/>
        </w:rPr>
        <w:drawing>
          <wp:anchor distT="0" distB="0" distL="114300" distR="114300" simplePos="0" relativeHeight="251758592" behindDoc="0" locked="0" layoutInCell="1" allowOverlap="1" wp14:anchorId="0274ACEA" wp14:editId="511A3D43">
            <wp:simplePos x="0" y="0"/>
            <wp:positionH relativeFrom="column">
              <wp:posOffset>-96520</wp:posOffset>
            </wp:positionH>
            <wp:positionV relativeFrom="paragraph">
              <wp:posOffset>165100</wp:posOffset>
            </wp:positionV>
            <wp:extent cx="6383020" cy="7978775"/>
            <wp:effectExtent l="0" t="0" r="0" b="0"/>
            <wp:wrapTopAndBottom/>
            <wp:docPr id="113" name="Picture 113" descr="Macintosh HD:Users:Jacob:Documents:Water_Splitting:Two_Photon_Water_Splitting:Figures:Theoretical_UV_Vis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Macintosh HD:Users:Jacob:Documents:Water_Splitting:Two_Photon_Water_Splitting:Figures:Theoretical_UV_Vis_Spectra.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383020" cy="797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454FE">
        <w:t xml:space="preserve">TD-DFT </w:t>
      </w:r>
      <w:r w:rsidR="00950170">
        <w:t xml:space="preserve">Computed </w:t>
      </w:r>
      <w:r w:rsidR="00A454FE">
        <w:t>UV-Vis Spectra</w:t>
      </w:r>
      <w:bookmarkEnd w:id="177"/>
    </w:p>
    <w:p w14:paraId="31C31B3C" w14:textId="77777777" w:rsidR="00D31764" w:rsidRDefault="00D31764" w:rsidP="00950170">
      <w:pPr>
        <w:pStyle w:val="Caption"/>
      </w:pPr>
    </w:p>
    <w:p w14:paraId="24F895DB" w14:textId="13B1656E" w:rsidR="00A454FE" w:rsidRDefault="00950170" w:rsidP="00950170">
      <w:pPr>
        <w:pStyle w:val="Caption"/>
      </w:pPr>
      <w:bookmarkStart w:id="178" w:name="_Toc461199605"/>
      <w:r>
        <w:t xml:space="preserve">Figure </w:t>
      </w:r>
      <w:fldSimple w:instr=" STYLEREF 1 \s ">
        <w:r w:rsidR="000D6DE5">
          <w:rPr>
            <w:noProof/>
          </w:rPr>
          <w:t>11</w:t>
        </w:r>
      </w:fldSimple>
      <w:r w:rsidR="003027B0">
        <w:noBreakHyphen/>
      </w:r>
      <w:fldSimple w:instr=" SEQ Figure \* ARABIC \s 1 ">
        <w:r w:rsidR="000D6DE5">
          <w:rPr>
            <w:noProof/>
          </w:rPr>
          <w:t>1</w:t>
        </w:r>
      </w:fldSimple>
      <w:r>
        <w:t xml:space="preserve"> UV-Vis spectra computed for [A]S</w:t>
      </w:r>
      <w:r>
        <w:rPr>
          <w:vertAlign w:val="subscript"/>
        </w:rPr>
        <w:t>0</w:t>
      </w:r>
      <w:r>
        <w:t xml:space="preserve"> and [B]T</w:t>
      </w:r>
      <w:r>
        <w:rPr>
          <w:vertAlign w:val="subscript"/>
        </w:rPr>
        <w:t>0</w:t>
      </w:r>
      <w:r>
        <w:t xml:space="preserve"> along with isomers/monomers</w:t>
      </w:r>
      <w:bookmarkEnd w:id="178"/>
    </w:p>
    <w:p w14:paraId="6F99A9DA" w14:textId="77777777" w:rsidR="00BD74B9" w:rsidRDefault="00950170" w:rsidP="000A1855">
      <w:pPr>
        <w:pStyle w:val="CaptionText"/>
      </w:pPr>
      <w:r>
        <w:t>Spectra for [</w:t>
      </w:r>
      <w:r w:rsidRPr="00DD3D5A">
        <w:rPr>
          <w:b/>
        </w:rPr>
        <w:t>A</w:t>
      </w:r>
      <w:r>
        <w:t xml:space="preserve">] are shown in blue, </w:t>
      </w:r>
      <w:r w:rsidR="000A1855">
        <w:t>[</w:t>
      </w:r>
      <w:r w:rsidR="000A1855" w:rsidRPr="00DD3D5A">
        <w:rPr>
          <w:b/>
        </w:rPr>
        <w:t>B</w:t>
      </w:r>
      <w:r w:rsidR="000A1855">
        <w:t>] in green and [</w:t>
      </w:r>
      <w:r w:rsidR="000A1855" w:rsidRPr="00DD3D5A">
        <w:rPr>
          <w:b/>
        </w:rPr>
        <w:t>B-Trans</w:t>
      </w:r>
      <w:r w:rsidR="000A1855">
        <w:t>] in red. Vertical lines indicate individual transitions (oscillator strength for these transitions are shown on the right). Smooth curves show the UV-Vis spectrum, which was computed using the sum of Gaussian curves with a half-width half-maximum of 0.333 eV. Inlets show the simplified, corresponding molecular structures. “-Up” indicates opposite PNN ligand conformation. Up to 25 transitions between 300 nm and 900 nm are shown.</w:t>
      </w:r>
      <w:r w:rsidR="00BD74B9">
        <w:br w:type="page"/>
      </w:r>
    </w:p>
    <w:p w14:paraId="75161258" w14:textId="77777777" w:rsidR="00BD74B9" w:rsidRDefault="007E094C" w:rsidP="00BD74B9">
      <w:pPr>
        <w:pStyle w:val="Heading3"/>
      </w:pPr>
      <w:bookmarkStart w:id="179" w:name="_Toc461199542"/>
      <w:r>
        <w:rPr>
          <w:noProof/>
        </w:rPr>
        <w:drawing>
          <wp:anchor distT="0" distB="0" distL="114300" distR="114300" simplePos="0" relativeHeight="251732992" behindDoc="0" locked="0" layoutInCell="1" allowOverlap="1" wp14:anchorId="76AD17C7" wp14:editId="6976161E">
            <wp:simplePos x="0" y="0"/>
            <wp:positionH relativeFrom="column">
              <wp:posOffset>914400</wp:posOffset>
            </wp:positionH>
            <wp:positionV relativeFrom="paragraph">
              <wp:posOffset>4000500</wp:posOffset>
            </wp:positionV>
            <wp:extent cx="4572000" cy="4572000"/>
            <wp:effectExtent l="0" t="0" r="0" b="0"/>
            <wp:wrapTopAndBottom/>
            <wp:docPr id="82" name="Picture 82" descr="Macintosh HD:Users:Jacob:Documents:Water_Splitting:Two_Photon_Water_Splitting:Computational_Data:A_Intermediate:Full_Model:NTOs:Transition_1:F-R2-R2-Down-GP-Disp-TD-SMD-NTO-St1-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cintosh HD:Users:Jacob:Documents:Water_Splitting:Two_Photon_Water_Splitting:Computational_Data:A_Intermediate:Full_Model:NTOs:Transition_1:F-R2-R2-Down-GP-Disp-TD-SMD-NTO-St1-226.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1968" behindDoc="0" locked="0" layoutInCell="1" allowOverlap="1" wp14:anchorId="723B5B3B" wp14:editId="6A27DA92">
            <wp:simplePos x="0" y="0"/>
            <wp:positionH relativeFrom="column">
              <wp:posOffset>1028700</wp:posOffset>
            </wp:positionH>
            <wp:positionV relativeFrom="paragraph">
              <wp:posOffset>228600</wp:posOffset>
            </wp:positionV>
            <wp:extent cx="4457700" cy="4457700"/>
            <wp:effectExtent l="0" t="0" r="0" b="0"/>
            <wp:wrapTopAndBottom/>
            <wp:docPr id="81" name="Picture 81" descr="Macintosh HD:Users:Jacob:Documents:Water_Splitting:Two_Photon_Water_Splitting:Computational_Data:A_Intermediate:Full_Model:NTOs:Transition_1:F-R2-R2-Down-GP-Disp-TD-SMD-NTO-St1-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cintosh HD:Users:Jacob:Documents:Water_Splitting:Two_Photon_Water_Splitting:Computational_Data:A_Intermediate:Full_Model:NTOs:Transition_1:F-R2-R2-Down-GP-Disp-TD-SMD-NTO-St1-227.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BD74B9">
        <w:t>Natural Transition Orbitals for [A]S</w:t>
      </w:r>
      <w:r w:rsidR="00BD74B9">
        <w:rPr>
          <w:vertAlign w:val="subscript"/>
        </w:rPr>
        <w:t>0</w:t>
      </w:r>
      <w:bookmarkEnd w:id="179"/>
    </w:p>
    <w:p w14:paraId="6ACAA770" w14:textId="77777777" w:rsidR="00BD74B9" w:rsidRDefault="00BD74B9" w:rsidP="00BD74B9"/>
    <w:p w14:paraId="7B865C0F" w14:textId="7CCCE907" w:rsidR="00BD74B9" w:rsidRPr="007E094C" w:rsidRDefault="007E094C" w:rsidP="007E094C">
      <w:pPr>
        <w:pStyle w:val="Caption"/>
      </w:pPr>
      <w:bookmarkStart w:id="180" w:name="_Toc461199606"/>
      <w:r>
        <w:t xml:space="preserve">Figure </w:t>
      </w:r>
      <w:fldSimple w:instr=" STYLEREF 1 \s ">
        <w:r w:rsidR="000D6DE5">
          <w:rPr>
            <w:noProof/>
          </w:rPr>
          <w:t>11</w:t>
        </w:r>
      </w:fldSimple>
      <w:r w:rsidR="003027B0">
        <w:noBreakHyphen/>
      </w:r>
      <w:fldSimple w:instr=" SEQ Figure \* ARABIC \s 1 ">
        <w:r w:rsidR="000D6DE5">
          <w:rPr>
            <w:noProof/>
          </w:rPr>
          <w:t>2</w:t>
        </w:r>
      </w:fldSimple>
      <w:r>
        <w:t xml:space="preserve"> T</w:t>
      </w:r>
      <w:r w:rsidRPr="007E094C">
        <w:t>ransition 1 (405 nm, f = 0.033) for</w:t>
      </w:r>
      <w:r>
        <w:t xml:space="preserve"> [A]S</w:t>
      </w:r>
      <w:r>
        <w:rPr>
          <w:vertAlign w:val="subscript"/>
        </w:rPr>
        <w:t xml:space="preserve">0, </w:t>
      </w:r>
      <w:r>
        <w:t>particle (top) and hole (bottom), isovalue = 0.02</w:t>
      </w:r>
      <w:bookmarkEnd w:id="180"/>
    </w:p>
    <w:p w14:paraId="6C86ACB3" w14:textId="77777777" w:rsidR="007E094C" w:rsidRDefault="007E094C">
      <w:r>
        <w:br w:type="page"/>
      </w:r>
    </w:p>
    <w:p w14:paraId="059C359C" w14:textId="4581BB0B" w:rsidR="00BD74B9" w:rsidRDefault="007E094C" w:rsidP="007E094C">
      <w:pPr>
        <w:pStyle w:val="Caption"/>
      </w:pPr>
      <w:bookmarkStart w:id="181" w:name="_Toc461199607"/>
      <w:r>
        <w:rPr>
          <w:noProof/>
        </w:rPr>
        <w:drawing>
          <wp:anchor distT="0" distB="0" distL="114300" distR="114300" simplePos="0" relativeHeight="251734016" behindDoc="0" locked="0" layoutInCell="1" allowOverlap="1" wp14:anchorId="15F901DC" wp14:editId="0CC92134">
            <wp:simplePos x="0" y="0"/>
            <wp:positionH relativeFrom="column">
              <wp:posOffset>571500</wp:posOffset>
            </wp:positionH>
            <wp:positionV relativeFrom="paragraph">
              <wp:posOffset>-342900</wp:posOffset>
            </wp:positionV>
            <wp:extent cx="4914900" cy="4914900"/>
            <wp:effectExtent l="0" t="0" r="0" b="0"/>
            <wp:wrapTopAndBottom/>
            <wp:docPr id="83" name="Picture 83" descr="Macintosh HD:Users:Jacob:Documents:Water_Splitting:Two_Photon_Water_Splitting:Computational_Data:A_Intermediate:Full_Model:NTOs:Transition_2:F-R2-R2-Down-GP-Disp-TD-SMD-NTO-St2-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cintosh HD:Users:Jacob:Documents:Water_Splitting:Two_Photon_Water_Splitting:Computational_Data:A_Intermediate:Full_Model:NTOs:Transition_2:F-R2-R2-Down-GP-Disp-TD-SMD-NTO-St2-227-0-02.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1 \s ">
        <w:r w:rsidR="000D6DE5">
          <w:rPr>
            <w:noProof/>
          </w:rPr>
          <w:t>11</w:t>
        </w:r>
      </w:fldSimple>
      <w:r w:rsidR="003027B0">
        <w:noBreakHyphen/>
      </w:r>
      <w:fldSimple w:instr=" SEQ Figure \* ARABIC \s 1 ">
        <w:r w:rsidR="000D6DE5">
          <w:rPr>
            <w:noProof/>
          </w:rPr>
          <w:t>3</w:t>
        </w:r>
      </w:fldSimple>
      <w:r>
        <w:rPr>
          <w:noProof/>
        </w:rPr>
        <w:drawing>
          <wp:anchor distT="0" distB="0" distL="114300" distR="114300" simplePos="0" relativeHeight="251735040" behindDoc="0" locked="0" layoutInCell="1" allowOverlap="1" wp14:anchorId="1B0B77EC" wp14:editId="22045CC5">
            <wp:simplePos x="0" y="0"/>
            <wp:positionH relativeFrom="column">
              <wp:posOffset>342900</wp:posOffset>
            </wp:positionH>
            <wp:positionV relativeFrom="paragraph">
              <wp:posOffset>3771900</wp:posOffset>
            </wp:positionV>
            <wp:extent cx="5143500" cy="5143500"/>
            <wp:effectExtent l="0" t="0" r="0" b="0"/>
            <wp:wrapTopAndBottom/>
            <wp:docPr id="84" name="Picture 84" descr="Macintosh HD:Users:Jacob:Documents:Water_Splitting:Two_Photon_Water_Splitting:Computational_Data:A_Intermediate:Full_Model:NTOs:Transition_2:F-R2-R2-Down-GP-Disp-TD-SMD-NTO-St2-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acintosh HD:Users:Jacob:Documents:Water_Splitting:Two_Photon_Water_Splitting:Computational_Data:A_Intermediate:Full_Model:NTOs:Transition_2:F-R2-R2-Down-GP-Disp-TD-SMD-NTO-St2-226-0-02.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43500" cy="51435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2</w:t>
      </w:r>
      <w:r w:rsidRPr="007E094C">
        <w:t xml:space="preserve"> (</w:t>
      </w:r>
      <w:r>
        <w:t>391 nm, f = 0.0141</w:t>
      </w:r>
      <w:r w:rsidRPr="007E094C">
        <w:t>) for</w:t>
      </w:r>
      <w:r>
        <w:t xml:space="preserve"> [A]S</w:t>
      </w:r>
      <w:r>
        <w:rPr>
          <w:vertAlign w:val="subscript"/>
        </w:rPr>
        <w:t xml:space="preserve">0, </w:t>
      </w:r>
      <w:r>
        <w:t>particle (top) and hole (bottom), isovalue = 0.02</w:t>
      </w:r>
      <w:bookmarkEnd w:id="181"/>
    </w:p>
    <w:p w14:paraId="54C14869" w14:textId="77777777" w:rsidR="007E094C" w:rsidRDefault="007E094C">
      <w:r>
        <w:br w:type="page"/>
      </w:r>
    </w:p>
    <w:p w14:paraId="1603BA77" w14:textId="77777777" w:rsidR="00BD74B9" w:rsidRDefault="007E094C" w:rsidP="00BD74B9">
      <w:r>
        <w:rPr>
          <w:noProof/>
        </w:rPr>
        <w:drawing>
          <wp:anchor distT="0" distB="0" distL="114300" distR="114300" simplePos="0" relativeHeight="251737088" behindDoc="0" locked="0" layoutInCell="1" allowOverlap="1" wp14:anchorId="1C67C8B6" wp14:editId="548BAB1C">
            <wp:simplePos x="0" y="0"/>
            <wp:positionH relativeFrom="column">
              <wp:posOffset>457200</wp:posOffset>
            </wp:positionH>
            <wp:positionV relativeFrom="paragraph">
              <wp:posOffset>3886200</wp:posOffset>
            </wp:positionV>
            <wp:extent cx="4800600" cy="4800600"/>
            <wp:effectExtent l="0" t="0" r="0" b="0"/>
            <wp:wrapTopAndBottom/>
            <wp:docPr id="87" name="Picture 87" descr="Macintosh HD:Users:Jacob:Documents:Water_Splitting:Two_Photon_Water_Splitting:Computational_Data:A_Intermediate:Full_Model:NTOs:Transition_3:F-R2-R2-Down-GP-Disp-TD-SMD-NTO-St3-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Macintosh HD:Users:Jacob:Documents:Water_Splitting:Two_Photon_Water_Splitting:Computational_Data:A_Intermediate:Full_Model:NTOs:Transition_3:F-R2-R2-Down-GP-Disp-TD-SMD-NTO-St3-226-0-0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6064" behindDoc="0" locked="0" layoutInCell="1" allowOverlap="1" wp14:anchorId="0D302578" wp14:editId="0B1A2D56">
            <wp:simplePos x="0" y="0"/>
            <wp:positionH relativeFrom="column">
              <wp:posOffset>571500</wp:posOffset>
            </wp:positionH>
            <wp:positionV relativeFrom="paragraph">
              <wp:posOffset>-571500</wp:posOffset>
            </wp:positionV>
            <wp:extent cx="4867275" cy="4867275"/>
            <wp:effectExtent l="0" t="0" r="0" b="0"/>
            <wp:wrapTopAndBottom/>
            <wp:docPr id="86" name="Picture 86" descr="Macintosh HD:Users:Jacob:Documents:Water_Splitting:Two_Photon_Water_Splitting:Computational_Data:A_Intermediate:Full_Model:NTOs:Transition_3:F-R2-R2-Down-GP-Disp-TD-SMD-NTO-St3-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Macintosh HD:Users:Jacob:Documents:Water_Splitting:Two_Photon_Water_Splitting:Computational_Data:A_Intermediate:Full_Model:NTOs:Transition_3:F-R2-R2-Down-GP-Disp-TD-SMD-NTO-St3-227-0-02.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867275" cy="4867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5244C" w14:textId="5E9DE8B0" w:rsidR="007E094C" w:rsidRDefault="007E094C" w:rsidP="007E094C">
      <w:pPr>
        <w:pStyle w:val="Caption"/>
      </w:pPr>
      <w:bookmarkStart w:id="182" w:name="_Toc461199608"/>
      <w:r>
        <w:t xml:space="preserve">Figure </w:t>
      </w:r>
      <w:fldSimple w:instr=" STYLEREF 1 \s ">
        <w:r w:rsidR="000D6DE5">
          <w:rPr>
            <w:noProof/>
          </w:rPr>
          <w:t>11</w:t>
        </w:r>
      </w:fldSimple>
      <w:r w:rsidR="003027B0">
        <w:noBreakHyphen/>
      </w:r>
      <w:fldSimple w:instr=" SEQ Figure \* ARABIC \s 1 ">
        <w:r w:rsidR="000D6DE5">
          <w:rPr>
            <w:noProof/>
          </w:rPr>
          <w:t>4</w:t>
        </w:r>
      </w:fldSimple>
      <w:r>
        <w:t xml:space="preserve"> Transition 3</w:t>
      </w:r>
      <w:r w:rsidRPr="007E094C">
        <w:t xml:space="preserve"> (</w:t>
      </w:r>
      <w:r>
        <w:t>383 nm, f = 0.014</w:t>
      </w:r>
      <w:r w:rsidRPr="007E094C">
        <w:t>) for</w:t>
      </w:r>
      <w:r>
        <w:t xml:space="preserve"> [A]S</w:t>
      </w:r>
      <w:r>
        <w:rPr>
          <w:vertAlign w:val="subscript"/>
        </w:rPr>
        <w:t xml:space="preserve">0, </w:t>
      </w:r>
      <w:r>
        <w:t>particle (top) and hole (bottom), isovalue = 0.02</w:t>
      </w:r>
      <w:bookmarkEnd w:id="182"/>
    </w:p>
    <w:p w14:paraId="4E1E52DF" w14:textId="77777777" w:rsidR="007E094C" w:rsidRDefault="007E094C">
      <w:r>
        <w:br w:type="page"/>
      </w:r>
    </w:p>
    <w:p w14:paraId="7C5E17FD" w14:textId="77777777" w:rsidR="007E094C" w:rsidRDefault="00AB2CB3" w:rsidP="00BD74B9">
      <w:r>
        <w:rPr>
          <w:noProof/>
        </w:rPr>
        <w:drawing>
          <wp:anchor distT="0" distB="0" distL="114300" distR="114300" simplePos="0" relativeHeight="251739136" behindDoc="0" locked="0" layoutInCell="1" allowOverlap="1" wp14:anchorId="0649ED53" wp14:editId="5D223BA7">
            <wp:simplePos x="0" y="0"/>
            <wp:positionH relativeFrom="column">
              <wp:posOffset>571500</wp:posOffset>
            </wp:positionH>
            <wp:positionV relativeFrom="paragraph">
              <wp:posOffset>3771900</wp:posOffset>
            </wp:positionV>
            <wp:extent cx="4914900" cy="4914900"/>
            <wp:effectExtent l="0" t="0" r="0" b="0"/>
            <wp:wrapTopAndBottom/>
            <wp:docPr id="89" name="Picture 89" descr="Macintosh HD:Users:Jacob:Documents:Water_Splitting:Two_Photon_Water_Splitting:Computational_Data:A_Intermediate:Full_Model:NTOs:Transition_4:F-R2-R2-Down-GP-Disp-TD-SMD-NTO-St4-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Macintosh HD:Users:Jacob:Documents:Water_Splitting:Two_Photon_Water_Splitting:Computational_Data:A_Intermediate:Full_Model:NTOs:Transition_4:F-R2-R2-Down-GP-Disp-TD-SMD-NTO-St4-226.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8112" behindDoc="0" locked="0" layoutInCell="1" allowOverlap="1" wp14:anchorId="05575FD8" wp14:editId="0404A3B6">
            <wp:simplePos x="0" y="0"/>
            <wp:positionH relativeFrom="column">
              <wp:posOffset>685800</wp:posOffset>
            </wp:positionH>
            <wp:positionV relativeFrom="paragraph">
              <wp:posOffset>-457200</wp:posOffset>
            </wp:positionV>
            <wp:extent cx="4932680" cy="4932680"/>
            <wp:effectExtent l="0" t="0" r="0" b="0"/>
            <wp:wrapTopAndBottom/>
            <wp:docPr id="88" name="Picture 88" descr="Macintosh HD:Users:Jacob:Documents:Water_Splitting:Two_Photon_Water_Splitting:Computational_Data:A_Intermediate:Full_Model:NTOs:Transition_4:F-R2-R2-Down-GP-Disp-TD-SMD-NTO-St4-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Macintosh HD:Users:Jacob:Documents:Water_Splitting:Two_Photon_Water_Splitting:Computational_Data:A_Intermediate:Full_Model:NTOs:Transition_4:F-R2-R2-Down-GP-Disp-TD-SMD-NTO-St4-227.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32680" cy="4932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CB4317" w14:textId="2265DC3F" w:rsidR="007E094C" w:rsidRDefault="00AB2CB3" w:rsidP="00AB2CB3">
      <w:pPr>
        <w:pStyle w:val="Caption"/>
      </w:pPr>
      <w:bookmarkStart w:id="183" w:name="_Toc461199609"/>
      <w:r>
        <w:t xml:space="preserve">Figure </w:t>
      </w:r>
      <w:fldSimple w:instr=" STYLEREF 1 \s ">
        <w:r w:rsidR="000D6DE5">
          <w:rPr>
            <w:noProof/>
          </w:rPr>
          <w:t>11</w:t>
        </w:r>
      </w:fldSimple>
      <w:r w:rsidR="003027B0">
        <w:noBreakHyphen/>
      </w:r>
      <w:fldSimple w:instr=" SEQ Figure \* ARABIC \s 1 ">
        <w:r w:rsidR="000D6DE5">
          <w:rPr>
            <w:noProof/>
          </w:rPr>
          <w:t>5</w:t>
        </w:r>
      </w:fldSimple>
      <w:r>
        <w:t xml:space="preserve"> Transition 4</w:t>
      </w:r>
      <w:r w:rsidRPr="007E094C">
        <w:t xml:space="preserve"> (</w:t>
      </w:r>
      <w:r>
        <w:t>371 nm, f = 0.0065</w:t>
      </w:r>
      <w:r w:rsidRPr="007E094C">
        <w:t>) for</w:t>
      </w:r>
      <w:r>
        <w:t xml:space="preserve"> [A]S</w:t>
      </w:r>
      <w:r>
        <w:rPr>
          <w:vertAlign w:val="subscript"/>
        </w:rPr>
        <w:t xml:space="preserve">0, </w:t>
      </w:r>
      <w:r>
        <w:t>particle (top) and hole (bottom), isovalue = 0.02</w:t>
      </w:r>
      <w:bookmarkEnd w:id="183"/>
    </w:p>
    <w:p w14:paraId="50D99EB3" w14:textId="77777777" w:rsidR="00AB2CB3" w:rsidRDefault="00AB2CB3">
      <w:r>
        <w:br w:type="page"/>
      </w:r>
    </w:p>
    <w:p w14:paraId="47AA0E98" w14:textId="77777777" w:rsidR="007E094C" w:rsidRDefault="00AB2CB3" w:rsidP="00BD74B9">
      <w:r>
        <w:rPr>
          <w:noProof/>
        </w:rPr>
        <w:drawing>
          <wp:anchor distT="0" distB="0" distL="114300" distR="114300" simplePos="0" relativeHeight="251741184" behindDoc="0" locked="0" layoutInCell="1" allowOverlap="1" wp14:anchorId="4109201C" wp14:editId="1621A558">
            <wp:simplePos x="0" y="0"/>
            <wp:positionH relativeFrom="column">
              <wp:posOffset>685800</wp:posOffset>
            </wp:positionH>
            <wp:positionV relativeFrom="paragraph">
              <wp:posOffset>3771900</wp:posOffset>
            </wp:positionV>
            <wp:extent cx="4686300" cy="4686300"/>
            <wp:effectExtent l="0" t="0" r="0" b="0"/>
            <wp:wrapTopAndBottom/>
            <wp:docPr id="91" name="Picture 91" descr="Macintosh HD:Users:Jacob:Documents:Water_Splitting:Two_Photon_Water_Splitting:Computational_Data:A_Intermediate:Full_Model:NTOs:Transition_5:F-R2-R2-Down-GP-Disp-TD-SMD-NTO-St5-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Macintosh HD:Users:Jacob:Documents:Water_Splitting:Two_Photon_Water_Splitting:Computational_Data:A_Intermediate:Full_Model:NTOs:Transition_5:F-R2-R2-Down-GP-Disp-TD-SMD-NTO-St5-226.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0160" behindDoc="0" locked="0" layoutInCell="1" allowOverlap="1" wp14:anchorId="23D0EC46" wp14:editId="210501F6">
            <wp:simplePos x="0" y="0"/>
            <wp:positionH relativeFrom="column">
              <wp:posOffset>685800</wp:posOffset>
            </wp:positionH>
            <wp:positionV relativeFrom="paragraph">
              <wp:posOffset>-457200</wp:posOffset>
            </wp:positionV>
            <wp:extent cx="4752975" cy="4752975"/>
            <wp:effectExtent l="0" t="0" r="0" b="0"/>
            <wp:wrapTopAndBottom/>
            <wp:docPr id="90" name="Picture 90" descr="Macintosh HD:Users:Jacob:Documents:Water_Splitting:Two_Photon_Water_Splitting:Computational_Data:A_Intermediate:Full_Model:NTOs:Transition_5:F-R2-R2-Down-GP-Disp-TD-SMD-NTO-St5-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Macintosh HD:Users:Jacob:Documents:Water_Splitting:Two_Photon_Water_Splitting:Computational_Data:A_Intermediate:Full_Model:NTOs:Transition_5:F-R2-R2-Down-GP-Disp-TD-SMD-NTO-St5-227.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52975" cy="4752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FEC7B1" w14:textId="30906AC0" w:rsidR="007E094C" w:rsidRDefault="00AB2CB3" w:rsidP="00AB2CB3">
      <w:pPr>
        <w:pStyle w:val="Caption"/>
      </w:pPr>
      <w:bookmarkStart w:id="184" w:name="_Toc461199610"/>
      <w:r>
        <w:t xml:space="preserve">Figure </w:t>
      </w:r>
      <w:fldSimple w:instr=" STYLEREF 1 \s ">
        <w:r w:rsidR="000D6DE5">
          <w:rPr>
            <w:noProof/>
          </w:rPr>
          <w:t>11</w:t>
        </w:r>
      </w:fldSimple>
      <w:r w:rsidR="003027B0">
        <w:noBreakHyphen/>
      </w:r>
      <w:fldSimple w:instr=" SEQ Figure \* ARABIC \s 1 ">
        <w:r w:rsidR="000D6DE5">
          <w:rPr>
            <w:noProof/>
          </w:rPr>
          <w:t>6</w:t>
        </w:r>
      </w:fldSimple>
      <w:r>
        <w:t xml:space="preserve"> Transition 5</w:t>
      </w:r>
      <w:r w:rsidRPr="007E094C">
        <w:t xml:space="preserve"> (</w:t>
      </w:r>
      <w:r>
        <w:t>353 nm, f = 0.0596</w:t>
      </w:r>
      <w:r w:rsidRPr="007E094C">
        <w:t>) for</w:t>
      </w:r>
      <w:r>
        <w:t xml:space="preserve"> [A]S</w:t>
      </w:r>
      <w:r>
        <w:rPr>
          <w:vertAlign w:val="subscript"/>
        </w:rPr>
        <w:t xml:space="preserve">0, </w:t>
      </w:r>
      <w:r>
        <w:t>particle (top) and hole (bottom), isovalue = 0.02</w:t>
      </w:r>
      <w:bookmarkEnd w:id="184"/>
    </w:p>
    <w:p w14:paraId="063FAF6A" w14:textId="77777777" w:rsidR="002C08DB" w:rsidRDefault="002C08DB">
      <w:r>
        <w:br w:type="page"/>
      </w:r>
    </w:p>
    <w:p w14:paraId="54392E61" w14:textId="07F655F2" w:rsidR="002C08DB" w:rsidRDefault="002C08DB" w:rsidP="00003E22">
      <w:pPr>
        <w:pStyle w:val="Caption"/>
      </w:pPr>
      <w:bookmarkStart w:id="185" w:name="_Toc461199611"/>
      <w:r>
        <w:t xml:space="preserve">Figure </w:t>
      </w:r>
      <w:fldSimple w:instr=" STYLEREF 1 \s ">
        <w:r w:rsidR="000D6DE5">
          <w:rPr>
            <w:noProof/>
          </w:rPr>
          <w:t>11</w:t>
        </w:r>
      </w:fldSimple>
      <w:r w:rsidR="003027B0">
        <w:noBreakHyphen/>
      </w:r>
      <w:fldSimple w:instr=" SEQ Figure \* ARABIC \s 1 ">
        <w:r w:rsidR="000D6DE5">
          <w:rPr>
            <w:noProof/>
          </w:rPr>
          <w:t>7</w:t>
        </w:r>
      </w:fldSimple>
      <w:r>
        <w:rPr>
          <w:noProof/>
        </w:rPr>
        <w:drawing>
          <wp:anchor distT="0" distB="0" distL="114300" distR="114300" simplePos="0" relativeHeight="251743232" behindDoc="0" locked="0" layoutInCell="1" allowOverlap="1" wp14:anchorId="58290D9D" wp14:editId="39FC124F">
            <wp:simplePos x="0" y="0"/>
            <wp:positionH relativeFrom="column">
              <wp:posOffset>571500</wp:posOffset>
            </wp:positionH>
            <wp:positionV relativeFrom="paragraph">
              <wp:posOffset>3886200</wp:posOffset>
            </wp:positionV>
            <wp:extent cx="4914900" cy="4914900"/>
            <wp:effectExtent l="0" t="0" r="0" b="0"/>
            <wp:wrapTopAndBottom/>
            <wp:docPr id="93" name="Picture 93" descr="Macintosh HD:Users:Jacob:Documents:Water_Splitting:Two_Photon_Water_Splitting:Computational_Data:A_Intermediate:Full_Model:NTOs:Transition_6:F-R2-R2-Down-GP-Disp-TD-SMD-NTO-St6-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Macintosh HD:Users:Jacob:Documents:Water_Splitting:Two_Photon_Water_Splitting:Computational_Data:A_Intermediate:Full_Model:NTOs:Transition_6:F-R2-R2-Down-GP-Disp-TD-SMD-NTO-St6-226.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2208" behindDoc="0" locked="0" layoutInCell="1" allowOverlap="1" wp14:anchorId="1657251D" wp14:editId="283776CB">
            <wp:simplePos x="0" y="0"/>
            <wp:positionH relativeFrom="column">
              <wp:posOffset>800100</wp:posOffset>
            </wp:positionH>
            <wp:positionV relativeFrom="paragraph">
              <wp:posOffset>-342900</wp:posOffset>
            </wp:positionV>
            <wp:extent cx="4686300" cy="4686300"/>
            <wp:effectExtent l="0" t="0" r="0" b="0"/>
            <wp:wrapTopAndBottom/>
            <wp:docPr id="92" name="Picture 92" descr="Macintosh HD:Users:Jacob:Documents:Water_Splitting:Two_Photon_Water_Splitting:Computational_Data:A_Intermediate:Full_Model:NTOs:Transition_6:F-R2-R2-Down-GP-Disp-TD-SMD-NTO-St6-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acintosh HD:Users:Jacob:Documents:Water_Splitting:Two_Photon_Water_Splitting:Computational_Data:A_Intermediate:Full_Model:NTOs:Transition_6:F-R2-R2-Down-GP-Disp-TD-SMD-NTO-St6-227.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6</w:t>
      </w:r>
      <w:r w:rsidRPr="007E094C">
        <w:t xml:space="preserve"> (</w:t>
      </w:r>
      <w:r>
        <w:t>352 nm, f = 0.0287</w:t>
      </w:r>
      <w:r w:rsidRPr="007E094C">
        <w:t>) for</w:t>
      </w:r>
      <w:r>
        <w:t xml:space="preserve"> [A]S</w:t>
      </w:r>
      <w:r>
        <w:rPr>
          <w:vertAlign w:val="subscript"/>
        </w:rPr>
        <w:t xml:space="preserve">0, </w:t>
      </w:r>
      <w:r>
        <w:t>particle (top) and hole (bottom), isovalue = 0.02</w:t>
      </w:r>
      <w:bookmarkEnd w:id="185"/>
    </w:p>
    <w:p w14:paraId="3638E8DA" w14:textId="4049B728" w:rsidR="00C86E9C" w:rsidRDefault="00C86E9C">
      <w:pPr>
        <w:jc w:val="left"/>
        <w:rPr>
          <w:sz w:val="20"/>
        </w:rPr>
      </w:pPr>
      <w:r>
        <w:br w:type="page"/>
      </w:r>
    </w:p>
    <w:p w14:paraId="670449B4" w14:textId="70687EF9" w:rsidR="00C86E9C" w:rsidRDefault="00C86E9C" w:rsidP="00C86E9C">
      <w:pPr>
        <w:pStyle w:val="Heading3"/>
      </w:pPr>
      <w:bookmarkStart w:id="186" w:name="_Toc461199543"/>
      <w:r>
        <w:rPr>
          <w:noProof/>
        </w:rPr>
        <w:drawing>
          <wp:anchor distT="0" distB="0" distL="114300" distR="114300" simplePos="0" relativeHeight="251808768" behindDoc="0" locked="0" layoutInCell="1" allowOverlap="1" wp14:anchorId="668F89FD" wp14:editId="5C6F8DCD">
            <wp:simplePos x="0" y="0"/>
            <wp:positionH relativeFrom="column">
              <wp:posOffset>-114300</wp:posOffset>
            </wp:positionH>
            <wp:positionV relativeFrom="paragraph">
              <wp:posOffset>4229100</wp:posOffset>
            </wp:positionV>
            <wp:extent cx="6182995" cy="4299585"/>
            <wp:effectExtent l="0" t="0" r="0" b="0"/>
            <wp:wrapTopAndBottom/>
            <wp:docPr id="110" name="Picture 110" descr="Macintosh HD:Users:Jacob:Documents:Water_Splitting:Two_Photon_Water_Splitting:Computational_Data:B_Intermediate:Full_Model:NTOs:Transition_2:GCis-NTO-St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_Intermediate:Full_Model:NTOs:Transition_2:GCis-NTO-St2-0-1.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7744" behindDoc="0" locked="0" layoutInCell="1" allowOverlap="1" wp14:anchorId="7253DBD9" wp14:editId="73DC1070">
            <wp:simplePos x="0" y="0"/>
            <wp:positionH relativeFrom="column">
              <wp:posOffset>0</wp:posOffset>
            </wp:positionH>
            <wp:positionV relativeFrom="paragraph">
              <wp:posOffset>165100</wp:posOffset>
            </wp:positionV>
            <wp:extent cx="6182995" cy="4299585"/>
            <wp:effectExtent l="0" t="0" r="0" b="0"/>
            <wp:wrapTopAndBottom/>
            <wp:docPr id="107" name="Picture 107" descr="Macintosh HD:Users:Jacob:Documents:Water_Splitting:Two_Photon_Water_Splitting:Computational_Data:B_Intermediate:Full_Model:NTOs:Transition_2:GCis-NT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Full_Model:NTOs:Transition_2:GCis-NTO-St2-Particle-0-1.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t>Natural Transition Orbitals for [B]T</w:t>
      </w:r>
      <w:r>
        <w:rPr>
          <w:vertAlign w:val="subscript"/>
        </w:rPr>
        <w:t>0</w:t>
      </w:r>
      <w:bookmarkEnd w:id="186"/>
    </w:p>
    <w:p w14:paraId="24BB11A8" w14:textId="36EA9036" w:rsidR="00C86E9C" w:rsidRDefault="00C86E9C" w:rsidP="00C86E9C"/>
    <w:p w14:paraId="37A13106" w14:textId="4AC2B82E" w:rsidR="00C86E9C" w:rsidRPr="00C86E9C" w:rsidRDefault="00C86E9C" w:rsidP="00C86E9C">
      <w:pPr>
        <w:pStyle w:val="Caption"/>
      </w:pPr>
      <w:bookmarkStart w:id="187" w:name="_Toc461199612"/>
      <w:r>
        <w:t xml:space="preserve">Figure </w:t>
      </w:r>
      <w:fldSimple w:instr=" STYLEREF 1 \s ">
        <w:r w:rsidR="000D6DE5">
          <w:rPr>
            <w:noProof/>
          </w:rPr>
          <w:t>11</w:t>
        </w:r>
      </w:fldSimple>
      <w:r w:rsidR="003027B0">
        <w:noBreakHyphen/>
      </w:r>
      <w:fldSimple w:instr=" SEQ Figure \* ARABIC \s 1 ">
        <w:r w:rsidR="000D6DE5">
          <w:rPr>
            <w:noProof/>
          </w:rPr>
          <w:t>8</w:t>
        </w:r>
      </w:fldSimple>
      <w:r>
        <w:t xml:space="preserve"> Transition 2 (933 nm, f = 0.0029) for [B]T</w:t>
      </w:r>
      <w:r>
        <w:rPr>
          <w:vertAlign w:val="subscript"/>
        </w:rPr>
        <w:t>0</w:t>
      </w:r>
      <w:r>
        <w:t>, particle (top) and hole (bottom), isovalue = 0.1</w:t>
      </w:r>
      <w:bookmarkEnd w:id="187"/>
    </w:p>
    <w:p w14:paraId="77F927B9" w14:textId="48FC2788" w:rsidR="00C86E9C" w:rsidRDefault="00C86E9C">
      <w:pPr>
        <w:jc w:val="left"/>
      </w:pPr>
      <w:r>
        <w:br w:type="page"/>
      </w:r>
    </w:p>
    <w:p w14:paraId="2C75D4D3" w14:textId="2058A5D7" w:rsidR="00C86E9C" w:rsidRDefault="00C86E9C" w:rsidP="00C86E9C">
      <w:r>
        <w:rPr>
          <w:noProof/>
        </w:rPr>
        <w:drawing>
          <wp:inline distT="0" distB="0" distL="0" distR="0" wp14:anchorId="642FB39C" wp14:editId="60627847">
            <wp:extent cx="6172200" cy="4277995"/>
            <wp:effectExtent l="0" t="0" r="0" b="0"/>
            <wp:docPr id="124" name="Picture 124" descr="Macintosh HD:Users:Jacob:Documents:Water_Splitting:Two_Photon_Water_Splitting:Computational_Data:B_Intermediate:Full_Model:NTOs:Transition_8:GCis-NTO-St8-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B_Intermediate:Full_Model:NTOs:Transition_8:GCis-NTO-St8-Hole.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inline>
        </w:drawing>
      </w:r>
      <w:r>
        <w:rPr>
          <w:noProof/>
        </w:rPr>
        <w:drawing>
          <wp:anchor distT="0" distB="0" distL="114300" distR="114300" simplePos="0" relativeHeight="251809792" behindDoc="0" locked="0" layoutInCell="1" allowOverlap="1" wp14:anchorId="4725E943" wp14:editId="6F9AA7A2">
            <wp:simplePos x="0" y="0"/>
            <wp:positionH relativeFrom="column">
              <wp:posOffset>0</wp:posOffset>
            </wp:positionH>
            <wp:positionV relativeFrom="paragraph">
              <wp:posOffset>0</wp:posOffset>
            </wp:positionV>
            <wp:extent cx="6172200" cy="4277995"/>
            <wp:effectExtent l="0" t="0" r="0" b="0"/>
            <wp:wrapTopAndBottom/>
            <wp:docPr id="111" name="Picture 111" descr="Macintosh HD:Users:Jacob:Documents:Water_Splitting:Two_Photon_Water_Splitting:Computational_Data:B_Intermediate:Full_Model:NTOs:Transition_8:GCis-NTO-St8-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_Intermediate:Full_Model:NTOs:Transition_8:GCis-NTO-St8-Particle-0-1.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AD351A" w14:textId="12A17EEB" w:rsidR="00C86E9C" w:rsidRPr="00C86E9C" w:rsidRDefault="00C86E9C" w:rsidP="00C86E9C">
      <w:pPr>
        <w:pStyle w:val="Caption"/>
      </w:pPr>
      <w:bookmarkStart w:id="188" w:name="_Ref461111113"/>
      <w:bookmarkStart w:id="189" w:name="_Toc461199613"/>
      <w:r>
        <w:t xml:space="preserve">Figure </w:t>
      </w:r>
      <w:fldSimple w:instr=" STYLEREF 1 \s ">
        <w:r w:rsidR="000D6DE5">
          <w:rPr>
            <w:noProof/>
          </w:rPr>
          <w:t>11</w:t>
        </w:r>
      </w:fldSimple>
      <w:r w:rsidR="003027B0">
        <w:noBreakHyphen/>
      </w:r>
      <w:fldSimple w:instr=" SEQ Figure \* ARABIC \s 1 ">
        <w:r w:rsidR="000D6DE5">
          <w:rPr>
            <w:noProof/>
          </w:rPr>
          <w:t>9</w:t>
        </w:r>
      </w:fldSimple>
      <w:bookmarkEnd w:id="188"/>
      <w:r>
        <w:t xml:space="preserve"> Transition 8 (539 nm, f = 0.0066) for [B]T</w:t>
      </w:r>
      <w:r>
        <w:rPr>
          <w:vertAlign w:val="subscript"/>
        </w:rPr>
        <w:t>0</w:t>
      </w:r>
      <w:r>
        <w:t>, particle (top) and hole (bottom), isovalue = 0.1</w:t>
      </w:r>
      <w:bookmarkEnd w:id="189"/>
      <w:r>
        <w:t xml:space="preserve"> </w:t>
      </w:r>
    </w:p>
    <w:p w14:paraId="5BDB0335" w14:textId="2FAF26BF" w:rsidR="00C86E9C" w:rsidRDefault="00C86E9C">
      <w:pPr>
        <w:jc w:val="left"/>
      </w:pPr>
      <w:r>
        <w:br w:type="page"/>
      </w:r>
    </w:p>
    <w:p w14:paraId="6D6E3D42" w14:textId="41F9B1B2" w:rsidR="00C86E9C" w:rsidRDefault="003027B0" w:rsidP="003027B0">
      <w:pPr>
        <w:pStyle w:val="Heading3"/>
      </w:pPr>
      <w:bookmarkStart w:id="190" w:name="_Toc461199544"/>
      <w:r>
        <w:t>Natural Transition Orbitals for [B-Mono]D</w:t>
      </w:r>
      <w:r>
        <w:rPr>
          <w:vertAlign w:val="subscript"/>
        </w:rPr>
        <w:t>0</w:t>
      </w:r>
      <w:r>
        <w:t xml:space="preserve"> (Me Model)</w:t>
      </w:r>
      <w:bookmarkEnd w:id="190"/>
    </w:p>
    <w:p w14:paraId="0C38574D" w14:textId="776A1508" w:rsidR="003027B0" w:rsidRDefault="003027B0" w:rsidP="003027B0">
      <w:r>
        <w:rPr>
          <w:noProof/>
        </w:rPr>
        <w:drawing>
          <wp:anchor distT="0" distB="0" distL="114300" distR="114300" simplePos="0" relativeHeight="251810816" behindDoc="0" locked="0" layoutInCell="1" allowOverlap="1" wp14:anchorId="1C848403" wp14:editId="2A24460A">
            <wp:simplePos x="0" y="0"/>
            <wp:positionH relativeFrom="column">
              <wp:posOffset>2663825</wp:posOffset>
            </wp:positionH>
            <wp:positionV relativeFrom="paragraph">
              <wp:posOffset>182245</wp:posOffset>
            </wp:positionV>
            <wp:extent cx="3965575" cy="2757805"/>
            <wp:effectExtent l="0" t="0" r="0" b="0"/>
            <wp:wrapTopAndBottom/>
            <wp:docPr id="125" name="Picture 125" descr="Macintosh HD:Users:Jacob:Documents:Water_Splitting:Two_Photon_Water_Splitting:Computational_Data:B_Intermediate:Me_Mono:DFT:NTOs:Transition_2:GMe-Mon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B_Intermediate:Me_Mono:DFT:NTOs:Transition_2:GMe-Mono-St2-Particle-0-1.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965575" cy="27578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1840" behindDoc="0" locked="0" layoutInCell="1" allowOverlap="1" wp14:anchorId="2F6E34E3" wp14:editId="3BB5D11D">
            <wp:simplePos x="0" y="0"/>
            <wp:positionH relativeFrom="column">
              <wp:posOffset>-571500</wp:posOffset>
            </wp:positionH>
            <wp:positionV relativeFrom="paragraph">
              <wp:posOffset>182245</wp:posOffset>
            </wp:positionV>
            <wp:extent cx="4000500" cy="2781300"/>
            <wp:effectExtent l="0" t="0" r="0" b="0"/>
            <wp:wrapTopAndBottom/>
            <wp:docPr id="131" name="Picture 131" descr="Macintosh HD:Users:Jacob:Documents:Water_Splitting:Two_Photon_Water_Splitting:Computational_Data:B_Intermediate:Me_Mono:DFT:NTOs:Transition_2:GMe-Mono-St2-Ho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B_Intermediate:Me_Mono:DFT:NTOs:Transition_2:GMe-Mono-St2-Hole-0-1.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000500" cy="2781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5EA70C" w14:textId="4B44E896" w:rsidR="003027B0" w:rsidRDefault="003027B0" w:rsidP="003027B0">
      <w:pPr>
        <w:pStyle w:val="Caption"/>
      </w:pPr>
      <w:bookmarkStart w:id="191" w:name="_Ref461112095"/>
      <w:bookmarkStart w:id="192" w:name="_Toc461199614"/>
      <w:r>
        <w:t xml:space="preserve">Figure </w:t>
      </w:r>
      <w:fldSimple w:instr=" STYLEREF 1 \s ">
        <w:r w:rsidR="000D6DE5">
          <w:rPr>
            <w:noProof/>
          </w:rPr>
          <w:t>11</w:t>
        </w:r>
      </w:fldSimple>
      <w:r>
        <w:noBreakHyphen/>
      </w:r>
      <w:fldSimple w:instr=" SEQ Figure \* ARABIC \s 1 ">
        <w:r w:rsidR="000D6DE5">
          <w:rPr>
            <w:noProof/>
          </w:rPr>
          <w:t>10</w:t>
        </w:r>
      </w:fldSimple>
      <w:bookmarkEnd w:id="191"/>
      <w:r>
        <w:t xml:space="preserve"> Transition 2 (804 nm, f = 0.0004) for [B-Mono]D</w:t>
      </w:r>
      <w:r>
        <w:rPr>
          <w:vertAlign w:val="subscript"/>
        </w:rPr>
        <w:t>0</w:t>
      </w:r>
      <w:r>
        <w:t xml:space="preserve"> (Me model), hole (left) and particle (right), isovalue = 0.1</w:t>
      </w:r>
      <w:bookmarkEnd w:id="192"/>
    </w:p>
    <w:p w14:paraId="233B4E81" w14:textId="678656B4" w:rsidR="003027B0" w:rsidRPr="003027B0" w:rsidRDefault="003027B0" w:rsidP="003027B0">
      <w:pPr>
        <w:pStyle w:val="CaptionText"/>
      </w:pPr>
      <w:r>
        <w:rPr>
          <w:noProof/>
        </w:rPr>
        <w:drawing>
          <wp:anchor distT="0" distB="0" distL="114300" distR="114300" simplePos="0" relativeHeight="251813888" behindDoc="0" locked="0" layoutInCell="1" allowOverlap="1" wp14:anchorId="1E8C49FD" wp14:editId="03222D74">
            <wp:simplePos x="0" y="0"/>
            <wp:positionH relativeFrom="column">
              <wp:posOffset>2399030</wp:posOffset>
            </wp:positionH>
            <wp:positionV relativeFrom="paragraph">
              <wp:posOffset>292100</wp:posOffset>
            </wp:positionV>
            <wp:extent cx="4457700" cy="2806700"/>
            <wp:effectExtent l="0" t="0" r="0" b="0"/>
            <wp:wrapTopAndBottom/>
            <wp:docPr id="142" name="Picture 142" descr="Macintosh HD:Users:Jacob:Documents:Water_Splitting:Two_Photon_Water_Splitting:Computational_Data:B_Intermediate:Me_Mono:DFT:NTOs:Transition_4:GMe-NTO-St4-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B_Intermediate:Me_Mono:DFT:NTOs:Transition_4:GMe-NTO-St4-Particle-0-1.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57700" cy="28067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2864" behindDoc="0" locked="0" layoutInCell="1" allowOverlap="1" wp14:anchorId="7AE9E88A" wp14:editId="3961F768">
            <wp:simplePos x="0" y="0"/>
            <wp:positionH relativeFrom="column">
              <wp:posOffset>-685800</wp:posOffset>
            </wp:positionH>
            <wp:positionV relativeFrom="paragraph">
              <wp:posOffset>260350</wp:posOffset>
            </wp:positionV>
            <wp:extent cx="4406900" cy="2774950"/>
            <wp:effectExtent l="0" t="0" r="0" b="0"/>
            <wp:wrapTopAndBottom/>
            <wp:docPr id="141" name="Picture 141" descr="Macintosh HD:Users:Jacob:Documents:Water_Splitting:Two_Photon_Water_Splitting:Computational_Data:B_Intermediate:Me_Mono:DFT:NTOs:Transition_4:GMe-NTO-St4-Hol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B_Intermediate:Me_Mono:DFT:NTOs:Transition_4:GMe-NTO-St4-Hole-0-08.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06900" cy="2774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254F16" w14:textId="380D95C4" w:rsidR="003027B0" w:rsidRPr="003027B0" w:rsidRDefault="003027B0" w:rsidP="003027B0">
      <w:pPr>
        <w:pStyle w:val="Caption"/>
      </w:pPr>
      <w:bookmarkStart w:id="193" w:name="_Ref461111149"/>
      <w:bookmarkStart w:id="194" w:name="_Toc461199615"/>
      <w:r>
        <w:t xml:space="preserve">Figure </w:t>
      </w:r>
      <w:fldSimple w:instr=" STYLEREF 1 \s ">
        <w:r w:rsidR="000D6DE5">
          <w:rPr>
            <w:noProof/>
          </w:rPr>
          <w:t>11</w:t>
        </w:r>
      </w:fldSimple>
      <w:r>
        <w:noBreakHyphen/>
      </w:r>
      <w:fldSimple w:instr=" SEQ Figure \* ARABIC \s 1 ">
        <w:r w:rsidR="000D6DE5">
          <w:rPr>
            <w:noProof/>
          </w:rPr>
          <w:t>11</w:t>
        </w:r>
      </w:fldSimple>
      <w:bookmarkEnd w:id="193"/>
      <w:r>
        <w:t xml:space="preserve"> Transition 4 (495 nm, f = 0.0027) for [B-Mono]D</w:t>
      </w:r>
      <w:r>
        <w:rPr>
          <w:vertAlign w:val="subscript"/>
        </w:rPr>
        <w:t>0</w:t>
      </w:r>
      <w:r>
        <w:t xml:space="preserve"> (Me model), hole (left) and particle (right), isovalue = 0.1</w:t>
      </w:r>
      <w:bookmarkEnd w:id="194"/>
    </w:p>
    <w:p w14:paraId="4C9FBBB5" w14:textId="77777777" w:rsidR="003027B0" w:rsidRDefault="003027B0" w:rsidP="003027B0"/>
    <w:p w14:paraId="26F0F2EF" w14:textId="77777777" w:rsidR="003027B0" w:rsidRPr="003027B0" w:rsidRDefault="003027B0" w:rsidP="003027B0"/>
    <w:p w14:paraId="30B513E9" w14:textId="77777777" w:rsidR="007906A1" w:rsidRDefault="00BD74B9" w:rsidP="007906A1">
      <w:r>
        <w:br w:type="page"/>
      </w:r>
    </w:p>
    <w:p w14:paraId="2DC98EDD" w14:textId="77777777" w:rsidR="007906A1" w:rsidRDefault="007906A1" w:rsidP="007906A1">
      <w:pPr>
        <w:pStyle w:val="Heading3"/>
      </w:pPr>
      <w:bookmarkStart w:id="195" w:name="_Toc461199545"/>
      <w:r>
        <w:t>Spin Density Plots</w:t>
      </w:r>
      <w:bookmarkEnd w:id="195"/>
    </w:p>
    <w:p w14:paraId="287A771F" w14:textId="77777777" w:rsidR="007906A1" w:rsidRDefault="007906A1" w:rsidP="007906A1">
      <w:r>
        <w:rPr>
          <w:noProof/>
        </w:rPr>
        <w:drawing>
          <wp:anchor distT="0" distB="0" distL="114300" distR="114300" simplePos="0" relativeHeight="251717632" behindDoc="0" locked="0" layoutInCell="1" allowOverlap="1" wp14:anchorId="72D5187E" wp14:editId="7419964D">
            <wp:simplePos x="0" y="0"/>
            <wp:positionH relativeFrom="column">
              <wp:posOffset>-331470</wp:posOffset>
            </wp:positionH>
            <wp:positionV relativeFrom="paragraph">
              <wp:posOffset>161925</wp:posOffset>
            </wp:positionV>
            <wp:extent cx="6846570" cy="4914900"/>
            <wp:effectExtent l="0" t="0" r="0" b="0"/>
            <wp:wrapSquare wrapText="bothSides"/>
            <wp:docPr id="65" name="Picture 65" descr="Macintosh HD:Users:Jacob:Documents:Water_Splitting:Two_Photon_Water_Splitting:Computational_Data:B_Intermediate:Full_Model:Spin_Density:G-Ci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Jacob:Documents:Water_Splitting:Two_Photon_Water_Splitting:Computational_Data:B_Intermediate:Full_Model:Spin_Density:G-Cis-0-004.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846570" cy="491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38BAFF" w14:textId="77777777" w:rsidR="007906A1" w:rsidRDefault="007906A1" w:rsidP="007906A1"/>
    <w:p w14:paraId="046AC792" w14:textId="476153D6" w:rsidR="007906A1" w:rsidRPr="007906A1" w:rsidRDefault="007906A1" w:rsidP="007906A1">
      <w:pPr>
        <w:pStyle w:val="Caption"/>
      </w:pPr>
      <w:bookmarkStart w:id="196" w:name="_Ref461109161"/>
      <w:bookmarkStart w:id="197" w:name="_Toc461199616"/>
      <w:r>
        <w:t xml:space="preserve">Figure </w:t>
      </w:r>
      <w:fldSimple w:instr=" STYLEREF 1 \s ">
        <w:r w:rsidR="000D6DE5">
          <w:rPr>
            <w:noProof/>
          </w:rPr>
          <w:t>11</w:t>
        </w:r>
      </w:fldSimple>
      <w:r w:rsidR="003027B0">
        <w:noBreakHyphen/>
      </w:r>
      <w:fldSimple w:instr=" SEQ Figure \* ARABIC \s 1 ">
        <w:r w:rsidR="000D6DE5">
          <w:rPr>
            <w:noProof/>
          </w:rPr>
          <w:t>12</w:t>
        </w:r>
      </w:fldSimple>
      <w:bookmarkEnd w:id="196"/>
      <w:r>
        <w:t xml:space="preserve"> Spin density (isovalue =</w:t>
      </w:r>
      <w:r w:rsidR="00CD6DFD">
        <w:t xml:space="preserve"> 0.004) for [B]T</w:t>
      </w:r>
      <w:r w:rsidR="00CD6DFD">
        <w:rPr>
          <w:vertAlign w:val="subscript"/>
        </w:rPr>
        <w:t>0</w:t>
      </w:r>
      <w:bookmarkEnd w:id="197"/>
      <w:r>
        <w:t xml:space="preserve">  </w:t>
      </w:r>
    </w:p>
    <w:p w14:paraId="0F76D421" w14:textId="77777777" w:rsidR="00AC07CA" w:rsidRDefault="00AC07CA" w:rsidP="00AC07CA"/>
    <w:p w14:paraId="5CB4B048" w14:textId="77777777" w:rsidR="00CD6DFD" w:rsidRDefault="00CD6DFD">
      <w:r>
        <w:br w:type="page"/>
      </w:r>
    </w:p>
    <w:p w14:paraId="1ADBA023" w14:textId="77777777" w:rsidR="00CD6DFD" w:rsidRDefault="00CD6DFD" w:rsidP="00AC07CA">
      <w:r>
        <w:rPr>
          <w:noProof/>
        </w:rPr>
        <w:drawing>
          <wp:anchor distT="0" distB="0" distL="114300" distR="114300" simplePos="0" relativeHeight="251718656" behindDoc="0" locked="0" layoutInCell="1" allowOverlap="1" wp14:anchorId="14A803FB" wp14:editId="0CAD7F57">
            <wp:simplePos x="0" y="0"/>
            <wp:positionH relativeFrom="column">
              <wp:posOffset>-398145</wp:posOffset>
            </wp:positionH>
            <wp:positionV relativeFrom="paragraph">
              <wp:posOffset>-114300</wp:posOffset>
            </wp:positionV>
            <wp:extent cx="6913245" cy="4686300"/>
            <wp:effectExtent l="0" t="0" r="0" b="0"/>
            <wp:wrapSquare wrapText="bothSides"/>
            <wp:docPr id="66" name="Picture 66" descr="Macintosh HD:Users:Jacob:Documents:Water_Splitting:Two_Photon_Water_Splitting:Computational_Data:C_Intermediate:Full_Model:Spin_Density:H-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Jacob:Documents:Water_Splitting:Two_Photon_Water_Splitting:Computational_Data:C_Intermediate:Full_Model:Spin_Density:H-Trans-0-004.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91324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9B1A5B" w14:textId="0F17B527" w:rsidR="00CD6DFD" w:rsidRDefault="00CD6DFD" w:rsidP="00CD6DFD">
      <w:pPr>
        <w:pStyle w:val="Caption"/>
      </w:pPr>
      <w:bookmarkStart w:id="198" w:name="_Toc461199617"/>
      <w:r>
        <w:t xml:space="preserve">Figure </w:t>
      </w:r>
      <w:fldSimple w:instr=" STYLEREF 1 \s ">
        <w:r w:rsidR="000D6DE5">
          <w:rPr>
            <w:noProof/>
          </w:rPr>
          <w:t>11</w:t>
        </w:r>
      </w:fldSimple>
      <w:r w:rsidR="003027B0">
        <w:noBreakHyphen/>
      </w:r>
      <w:fldSimple w:instr=" SEQ Figure \* ARABIC \s 1 ">
        <w:r w:rsidR="000D6DE5">
          <w:rPr>
            <w:noProof/>
          </w:rPr>
          <w:t>13</w:t>
        </w:r>
      </w:fldSimple>
      <w:r>
        <w:t xml:space="preserve"> Spin density (isovalue = 0.004) for [C]T</w:t>
      </w:r>
      <w:r>
        <w:rPr>
          <w:vertAlign w:val="subscript"/>
        </w:rPr>
        <w:t>0</w:t>
      </w:r>
      <w:bookmarkEnd w:id="198"/>
      <w:r>
        <w:t xml:space="preserve">  </w:t>
      </w:r>
    </w:p>
    <w:p w14:paraId="374F0561" w14:textId="77777777" w:rsidR="00CD6DFD" w:rsidRDefault="00CD6DFD" w:rsidP="00AC07CA"/>
    <w:p w14:paraId="6D8E1880" w14:textId="77777777" w:rsidR="00CD6DFD" w:rsidRDefault="00CD6DFD">
      <w:r>
        <w:br w:type="page"/>
      </w:r>
    </w:p>
    <w:p w14:paraId="7F4EE487" w14:textId="77777777" w:rsidR="00CD6DFD" w:rsidRDefault="008346C3" w:rsidP="00AC07CA">
      <w:r>
        <w:rPr>
          <w:noProof/>
        </w:rPr>
        <w:drawing>
          <wp:anchor distT="0" distB="0" distL="114300" distR="114300" simplePos="0" relativeHeight="251719680" behindDoc="0" locked="0" layoutInCell="1" allowOverlap="1" wp14:anchorId="76FAE732" wp14:editId="12846B05">
            <wp:simplePos x="0" y="0"/>
            <wp:positionH relativeFrom="column">
              <wp:posOffset>-342900</wp:posOffset>
            </wp:positionH>
            <wp:positionV relativeFrom="paragraph">
              <wp:posOffset>-114300</wp:posOffset>
            </wp:positionV>
            <wp:extent cx="6948805" cy="4686300"/>
            <wp:effectExtent l="0" t="0" r="0" b="0"/>
            <wp:wrapSquare wrapText="bothSides"/>
            <wp:docPr id="67" name="Picture 67" descr="Macintosh HD:Users:Jacob:Documents:Water_Splitting:Two_Photon_Water_Splitting:Computational_Data:D_Intermediate:Full_Model:Spin_Density:J-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Jacob:Documents:Water_Splitting:Two_Photon_Water_Splitting:Computational_Data:D_Intermediate:Full_Model:Spin_Density:J-Trans-0-004.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694880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A1FCF7" w14:textId="2D9B7DE9" w:rsidR="00CD6DFD" w:rsidRDefault="008346C3" w:rsidP="008346C3">
      <w:pPr>
        <w:pStyle w:val="Caption"/>
      </w:pPr>
      <w:bookmarkStart w:id="199" w:name="_Toc461199618"/>
      <w:r>
        <w:t xml:space="preserve">Figure </w:t>
      </w:r>
      <w:fldSimple w:instr=" STYLEREF 1 \s ">
        <w:r w:rsidR="000D6DE5">
          <w:rPr>
            <w:noProof/>
          </w:rPr>
          <w:t>11</w:t>
        </w:r>
      </w:fldSimple>
      <w:r w:rsidR="003027B0">
        <w:noBreakHyphen/>
      </w:r>
      <w:fldSimple w:instr=" SEQ Figure \* ARABIC \s 1 ">
        <w:r w:rsidR="000D6DE5">
          <w:rPr>
            <w:noProof/>
          </w:rPr>
          <w:t>14</w:t>
        </w:r>
      </w:fldSimple>
      <w:r>
        <w:t xml:space="preserve"> Spin density (isovalue = 0.004) for [D]T</w:t>
      </w:r>
      <w:r>
        <w:rPr>
          <w:vertAlign w:val="subscript"/>
        </w:rPr>
        <w:t xml:space="preserve">0 </w:t>
      </w:r>
      <w:r>
        <w:rPr>
          <w:noProof/>
        </w:rPr>
        <w:t>[F]S</w:t>
      </w:r>
      <w:r w:rsidRPr="00CC5971">
        <w:rPr>
          <w:noProof/>
          <w:vertAlign w:val="subscript"/>
        </w:rPr>
        <w:t>0</w:t>
      </w:r>
      <w:r>
        <w:rPr>
          <w:noProof/>
        </w:rPr>
        <w:t xml:space="preserve"> (Dimer Model)</w:t>
      </w:r>
      <w:bookmarkEnd w:id="199"/>
      <w:r>
        <w:rPr>
          <w:vertAlign w:val="subscript"/>
        </w:rPr>
        <w:t xml:space="preserve"> </w:t>
      </w:r>
      <w:r>
        <w:t xml:space="preserve">  </w:t>
      </w:r>
    </w:p>
    <w:p w14:paraId="31725531" w14:textId="77777777" w:rsidR="00CD6DFD" w:rsidRDefault="00CD6DFD" w:rsidP="00AC07CA"/>
    <w:p w14:paraId="0A3AFAE4" w14:textId="77777777" w:rsidR="00D65007" w:rsidRDefault="007B5655">
      <w:r>
        <w:br w:type="page"/>
      </w:r>
    </w:p>
    <w:p w14:paraId="13B7B840" w14:textId="77777777" w:rsidR="00D65007" w:rsidRDefault="00A454FE" w:rsidP="00D65007">
      <w:pPr>
        <w:pStyle w:val="Heading3"/>
      </w:pPr>
      <w:bookmarkStart w:id="200" w:name="_Toc461199546"/>
      <w:r>
        <w:rPr>
          <w:noProof/>
        </w:rPr>
        <w:drawing>
          <wp:anchor distT="0" distB="0" distL="114300" distR="114300" simplePos="0" relativeHeight="251754496" behindDoc="0" locked="0" layoutInCell="1" allowOverlap="1" wp14:anchorId="7D0A4A0C" wp14:editId="0EC7A726">
            <wp:simplePos x="0" y="0"/>
            <wp:positionH relativeFrom="column">
              <wp:posOffset>228600</wp:posOffset>
            </wp:positionH>
            <wp:positionV relativeFrom="paragraph">
              <wp:posOffset>228600</wp:posOffset>
            </wp:positionV>
            <wp:extent cx="5796280" cy="8115300"/>
            <wp:effectExtent l="0" t="0" r="0" b="0"/>
            <wp:wrapTopAndBottom/>
            <wp:docPr id="109" name="Picture 109" descr="Macintosh HD:Users:Jacob:Documents:Water_Splitting:Two_Photon_Water_Splitting:Figures:DE_Sc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Macintosh HD:Users:Jacob:Documents:Water_Splitting:Two_Photon_Water_Splitting:Figures:DE_Scan.pdf"/>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96280" cy="8115300"/>
                    </a:xfrm>
                    <a:prstGeom prst="rect">
                      <a:avLst/>
                    </a:prstGeom>
                    <a:noFill/>
                    <a:ln>
                      <a:noFill/>
                    </a:ln>
                  </pic:spPr>
                </pic:pic>
              </a:graphicData>
            </a:graphic>
            <wp14:sizeRelH relativeFrom="page">
              <wp14:pctWidth>0</wp14:pctWidth>
            </wp14:sizeRelH>
            <wp14:sizeRelV relativeFrom="page">
              <wp14:pctHeight>0</wp14:pctHeight>
            </wp14:sizeRelV>
          </wp:anchor>
        </w:drawing>
      </w:r>
      <w:r>
        <w:t>Scan-[DE]T</w:t>
      </w:r>
      <w:r>
        <w:rPr>
          <w:vertAlign w:val="subscript"/>
        </w:rPr>
        <w:t>0</w:t>
      </w:r>
      <w:bookmarkEnd w:id="200"/>
    </w:p>
    <w:p w14:paraId="0A24244E" w14:textId="44E95F90" w:rsidR="00D65007" w:rsidRDefault="00A454FE" w:rsidP="00A454FE">
      <w:pPr>
        <w:pStyle w:val="Caption"/>
      </w:pPr>
      <w:bookmarkStart w:id="201" w:name="_Toc461199619"/>
      <w:r>
        <w:t xml:space="preserve">Figure </w:t>
      </w:r>
      <w:fldSimple w:instr=" STYLEREF 1 \s ">
        <w:r w:rsidR="000D6DE5">
          <w:rPr>
            <w:noProof/>
          </w:rPr>
          <w:t>11</w:t>
        </w:r>
      </w:fldSimple>
      <w:r w:rsidR="003027B0">
        <w:noBreakHyphen/>
      </w:r>
      <w:fldSimple w:instr=" SEQ Figure \* ARABIC \s 1 ">
        <w:r w:rsidR="000D6DE5">
          <w:rPr>
            <w:noProof/>
          </w:rPr>
          <w:t>15</w:t>
        </w:r>
      </w:fldSimple>
      <w:r>
        <w:t xml:space="preserve"> Energy profile for </w:t>
      </w:r>
      <w:r w:rsidR="002867B2">
        <w:t xml:space="preserve">relaxed PES </w:t>
      </w:r>
      <w:r>
        <w:t>Scan-[DE]T</w:t>
      </w:r>
      <w:r>
        <w:rPr>
          <w:vertAlign w:val="subscript"/>
        </w:rPr>
        <w:t>0</w:t>
      </w:r>
      <w:r>
        <w:t xml:space="preserve"> (gas phase and SMD energies)</w:t>
      </w:r>
      <w:bookmarkEnd w:id="201"/>
    </w:p>
    <w:p w14:paraId="1063D29F" w14:textId="41DF2588" w:rsidR="00A454FE" w:rsidRDefault="00A454FE" w:rsidP="00DD3D5A">
      <w:pPr>
        <w:pStyle w:val="CaptionText"/>
      </w:pPr>
      <w:r>
        <w:t>Ru-O distance refers to the distance between the ruthenium center and the most distant oxygen atom of the superoxo ligand.</w:t>
      </w:r>
      <w:r w:rsidR="00950170">
        <w:t xml:space="preserve"> Structures corresponding to the different points along the scan are shown outside of the plot.</w:t>
      </w:r>
      <w:r w:rsidR="00DD3D5A">
        <w:t xml:space="preserve"> The decrease in energy for the third scan geometry can be attributed to movement of the CO ligand from an axial to an equatorial position.</w:t>
      </w:r>
    </w:p>
    <w:p w14:paraId="6093CD7D" w14:textId="77777777" w:rsidR="000A1855" w:rsidRDefault="000A1855">
      <w:r>
        <w:br w:type="page"/>
      </w:r>
    </w:p>
    <w:p w14:paraId="213F294D" w14:textId="77777777" w:rsidR="000A1855" w:rsidRDefault="00DF13F0" w:rsidP="000A1855">
      <w:pPr>
        <w:pStyle w:val="Heading3"/>
      </w:pPr>
      <w:bookmarkStart w:id="202" w:name="_Ref460775320"/>
      <w:bookmarkStart w:id="203" w:name="_Toc461199547"/>
      <w:r>
        <w:rPr>
          <w:noProof/>
        </w:rPr>
        <w:drawing>
          <wp:anchor distT="0" distB="0" distL="114300" distR="114300" simplePos="0" relativeHeight="251759616" behindDoc="0" locked="0" layoutInCell="1" allowOverlap="1" wp14:anchorId="1C6408CA" wp14:editId="44B1F8C3">
            <wp:simplePos x="0" y="0"/>
            <wp:positionH relativeFrom="column">
              <wp:posOffset>-666115</wp:posOffset>
            </wp:positionH>
            <wp:positionV relativeFrom="paragraph">
              <wp:posOffset>165100</wp:posOffset>
            </wp:positionV>
            <wp:extent cx="7638415" cy="4864100"/>
            <wp:effectExtent l="0" t="0" r="0" b="12700"/>
            <wp:wrapTopAndBottom/>
            <wp:docPr id="114" name="Picture 114" descr="Macintosh HD:Users:Jacob:Documents:Water_Splitting:Two_Photon_Water_Splitting:Figures:OO_Sc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Macintosh HD:Users:Jacob:Documents:Water_Splitting:Two_Photon_Water_Splitting:Figures:OO_Scans.pdf"/>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638415" cy="486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A1855">
        <w:t>O-O Bond Formation Scans</w:t>
      </w:r>
      <w:bookmarkEnd w:id="202"/>
      <w:bookmarkEnd w:id="203"/>
    </w:p>
    <w:p w14:paraId="0F20303D" w14:textId="77777777" w:rsidR="000A1855" w:rsidRDefault="000A1855" w:rsidP="000A1855"/>
    <w:p w14:paraId="60E74FA7" w14:textId="2754E674" w:rsidR="000A1855" w:rsidRDefault="00F87CAF" w:rsidP="00F87CAF">
      <w:pPr>
        <w:pStyle w:val="Caption"/>
      </w:pPr>
      <w:bookmarkStart w:id="204" w:name="_Ref461108092"/>
      <w:bookmarkStart w:id="205" w:name="_Toc461199620"/>
      <w:r>
        <w:t xml:space="preserve">Figure </w:t>
      </w:r>
      <w:fldSimple w:instr=" STYLEREF 1 \s ">
        <w:r w:rsidR="000D6DE5">
          <w:rPr>
            <w:noProof/>
          </w:rPr>
          <w:t>11</w:t>
        </w:r>
      </w:fldSimple>
      <w:r w:rsidR="003027B0">
        <w:noBreakHyphen/>
      </w:r>
      <w:fldSimple w:instr=" SEQ Figure \* ARABIC \s 1 ">
        <w:r w:rsidR="000D6DE5">
          <w:rPr>
            <w:noProof/>
          </w:rPr>
          <w:t>16</w:t>
        </w:r>
      </w:fldSimple>
      <w:bookmarkEnd w:id="204"/>
      <w:r>
        <w:t xml:space="preserve"> </w:t>
      </w:r>
      <w:r w:rsidR="002867B2">
        <w:t>Energy profiles for relaxed PES scans of O-O bond formation</w:t>
      </w:r>
      <w:bookmarkEnd w:id="205"/>
    </w:p>
    <w:p w14:paraId="24E79C0D" w14:textId="77777777" w:rsidR="002867B2" w:rsidRDefault="00D67648" w:rsidP="002867B2">
      <w:pPr>
        <w:pStyle w:val="CaptionText"/>
      </w:pPr>
      <w:r>
        <w:rPr>
          <w:b/>
        </w:rPr>
        <w:t xml:space="preserve">A </w:t>
      </w:r>
      <w:r w:rsidR="004E550A">
        <w:t>Scan of O-O distance for [</w:t>
      </w:r>
      <w:r w:rsidR="004E550A">
        <w:rPr>
          <w:b/>
        </w:rPr>
        <w:t>A-Mono</w:t>
      </w:r>
      <w:r w:rsidR="004E550A">
        <w:t>] in singlet and triplet state.</w:t>
      </w:r>
      <w:r w:rsidR="00C9634A">
        <w:t xml:space="preserve"> Inlet shows [</w:t>
      </w:r>
      <w:r w:rsidR="00C9634A">
        <w:rPr>
          <w:b/>
        </w:rPr>
        <w:t>A-Mono</w:t>
      </w:r>
      <w:r w:rsidR="00C9634A">
        <w:t>]S</w:t>
      </w:r>
      <w:r w:rsidR="00C9634A">
        <w:rPr>
          <w:vertAlign w:val="subscript"/>
        </w:rPr>
        <w:t>0</w:t>
      </w:r>
      <w:r w:rsidR="00A36FA3">
        <w:t xml:space="preserve"> </w:t>
      </w:r>
    </w:p>
    <w:p w14:paraId="645A6527" w14:textId="77777777" w:rsidR="004E550A" w:rsidRPr="00A36FA3" w:rsidRDefault="004E550A" w:rsidP="004E550A">
      <w:pPr>
        <w:pStyle w:val="CaptionText"/>
      </w:pPr>
      <w:r>
        <w:rPr>
          <w:b/>
        </w:rPr>
        <w:t xml:space="preserve">B </w:t>
      </w:r>
      <w:r>
        <w:t>Scan of O-O distance for [</w:t>
      </w:r>
      <w:r>
        <w:rPr>
          <w:b/>
        </w:rPr>
        <w:t>B-Mono</w:t>
      </w:r>
      <w:r>
        <w:t>]T</w:t>
      </w:r>
      <w:r>
        <w:rPr>
          <w:vertAlign w:val="subscript"/>
        </w:rPr>
        <w:t>0</w:t>
      </w:r>
      <w:r>
        <w:t xml:space="preserve"> as well as [</w:t>
      </w:r>
      <w:r>
        <w:rPr>
          <w:b/>
        </w:rPr>
        <w:t>B-Mono-Trans</w:t>
      </w:r>
      <w:r>
        <w:t>]T</w:t>
      </w:r>
      <w:r>
        <w:rPr>
          <w:vertAlign w:val="subscript"/>
        </w:rPr>
        <w:t>0</w:t>
      </w:r>
      <w:r>
        <w:t>. Note that for these scans, the same methyl substituted models were used that were also used for CASSCF calculations.</w:t>
      </w:r>
      <w:r w:rsidR="00A36FA3">
        <w:t xml:space="preserve"> Inlets show [</w:t>
      </w:r>
      <w:r w:rsidR="00A36FA3">
        <w:rPr>
          <w:b/>
        </w:rPr>
        <w:t>B-Mono</w:t>
      </w:r>
      <w:r w:rsidR="00A36FA3">
        <w:t>]T</w:t>
      </w:r>
      <w:r w:rsidR="00A36FA3">
        <w:rPr>
          <w:vertAlign w:val="subscript"/>
        </w:rPr>
        <w:t>0</w:t>
      </w:r>
      <w:r w:rsidR="00A36FA3">
        <w:t xml:space="preserve"> (left) and [</w:t>
      </w:r>
      <w:r w:rsidR="00A36FA3">
        <w:rPr>
          <w:b/>
        </w:rPr>
        <w:t>B-Mono-Trans</w:t>
      </w:r>
      <w:r w:rsidR="00A36FA3">
        <w:t>]T</w:t>
      </w:r>
      <w:r w:rsidR="00A36FA3">
        <w:rPr>
          <w:vertAlign w:val="subscript"/>
        </w:rPr>
        <w:t>0</w:t>
      </w:r>
      <w:r w:rsidR="00A36FA3">
        <w:t xml:space="preserve"> (right). </w:t>
      </w:r>
    </w:p>
    <w:p w14:paraId="7AE77F7A" w14:textId="77777777" w:rsidR="000A1855" w:rsidRPr="00C9634A" w:rsidRDefault="004E550A" w:rsidP="00A36FA3">
      <w:pPr>
        <w:pStyle w:val="CaptionText"/>
      </w:pPr>
      <w:r>
        <w:rPr>
          <w:b/>
        </w:rPr>
        <w:t>C</w:t>
      </w:r>
      <w:r>
        <w:t xml:space="preserve"> Scan of O-O distance for</w:t>
      </w:r>
      <w:r w:rsidR="00A36FA3">
        <w:t xml:space="preserve"> [</w:t>
      </w:r>
      <w:r w:rsidR="00A36FA3">
        <w:rPr>
          <w:b/>
        </w:rPr>
        <w:t>B-Alt</w:t>
      </w:r>
      <w:r w:rsidR="00A36FA3">
        <w:t>] in singlet and triplet state ([</w:t>
      </w:r>
      <w:r w:rsidR="00A36FA3">
        <w:rPr>
          <w:b/>
        </w:rPr>
        <w:t>B-Alt</w:t>
      </w:r>
      <w:r w:rsidR="00A36FA3">
        <w:t>] would be the hypothetical result of a second PCET preceding O-O bond formation</w:t>
      </w:r>
      <w:r w:rsidR="00C9634A">
        <w:t>). Inlet shows [</w:t>
      </w:r>
      <w:r w:rsidR="00C9634A">
        <w:rPr>
          <w:b/>
        </w:rPr>
        <w:t>B-Alt</w:t>
      </w:r>
      <w:r w:rsidR="00C9634A">
        <w:t>]T</w:t>
      </w:r>
      <w:r w:rsidR="00C9634A">
        <w:rPr>
          <w:vertAlign w:val="subscript"/>
        </w:rPr>
        <w:t>0</w:t>
      </w:r>
      <w:r w:rsidR="00C9634A">
        <w:t>.</w:t>
      </w:r>
    </w:p>
    <w:p w14:paraId="1E126442" w14:textId="77777777" w:rsidR="000A1855" w:rsidRDefault="00D67648" w:rsidP="00D67648">
      <w:pPr>
        <w:pStyle w:val="CaptionText"/>
      </w:pPr>
      <w:r>
        <w:t>Energy of starting point for each scan is set to 0 kcal/mol.</w:t>
      </w:r>
    </w:p>
    <w:p w14:paraId="429CF20C" w14:textId="77777777" w:rsidR="004821E6" w:rsidRDefault="004821E6" w:rsidP="00D67648">
      <w:pPr>
        <w:pStyle w:val="CaptionText"/>
      </w:pPr>
    </w:p>
    <w:p w14:paraId="28AFB96F" w14:textId="111282A3" w:rsidR="00DD3D5A" w:rsidRDefault="00902403" w:rsidP="00DD3D5A">
      <w:r>
        <w:t xml:space="preserve">Relaxed potential energy surface scans were performed to investigate potential O-O bond formation for six different reaction intermediates. These intermediates span the various possibilities of intramolecular O-O bond formation (fully protonated, singly deprotonated and doubly deprotonated). In all cases, calculations were performed in the singlet or triplet ground state. These scans therefore provide an estimate for the lower bound of O-O bond formation for each intermediate. </w:t>
      </w:r>
    </w:p>
    <w:p w14:paraId="3E687969" w14:textId="77777777" w:rsidR="00902403" w:rsidRDefault="00902403" w:rsidP="00DD3D5A"/>
    <w:p w14:paraId="3242EE5E" w14:textId="77777777" w:rsidR="00902403" w:rsidRDefault="00902403" w:rsidP="00DD3D5A">
      <w:r>
        <w:t>For [</w:t>
      </w:r>
      <w:r>
        <w:rPr>
          <w:b/>
        </w:rPr>
        <w:t>A-Mono</w:t>
      </w:r>
      <w:r>
        <w:t xml:space="preserve">] in both the singlet and triplet state, no O-O bond formation could be observed (see </w:t>
      </w:r>
      <w:r>
        <w:fldChar w:fldCharType="begin"/>
      </w:r>
      <w:r>
        <w:instrText xml:space="preserve"> REF _Ref461108092 \h </w:instrText>
      </w:r>
      <w:r>
        <w:fldChar w:fldCharType="separate"/>
      </w:r>
      <w:r>
        <w:t xml:space="preserve">Figure </w:t>
      </w:r>
      <w:r>
        <w:rPr>
          <w:noProof/>
        </w:rPr>
        <w:t>11</w:t>
      </w:r>
      <w:r>
        <w:noBreakHyphen/>
      </w:r>
      <w:r>
        <w:rPr>
          <w:noProof/>
        </w:rPr>
        <w:t>16</w:t>
      </w:r>
      <w:r>
        <w:fldChar w:fldCharType="end"/>
      </w:r>
      <w:r>
        <w:t>A). For [</w:t>
      </w:r>
      <w:r>
        <w:rPr>
          <w:b/>
        </w:rPr>
        <w:t>A-Mono</w:t>
      </w:r>
      <w:r>
        <w:t>]T</w:t>
      </w:r>
      <w:r>
        <w:rPr>
          <w:vertAlign w:val="subscript"/>
        </w:rPr>
        <w:t>0</w:t>
      </w:r>
      <w:r>
        <w:t>, constrained geometry optimizations for O-O distances smaller than 1.83 Å were unsuccessful. These results are consistent with previous findings on the lack of O-O bond formation starting from [</w:t>
      </w:r>
      <w:r>
        <w:rPr>
          <w:b/>
        </w:rPr>
        <w:t>A</w:t>
      </w:r>
      <w:r>
        <w:t>].</w:t>
      </w:r>
      <w:r>
        <w:fldChar w:fldCharType="begin"/>
      </w:r>
      <w:r>
        <w:instrText xml:space="preserve"> ADDIN ZOTERO_ITEM CSL_CITATION {"citationID":"Mpi2f6KM","properties":{"formattedCitation":"\\super 20,21\\nosupersub{}","plainCitation":"20,21","noteIndex":0},"citationItems":[{"id":51,"uris":["http://zotero.org/users/local/CdP7Gee4/items/XKIKG6BQ"],"uri":["http://zotero.org/users/local/CdP7Gee4/items/XKIKG6BQ"],"itemData":{"id":51,"type":"article-journal","container-title":"Journal of the American Chemical Society","DOI":"10.1021/ja9041065","ISSN":"0002-7863, 1520-5126","issue":"1","language":"en","page":"120-130","source":"CrossRef","title":"Mechanism of Water Splitting and Oxygen−Oxygen Bond Formation by a Mononuclear Ruthenium Complex","volume":"132","author":[{"family":"Yang","given":"Xinzheng"},{"family":"Hall","given":"Michael B."}],"issued":{"date-parts":[["2010",1,13]]}}},{"id":1093,"uris":["http://zotero.org/users/local/CdP7Gee4/items/XMC63KUS"],"uri":["http://zotero.org/users/local/CdP7Gee4/items/XMC63KUS"],"itemData":{"id":1093,"type":"article-journal","abstract":"The density functional theory (DFT) method was used to explore the light-induced O2 formation from H2O promoted by Ru(II) PNN complex in the present work. The elimination of H2O2 was found to be highly endothermic, which is not in competition with the H2O elimination and hydrogen transfer. The calculated results reported here do not support the mechanism proposed in a recent experiment, where H2O2 was suggested as an important intermediate for formation of O2. We proposed a new mechanism for formation of the triplet O2 molecule, which contains the two steps of the concerted hydrogen transfer and dehydration. The light-induced O2 evolution from water promoted by the Ru(II) complex was found to be a nonadiabatic process. The O?O bond is formed along the T1 pathway as a result of the efficient S1 ? T1 intersystem crossing. All experimental findings on the light-induced O2 evolution can be explained by the mechanism proposed in the present work.","container-title":"The Journal of Physical Chemistry A","DOI":"10.1021/jp1065105","ISSN":"1089-5639","issue":"37","journalAbbreviation":"J. Phys. Chem. A","page":"10334-10338","source":"ACS Publications","title":"Mechanism for the Light-Induced O2 Evolution from H2O Promoted by Ru(II) PNN Complex: A DFT Study","title-short":"Mechanism for the Light-Induced O2 Evolution from H2O Promoted by Ru(II) PNN Complex","volume":"114","author":[{"family":"Chen","given":"Yue"},{"family":"Fang","given":"Wei-Hai"}],"issued":{"date-parts":[["2010",9,23]]}}}],"schema":"https://github.com/citation-style-language/schema/raw/master/csl-citation.json"} </w:instrText>
      </w:r>
      <w:r>
        <w:fldChar w:fldCharType="separate"/>
      </w:r>
      <w:r w:rsidRPr="00902403">
        <w:rPr>
          <w:rFonts w:cs="Arial"/>
          <w:vertAlign w:val="superscript"/>
        </w:rPr>
        <w:t>20,21</w:t>
      </w:r>
      <w:r>
        <w:fldChar w:fldCharType="end"/>
      </w:r>
    </w:p>
    <w:p w14:paraId="27FCC48E" w14:textId="77777777" w:rsidR="00902403" w:rsidRDefault="00902403" w:rsidP="00DD3D5A">
      <w:r>
        <w:t>When comparing [</w:t>
      </w:r>
      <w:r>
        <w:rPr>
          <w:b/>
        </w:rPr>
        <w:t>B-Mono</w:t>
      </w:r>
      <w:r>
        <w:t>]D</w:t>
      </w:r>
      <w:r>
        <w:rPr>
          <w:vertAlign w:val="subscript"/>
        </w:rPr>
        <w:t>0</w:t>
      </w:r>
      <w:r>
        <w:t xml:space="preserve"> and [</w:t>
      </w:r>
      <w:r>
        <w:rPr>
          <w:b/>
        </w:rPr>
        <w:t>B-Mono-Trans</w:t>
      </w:r>
      <w:r>
        <w:t>]D</w:t>
      </w:r>
      <w:r>
        <w:rPr>
          <w:vertAlign w:val="subscript"/>
        </w:rPr>
        <w:t>0</w:t>
      </w:r>
      <w:r>
        <w:t>, it can be seen that the barrier for O-O bond formation is significantly lower for [</w:t>
      </w:r>
      <w:r>
        <w:rPr>
          <w:b/>
        </w:rPr>
        <w:t>B-Mono</w:t>
      </w:r>
      <w:r>
        <w:t>]D</w:t>
      </w:r>
      <w:r>
        <w:rPr>
          <w:vertAlign w:val="subscript"/>
        </w:rPr>
        <w:t>0</w:t>
      </w:r>
      <w:r>
        <w:t xml:space="preserve"> (by more than 15 kcal/mol, see </w:t>
      </w:r>
      <w:r>
        <w:fldChar w:fldCharType="begin"/>
      </w:r>
      <w:r>
        <w:instrText xml:space="preserve"> REF _Ref461108092 \h </w:instrText>
      </w:r>
      <w:r>
        <w:fldChar w:fldCharType="separate"/>
      </w:r>
      <w:r>
        <w:t xml:space="preserve">Figure </w:t>
      </w:r>
      <w:r>
        <w:rPr>
          <w:noProof/>
        </w:rPr>
        <w:t>11</w:t>
      </w:r>
      <w:r>
        <w:noBreakHyphen/>
      </w:r>
      <w:r>
        <w:rPr>
          <w:noProof/>
        </w:rPr>
        <w:t>16</w:t>
      </w:r>
      <w:r>
        <w:fldChar w:fldCharType="end"/>
      </w:r>
      <w:r>
        <w:t>B).</w:t>
      </w:r>
    </w:p>
    <w:p w14:paraId="06663148" w14:textId="77777777" w:rsidR="006217B4" w:rsidRDefault="00902403" w:rsidP="00DD3D5A">
      <w:r>
        <w:t>For [</w:t>
      </w:r>
      <w:r>
        <w:rPr>
          <w:b/>
        </w:rPr>
        <w:t>B-Alt</w:t>
      </w:r>
      <w:r>
        <w:t>], potential O-O bond formation was studied in both the singlet and triplet state. For [</w:t>
      </w:r>
      <w:r>
        <w:rPr>
          <w:b/>
        </w:rPr>
        <w:t>B-Alt</w:t>
      </w:r>
      <w:r>
        <w:t>]S</w:t>
      </w:r>
      <w:r>
        <w:rPr>
          <w:vertAlign w:val="subscript"/>
        </w:rPr>
        <w:t>0</w:t>
      </w:r>
      <w:r>
        <w:t>, O-O bond formation can be observed, although with a barrier of over 40 kcal/mol (in comparison, the barrier for O-O bond formation in [</w:t>
      </w:r>
      <w:r>
        <w:rPr>
          <w:b/>
        </w:rPr>
        <w:t>B-Mono</w:t>
      </w:r>
      <w:r>
        <w:t>]D</w:t>
      </w:r>
      <w:r>
        <w:rPr>
          <w:vertAlign w:val="subscript"/>
        </w:rPr>
        <w:t>0</w:t>
      </w:r>
      <w:r>
        <w:t xml:space="preserve"> is 37.6 kcal/mol). Furthermore, it is questionable whether [</w:t>
      </w:r>
      <w:r>
        <w:rPr>
          <w:b/>
        </w:rPr>
        <w:t>B-Alt</w:t>
      </w:r>
      <w:r>
        <w:t>]S</w:t>
      </w:r>
      <w:r>
        <w:rPr>
          <w:vertAlign w:val="subscript"/>
        </w:rPr>
        <w:t>0</w:t>
      </w:r>
      <w:r>
        <w:t xml:space="preserve"> is even a feasible intermediate. This is based on the observation that [</w:t>
      </w:r>
      <w:r>
        <w:rPr>
          <w:b/>
        </w:rPr>
        <w:t>B</w:t>
      </w:r>
      <w:r>
        <w:t>]S</w:t>
      </w:r>
      <w:r>
        <w:rPr>
          <w:vertAlign w:val="subscript"/>
        </w:rPr>
        <w:t>0</w:t>
      </w:r>
      <w:r>
        <w:t xml:space="preserve"> was found to be unstable during geometry optimizations, reverting back to [</w:t>
      </w:r>
      <w:r>
        <w:rPr>
          <w:b/>
        </w:rPr>
        <w:t>A</w:t>
      </w:r>
      <w:r>
        <w:t>]S</w:t>
      </w:r>
      <w:r>
        <w:rPr>
          <w:vertAlign w:val="subscript"/>
        </w:rPr>
        <w:t>0</w:t>
      </w:r>
      <w:r>
        <w:t>. Such instability can be attributed to th</w:t>
      </w:r>
      <w:r w:rsidR="003E1098">
        <w:t>e fact that in the S</w:t>
      </w:r>
      <w:r w:rsidR="003E1098">
        <w:rPr>
          <w:vertAlign w:val="subscript"/>
        </w:rPr>
        <w:t>0</w:t>
      </w:r>
      <w:r w:rsidR="003E1098">
        <w:t xml:space="preserve"> state</w:t>
      </w:r>
      <w:r w:rsidR="006217B4">
        <w:t>, there is no charge separation between the two ruthenium centers (as is the case in the T</w:t>
      </w:r>
      <w:r w:rsidR="006217B4">
        <w:rPr>
          <w:vertAlign w:val="subscript"/>
        </w:rPr>
        <w:t>0</w:t>
      </w:r>
      <w:r w:rsidR="006217B4">
        <w:t xml:space="preserve"> state, see </w:t>
      </w:r>
      <w:r w:rsidR="006217B4">
        <w:fldChar w:fldCharType="begin"/>
      </w:r>
      <w:r w:rsidR="006217B4">
        <w:instrText xml:space="preserve"> REF _Ref461109161 \h </w:instrText>
      </w:r>
      <w:r w:rsidR="006217B4">
        <w:fldChar w:fldCharType="separate"/>
      </w:r>
      <w:r w:rsidR="006217B4">
        <w:t xml:space="preserve">Figure </w:t>
      </w:r>
      <w:r w:rsidR="006217B4">
        <w:rPr>
          <w:noProof/>
        </w:rPr>
        <w:t>11</w:t>
      </w:r>
      <w:r w:rsidR="006217B4">
        <w:noBreakHyphen/>
      </w:r>
      <w:r w:rsidR="006217B4">
        <w:rPr>
          <w:noProof/>
        </w:rPr>
        <w:t>12</w:t>
      </w:r>
      <w:r w:rsidR="006217B4">
        <w:fldChar w:fldCharType="end"/>
      </w:r>
      <w:r w:rsidR="006217B4">
        <w:t>). Therefore, proton transfer from one complex to another is less favorable, explaining why [</w:t>
      </w:r>
      <w:r w:rsidR="006217B4">
        <w:rPr>
          <w:b/>
        </w:rPr>
        <w:t>B</w:t>
      </w:r>
      <w:r w:rsidR="006217B4">
        <w:t>]S</w:t>
      </w:r>
      <w:r w:rsidR="006217B4">
        <w:rPr>
          <w:vertAlign w:val="subscript"/>
        </w:rPr>
        <w:t>0</w:t>
      </w:r>
      <w:r w:rsidR="006217B4">
        <w:t xml:space="preserve"> reverts back to [</w:t>
      </w:r>
      <w:r w:rsidR="006217B4">
        <w:rPr>
          <w:b/>
        </w:rPr>
        <w:t>A</w:t>
      </w:r>
      <w:r w:rsidR="006217B4">
        <w:t>]S</w:t>
      </w:r>
      <w:r w:rsidR="006217B4">
        <w:rPr>
          <w:vertAlign w:val="subscript"/>
        </w:rPr>
        <w:t>0</w:t>
      </w:r>
      <w:r w:rsidR="006217B4">
        <w:t>. The same reasoning can be applied to [</w:t>
      </w:r>
      <w:r w:rsidR="006217B4">
        <w:rPr>
          <w:b/>
        </w:rPr>
        <w:t>B-Alt</w:t>
      </w:r>
      <w:r w:rsidR="006217B4">
        <w:t>]S</w:t>
      </w:r>
      <w:r w:rsidR="006217B4">
        <w:rPr>
          <w:vertAlign w:val="subscript"/>
        </w:rPr>
        <w:t>0</w:t>
      </w:r>
      <w:r w:rsidR="006217B4">
        <w:t>, which would likely not be formed.</w:t>
      </w:r>
    </w:p>
    <w:p w14:paraId="49067F5F" w14:textId="7FF4ADE4" w:rsidR="00902403" w:rsidRPr="006217B4" w:rsidRDefault="006217B4" w:rsidP="00DD3D5A">
      <w:r>
        <w:t>Hence, [</w:t>
      </w:r>
      <w:r>
        <w:rPr>
          <w:b/>
        </w:rPr>
        <w:t>B-Alt</w:t>
      </w:r>
      <w:r>
        <w:t>]T</w:t>
      </w:r>
      <w:r>
        <w:rPr>
          <w:vertAlign w:val="subscript"/>
        </w:rPr>
        <w:t>0</w:t>
      </w:r>
      <w:r>
        <w:t xml:space="preserve"> was also investigated, but no O-O bond formation was found in this case (constrained geometry optimizations failed for short O-O bond lengths).</w:t>
      </w:r>
    </w:p>
    <w:p w14:paraId="7869A7CB" w14:textId="77777777" w:rsidR="00DD3D5A" w:rsidRDefault="00DD3D5A" w:rsidP="00D67648">
      <w:pPr>
        <w:pStyle w:val="CaptionText"/>
      </w:pPr>
    </w:p>
    <w:p w14:paraId="08571A19" w14:textId="77777777" w:rsidR="00DD3D5A" w:rsidRDefault="00DD3D5A" w:rsidP="00D67648">
      <w:pPr>
        <w:pStyle w:val="CaptionText"/>
      </w:pPr>
    </w:p>
    <w:p w14:paraId="19FE876F" w14:textId="3EFE610D" w:rsidR="004821E6" w:rsidRDefault="004821E6">
      <w:pPr>
        <w:rPr>
          <w:sz w:val="20"/>
        </w:rPr>
      </w:pPr>
    </w:p>
    <w:p w14:paraId="549E7554" w14:textId="77777777" w:rsidR="004821E6" w:rsidRDefault="004821E6" w:rsidP="004821E6">
      <w:pPr>
        <w:pStyle w:val="Heading3"/>
      </w:pPr>
      <w:bookmarkStart w:id="206" w:name="_Toc461199548"/>
      <w:r>
        <w:t>Theoretical NMR Data for [F]S</w:t>
      </w:r>
      <w:r>
        <w:rPr>
          <w:vertAlign w:val="subscript"/>
        </w:rPr>
        <w:t>0</w:t>
      </w:r>
      <w:r>
        <w:t xml:space="preserve"> Isomers</w:t>
      </w:r>
      <w:bookmarkEnd w:id="206"/>
    </w:p>
    <w:p w14:paraId="258A1F2A" w14:textId="77777777" w:rsidR="008B4AA3" w:rsidRDefault="008B4AA3" w:rsidP="008B4AA3">
      <w:pPr>
        <w:pStyle w:val="Caption"/>
      </w:pPr>
    </w:p>
    <w:p w14:paraId="3EDA5451" w14:textId="6823391F" w:rsidR="0032711D" w:rsidRPr="008B4AA3" w:rsidRDefault="008B4AA3" w:rsidP="008B4AA3">
      <w:pPr>
        <w:pStyle w:val="Caption"/>
      </w:pPr>
      <w:bookmarkStart w:id="207" w:name="_Ref460599256"/>
      <w:bookmarkStart w:id="208" w:name="_Toc461199674"/>
      <w:r>
        <w:t xml:space="preserve">Table </w:t>
      </w:r>
      <w:fldSimple w:instr=" STYLEREF 1 \s ">
        <w:r w:rsidR="00FF588A">
          <w:rPr>
            <w:noProof/>
          </w:rPr>
          <w:t>11</w:t>
        </w:r>
      </w:fldSimple>
      <w:r w:rsidR="00FF588A">
        <w:noBreakHyphen/>
      </w:r>
      <w:fldSimple w:instr=" SEQ Table \* ARABIC \s 1 ">
        <w:r w:rsidR="00FF588A">
          <w:rPr>
            <w:noProof/>
          </w:rPr>
          <w:t>8</w:t>
        </w:r>
      </w:fldSimple>
      <w:bookmarkEnd w:id="207"/>
      <w:r>
        <w:t xml:space="preserve"> Relative energies and theoretical NMR data for [F]S</w:t>
      </w:r>
      <w:r>
        <w:rPr>
          <w:vertAlign w:val="subscript"/>
        </w:rPr>
        <w:t>0</w:t>
      </w:r>
      <w:r>
        <w:t xml:space="preserve"> isomers</w:t>
      </w:r>
      <w:bookmarkEnd w:id="208"/>
    </w:p>
    <w:p w14:paraId="58E17AE5" w14:textId="77777777" w:rsidR="008B4AA3" w:rsidRDefault="008B4AA3" w:rsidP="00D67648">
      <w:pPr>
        <w:pStyle w:val="CaptionText"/>
      </w:pPr>
    </w:p>
    <w:p w14:paraId="5D348A5E" w14:textId="77777777" w:rsidR="0035631F" w:rsidRDefault="0035631F" w:rsidP="00D67648">
      <w:pPr>
        <w:pStyle w:val="CaptionText"/>
      </w:pPr>
    </w:p>
    <w:p w14:paraId="43AD168F" w14:textId="77777777" w:rsidR="009E26CE" w:rsidRDefault="009E26CE" w:rsidP="00D67648">
      <w:pPr>
        <w:pStyle w:val="CaptionText"/>
      </w:pPr>
      <w:r>
        <w:rPr>
          <w:noProof/>
        </w:rPr>
        <w:drawing>
          <wp:anchor distT="0" distB="0" distL="114300" distR="114300" simplePos="0" relativeHeight="251784192" behindDoc="0" locked="0" layoutInCell="1" allowOverlap="1" wp14:anchorId="7AA12056" wp14:editId="126278BC">
            <wp:simplePos x="0" y="0"/>
            <wp:positionH relativeFrom="column">
              <wp:posOffset>457200</wp:posOffset>
            </wp:positionH>
            <wp:positionV relativeFrom="paragraph">
              <wp:posOffset>116205</wp:posOffset>
            </wp:positionV>
            <wp:extent cx="5943600" cy="789940"/>
            <wp:effectExtent l="0" t="0" r="0" b="0"/>
            <wp:wrapSquare wrapText="bothSides"/>
            <wp:docPr id="145"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789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4740B1" w14:textId="77777777" w:rsidR="009E26CE" w:rsidRDefault="009E26CE" w:rsidP="00D67648">
      <w:pPr>
        <w:pStyle w:val="CaptionText"/>
      </w:pPr>
    </w:p>
    <w:p w14:paraId="6289B0D9" w14:textId="77777777" w:rsidR="009E26CE" w:rsidRDefault="009E26CE" w:rsidP="00D67648">
      <w:pPr>
        <w:pStyle w:val="CaptionText"/>
      </w:pPr>
    </w:p>
    <w:p w14:paraId="575259E9" w14:textId="77777777" w:rsidR="009E26CE" w:rsidRDefault="009E26CE" w:rsidP="00D67648">
      <w:pPr>
        <w:pStyle w:val="CaptionText"/>
      </w:pPr>
    </w:p>
    <w:p w14:paraId="0D501AC3" w14:textId="77777777" w:rsidR="0035631F" w:rsidRDefault="0035631F" w:rsidP="00D67648">
      <w:pPr>
        <w:pStyle w:val="CaptionText"/>
      </w:pPr>
    </w:p>
    <w:p w14:paraId="551F5985" w14:textId="77777777" w:rsidR="0035631F" w:rsidRDefault="0035631F" w:rsidP="00D67648">
      <w:pPr>
        <w:pStyle w:val="CaptionText"/>
      </w:pPr>
    </w:p>
    <w:p w14:paraId="2EBA2360" w14:textId="77777777" w:rsidR="0035631F" w:rsidRPr="00146D90" w:rsidRDefault="0035631F" w:rsidP="00D67648">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276"/>
        <w:gridCol w:w="1626"/>
      </w:tblGrid>
      <w:tr w:rsidR="008B4AA3" w14:paraId="3AB75BCD" w14:textId="77777777" w:rsidTr="007E64D0">
        <w:tc>
          <w:tcPr>
            <w:tcW w:w="1526" w:type="dxa"/>
            <w:tcBorders>
              <w:bottom w:val="single" w:sz="4" w:space="0" w:color="auto"/>
              <w:right w:val="single" w:sz="4" w:space="0" w:color="auto"/>
            </w:tcBorders>
            <w:vAlign w:val="center"/>
          </w:tcPr>
          <w:p w14:paraId="35EBEE78" w14:textId="77777777" w:rsidR="00700A8D" w:rsidRDefault="00700A8D" w:rsidP="008B4AA3">
            <w:pPr>
              <w:pStyle w:val="CaptionText"/>
              <w:jc w:val="center"/>
              <w:rPr>
                <w:lang w:val="el-GR"/>
              </w:rPr>
            </w:pPr>
          </w:p>
        </w:tc>
        <w:tc>
          <w:tcPr>
            <w:tcW w:w="1417" w:type="dxa"/>
            <w:tcBorders>
              <w:left w:val="single" w:sz="4" w:space="0" w:color="auto"/>
              <w:bottom w:val="single" w:sz="4" w:space="0" w:color="auto"/>
            </w:tcBorders>
            <w:vAlign w:val="center"/>
          </w:tcPr>
          <w:p w14:paraId="37284E35" w14:textId="77777777" w:rsidR="00700A8D" w:rsidRPr="008B4AA3" w:rsidRDefault="008B4AA3" w:rsidP="008B4AA3">
            <w:pPr>
              <w:pStyle w:val="CaptionText"/>
              <w:jc w:val="center"/>
            </w:pPr>
            <w:r>
              <w:t>[</w:t>
            </w:r>
            <w:r>
              <w:rPr>
                <w:b/>
              </w:rPr>
              <w:t>F</w:t>
            </w:r>
            <w:r>
              <w:t>]S</w:t>
            </w:r>
            <w:r>
              <w:rPr>
                <w:vertAlign w:val="subscript"/>
              </w:rPr>
              <w:t>0</w:t>
            </w:r>
          </w:p>
        </w:tc>
        <w:tc>
          <w:tcPr>
            <w:tcW w:w="1418" w:type="dxa"/>
            <w:tcBorders>
              <w:bottom w:val="single" w:sz="4" w:space="0" w:color="auto"/>
              <w:right w:val="single" w:sz="4" w:space="0" w:color="auto"/>
            </w:tcBorders>
            <w:vAlign w:val="center"/>
          </w:tcPr>
          <w:p w14:paraId="204D0E37" w14:textId="77777777" w:rsidR="00700A8D" w:rsidRDefault="008B4AA3" w:rsidP="008B4AA3">
            <w:pPr>
              <w:pStyle w:val="CaptionText"/>
              <w:jc w:val="center"/>
            </w:pPr>
            <w:r>
              <w:t>[</w:t>
            </w:r>
            <w:r>
              <w:rPr>
                <w:b/>
              </w:rPr>
              <w:t>F-Up</w:t>
            </w:r>
            <w:r>
              <w:t>]S</w:t>
            </w:r>
            <w:r>
              <w:rPr>
                <w:vertAlign w:val="subscript"/>
              </w:rPr>
              <w:t>0</w:t>
            </w:r>
          </w:p>
        </w:tc>
        <w:tc>
          <w:tcPr>
            <w:tcW w:w="1276" w:type="dxa"/>
            <w:tcBorders>
              <w:left w:val="single" w:sz="4" w:space="0" w:color="auto"/>
              <w:bottom w:val="single" w:sz="4" w:space="0" w:color="auto"/>
            </w:tcBorders>
            <w:vAlign w:val="center"/>
          </w:tcPr>
          <w:p w14:paraId="472707FB" w14:textId="77777777" w:rsidR="00700A8D" w:rsidRDefault="008B4AA3" w:rsidP="008B4AA3">
            <w:pPr>
              <w:pStyle w:val="CaptionText"/>
              <w:jc w:val="center"/>
            </w:pPr>
            <w:r>
              <w:t>[</w:t>
            </w:r>
            <w:r>
              <w:rPr>
                <w:b/>
              </w:rPr>
              <w:t>F-Cis</w:t>
            </w:r>
            <w:r>
              <w:t>]S</w:t>
            </w:r>
            <w:r>
              <w:rPr>
                <w:vertAlign w:val="subscript"/>
              </w:rPr>
              <w:t>0</w:t>
            </w:r>
          </w:p>
        </w:tc>
        <w:tc>
          <w:tcPr>
            <w:tcW w:w="1417" w:type="dxa"/>
            <w:tcBorders>
              <w:bottom w:val="single" w:sz="4" w:space="0" w:color="auto"/>
              <w:right w:val="single" w:sz="4" w:space="0" w:color="auto"/>
            </w:tcBorders>
            <w:vAlign w:val="center"/>
          </w:tcPr>
          <w:p w14:paraId="3F6A0445" w14:textId="77777777" w:rsidR="00700A8D" w:rsidRDefault="008B4AA3" w:rsidP="008B4AA3">
            <w:pPr>
              <w:pStyle w:val="CaptionText"/>
              <w:jc w:val="center"/>
            </w:pPr>
            <w:r>
              <w:t>[</w:t>
            </w:r>
            <w:r>
              <w:rPr>
                <w:b/>
              </w:rPr>
              <w:t>F-Cis-Up</w:t>
            </w:r>
            <w:r>
              <w:t>]S</w:t>
            </w:r>
            <w:r>
              <w:rPr>
                <w:vertAlign w:val="subscript"/>
              </w:rPr>
              <w:t>0</w:t>
            </w:r>
          </w:p>
        </w:tc>
        <w:tc>
          <w:tcPr>
            <w:tcW w:w="1276" w:type="dxa"/>
            <w:tcBorders>
              <w:left w:val="single" w:sz="4" w:space="0" w:color="auto"/>
              <w:bottom w:val="single" w:sz="4" w:space="0" w:color="auto"/>
            </w:tcBorders>
            <w:vAlign w:val="center"/>
          </w:tcPr>
          <w:p w14:paraId="6132ADF8" w14:textId="77777777" w:rsidR="00700A8D" w:rsidRDefault="008B4AA3" w:rsidP="008B4AA3">
            <w:pPr>
              <w:pStyle w:val="CaptionText"/>
              <w:jc w:val="center"/>
            </w:pPr>
            <w:r>
              <w:t>[</w:t>
            </w:r>
            <w:r>
              <w:rPr>
                <w:b/>
              </w:rPr>
              <w:t>F-Trans</w:t>
            </w:r>
            <w:r>
              <w:t>]S</w:t>
            </w:r>
            <w:r>
              <w:rPr>
                <w:vertAlign w:val="subscript"/>
              </w:rPr>
              <w:t>0</w:t>
            </w:r>
          </w:p>
        </w:tc>
        <w:tc>
          <w:tcPr>
            <w:tcW w:w="1626" w:type="dxa"/>
            <w:tcBorders>
              <w:bottom w:val="single" w:sz="4" w:space="0" w:color="auto"/>
            </w:tcBorders>
            <w:vAlign w:val="center"/>
          </w:tcPr>
          <w:p w14:paraId="7048FA4D" w14:textId="77777777" w:rsidR="00700A8D" w:rsidRDefault="008B4AA3" w:rsidP="008B4AA3">
            <w:pPr>
              <w:pStyle w:val="CaptionText"/>
              <w:jc w:val="center"/>
            </w:pPr>
            <w:r>
              <w:t>[</w:t>
            </w:r>
            <w:r>
              <w:rPr>
                <w:b/>
              </w:rPr>
              <w:t>F-Trans-Up</w:t>
            </w:r>
            <w:r>
              <w:t>]S</w:t>
            </w:r>
            <w:r>
              <w:rPr>
                <w:vertAlign w:val="subscript"/>
              </w:rPr>
              <w:t>0</w:t>
            </w:r>
          </w:p>
        </w:tc>
      </w:tr>
      <w:tr w:rsidR="008B4AA3" w14:paraId="2C159195" w14:textId="77777777" w:rsidTr="007E64D0">
        <w:tc>
          <w:tcPr>
            <w:tcW w:w="1526" w:type="dxa"/>
            <w:tcBorders>
              <w:top w:val="single" w:sz="4" w:space="0" w:color="auto"/>
              <w:right w:val="single" w:sz="4" w:space="0" w:color="auto"/>
            </w:tcBorders>
            <w:vAlign w:val="center"/>
          </w:tcPr>
          <w:p w14:paraId="27499CD1" w14:textId="77777777" w:rsidR="00700A8D" w:rsidRPr="008B4AA3" w:rsidRDefault="00700A8D" w:rsidP="008B4AA3">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4E11D37E" w14:textId="77777777" w:rsidR="00700A8D" w:rsidRDefault="008B4AA3" w:rsidP="008B4AA3">
            <w:pPr>
              <w:pStyle w:val="CaptionText"/>
              <w:jc w:val="center"/>
            </w:pPr>
            <w:r>
              <w:t>4.62</w:t>
            </w:r>
          </w:p>
        </w:tc>
        <w:tc>
          <w:tcPr>
            <w:tcW w:w="1418" w:type="dxa"/>
            <w:tcBorders>
              <w:top w:val="single" w:sz="4" w:space="0" w:color="auto"/>
              <w:right w:val="single" w:sz="4" w:space="0" w:color="auto"/>
            </w:tcBorders>
            <w:vAlign w:val="center"/>
          </w:tcPr>
          <w:p w14:paraId="1CEB7340" w14:textId="77777777" w:rsidR="00700A8D" w:rsidRDefault="008B4AA3" w:rsidP="008B4AA3">
            <w:pPr>
              <w:pStyle w:val="CaptionText"/>
              <w:jc w:val="center"/>
            </w:pPr>
            <w:r>
              <w:t>3.17</w:t>
            </w:r>
          </w:p>
        </w:tc>
        <w:tc>
          <w:tcPr>
            <w:tcW w:w="1276" w:type="dxa"/>
            <w:tcBorders>
              <w:top w:val="single" w:sz="4" w:space="0" w:color="auto"/>
              <w:left w:val="single" w:sz="4" w:space="0" w:color="auto"/>
            </w:tcBorders>
            <w:vAlign w:val="center"/>
          </w:tcPr>
          <w:p w14:paraId="0FB11600" w14:textId="77777777" w:rsidR="00700A8D" w:rsidRDefault="008B4AA3" w:rsidP="008B4AA3">
            <w:pPr>
              <w:pStyle w:val="CaptionText"/>
              <w:jc w:val="center"/>
            </w:pPr>
            <w:r>
              <w:t>13.27</w:t>
            </w:r>
          </w:p>
        </w:tc>
        <w:tc>
          <w:tcPr>
            <w:tcW w:w="1417" w:type="dxa"/>
            <w:tcBorders>
              <w:top w:val="single" w:sz="4" w:space="0" w:color="auto"/>
              <w:right w:val="single" w:sz="4" w:space="0" w:color="auto"/>
            </w:tcBorders>
            <w:vAlign w:val="center"/>
          </w:tcPr>
          <w:p w14:paraId="17A5B6E0" w14:textId="77777777" w:rsidR="00700A8D" w:rsidRDefault="008B4AA3" w:rsidP="008B4AA3">
            <w:pPr>
              <w:pStyle w:val="CaptionText"/>
              <w:jc w:val="center"/>
            </w:pPr>
            <w:r>
              <w:t>13.93</w:t>
            </w:r>
          </w:p>
        </w:tc>
        <w:tc>
          <w:tcPr>
            <w:tcW w:w="1276" w:type="dxa"/>
            <w:tcBorders>
              <w:top w:val="single" w:sz="4" w:space="0" w:color="auto"/>
              <w:left w:val="single" w:sz="4" w:space="0" w:color="auto"/>
            </w:tcBorders>
            <w:vAlign w:val="center"/>
          </w:tcPr>
          <w:p w14:paraId="4B655DAE" w14:textId="77777777" w:rsidR="00700A8D" w:rsidRDefault="008B4AA3" w:rsidP="008B4AA3">
            <w:pPr>
              <w:pStyle w:val="CaptionText"/>
              <w:jc w:val="center"/>
            </w:pPr>
            <w:r>
              <w:t>2.46</w:t>
            </w:r>
          </w:p>
        </w:tc>
        <w:tc>
          <w:tcPr>
            <w:tcW w:w="1626" w:type="dxa"/>
            <w:tcBorders>
              <w:top w:val="single" w:sz="4" w:space="0" w:color="auto"/>
            </w:tcBorders>
            <w:vAlign w:val="center"/>
          </w:tcPr>
          <w:p w14:paraId="0AC7BFCB" w14:textId="77777777" w:rsidR="00700A8D" w:rsidRPr="008B4AA3" w:rsidRDefault="008B4AA3" w:rsidP="008B4AA3">
            <w:pPr>
              <w:pStyle w:val="CaptionText"/>
              <w:jc w:val="center"/>
              <w:rPr>
                <w:b/>
              </w:rPr>
            </w:pPr>
            <w:r w:rsidRPr="008B4AA3">
              <w:rPr>
                <w:b/>
              </w:rPr>
              <w:t>0.00</w:t>
            </w:r>
          </w:p>
        </w:tc>
      </w:tr>
      <w:tr w:rsidR="008B4AA3" w14:paraId="7CAC8691" w14:textId="77777777" w:rsidTr="007E64D0">
        <w:tc>
          <w:tcPr>
            <w:tcW w:w="1526" w:type="dxa"/>
            <w:tcBorders>
              <w:right w:val="single" w:sz="4" w:space="0" w:color="auto"/>
            </w:tcBorders>
            <w:vAlign w:val="center"/>
          </w:tcPr>
          <w:p w14:paraId="527EDBDE" w14:textId="77777777" w:rsidR="00700A8D" w:rsidRPr="008B4AA3" w:rsidRDefault="00700A8D" w:rsidP="008B4AA3">
            <w:pPr>
              <w:pStyle w:val="CaptionText"/>
              <w:jc w:val="center"/>
              <w:rPr>
                <w:b/>
              </w:rPr>
            </w:pPr>
            <w:r w:rsidRPr="008B4AA3">
              <w:rPr>
                <w:b/>
              </w:rPr>
              <w:t>∂(</w:t>
            </w:r>
            <w:r w:rsidRPr="008B4AA3">
              <w:rPr>
                <w:b/>
                <w:vertAlign w:val="superscript"/>
              </w:rPr>
              <w:t>1</w:t>
            </w:r>
            <w:r w:rsidRPr="008B4AA3">
              <w:rPr>
                <w:b/>
              </w:rPr>
              <w:t>H, hydride) / ppm</w:t>
            </w:r>
          </w:p>
        </w:tc>
        <w:tc>
          <w:tcPr>
            <w:tcW w:w="1417" w:type="dxa"/>
            <w:tcBorders>
              <w:left w:val="single" w:sz="4" w:space="0" w:color="auto"/>
            </w:tcBorders>
            <w:vAlign w:val="center"/>
          </w:tcPr>
          <w:p w14:paraId="67C5AC36" w14:textId="77777777" w:rsidR="00700A8D" w:rsidRDefault="008B4AA3" w:rsidP="008B4AA3">
            <w:pPr>
              <w:pStyle w:val="CaptionText"/>
              <w:jc w:val="center"/>
            </w:pPr>
            <w:r>
              <w:t>-9.28</w:t>
            </w:r>
          </w:p>
        </w:tc>
        <w:tc>
          <w:tcPr>
            <w:tcW w:w="1418" w:type="dxa"/>
            <w:tcBorders>
              <w:right w:val="single" w:sz="4" w:space="0" w:color="auto"/>
            </w:tcBorders>
            <w:vAlign w:val="center"/>
          </w:tcPr>
          <w:p w14:paraId="256C8848" w14:textId="77777777" w:rsidR="00700A8D" w:rsidRDefault="008B4AA3" w:rsidP="008B4AA3">
            <w:pPr>
              <w:pStyle w:val="CaptionText"/>
              <w:jc w:val="center"/>
            </w:pPr>
            <w:r>
              <w:t>-7.98</w:t>
            </w:r>
          </w:p>
        </w:tc>
        <w:tc>
          <w:tcPr>
            <w:tcW w:w="1276" w:type="dxa"/>
            <w:tcBorders>
              <w:left w:val="single" w:sz="4" w:space="0" w:color="auto"/>
            </w:tcBorders>
            <w:vAlign w:val="center"/>
          </w:tcPr>
          <w:p w14:paraId="4FB504E0" w14:textId="77777777" w:rsidR="00700A8D" w:rsidRDefault="008B4AA3" w:rsidP="008B4AA3">
            <w:pPr>
              <w:pStyle w:val="CaptionText"/>
              <w:jc w:val="center"/>
            </w:pPr>
            <w:r>
              <w:t>0.13</w:t>
            </w:r>
          </w:p>
        </w:tc>
        <w:tc>
          <w:tcPr>
            <w:tcW w:w="1417" w:type="dxa"/>
            <w:tcBorders>
              <w:right w:val="single" w:sz="4" w:space="0" w:color="auto"/>
            </w:tcBorders>
            <w:vAlign w:val="center"/>
          </w:tcPr>
          <w:p w14:paraId="6E88F398" w14:textId="77777777" w:rsidR="00700A8D" w:rsidRDefault="008B4AA3" w:rsidP="008B4AA3">
            <w:pPr>
              <w:pStyle w:val="CaptionText"/>
              <w:jc w:val="center"/>
            </w:pPr>
            <w:r>
              <w:t>0.08</w:t>
            </w:r>
          </w:p>
        </w:tc>
        <w:tc>
          <w:tcPr>
            <w:tcW w:w="1276" w:type="dxa"/>
            <w:tcBorders>
              <w:left w:val="single" w:sz="4" w:space="0" w:color="auto"/>
            </w:tcBorders>
            <w:vAlign w:val="center"/>
          </w:tcPr>
          <w:p w14:paraId="16F5EF7B" w14:textId="77777777" w:rsidR="00700A8D" w:rsidRDefault="008B4AA3" w:rsidP="008B4AA3">
            <w:pPr>
              <w:pStyle w:val="CaptionText"/>
              <w:jc w:val="center"/>
            </w:pPr>
            <w:r>
              <w:t>-10.02</w:t>
            </w:r>
          </w:p>
        </w:tc>
        <w:tc>
          <w:tcPr>
            <w:tcW w:w="1626" w:type="dxa"/>
            <w:vAlign w:val="center"/>
          </w:tcPr>
          <w:p w14:paraId="73F0EC77" w14:textId="77777777" w:rsidR="00700A8D" w:rsidRDefault="008B4AA3" w:rsidP="008B4AA3">
            <w:pPr>
              <w:pStyle w:val="CaptionText"/>
              <w:jc w:val="center"/>
            </w:pPr>
            <w:r>
              <w:t>-10.22</w:t>
            </w:r>
          </w:p>
        </w:tc>
      </w:tr>
      <w:tr w:rsidR="008B4AA3" w14:paraId="29571AD5" w14:textId="77777777" w:rsidTr="007E64D0">
        <w:tc>
          <w:tcPr>
            <w:tcW w:w="1526" w:type="dxa"/>
            <w:tcBorders>
              <w:bottom w:val="single" w:sz="4" w:space="0" w:color="auto"/>
              <w:right w:val="single" w:sz="4" w:space="0" w:color="auto"/>
            </w:tcBorders>
            <w:vAlign w:val="center"/>
          </w:tcPr>
          <w:p w14:paraId="01B353E7" w14:textId="77777777" w:rsidR="00700A8D" w:rsidRPr="008B4AA3" w:rsidRDefault="00700A8D" w:rsidP="008B4AA3">
            <w:pPr>
              <w:pStyle w:val="CaptionText"/>
              <w:jc w:val="center"/>
              <w:rPr>
                <w:b/>
              </w:rPr>
            </w:pPr>
            <w:r w:rsidRPr="008B4AA3">
              <w:rPr>
                <w:b/>
              </w:rPr>
              <w:t>∂(</w:t>
            </w:r>
            <w:r w:rsidRPr="008B4AA3">
              <w:rPr>
                <w:b/>
                <w:vertAlign w:val="superscript"/>
              </w:rPr>
              <w:t>31</w:t>
            </w:r>
            <w:r w:rsidRPr="008B4AA3">
              <w:rPr>
                <w:b/>
              </w:rPr>
              <w:t>P) / ppm</w:t>
            </w:r>
          </w:p>
        </w:tc>
        <w:tc>
          <w:tcPr>
            <w:tcW w:w="1417" w:type="dxa"/>
            <w:tcBorders>
              <w:left w:val="single" w:sz="4" w:space="0" w:color="auto"/>
              <w:bottom w:val="single" w:sz="4" w:space="0" w:color="auto"/>
            </w:tcBorders>
            <w:vAlign w:val="center"/>
          </w:tcPr>
          <w:p w14:paraId="57A675B2" w14:textId="77777777" w:rsidR="00700A8D" w:rsidRDefault="008B4AA3" w:rsidP="008B4AA3">
            <w:pPr>
              <w:pStyle w:val="CaptionText"/>
              <w:jc w:val="center"/>
            </w:pPr>
            <w:r>
              <w:t>125.28</w:t>
            </w:r>
          </w:p>
        </w:tc>
        <w:tc>
          <w:tcPr>
            <w:tcW w:w="1418" w:type="dxa"/>
            <w:tcBorders>
              <w:bottom w:val="single" w:sz="4" w:space="0" w:color="auto"/>
              <w:right w:val="single" w:sz="4" w:space="0" w:color="auto"/>
            </w:tcBorders>
            <w:vAlign w:val="center"/>
          </w:tcPr>
          <w:p w14:paraId="27FE1106" w14:textId="77777777" w:rsidR="00700A8D" w:rsidRDefault="008B4AA3" w:rsidP="008B4AA3">
            <w:pPr>
              <w:pStyle w:val="CaptionText"/>
              <w:jc w:val="center"/>
            </w:pPr>
            <w:r>
              <w:t>108.47</w:t>
            </w:r>
          </w:p>
        </w:tc>
        <w:tc>
          <w:tcPr>
            <w:tcW w:w="1276" w:type="dxa"/>
            <w:tcBorders>
              <w:left w:val="single" w:sz="4" w:space="0" w:color="auto"/>
              <w:bottom w:val="single" w:sz="4" w:space="0" w:color="auto"/>
            </w:tcBorders>
            <w:vAlign w:val="center"/>
          </w:tcPr>
          <w:p w14:paraId="58DFD81D" w14:textId="77777777" w:rsidR="00700A8D" w:rsidRDefault="008B4AA3" w:rsidP="008B4AA3">
            <w:pPr>
              <w:pStyle w:val="CaptionText"/>
              <w:jc w:val="center"/>
            </w:pPr>
            <w:r>
              <w:t>112.55</w:t>
            </w:r>
          </w:p>
        </w:tc>
        <w:tc>
          <w:tcPr>
            <w:tcW w:w="1417" w:type="dxa"/>
            <w:tcBorders>
              <w:bottom w:val="single" w:sz="4" w:space="0" w:color="auto"/>
              <w:right w:val="single" w:sz="4" w:space="0" w:color="auto"/>
            </w:tcBorders>
            <w:vAlign w:val="center"/>
          </w:tcPr>
          <w:p w14:paraId="1E72AE93" w14:textId="77777777" w:rsidR="00700A8D" w:rsidRDefault="008B4AA3" w:rsidP="008B4AA3">
            <w:pPr>
              <w:pStyle w:val="CaptionText"/>
              <w:jc w:val="center"/>
            </w:pPr>
            <w:r>
              <w:t>106.05</w:t>
            </w:r>
          </w:p>
        </w:tc>
        <w:tc>
          <w:tcPr>
            <w:tcW w:w="1276" w:type="dxa"/>
            <w:tcBorders>
              <w:left w:val="single" w:sz="4" w:space="0" w:color="auto"/>
              <w:bottom w:val="single" w:sz="4" w:space="0" w:color="auto"/>
            </w:tcBorders>
            <w:vAlign w:val="center"/>
          </w:tcPr>
          <w:p w14:paraId="309FEF4E" w14:textId="77777777" w:rsidR="00700A8D" w:rsidRDefault="008B4AA3" w:rsidP="008B4AA3">
            <w:pPr>
              <w:pStyle w:val="CaptionText"/>
              <w:jc w:val="center"/>
            </w:pPr>
            <w:r>
              <w:t>110.59</w:t>
            </w:r>
          </w:p>
        </w:tc>
        <w:tc>
          <w:tcPr>
            <w:tcW w:w="1626" w:type="dxa"/>
            <w:tcBorders>
              <w:bottom w:val="single" w:sz="4" w:space="0" w:color="auto"/>
            </w:tcBorders>
            <w:vAlign w:val="center"/>
          </w:tcPr>
          <w:p w14:paraId="02AC5C21" w14:textId="77777777" w:rsidR="00700A8D" w:rsidRDefault="008B4AA3" w:rsidP="008B4AA3">
            <w:pPr>
              <w:pStyle w:val="CaptionText"/>
              <w:jc w:val="center"/>
            </w:pPr>
            <w:r>
              <w:t>109.14</w:t>
            </w:r>
          </w:p>
        </w:tc>
      </w:tr>
      <w:tr w:rsidR="008B4AA3" w14:paraId="6047C0A6" w14:textId="77777777" w:rsidTr="007E64D0">
        <w:tc>
          <w:tcPr>
            <w:tcW w:w="1526" w:type="dxa"/>
            <w:tcBorders>
              <w:top w:val="single" w:sz="4" w:space="0" w:color="auto"/>
              <w:right w:val="single" w:sz="4" w:space="0" w:color="auto"/>
            </w:tcBorders>
            <w:vAlign w:val="center"/>
          </w:tcPr>
          <w:p w14:paraId="0DAD23BE" w14:textId="77777777" w:rsidR="008B4AA3" w:rsidRPr="008B4AA3" w:rsidRDefault="008B4AA3" w:rsidP="008B4AA3">
            <w:pPr>
              <w:pStyle w:val="CaptionText"/>
              <w:jc w:val="center"/>
              <w:rPr>
                <w:b/>
              </w:rPr>
            </w:pPr>
            <w:r w:rsidRPr="008B4AA3">
              <w:rPr>
                <w:b/>
              </w:rPr>
              <w:t>Experimental</w:t>
            </w:r>
          </w:p>
        </w:tc>
        <w:tc>
          <w:tcPr>
            <w:tcW w:w="2835" w:type="dxa"/>
            <w:gridSpan w:val="2"/>
            <w:tcBorders>
              <w:top w:val="single" w:sz="4" w:space="0" w:color="auto"/>
              <w:left w:val="single" w:sz="4" w:space="0" w:color="auto"/>
              <w:right w:val="single" w:sz="4" w:space="0" w:color="auto"/>
            </w:tcBorders>
            <w:vAlign w:val="center"/>
          </w:tcPr>
          <w:p w14:paraId="4640E9A5" w14:textId="77777777" w:rsidR="008B4AA3" w:rsidRDefault="008B4AA3" w:rsidP="008B4AA3">
            <w:pPr>
              <w:pStyle w:val="CaptionText"/>
              <w:jc w:val="center"/>
            </w:pPr>
            <w:r>
              <w:t>/</w:t>
            </w:r>
          </w:p>
        </w:tc>
        <w:tc>
          <w:tcPr>
            <w:tcW w:w="2693" w:type="dxa"/>
            <w:gridSpan w:val="2"/>
            <w:tcBorders>
              <w:top w:val="single" w:sz="4" w:space="0" w:color="auto"/>
              <w:left w:val="single" w:sz="4" w:space="0" w:color="auto"/>
              <w:right w:val="single" w:sz="4" w:space="0" w:color="auto"/>
            </w:tcBorders>
            <w:vAlign w:val="center"/>
          </w:tcPr>
          <w:p w14:paraId="43502C91" w14:textId="77777777" w:rsidR="008B4AA3" w:rsidRDefault="008B4AA3" w:rsidP="008B4AA3">
            <w:pPr>
              <w:pStyle w:val="CaptionText"/>
              <w:jc w:val="center"/>
            </w:pPr>
            <w:r>
              <w:t>∂(</w:t>
            </w:r>
            <w:r>
              <w:rPr>
                <w:vertAlign w:val="superscript"/>
              </w:rPr>
              <w:t>1</w:t>
            </w:r>
            <w:r>
              <w:t>H) = -5.5 ppm</w:t>
            </w:r>
          </w:p>
          <w:p w14:paraId="75CA9768" w14:textId="77777777" w:rsidR="008B4AA3" w:rsidRPr="008B4AA3" w:rsidRDefault="008B4AA3" w:rsidP="008B4AA3">
            <w:pPr>
              <w:pStyle w:val="CaptionText"/>
              <w:jc w:val="center"/>
            </w:pPr>
            <w:r>
              <w:t>∂(</w:t>
            </w:r>
            <w:r>
              <w:rPr>
                <w:vertAlign w:val="superscript"/>
              </w:rPr>
              <w:t>31</w:t>
            </w:r>
            <w:r>
              <w:t>P) = 104.3</w:t>
            </w:r>
            <w:r w:rsidR="00F265AD">
              <w:t xml:space="preserve"> ppm</w:t>
            </w:r>
          </w:p>
        </w:tc>
        <w:tc>
          <w:tcPr>
            <w:tcW w:w="2902" w:type="dxa"/>
            <w:gridSpan w:val="2"/>
            <w:tcBorders>
              <w:top w:val="single" w:sz="4" w:space="0" w:color="auto"/>
              <w:left w:val="single" w:sz="4" w:space="0" w:color="auto"/>
            </w:tcBorders>
            <w:vAlign w:val="center"/>
          </w:tcPr>
          <w:p w14:paraId="781F5DB9" w14:textId="77777777" w:rsidR="008B4AA3" w:rsidRDefault="008B4AA3" w:rsidP="008B4AA3">
            <w:pPr>
              <w:pStyle w:val="CaptionText"/>
              <w:jc w:val="center"/>
            </w:pPr>
            <w:r>
              <w:t>∂(</w:t>
            </w:r>
            <w:r>
              <w:rPr>
                <w:vertAlign w:val="superscript"/>
              </w:rPr>
              <w:t>1</w:t>
            </w:r>
            <w:r>
              <w:t>H) = -18.9 ppm</w:t>
            </w:r>
          </w:p>
          <w:p w14:paraId="665B869A" w14:textId="77777777" w:rsidR="008B4AA3" w:rsidRDefault="008B4AA3" w:rsidP="008B4AA3">
            <w:pPr>
              <w:pStyle w:val="CaptionText"/>
              <w:jc w:val="center"/>
            </w:pPr>
            <w:r>
              <w:t>∂(</w:t>
            </w:r>
            <w:r>
              <w:rPr>
                <w:vertAlign w:val="superscript"/>
              </w:rPr>
              <w:t>31</w:t>
            </w:r>
            <w:r>
              <w:t>P) = 104.2</w:t>
            </w:r>
            <w:r w:rsidR="00F265AD">
              <w:t xml:space="preserve"> ppm</w:t>
            </w:r>
          </w:p>
        </w:tc>
      </w:tr>
    </w:tbl>
    <w:p w14:paraId="3BB68010" w14:textId="77777777" w:rsidR="0032711D" w:rsidRDefault="0032711D" w:rsidP="00D67648">
      <w:pPr>
        <w:pStyle w:val="CaptionText"/>
      </w:pPr>
    </w:p>
    <w:p w14:paraId="635BC4E5" w14:textId="23985BB3" w:rsidR="0032711D" w:rsidRPr="006217B4" w:rsidRDefault="006217B4" w:rsidP="006217B4">
      <w:r>
        <w:t>It can be seen that [</w:t>
      </w:r>
      <w:r>
        <w:rPr>
          <w:b/>
        </w:rPr>
        <w:t>F-Trans-Up</w:t>
      </w:r>
      <w:r>
        <w:t>]S</w:t>
      </w:r>
      <w:r>
        <w:rPr>
          <w:vertAlign w:val="subscript"/>
        </w:rPr>
        <w:t xml:space="preserve">0 </w:t>
      </w:r>
      <w:r>
        <w:t>is the most stable isomer of [</w:t>
      </w:r>
      <w:r>
        <w:rPr>
          <w:b/>
        </w:rPr>
        <w:t>F</w:t>
      </w:r>
      <w:r>
        <w:t>], with the cis isomers being significantly less stable. While theoretical hydride chemical shifts are somewhat overestimated, the relative experimental difference between cis and trans isomers of 13.4 ppm is well reproduced (10.2 ppm). [</w:t>
      </w:r>
      <w:r>
        <w:rPr>
          <w:b/>
        </w:rPr>
        <w:t>F</w:t>
      </w:r>
      <w:r>
        <w:t>]S</w:t>
      </w:r>
      <w:r>
        <w:rPr>
          <w:vertAlign w:val="subscript"/>
        </w:rPr>
        <w:t>0</w:t>
      </w:r>
      <w:r>
        <w:t xml:space="preserve"> is only slightly less stable than the trans isomers.</w:t>
      </w:r>
    </w:p>
    <w:p w14:paraId="68BFF15F" w14:textId="77777777" w:rsidR="006217B4" w:rsidRDefault="006217B4" w:rsidP="00D67648">
      <w:pPr>
        <w:pStyle w:val="CaptionText"/>
      </w:pPr>
    </w:p>
    <w:p w14:paraId="269BB8EF" w14:textId="77777777" w:rsidR="006217B4" w:rsidRPr="00D67648" w:rsidRDefault="006217B4" w:rsidP="00D67648">
      <w:pPr>
        <w:pStyle w:val="CaptionText"/>
      </w:pPr>
    </w:p>
    <w:p w14:paraId="529D7249" w14:textId="77777777" w:rsidR="00AC07CA" w:rsidRDefault="00AC07CA">
      <w:r>
        <w:br w:type="page"/>
      </w:r>
    </w:p>
    <w:p w14:paraId="2635600F" w14:textId="175419F9" w:rsidR="00B241BE" w:rsidRDefault="00AC07CA" w:rsidP="00B241BE">
      <w:pPr>
        <w:pStyle w:val="Heading2"/>
      </w:pPr>
      <w:bookmarkStart w:id="209" w:name="_Toc461199549"/>
      <w:r>
        <w:t>CASSCF Results</w:t>
      </w:r>
      <w:bookmarkEnd w:id="209"/>
    </w:p>
    <w:p w14:paraId="0A5F5DB6" w14:textId="586FC425" w:rsidR="005E4775" w:rsidRDefault="005E4775" w:rsidP="005E4775">
      <w:pPr>
        <w:pStyle w:val="Heading3"/>
      </w:pPr>
      <w:bookmarkStart w:id="210" w:name="_Toc461199550"/>
      <w:r>
        <w:t>Comparison of DFT and CASSCF Energies and Absorption Wavelengths</w:t>
      </w:r>
      <w:bookmarkEnd w:id="210"/>
    </w:p>
    <w:p w14:paraId="533BCD2C" w14:textId="77777777" w:rsidR="00191FAC" w:rsidRDefault="00191FAC" w:rsidP="00191FAC"/>
    <w:p w14:paraId="383B0619" w14:textId="40BABFD8" w:rsidR="00191FAC" w:rsidRDefault="000577A8" w:rsidP="00191FAC">
      <w:pPr>
        <w:pStyle w:val="Caption"/>
        <w:rPr>
          <w:vertAlign w:val="subscript"/>
        </w:rPr>
      </w:pPr>
      <w:bookmarkStart w:id="211" w:name="_Ref461109782"/>
      <w:bookmarkStart w:id="212" w:name="_Toc461199675"/>
      <w:r>
        <w:rPr>
          <w:noProof/>
        </w:rPr>
        <w:drawing>
          <wp:anchor distT="0" distB="0" distL="114300" distR="114300" simplePos="0" relativeHeight="251799552" behindDoc="0" locked="0" layoutInCell="1" allowOverlap="1" wp14:anchorId="3BFF478D" wp14:editId="0A380C62">
            <wp:simplePos x="0" y="0"/>
            <wp:positionH relativeFrom="column">
              <wp:posOffset>2057400</wp:posOffset>
            </wp:positionH>
            <wp:positionV relativeFrom="paragraph">
              <wp:posOffset>276225</wp:posOffset>
            </wp:positionV>
            <wp:extent cx="1371600" cy="1007745"/>
            <wp:effectExtent l="0" t="0" r="0" b="0"/>
            <wp:wrapSquare wrapText="bothSides"/>
            <wp:docPr id="37" name="Picture 3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Images:B_image.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371600" cy="1007745"/>
                    </a:xfrm>
                    <a:prstGeom prst="rect">
                      <a:avLst/>
                    </a:prstGeom>
                    <a:noFill/>
                    <a:ln>
                      <a:noFill/>
                    </a:ln>
                  </pic:spPr>
                </pic:pic>
              </a:graphicData>
            </a:graphic>
            <wp14:sizeRelH relativeFrom="page">
              <wp14:pctWidth>0</wp14:pctWidth>
            </wp14:sizeRelH>
            <wp14:sizeRelV relativeFrom="page">
              <wp14:pctHeight>0</wp14:pctHeight>
            </wp14:sizeRelV>
          </wp:anchor>
        </w:drawing>
      </w:r>
      <w:r w:rsidR="00191FAC">
        <w:t xml:space="preserve">Table </w:t>
      </w:r>
      <w:fldSimple w:instr=" STYLEREF 1 \s ">
        <w:r w:rsidR="00FF588A">
          <w:rPr>
            <w:noProof/>
          </w:rPr>
          <w:t>11</w:t>
        </w:r>
      </w:fldSimple>
      <w:r w:rsidR="00FF588A">
        <w:noBreakHyphen/>
      </w:r>
      <w:fldSimple w:instr=" SEQ Table \* ARABIC \s 1 ">
        <w:r w:rsidR="00FF588A">
          <w:rPr>
            <w:noProof/>
          </w:rPr>
          <w:t>9</w:t>
        </w:r>
      </w:fldSimple>
      <w:bookmarkEnd w:id="211"/>
      <w:r w:rsidR="00191FAC">
        <w:t xml:space="preserve"> </w:t>
      </w:r>
      <w:r w:rsidR="001F643D">
        <w:t xml:space="preserve">Comparison of DFT and CASSCF reaction energies for [B] </w:t>
      </w:r>
      <w:r w:rsidR="001F643D" w:rsidRPr="00A027AC">
        <w:rPr>
          <w:rFonts w:hint="eastAsia"/>
        </w:rPr>
        <w:t>→</w:t>
      </w:r>
      <w:r w:rsidR="001F643D">
        <w:t xml:space="preserve"> [C]</w:t>
      </w:r>
      <w:r>
        <w:t xml:space="preserve"> and absorption wavelengths for [B-Mono]D</w:t>
      </w:r>
      <w:r>
        <w:rPr>
          <w:vertAlign w:val="subscript"/>
        </w:rPr>
        <w:t>0</w:t>
      </w:r>
      <w:bookmarkEnd w:id="212"/>
    </w:p>
    <w:p w14:paraId="1EDA6429" w14:textId="37FC027F" w:rsidR="000577A8" w:rsidRDefault="000577A8" w:rsidP="000577A8">
      <w:pPr>
        <w:pStyle w:val="CaptionText"/>
      </w:pPr>
    </w:p>
    <w:p w14:paraId="3B414579" w14:textId="77777777" w:rsidR="000577A8" w:rsidRDefault="000577A8" w:rsidP="000577A8">
      <w:pPr>
        <w:pStyle w:val="CaptionText"/>
      </w:pPr>
    </w:p>
    <w:p w14:paraId="5212FEDC" w14:textId="77777777" w:rsidR="000577A8" w:rsidRDefault="000577A8" w:rsidP="000577A8">
      <w:pPr>
        <w:pStyle w:val="CaptionText"/>
      </w:pPr>
    </w:p>
    <w:p w14:paraId="3DC817D6" w14:textId="77777777" w:rsidR="000577A8" w:rsidRDefault="000577A8" w:rsidP="000577A8">
      <w:pPr>
        <w:pStyle w:val="CaptionText"/>
      </w:pPr>
    </w:p>
    <w:p w14:paraId="40474562" w14:textId="24AB5DB1" w:rsidR="000577A8" w:rsidRDefault="000577A8" w:rsidP="000577A8">
      <w:pPr>
        <w:pStyle w:val="CaptionText"/>
      </w:pPr>
    </w:p>
    <w:p w14:paraId="093D95E0" w14:textId="166FC161" w:rsidR="000577A8" w:rsidRPr="000577A8" w:rsidRDefault="000577A8" w:rsidP="000577A8">
      <w:pPr>
        <w:pStyle w:val="CaptionText"/>
      </w:pPr>
    </w:p>
    <w:p w14:paraId="130EA4BC" w14:textId="5ADAF3DE" w:rsidR="000577A8" w:rsidRDefault="000577A8" w:rsidP="000577A8">
      <w:pPr>
        <w:pStyle w:val="CaptionText"/>
      </w:pPr>
      <w:r>
        <w:rPr>
          <w:noProof/>
        </w:rPr>
        <mc:AlternateContent>
          <mc:Choice Requires="wps">
            <w:drawing>
              <wp:anchor distT="0" distB="0" distL="114300" distR="114300" simplePos="0" relativeHeight="251801600" behindDoc="0" locked="0" layoutInCell="1" allowOverlap="1" wp14:anchorId="181C7943" wp14:editId="1F2235DD">
                <wp:simplePos x="0" y="0"/>
                <wp:positionH relativeFrom="column">
                  <wp:posOffset>2743200</wp:posOffset>
                </wp:positionH>
                <wp:positionV relativeFrom="paragraph">
                  <wp:posOffset>117475</wp:posOffset>
                </wp:positionV>
                <wp:extent cx="0" cy="342900"/>
                <wp:effectExtent l="101600" t="0" r="76200" b="63500"/>
                <wp:wrapNone/>
                <wp:docPr id="68" name="Straight Arrow Connector 68"/>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68" o:spid="_x0000_s1026" type="#_x0000_t32" style="position:absolute;margin-left:3in;margin-top:9.25pt;width:0;height:27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" strokecolor="black [3213]" strokeweight="2pt">
                <v:stroke endarrow="open"/>
              </v:shape>
            </w:pict>
          </mc:Fallback>
        </mc:AlternateContent>
      </w:r>
    </w:p>
    <w:p w14:paraId="33D27E43" w14:textId="3624802C" w:rsidR="000577A8" w:rsidRDefault="00616EC4" w:rsidP="000577A8">
      <w:pPr>
        <w:pStyle w:val="CaptionText"/>
      </w:pPr>
      <w:r>
        <w:rPr>
          <w:noProof/>
        </w:rPr>
        <w:drawing>
          <wp:anchor distT="0" distB="0" distL="114300" distR="114300" simplePos="0" relativeHeight="251804672" behindDoc="0" locked="0" layoutInCell="1" allowOverlap="1" wp14:anchorId="6D260B83" wp14:editId="3155E191">
            <wp:simplePos x="0" y="0"/>
            <wp:positionH relativeFrom="column">
              <wp:posOffset>4000500</wp:posOffset>
            </wp:positionH>
            <wp:positionV relativeFrom="paragraph">
              <wp:posOffset>85725</wp:posOffset>
            </wp:positionV>
            <wp:extent cx="2463165" cy="1828800"/>
            <wp:effectExtent l="0" t="0" r="0" b="0"/>
            <wp:wrapTight wrapText="bothSides">
              <wp:wrapPolygon edited="0">
                <wp:start x="14701" y="0"/>
                <wp:lineTo x="10691" y="5100"/>
                <wp:lineTo x="10469" y="12600"/>
                <wp:lineTo x="10691" y="13500"/>
                <wp:lineTo x="12473" y="13500"/>
                <wp:lineTo x="12919" y="12900"/>
                <wp:lineTo x="12919" y="11100"/>
                <wp:lineTo x="12696" y="10200"/>
                <wp:lineTo x="16483" y="5400"/>
                <wp:lineTo x="16260" y="1200"/>
                <wp:lineTo x="16037" y="0"/>
                <wp:lineTo x="14701" y="0"/>
              </wp:wrapPolygon>
            </wp:wrapTight>
            <wp:docPr id="101" name="Picture 101" descr="Macintosh HD:Users:Jacob:Documents:Water_Splitting:Two_Photon_Water_Splitting:Computational_Data:Images:C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Images:C_mono_image.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46316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0577A8">
        <w:rPr>
          <w:noProof/>
        </w:rPr>
        <w:drawing>
          <wp:anchor distT="0" distB="0" distL="114300" distR="114300" simplePos="0" relativeHeight="251800576" behindDoc="0" locked="0" layoutInCell="1" allowOverlap="1" wp14:anchorId="56169FD9" wp14:editId="37B3AF0E">
            <wp:simplePos x="0" y="0"/>
            <wp:positionH relativeFrom="column">
              <wp:posOffset>1714500</wp:posOffset>
            </wp:positionH>
            <wp:positionV relativeFrom="paragraph">
              <wp:posOffset>112395</wp:posOffset>
            </wp:positionV>
            <wp:extent cx="1828800" cy="1344930"/>
            <wp:effectExtent l="0" t="0" r="0" b="1270"/>
            <wp:wrapSquare wrapText="bothSides"/>
            <wp:docPr id="62" name="Picture 62" descr="Macintosh HD:Users:Jacob:Documents:Water_Splitting:Two_Photon_Water_Splitting:Computational_Data:Images:C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Images:C_image.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344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2B27F" w14:textId="423CEB87" w:rsidR="000577A8" w:rsidRDefault="000577A8" w:rsidP="000577A8">
      <w:pPr>
        <w:pStyle w:val="CaptionText"/>
      </w:pPr>
    </w:p>
    <w:p w14:paraId="2B0580F5" w14:textId="49C746FC" w:rsidR="000577A8" w:rsidRDefault="009F55AD" w:rsidP="000577A8">
      <w:pPr>
        <w:pStyle w:val="CaptionText"/>
      </w:pPr>
      <w:r>
        <w:rPr>
          <w:noProof/>
        </w:rPr>
        <w:drawing>
          <wp:anchor distT="0" distB="0" distL="114300" distR="114300" simplePos="0" relativeHeight="251802624" behindDoc="0" locked="0" layoutInCell="1" allowOverlap="1" wp14:anchorId="1BB1EF2C" wp14:editId="50B24D3C">
            <wp:simplePos x="0" y="0"/>
            <wp:positionH relativeFrom="column">
              <wp:posOffset>2839085</wp:posOffset>
            </wp:positionH>
            <wp:positionV relativeFrom="paragraph">
              <wp:posOffset>22225</wp:posOffset>
            </wp:positionV>
            <wp:extent cx="1847215" cy="1371600"/>
            <wp:effectExtent l="0" t="0" r="6985" b="0"/>
            <wp:wrapTight wrapText="bothSides">
              <wp:wrapPolygon edited="0">
                <wp:start x="12177" y="2000"/>
                <wp:lineTo x="11583" y="4000"/>
                <wp:lineTo x="11286" y="11600"/>
                <wp:lineTo x="12474" y="13600"/>
                <wp:lineTo x="19009" y="15600"/>
                <wp:lineTo x="19009" y="16400"/>
                <wp:lineTo x="21088" y="16400"/>
                <wp:lineTo x="21385" y="14000"/>
                <wp:lineTo x="18712" y="10400"/>
                <wp:lineTo x="14553" y="8400"/>
                <wp:lineTo x="14553" y="4000"/>
                <wp:lineTo x="13959" y="2000"/>
                <wp:lineTo x="12177" y="2000"/>
              </wp:wrapPolygon>
            </wp:wrapTight>
            <wp:docPr id="85" name="Picture 85"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Images:B_mono_image.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47215"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1127F" w14:textId="77777777" w:rsidR="000577A8" w:rsidRDefault="000577A8" w:rsidP="000577A8">
      <w:pPr>
        <w:pStyle w:val="CaptionText"/>
      </w:pPr>
    </w:p>
    <w:p w14:paraId="2E9F3D4C" w14:textId="77777777" w:rsidR="000577A8" w:rsidRDefault="000577A8" w:rsidP="000577A8">
      <w:pPr>
        <w:pStyle w:val="CaptionText"/>
      </w:pPr>
    </w:p>
    <w:p w14:paraId="72C68A06" w14:textId="585A5D89" w:rsidR="000577A8" w:rsidRDefault="00616EC4" w:rsidP="000577A8">
      <w:pPr>
        <w:pStyle w:val="CaptionText"/>
      </w:pPr>
      <w:r>
        <w:rPr>
          <w:noProof/>
        </w:rPr>
        <mc:AlternateContent>
          <mc:Choice Requires="wps">
            <w:drawing>
              <wp:anchor distT="0" distB="0" distL="114300" distR="114300" simplePos="0" relativeHeight="251806720" behindDoc="0" locked="0" layoutInCell="1" allowOverlap="1" wp14:anchorId="393F12A6" wp14:editId="286E51E2">
                <wp:simplePos x="0" y="0"/>
                <wp:positionH relativeFrom="column">
                  <wp:posOffset>4572000</wp:posOffset>
                </wp:positionH>
                <wp:positionV relativeFrom="paragraph">
                  <wp:posOffset>41275</wp:posOffset>
                </wp:positionV>
                <wp:extent cx="457200" cy="0"/>
                <wp:effectExtent l="0" t="101600" r="25400" b="127000"/>
                <wp:wrapNone/>
                <wp:docPr id="104" name="Straight Arrow Connector 104"/>
                <wp:cNvGraphicFramePr/>
                <a:graphic xmlns:a="http://schemas.openxmlformats.org/drawingml/2006/main">
                  <a:graphicData uri="http://schemas.microsoft.com/office/word/2010/wordprocessingShape">
                    <wps:wsp>
                      <wps:cNvCnPr/>
                      <wps:spPr>
                        <a:xfrm>
                          <a:off x="0" y="0"/>
                          <a:ext cx="457200" cy="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4" o:spid="_x0000_s1026" type="#_x0000_t32" style="position:absolute;margin-left:5in;margin-top:3.25pt;width:36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" strokecolor="black [3213]" strokeweight="2pt">
                <v:stroke endarrow="open"/>
              </v:shape>
            </w:pict>
          </mc:Fallback>
        </mc:AlternateContent>
      </w:r>
    </w:p>
    <w:p w14:paraId="7AB75F8D" w14:textId="77777777" w:rsidR="000577A8" w:rsidRDefault="000577A8" w:rsidP="000577A8">
      <w:pPr>
        <w:pStyle w:val="CaptionText"/>
      </w:pPr>
    </w:p>
    <w:p w14:paraId="5B1C9E26" w14:textId="77777777" w:rsidR="000577A8" w:rsidRDefault="000577A8" w:rsidP="000577A8">
      <w:pPr>
        <w:pStyle w:val="CaptionText"/>
      </w:pPr>
    </w:p>
    <w:p w14:paraId="45AA0ADB" w14:textId="77777777" w:rsidR="000577A8" w:rsidRPr="000577A8" w:rsidRDefault="000577A8" w:rsidP="000577A8">
      <w:pPr>
        <w:pStyle w:val="CaptionText"/>
      </w:pPr>
    </w:p>
    <w:p w14:paraId="079ACB23" w14:textId="77777777" w:rsidR="005E4775" w:rsidRDefault="005E4775" w:rsidP="005E47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2239"/>
        <w:gridCol w:w="1939"/>
        <w:gridCol w:w="2091"/>
        <w:gridCol w:w="2565"/>
      </w:tblGrid>
      <w:tr w:rsidR="00152A77" w14:paraId="653E4A3F" w14:textId="77777777" w:rsidTr="001F643D">
        <w:tc>
          <w:tcPr>
            <w:tcW w:w="1122" w:type="dxa"/>
            <w:tcBorders>
              <w:bottom w:val="single" w:sz="4" w:space="0" w:color="auto"/>
              <w:right w:val="single" w:sz="4" w:space="0" w:color="auto"/>
            </w:tcBorders>
            <w:vAlign w:val="center"/>
          </w:tcPr>
          <w:p w14:paraId="4096738A" w14:textId="5BE1D7EF" w:rsidR="00152A77" w:rsidRPr="00191FAC" w:rsidRDefault="001F643D" w:rsidP="00152A77">
            <w:pPr>
              <w:jc w:val="center"/>
              <w:rPr>
                <w:b/>
              </w:rPr>
            </w:pPr>
            <w:r>
              <w:rPr>
                <w:b/>
              </w:rPr>
              <w:t>Method</w:t>
            </w:r>
          </w:p>
        </w:tc>
        <w:tc>
          <w:tcPr>
            <w:tcW w:w="2239" w:type="dxa"/>
            <w:tcBorders>
              <w:left w:val="single" w:sz="4" w:space="0" w:color="auto"/>
              <w:bottom w:val="single" w:sz="4" w:space="0" w:color="auto"/>
              <w:right w:val="single" w:sz="4" w:space="0" w:color="auto"/>
            </w:tcBorders>
            <w:vAlign w:val="center"/>
          </w:tcPr>
          <w:p w14:paraId="5FD9D583" w14:textId="0225C751" w:rsidR="00152A77" w:rsidRPr="00191FAC" w:rsidRDefault="001F643D" w:rsidP="00152A77">
            <w:pPr>
              <w:jc w:val="center"/>
              <w:rPr>
                <w:b/>
              </w:rPr>
            </w:pPr>
            <w:r>
              <w:rPr>
                <w:b/>
              </w:rPr>
              <w:t>Parameter</w:t>
            </w:r>
          </w:p>
        </w:tc>
        <w:tc>
          <w:tcPr>
            <w:tcW w:w="1939" w:type="dxa"/>
            <w:tcBorders>
              <w:left w:val="single" w:sz="4" w:space="0" w:color="auto"/>
              <w:bottom w:val="single" w:sz="4" w:space="0" w:color="auto"/>
              <w:right w:val="single" w:sz="4" w:space="0" w:color="auto"/>
            </w:tcBorders>
            <w:vAlign w:val="center"/>
          </w:tcPr>
          <w:p w14:paraId="42E0E858" w14:textId="163742C1" w:rsidR="00152A77" w:rsidRDefault="00152A77" w:rsidP="00191FAC">
            <w:pPr>
              <w:jc w:val="center"/>
            </w:pPr>
            <w:r>
              <w:t>[</w:t>
            </w:r>
            <w:r>
              <w:rPr>
                <w:b/>
              </w:rPr>
              <w:t>B</w:t>
            </w:r>
            <w:r>
              <w:t>]T</w:t>
            </w:r>
            <w:r>
              <w:rPr>
                <w:vertAlign w:val="subscript"/>
              </w:rPr>
              <w:t>0</w:t>
            </w:r>
            <w:r>
              <w:t xml:space="preserve"> </w:t>
            </w:r>
            <w:r w:rsidRPr="00A027AC">
              <w:rPr>
                <w:rFonts w:hint="eastAsia"/>
              </w:rPr>
              <w:t>→</w:t>
            </w:r>
            <w:r>
              <w:t xml:space="preserve"> [</w:t>
            </w:r>
            <w:r>
              <w:rPr>
                <w:b/>
              </w:rPr>
              <w:t>C</w:t>
            </w:r>
            <w:r>
              <w:t>]T</w:t>
            </w:r>
            <w:r>
              <w:rPr>
                <w:vertAlign w:val="subscript"/>
              </w:rPr>
              <w:t>0</w:t>
            </w:r>
          </w:p>
        </w:tc>
        <w:tc>
          <w:tcPr>
            <w:tcW w:w="2091" w:type="dxa"/>
            <w:tcBorders>
              <w:left w:val="single" w:sz="4" w:space="0" w:color="auto"/>
              <w:bottom w:val="single" w:sz="4" w:space="0" w:color="auto"/>
              <w:right w:val="single" w:sz="4" w:space="0" w:color="auto"/>
            </w:tcBorders>
            <w:vAlign w:val="center"/>
          </w:tcPr>
          <w:p w14:paraId="6108AECB" w14:textId="48538967" w:rsidR="00152A77" w:rsidRDefault="00152A77" w:rsidP="00191FAC">
            <w:pPr>
              <w:jc w:val="center"/>
            </w:pPr>
            <w:r>
              <w:t>[</w:t>
            </w:r>
            <w:r>
              <w:rPr>
                <w:b/>
              </w:rPr>
              <w:t>B-Mono</w:t>
            </w:r>
            <w:r>
              <w:t>]D</w:t>
            </w:r>
            <w:r>
              <w:rPr>
                <w:vertAlign w:val="subscript"/>
              </w:rPr>
              <w:t xml:space="preserve">0 </w:t>
            </w:r>
            <w:r w:rsidRPr="00A027AC">
              <w:rPr>
                <w:rFonts w:hint="eastAsia"/>
              </w:rPr>
              <w:t>→</w:t>
            </w:r>
          </w:p>
          <w:p w14:paraId="493E4512" w14:textId="252682EE" w:rsidR="00152A77" w:rsidRDefault="00152A77" w:rsidP="00191FAC">
            <w:pPr>
              <w:jc w:val="center"/>
            </w:pPr>
            <w:r>
              <w:t>[</w:t>
            </w:r>
            <w:r>
              <w:rPr>
                <w:b/>
              </w:rPr>
              <w:t>C-Mono</w:t>
            </w:r>
            <w:r>
              <w:t>]D</w:t>
            </w:r>
            <w:r>
              <w:rPr>
                <w:vertAlign w:val="subscript"/>
              </w:rPr>
              <w:t>0</w:t>
            </w:r>
          </w:p>
        </w:tc>
        <w:tc>
          <w:tcPr>
            <w:tcW w:w="2565" w:type="dxa"/>
            <w:tcBorders>
              <w:left w:val="single" w:sz="4" w:space="0" w:color="auto"/>
              <w:bottom w:val="single" w:sz="4" w:space="0" w:color="auto"/>
            </w:tcBorders>
            <w:vAlign w:val="center"/>
          </w:tcPr>
          <w:p w14:paraId="5179AE7D" w14:textId="47CB0052" w:rsidR="00152A77" w:rsidRDefault="00152A77" w:rsidP="00191FAC">
            <w:pPr>
              <w:jc w:val="center"/>
            </w:pPr>
            <w:r>
              <w:t>[</w:t>
            </w:r>
            <w:r>
              <w:rPr>
                <w:b/>
              </w:rPr>
              <w:t>B-Mono</w:t>
            </w:r>
            <w:r>
              <w:t>]D</w:t>
            </w:r>
            <w:r>
              <w:rPr>
                <w:vertAlign w:val="subscript"/>
              </w:rPr>
              <w:t>0</w:t>
            </w:r>
            <w:r>
              <w:t xml:space="preserve"> </w:t>
            </w:r>
            <w:r w:rsidRPr="00A027AC">
              <w:rPr>
                <w:rFonts w:hint="eastAsia"/>
              </w:rPr>
              <w:t>→</w:t>
            </w:r>
          </w:p>
          <w:p w14:paraId="74EC99DB" w14:textId="4427DCEF" w:rsidR="00152A77" w:rsidRDefault="00152A77" w:rsidP="00191FAC">
            <w:pPr>
              <w:jc w:val="center"/>
            </w:pPr>
            <w:r>
              <w:t>[</w:t>
            </w:r>
            <w:r>
              <w:rPr>
                <w:b/>
              </w:rPr>
              <w:t>C-Mono</w:t>
            </w:r>
            <w:r>
              <w:t>]D</w:t>
            </w:r>
            <w:r>
              <w:rPr>
                <w:vertAlign w:val="subscript"/>
              </w:rPr>
              <w:t xml:space="preserve">0 </w:t>
            </w:r>
            <w:r>
              <w:t>(Me model)</w:t>
            </w:r>
          </w:p>
        </w:tc>
      </w:tr>
      <w:tr w:rsidR="00152A77" w14:paraId="13632616" w14:textId="77777777" w:rsidTr="001F643D">
        <w:trPr>
          <w:trHeight w:val="516"/>
        </w:trPr>
        <w:tc>
          <w:tcPr>
            <w:tcW w:w="1122" w:type="dxa"/>
            <w:vMerge w:val="restart"/>
            <w:tcBorders>
              <w:top w:val="single" w:sz="4" w:space="0" w:color="auto"/>
              <w:right w:val="single" w:sz="4" w:space="0" w:color="auto"/>
            </w:tcBorders>
            <w:vAlign w:val="center"/>
          </w:tcPr>
          <w:p w14:paraId="06BF14A4" w14:textId="125C45B5" w:rsidR="00152A77" w:rsidRPr="00152A77" w:rsidRDefault="00152A77" w:rsidP="00152A77">
            <w:pPr>
              <w:jc w:val="center"/>
              <w:rPr>
                <w:b/>
              </w:rPr>
            </w:pPr>
            <w:r>
              <w:rPr>
                <w:b/>
              </w:rPr>
              <w:t>DFT</w:t>
            </w:r>
          </w:p>
        </w:tc>
        <w:tc>
          <w:tcPr>
            <w:tcW w:w="2239" w:type="dxa"/>
            <w:tcBorders>
              <w:top w:val="single" w:sz="4" w:space="0" w:color="auto"/>
              <w:left w:val="single" w:sz="4" w:space="0" w:color="auto"/>
              <w:right w:val="single" w:sz="4" w:space="0" w:color="auto"/>
            </w:tcBorders>
            <w:vAlign w:val="center"/>
          </w:tcPr>
          <w:p w14:paraId="21B33CD6" w14:textId="7E5C1995" w:rsidR="00152A77" w:rsidRPr="001F643D" w:rsidRDefault="00152A77" w:rsidP="00152A77">
            <w:pPr>
              <w:jc w:val="center"/>
            </w:pPr>
            <w:r w:rsidRPr="001F643D">
              <w:rPr>
                <w:lang w:val="el-GR"/>
              </w:rPr>
              <w:t>Δ</w:t>
            </w:r>
            <w:r w:rsidRPr="001F643D">
              <w:t>G° / kcal/mol</w:t>
            </w:r>
            <w:r w:rsidR="001F643D" w:rsidRPr="001F643D">
              <w:rPr>
                <w:vertAlign w:val="superscript"/>
              </w:rPr>
              <w:t>[a]</w:t>
            </w:r>
          </w:p>
        </w:tc>
        <w:tc>
          <w:tcPr>
            <w:tcW w:w="1939" w:type="dxa"/>
            <w:tcBorders>
              <w:top w:val="single" w:sz="4" w:space="0" w:color="auto"/>
              <w:left w:val="single" w:sz="4" w:space="0" w:color="auto"/>
              <w:right w:val="single" w:sz="4" w:space="0" w:color="auto"/>
            </w:tcBorders>
            <w:vAlign w:val="center"/>
          </w:tcPr>
          <w:p w14:paraId="7431B16F" w14:textId="4BED7CC8" w:rsidR="00152A77" w:rsidRDefault="00152A77" w:rsidP="00152A77">
            <w:pPr>
              <w:jc w:val="center"/>
            </w:pPr>
            <w:r>
              <w:t>35.0 (35.9)</w:t>
            </w:r>
          </w:p>
        </w:tc>
        <w:tc>
          <w:tcPr>
            <w:tcW w:w="2091" w:type="dxa"/>
            <w:tcBorders>
              <w:top w:val="single" w:sz="4" w:space="0" w:color="auto"/>
              <w:left w:val="single" w:sz="4" w:space="0" w:color="auto"/>
              <w:right w:val="single" w:sz="4" w:space="0" w:color="auto"/>
            </w:tcBorders>
            <w:vAlign w:val="center"/>
          </w:tcPr>
          <w:p w14:paraId="3170EB68" w14:textId="70D8D93F" w:rsidR="00152A77" w:rsidRDefault="00152A77" w:rsidP="00152A77">
            <w:pPr>
              <w:jc w:val="center"/>
            </w:pPr>
            <w:r>
              <w:t>33.5</w:t>
            </w:r>
          </w:p>
        </w:tc>
        <w:tc>
          <w:tcPr>
            <w:tcW w:w="2565" w:type="dxa"/>
            <w:tcBorders>
              <w:top w:val="single" w:sz="4" w:space="0" w:color="auto"/>
              <w:left w:val="single" w:sz="4" w:space="0" w:color="auto"/>
            </w:tcBorders>
            <w:vAlign w:val="center"/>
          </w:tcPr>
          <w:p w14:paraId="5403C6D4" w14:textId="4A1348DC" w:rsidR="00152A77" w:rsidRDefault="00152A77" w:rsidP="00152A77">
            <w:pPr>
              <w:jc w:val="center"/>
            </w:pPr>
            <w:r>
              <w:t>31.9</w:t>
            </w:r>
          </w:p>
        </w:tc>
      </w:tr>
      <w:tr w:rsidR="00152A77" w14:paraId="2B4F8373" w14:textId="77777777" w:rsidTr="001F643D">
        <w:tc>
          <w:tcPr>
            <w:tcW w:w="1122" w:type="dxa"/>
            <w:vMerge/>
            <w:tcBorders>
              <w:bottom w:val="single" w:sz="4" w:space="0" w:color="auto"/>
              <w:right w:val="single" w:sz="4" w:space="0" w:color="auto"/>
            </w:tcBorders>
            <w:vAlign w:val="center"/>
          </w:tcPr>
          <w:p w14:paraId="4A6FC3F0" w14:textId="77777777" w:rsidR="00152A77" w:rsidRDefault="00152A77" w:rsidP="00152A77">
            <w:pPr>
              <w:jc w:val="center"/>
              <w:rPr>
                <w:b/>
              </w:rPr>
            </w:pPr>
          </w:p>
        </w:tc>
        <w:tc>
          <w:tcPr>
            <w:tcW w:w="2239" w:type="dxa"/>
            <w:tcBorders>
              <w:left w:val="single" w:sz="4" w:space="0" w:color="auto"/>
              <w:bottom w:val="single" w:sz="4" w:space="0" w:color="auto"/>
              <w:right w:val="single" w:sz="4" w:space="0" w:color="auto"/>
            </w:tcBorders>
            <w:vAlign w:val="center"/>
          </w:tcPr>
          <w:p w14:paraId="5DB8E79E" w14:textId="31EA7470" w:rsidR="00152A77" w:rsidRPr="001F643D" w:rsidRDefault="00152A77" w:rsidP="00152A77">
            <w:pPr>
              <w:jc w:val="center"/>
              <w:rPr>
                <w:vertAlign w:val="superscript"/>
              </w:rPr>
            </w:pPr>
            <w:r w:rsidRPr="001F643D">
              <w:t>Transition Wavelength / nm</w:t>
            </w:r>
            <w:r w:rsidR="001F643D" w:rsidRPr="001F643D">
              <w:rPr>
                <w:vertAlign w:val="superscript"/>
              </w:rPr>
              <w:t>[b]</w:t>
            </w:r>
          </w:p>
        </w:tc>
        <w:tc>
          <w:tcPr>
            <w:tcW w:w="1939" w:type="dxa"/>
            <w:tcBorders>
              <w:left w:val="single" w:sz="4" w:space="0" w:color="auto"/>
              <w:bottom w:val="single" w:sz="4" w:space="0" w:color="auto"/>
              <w:right w:val="single" w:sz="4" w:space="0" w:color="auto"/>
            </w:tcBorders>
            <w:vAlign w:val="center"/>
          </w:tcPr>
          <w:p w14:paraId="199A7922" w14:textId="669F4C4D" w:rsidR="00152A77" w:rsidRDefault="004709EE" w:rsidP="00191FAC">
            <w:pPr>
              <w:jc w:val="center"/>
            </w:pPr>
            <w:r>
              <w:t>539 (Trans. 8)</w:t>
            </w:r>
          </w:p>
        </w:tc>
        <w:tc>
          <w:tcPr>
            <w:tcW w:w="2091" w:type="dxa"/>
            <w:tcBorders>
              <w:left w:val="single" w:sz="4" w:space="0" w:color="auto"/>
              <w:bottom w:val="single" w:sz="4" w:space="0" w:color="auto"/>
              <w:right w:val="single" w:sz="4" w:space="0" w:color="auto"/>
            </w:tcBorders>
            <w:vAlign w:val="center"/>
          </w:tcPr>
          <w:p w14:paraId="5625D3EF" w14:textId="6D784D68" w:rsidR="00152A77" w:rsidRDefault="004709EE" w:rsidP="00191FAC">
            <w:pPr>
              <w:jc w:val="center"/>
            </w:pPr>
            <w:r>
              <w:t>/</w:t>
            </w:r>
          </w:p>
        </w:tc>
        <w:tc>
          <w:tcPr>
            <w:tcW w:w="2565" w:type="dxa"/>
            <w:tcBorders>
              <w:left w:val="single" w:sz="4" w:space="0" w:color="auto"/>
              <w:bottom w:val="single" w:sz="4" w:space="0" w:color="auto"/>
            </w:tcBorders>
            <w:vAlign w:val="center"/>
          </w:tcPr>
          <w:p w14:paraId="044055B7" w14:textId="083F1578" w:rsidR="00152A77" w:rsidRPr="001F643D" w:rsidRDefault="004709EE" w:rsidP="00191FAC">
            <w:pPr>
              <w:jc w:val="center"/>
              <w:rPr>
                <w:vertAlign w:val="superscript"/>
              </w:rPr>
            </w:pPr>
            <w:r>
              <w:t>495 (Trans. 4)</w:t>
            </w:r>
          </w:p>
        </w:tc>
      </w:tr>
      <w:tr w:rsidR="00152A77" w14:paraId="7D1AE94A" w14:textId="77777777" w:rsidTr="001F643D">
        <w:trPr>
          <w:trHeight w:val="516"/>
        </w:trPr>
        <w:tc>
          <w:tcPr>
            <w:tcW w:w="1122" w:type="dxa"/>
            <w:vMerge w:val="restart"/>
            <w:tcBorders>
              <w:top w:val="single" w:sz="4" w:space="0" w:color="auto"/>
              <w:right w:val="single" w:sz="4" w:space="0" w:color="auto"/>
            </w:tcBorders>
            <w:vAlign w:val="center"/>
          </w:tcPr>
          <w:p w14:paraId="2D6CDBDF" w14:textId="78EAFBE7" w:rsidR="00152A77" w:rsidRPr="00152A77" w:rsidRDefault="00152A77" w:rsidP="00152A77">
            <w:pPr>
              <w:jc w:val="center"/>
              <w:rPr>
                <w:b/>
              </w:rPr>
            </w:pPr>
            <w:r w:rsidRPr="00152A77">
              <w:rPr>
                <w:b/>
              </w:rPr>
              <w:t>CASSCF</w:t>
            </w:r>
          </w:p>
        </w:tc>
        <w:tc>
          <w:tcPr>
            <w:tcW w:w="2239" w:type="dxa"/>
            <w:tcBorders>
              <w:top w:val="single" w:sz="4" w:space="0" w:color="auto"/>
              <w:left w:val="single" w:sz="4" w:space="0" w:color="auto"/>
              <w:right w:val="single" w:sz="4" w:space="0" w:color="auto"/>
            </w:tcBorders>
            <w:vAlign w:val="center"/>
          </w:tcPr>
          <w:p w14:paraId="24728EDF" w14:textId="1B62A1EB" w:rsidR="00152A77" w:rsidRPr="001F643D" w:rsidRDefault="00152A77" w:rsidP="00152A77">
            <w:pPr>
              <w:jc w:val="center"/>
              <w:rPr>
                <w:vertAlign w:val="superscript"/>
              </w:rPr>
            </w:pPr>
            <w:r w:rsidRPr="001F643D">
              <w:rPr>
                <w:lang w:val="el-GR"/>
              </w:rPr>
              <w:t>Δ</w:t>
            </w:r>
            <w:r w:rsidRPr="001F643D">
              <w:t>E / kcal/mol</w:t>
            </w:r>
            <w:r w:rsidR="001F643D" w:rsidRPr="001F643D">
              <w:rPr>
                <w:vertAlign w:val="superscript"/>
              </w:rPr>
              <w:t>[c]</w:t>
            </w:r>
          </w:p>
        </w:tc>
        <w:tc>
          <w:tcPr>
            <w:tcW w:w="1939" w:type="dxa"/>
            <w:tcBorders>
              <w:top w:val="single" w:sz="4" w:space="0" w:color="auto"/>
              <w:left w:val="single" w:sz="4" w:space="0" w:color="auto"/>
              <w:right w:val="single" w:sz="4" w:space="0" w:color="auto"/>
            </w:tcBorders>
            <w:vAlign w:val="center"/>
          </w:tcPr>
          <w:p w14:paraId="59DFCE69" w14:textId="189A5636" w:rsidR="00152A77" w:rsidRDefault="00152A77" w:rsidP="00191FAC">
            <w:pPr>
              <w:jc w:val="center"/>
            </w:pPr>
            <w:r>
              <w:t>/</w:t>
            </w:r>
          </w:p>
        </w:tc>
        <w:tc>
          <w:tcPr>
            <w:tcW w:w="2091" w:type="dxa"/>
            <w:tcBorders>
              <w:top w:val="single" w:sz="4" w:space="0" w:color="auto"/>
              <w:left w:val="single" w:sz="4" w:space="0" w:color="auto"/>
              <w:right w:val="single" w:sz="4" w:space="0" w:color="auto"/>
            </w:tcBorders>
            <w:vAlign w:val="center"/>
          </w:tcPr>
          <w:p w14:paraId="79FE8455" w14:textId="73EA0472" w:rsidR="00152A77" w:rsidRDefault="00152A77" w:rsidP="00191FAC">
            <w:pPr>
              <w:jc w:val="center"/>
            </w:pPr>
            <w:r>
              <w:t>/</w:t>
            </w:r>
          </w:p>
        </w:tc>
        <w:tc>
          <w:tcPr>
            <w:tcW w:w="2565" w:type="dxa"/>
            <w:tcBorders>
              <w:top w:val="single" w:sz="4" w:space="0" w:color="auto"/>
              <w:left w:val="single" w:sz="4" w:space="0" w:color="auto"/>
            </w:tcBorders>
            <w:vAlign w:val="center"/>
          </w:tcPr>
          <w:p w14:paraId="3427AA30" w14:textId="73B97768" w:rsidR="00152A77" w:rsidRDefault="00152A77" w:rsidP="00191FAC">
            <w:pPr>
              <w:jc w:val="center"/>
            </w:pPr>
            <w:r>
              <w:t>29.8 (36.3)</w:t>
            </w:r>
          </w:p>
        </w:tc>
      </w:tr>
      <w:tr w:rsidR="00152A77" w14:paraId="4A875559" w14:textId="77777777" w:rsidTr="001F643D">
        <w:tc>
          <w:tcPr>
            <w:tcW w:w="1122" w:type="dxa"/>
            <w:vMerge/>
            <w:tcBorders>
              <w:right w:val="single" w:sz="4" w:space="0" w:color="auto"/>
            </w:tcBorders>
            <w:vAlign w:val="center"/>
          </w:tcPr>
          <w:p w14:paraId="24AA28D5" w14:textId="77777777" w:rsidR="00152A77" w:rsidRPr="00E0349A" w:rsidRDefault="00152A77" w:rsidP="00152A77">
            <w:pPr>
              <w:jc w:val="center"/>
            </w:pPr>
          </w:p>
        </w:tc>
        <w:tc>
          <w:tcPr>
            <w:tcW w:w="2239" w:type="dxa"/>
            <w:tcBorders>
              <w:left w:val="single" w:sz="4" w:space="0" w:color="auto"/>
              <w:right w:val="single" w:sz="4" w:space="0" w:color="auto"/>
            </w:tcBorders>
            <w:vAlign w:val="center"/>
          </w:tcPr>
          <w:p w14:paraId="2EED28A7" w14:textId="49A8BBD9" w:rsidR="00152A77" w:rsidRPr="001F643D" w:rsidRDefault="00152A77" w:rsidP="00152A77">
            <w:pPr>
              <w:jc w:val="center"/>
              <w:rPr>
                <w:vertAlign w:val="superscript"/>
              </w:rPr>
            </w:pPr>
            <w:r w:rsidRPr="001F643D">
              <w:t>Transition Wavelength / nm</w:t>
            </w:r>
            <w:r w:rsidR="001F643D">
              <w:rPr>
                <w:vertAlign w:val="superscript"/>
              </w:rPr>
              <w:t>[d]</w:t>
            </w:r>
          </w:p>
        </w:tc>
        <w:tc>
          <w:tcPr>
            <w:tcW w:w="1939" w:type="dxa"/>
            <w:tcBorders>
              <w:left w:val="single" w:sz="4" w:space="0" w:color="auto"/>
              <w:right w:val="single" w:sz="4" w:space="0" w:color="auto"/>
            </w:tcBorders>
            <w:vAlign w:val="center"/>
          </w:tcPr>
          <w:p w14:paraId="5B3D6E20" w14:textId="401D1A49" w:rsidR="00152A77" w:rsidRDefault="00152A77" w:rsidP="00191FAC">
            <w:pPr>
              <w:jc w:val="center"/>
            </w:pPr>
            <w:r>
              <w:t>/</w:t>
            </w:r>
          </w:p>
        </w:tc>
        <w:tc>
          <w:tcPr>
            <w:tcW w:w="2091" w:type="dxa"/>
            <w:tcBorders>
              <w:left w:val="single" w:sz="4" w:space="0" w:color="auto"/>
              <w:right w:val="single" w:sz="4" w:space="0" w:color="auto"/>
            </w:tcBorders>
            <w:vAlign w:val="center"/>
          </w:tcPr>
          <w:p w14:paraId="5EB6AB33" w14:textId="194CE0EB" w:rsidR="00152A77" w:rsidRDefault="00152A77" w:rsidP="00191FAC">
            <w:pPr>
              <w:jc w:val="center"/>
            </w:pPr>
            <w:r>
              <w:t>/</w:t>
            </w:r>
          </w:p>
        </w:tc>
        <w:tc>
          <w:tcPr>
            <w:tcW w:w="2565" w:type="dxa"/>
            <w:tcBorders>
              <w:left w:val="single" w:sz="4" w:space="0" w:color="auto"/>
            </w:tcBorders>
            <w:vAlign w:val="center"/>
          </w:tcPr>
          <w:p w14:paraId="20D29ABF" w14:textId="2D26C37F" w:rsidR="00152A77" w:rsidRDefault="00152A77" w:rsidP="00191FAC">
            <w:pPr>
              <w:jc w:val="center"/>
            </w:pPr>
            <w:r>
              <w:t>482</w:t>
            </w:r>
          </w:p>
        </w:tc>
      </w:tr>
      <w:tr w:rsidR="001F643D" w14:paraId="70199F62" w14:textId="77777777" w:rsidTr="001F643D">
        <w:trPr>
          <w:trHeight w:val="506"/>
        </w:trPr>
        <w:tc>
          <w:tcPr>
            <w:tcW w:w="9956" w:type="dxa"/>
            <w:gridSpan w:val="5"/>
          </w:tcPr>
          <w:p w14:paraId="0A81ABC8" w14:textId="77777777" w:rsidR="001F643D" w:rsidRDefault="001F643D" w:rsidP="001F643D">
            <w:pPr>
              <w:jc w:val="left"/>
            </w:pPr>
          </w:p>
          <w:p w14:paraId="30596237" w14:textId="7D158002" w:rsidR="001F643D" w:rsidRDefault="001F643D" w:rsidP="006217B4">
            <w:pPr>
              <w:pStyle w:val="CaptionText"/>
            </w:pPr>
            <w:r>
              <w:t xml:space="preserve">[a] Gas </w:t>
            </w:r>
            <w:r w:rsidRPr="001F643D">
              <w:t xml:space="preserve">phase </w:t>
            </w:r>
            <w:r w:rsidRPr="001F643D">
              <w:rPr>
                <w:lang w:val="el-GR"/>
              </w:rPr>
              <w:t>Δ</w:t>
            </w:r>
            <w:r w:rsidRPr="001F643D">
              <w:t>G°</w:t>
            </w:r>
            <w:r>
              <w:t xml:space="preserve"> (</w:t>
            </w:r>
            <w:r w:rsidRPr="001F643D">
              <w:t xml:space="preserve">SMD </w:t>
            </w:r>
            <w:r w:rsidRPr="001F643D">
              <w:rPr>
                <w:lang w:val="el-GR"/>
              </w:rPr>
              <w:t>Δ</w:t>
            </w:r>
            <w:r w:rsidRPr="001F643D">
              <w:t>G°</w:t>
            </w:r>
            <w:r>
              <w:t xml:space="preserve"> in parentheses). [b] </w:t>
            </w:r>
            <w:r w:rsidR="004709EE">
              <w:t xml:space="preserve">Transition corresponding to second lowest </w:t>
            </w:r>
            <w:r w:rsidR="00856061">
              <w:t xml:space="preserve">energy </w:t>
            </w:r>
            <w:r w:rsidR="004709EE">
              <w:t>transition of CASSCF model</w:t>
            </w:r>
            <w:r w:rsidR="000577A8">
              <w:t xml:space="preserve"> of [</w:t>
            </w:r>
            <w:r w:rsidR="000577A8">
              <w:rPr>
                <w:b/>
              </w:rPr>
              <w:t>B</w:t>
            </w:r>
            <w:r w:rsidR="000577A8">
              <w:t>]</w:t>
            </w:r>
            <w:r>
              <w:t xml:space="preserve">, calculated using SMD solvation. [c] Gas </w:t>
            </w:r>
            <w:r w:rsidRPr="001F643D">
              <w:t xml:space="preserve">phase </w:t>
            </w:r>
            <w:r w:rsidRPr="001F643D">
              <w:rPr>
                <w:lang w:val="el-GR"/>
              </w:rPr>
              <w:t>Δ</w:t>
            </w:r>
            <w:r w:rsidRPr="001F643D">
              <w:t>E</w:t>
            </w:r>
            <w:r>
              <w:t xml:space="preserve"> (</w:t>
            </w:r>
            <w:r w:rsidRPr="001F643D">
              <w:t xml:space="preserve">PCM </w:t>
            </w:r>
            <w:r w:rsidRPr="001F643D">
              <w:rPr>
                <w:lang w:val="el-GR"/>
              </w:rPr>
              <w:t>Δ</w:t>
            </w:r>
            <w:r w:rsidRPr="001F643D">
              <w:t>E</w:t>
            </w:r>
            <w:r>
              <w:t xml:space="preserve"> in parentheses). [d] Second lowest energy transition</w:t>
            </w:r>
            <w:r w:rsidR="000577A8">
              <w:t xml:space="preserve"> of [</w:t>
            </w:r>
            <w:r w:rsidR="000577A8">
              <w:rPr>
                <w:b/>
              </w:rPr>
              <w:t>B</w:t>
            </w:r>
            <w:r w:rsidR="000577A8">
              <w:t>],</w:t>
            </w:r>
            <w:r>
              <w:t xml:space="preserve"> calculated in gas phase.</w:t>
            </w:r>
          </w:p>
        </w:tc>
      </w:tr>
    </w:tbl>
    <w:p w14:paraId="613C1933" w14:textId="77777777" w:rsidR="00B70E20" w:rsidRDefault="00B70E20" w:rsidP="005E4775"/>
    <w:p w14:paraId="599FB6BB" w14:textId="2DB3BA1F" w:rsidR="00B70E20" w:rsidRDefault="0059329E" w:rsidP="005E4775">
      <w:r>
        <w:fldChar w:fldCharType="begin"/>
      </w:r>
      <w:r>
        <w:instrText xml:space="preserve"> REF _Ref461109782 \h </w:instrText>
      </w:r>
      <w:r>
        <w:fldChar w:fldCharType="separate"/>
      </w:r>
      <w:r>
        <w:t xml:space="preserve">Table </w:t>
      </w:r>
      <w:r>
        <w:rPr>
          <w:noProof/>
        </w:rPr>
        <w:t>11</w:t>
      </w:r>
      <w:r>
        <w:noBreakHyphen/>
      </w:r>
      <w:r>
        <w:rPr>
          <w:noProof/>
        </w:rPr>
        <w:t>8</w:t>
      </w:r>
      <w:r>
        <w:fldChar w:fldCharType="end"/>
      </w:r>
      <w:r>
        <w:t xml:space="preserve"> assesses the agreement between different model chemistries as well as between DFT and CASSCF for O-O bond formation from [</w:t>
      </w:r>
      <w:r>
        <w:rPr>
          <w:b/>
        </w:rPr>
        <w:t>B</w:t>
      </w:r>
      <w:r>
        <w:t>] to [</w:t>
      </w:r>
      <w:r>
        <w:rPr>
          <w:b/>
        </w:rPr>
        <w:t>C</w:t>
      </w:r>
      <w:r>
        <w:t>] as well excitation of [</w:t>
      </w:r>
      <w:r>
        <w:rPr>
          <w:b/>
        </w:rPr>
        <w:t>B</w:t>
      </w:r>
      <w:r>
        <w:t>].</w:t>
      </w:r>
    </w:p>
    <w:p w14:paraId="5F3211C7" w14:textId="77777777" w:rsidR="00B70E20" w:rsidRDefault="00B70E20" w:rsidP="005E4775"/>
    <w:p w14:paraId="2A4964E9" w14:textId="293249EA" w:rsidR="000577A8" w:rsidRDefault="0059329E" w:rsidP="005E4775">
      <w:r>
        <w:t>For DFT, it can be seen that there is good agreement for reaction Gibbs free energies between the different model chemistry, with all of them being within 3 kcal/mol. This validates the use of either [</w:t>
      </w:r>
      <w:r>
        <w:rPr>
          <w:b/>
        </w:rPr>
        <w:t>B-Mono</w:t>
      </w:r>
      <w:r>
        <w:t>]D</w:t>
      </w:r>
      <w:r>
        <w:rPr>
          <w:vertAlign w:val="subscript"/>
        </w:rPr>
        <w:t>0</w:t>
      </w:r>
      <w:r>
        <w:t xml:space="preserve"> or [</w:t>
      </w:r>
      <w:r>
        <w:rPr>
          <w:b/>
        </w:rPr>
        <w:t>B-Mono</w:t>
      </w:r>
      <w:r>
        <w:t>]D</w:t>
      </w:r>
      <w:r>
        <w:rPr>
          <w:vertAlign w:val="subscript"/>
        </w:rPr>
        <w:t>0</w:t>
      </w:r>
      <w:r>
        <w:t xml:space="preserve"> (Me model) to describe O-O bond formation in [</w:t>
      </w:r>
      <w:r>
        <w:rPr>
          <w:b/>
        </w:rPr>
        <w:t>B</w:t>
      </w:r>
      <w:r>
        <w:t>]T</w:t>
      </w:r>
      <w:r>
        <w:rPr>
          <w:vertAlign w:val="subscript"/>
        </w:rPr>
        <w:t>0</w:t>
      </w:r>
      <w:r>
        <w:t>. Also, relative energy of [</w:t>
      </w:r>
      <w:r>
        <w:rPr>
          <w:b/>
        </w:rPr>
        <w:t>B-Mono</w:t>
      </w:r>
      <w:r>
        <w:t>]D</w:t>
      </w:r>
      <w:r>
        <w:rPr>
          <w:vertAlign w:val="subscript"/>
        </w:rPr>
        <w:t>0</w:t>
      </w:r>
      <w:r>
        <w:t xml:space="preserve"> to [</w:t>
      </w:r>
      <w:r>
        <w:rPr>
          <w:b/>
        </w:rPr>
        <w:t>C-Mono</w:t>
      </w:r>
      <w:r>
        <w:t>]D</w:t>
      </w:r>
      <w:r>
        <w:rPr>
          <w:vertAlign w:val="subscript"/>
        </w:rPr>
        <w:t>0</w:t>
      </w:r>
      <w:r>
        <w:t xml:space="preserve"> (Me model) calculated using CASSCF reproduces the DFT results well.</w:t>
      </w:r>
    </w:p>
    <w:p w14:paraId="5C6BA8A9" w14:textId="77777777" w:rsidR="0059329E" w:rsidRDefault="0059329E" w:rsidP="005E4775"/>
    <w:p w14:paraId="58F0069C" w14:textId="144228F7" w:rsidR="00856061" w:rsidRDefault="0059329E" w:rsidP="005E4775">
      <w:r>
        <w:t>Furthermore, excitation of [</w:t>
      </w:r>
      <w:r>
        <w:rPr>
          <w:b/>
        </w:rPr>
        <w:t>B</w:t>
      </w:r>
      <w:r>
        <w:t>] was compared between the different model chemistries/methods.</w:t>
      </w:r>
      <w:r w:rsidR="00856061">
        <w:t xml:space="preserve"> In all cases, the lowest energy transition (&lt; 0.4 eV) is an excitation of an electron from the fully occupied to the singly occupied oxygen lone pair. Due to its low excitation energy, this transition is likely not photochemically active.</w:t>
      </w:r>
      <w:r>
        <w:t xml:space="preserve"> </w:t>
      </w:r>
    </w:p>
    <w:p w14:paraId="6B22264E" w14:textId="77777777" w:rsidR="00856061" w:rsidRDefault="0059329E" w:rsidP="005E4775">
      <w:r>
        <w:t xml:space="preserve">Given the selected active space, CASSCF </w:t>
      </w:r>
      <w:r w:rsidR="00856061">
        <w:t>predicts the second lowest transition to be an excitation from a Ru d</w:t>
      </w:r>
      <w:r w:rsidR="00856061">
        <w:rPr>
          <w:vertAlign w:val="subscript"/>
        </w:rPr>
        <w:t>xz</w:t>
      </w:r>
      <w:r w:rsidR="00856061">
        <w:t xml:space="preserve">/OH lone pair orbital to the singly occupied oxygen lone pair (see </w:t>
      </w:r>
      <w:r w:rsidR="00856061">
        <w:fldChar w:fldCharType="begin"/>
      </w:r>
      <w:r w:rsidR="00856061">
        <w:instrText xml:space="preserve"> REF _Ref461111003 \h </w:instrText>
      </w:r>
      <w:r w:rsidR="00856061">
        <w:fldChar w:fldCharType="separate"/>
      </w:r>
      <w:r w:rsidR="00856061">
        <w:t xml:space="preserve">Figure </w:t>
      </w:r>
      <w:r w:rsidR="00856061">
        <w:rPr>
          <w:noProof/>
        </w:rPr>
        <w:t>11</w:t>
      </w:r>
      <w:r w:rsidR="00856061">
        <w:noBreakHyphen/>
      </w:r>
      <w:r w:rsidR="00856061">
        <w:rPr>
          <w:noProof/>
        </w:rPr>
        <w:t>20</w:t>
      </w:r>
      <w:r w:rsidR="00856061">
        <w:fldChar w:fldCharType="end"/>
      </w:r>
      <w:r w:rsidR="00856061">
        <w:t>), with a transition wavelength of 482 nm.</w:t>
      </w:r>
    </w:p>
    <w:p w14:paraId="165ADA46" w14:textId="3E04C35D" w:rsidR="00B2234D" w:rsidRDefault="00856061" w:rsidP="00856061">
      <w:r>
        <w:t>Corresponding transitions can be found in the TD-DFT results for [</w:t>
      </w:r>
      <w:r>
        <w:rPr>
          <w:b/>
        </w:rPr>
        <w:t>B</w:t>
      </w:r>
      <w:r>
        <w:t>]T</w:t>
      </w:r>
      <w:r>
        <w:rPr>
          <w:vertAlign w:val="subscript"/>
        </w:rPr>
        <w:t>0</w:t>
      </w:r>
      <w:r>
        <w:t xml:space="preserve"> (transition 8, see </w:t>
      </w:r>
      <w:r>
        <w:fldChar w:fldCharType="begin"/>
      </w:r>
      <w:r>
        <w:instrText xml:space="preserve"> REF _Ref461111113 \h </w:instrText>
      </w:r>
      <w:r>
        <w:fldChar w:fldCharType="separate"/>
      </w:r>
      <w:r>
        <w:t xml:space="preserve">Figure </w:t>
      </w:r>
      <w:r>
        <w:rPr>
          <w:noProof/>
        </w:rPr>
        <w:t>11</w:t>
      </w:r>
      <w:r>
        <w:noBreakHyphen/>
      </w:r>
      <w:r>
        <w:rPr>
          <w:noProof/>
        </w:rPr>
        <w:t>9</w:t>
      </w:r>
      <w:r>
        <w:fldChar w:fldCharType="end"/>
      </w:r>
      <w:r>
        <w:t>) and [</w:t>
      </w:r>
      <w:r>
        <w:rPr>
          <w:b/>
        </w:rPr>
        <w:t>B-Mono</w:t>
      </w:r>
      <w:r>
        <w:t>]D</w:t>
      </w:r>
      <w:r>
        <w:rPr>
          <w:vertAlign w:val="subscript"/>
        </w:rPr>
        <w:t>0</w:t>
      </w:r>
      <w:r>
        <w:t xml:space="preserve"> (Me model, transition 4, see </w:t>
      </w:r>
      <w:r>
        <w:fldChar w:fldCharType="begin"/>
      </w:r>
      <w:r>
        <w:instrText xml:space="preserve"> REF _Ref461111149 \h </w:instrText>
      </w:r>
      <w:r>
        <w:fldChar w:fldCharType="separate"/>
      </w:r>
      <w:r>
        <w:t xml:space="preserve">Figure </w:t>
      </w:r>
      <w:r>
        <w:rPr>
          <w:noProof/>
        </w:rPr>
        <w:t>11</w:t>
      </w:r>
      <w:r>
        <w:noBreakHyphen/>
      </w:r>
      <w:r>
        <w:rPr>
          <w:noProof/>
        </w:rPr>
        <w:t>11</w:t>
      </w:r>
      <w:r>
        <w:fldChar w:fldCharType="end"/>
      </w:r>
      <w:r>
        <w:t xml:space="preserve">), with similar transition wavelengths (see </w:t>
      </w:r>
      <w:r>
        <w:fldChar w:fldCharType="begin"/>
      </w:r>
      <w:r>
        <w:instrText xml:space="preserve"> REF _Ref461109782 \h </w:instrText>
      </w:r>
      <w:r>
        <w:fldChar w:fldCharType="separate"/>
      </w:r>
      <w:r>
        <w:t xml:space="preserve">Table </w:t>
      </w:r>
      <w:r>
        <w:rPr>
          <w:noProof/>
        </w:rPr>
        <w:t>11</w:t>
      </w:r>
      <w:r>
        <w:noBreakHyphen/>
      </w:r>
      <w:r>
        <w:rPr>
          <w:noProof/>
        </w:rPr>
        <w:t>8</w:t>
      </w:r>
      <w:r>
        <w:fldChar w:fldCharType="end"/>
      </w:r>
      <w:r>
        <w:t xml:space="preserve">). It should be noted that the corresponding transition wavelength </w:t>
      </w:r>
      <w:r w:rsidR="00A21E7A">
        <w:t>for [</w:t>
      </w:r>
      <w:r w:rsidR="00A21E7A">
        <w:rPr>
          <w:b/>
        </w:rPr>
        <w:t>B</w:t>
      </w:r>
      <w:r w:rsidR="00A21E7A">
        <w:t>]T</w:t>
      </w:r>
      <w:r w:rsidR="00A21E7A">
        <w:rPr>
          <w:vertAlign w:val="subscript"/>
        </w:rPr>
        <w:t>0</w:t>
      </w:r>
      <w:r w:rsidR="00A21E7A">
        <w:t xml:space="preserve"> is red-shifted by ca. 45 nm. TD-DFT also predicts other, lower energy transitions: in case of [</w:t>
      </w:r>
      <w:r w:rsidR="00A21E7A">
        <w:rPr>
          <w:b/>
        </w:rPr>
        <w:t>B-Mono</w:t>
      </w:r>
      <w:r w:rsidR="00A21E7A">
        <w:t>]D</w:t>
      </w:r>
      <w:r w:rsidR="00A21E7A">
        <w:rPr>
          <w:vertAlign w:val="subscript"/>
        </w:rPr>
        <w:t>0</w:t>
      </w:r>
      <w:r w:rsidR="00A21E7A">
        <w:t xml:space="preserve"> (Me model), the second lowest energy transition involves a Ru-d</w:t>
      </w:r>
      <w:r w:rsidR="00A21E7A">
        <w:rPr>
          <w:vertAlign w:val="subscript"/>
        </w:rPr>
        <w:t>xy</w:t>
      </w:r>
      <w:r w:rsidR="00A21E7A">
        <w:t>/OH lone pair orbital</w:t>
      </w:r>
      <w:r w:rsidR="00E815E7">
        <w:t xml:space="preserve"> (see </w:t>
      </w:r>
      <w:r w:rsidR="00E815E7">
        <w:fldChar w:fldCharType="begin"/>
      </w:r>
      <w:r w:rsidR="00E815E7">
        <w:instrText xml:space="preserve"> REF _Ref461112095 \h </w:instrText>
      </w:r>
      <w:r w:rsidR="00E815E7">
        <w:fldChar w:fldCharType="separate"/>
      </w:r>
      <w:r w:rsidR="00E815E7">
        <w:t xml:space="preserve">Figure </w:t>
      </w:r>
      <w:r w:rsidR="00E815E7">
        <w:rPr>
          <w:noProof/>
        </w:rPr>
        <w:t>11</w:t>
      </w:r>
      <w:r w:rsidR="00E815E7">
        <w:noBreakHyphen/>
      </w:r>
      <w:r w:rsidR="00E815E7">
        <w:rPr>
          <w:noProof/>
        </w:rPr>
        <w:t>10</w:t>
      </w:r>
      <w:r w:rsidR="00E815E7">
        <w:fldChar w:fldCharType="end"/>
      </w:r>
      <w:r w:rsidR="00E815E7">
        <w:t>)</w:t>
      </w:r>
      <w:r w:rsidR="00A21E7A">
        <w:t>, while the third lowest energy transition involves a Oxo p</w:t>
      </w:r>
      <w:r w:rsidR="00A21E7A">
        <w:rPr>
          <w:vertAlign w:val="subscript"/>
        </w:rPr>
        <w:t>z</w:t>
      </w:r>
      <w:r w:rsidR="00A21E7A">
        <w:t xml:space="preserve"> orbital. For [</w:t>
      </w:r>
      <w:r w:rsidR="00A21E7A">
        <w:rPr>
          <w:b/>
        </w:rPr>
        <w:t>B</w:t>
      </w:r>
      <w:r w:rsidR="00A21E7A">
        <w:t>]T</w:t>
      </w:r>
      <w:r w:rsidR="00A21E7A">
        <w:rPr>
          <w:vertAlign w:val="subscript"/>
        </w:rPr>
        <w:t>0</w:t>
      </w:r>
      <w:r w:rsidR="00A21E7A">
        <w:t>, in addition to these, transitions involving the second ruthenium complex can be found. The reason that these lower energy transitions predicted using TD-DFT for [</w:t>
      </w:r>
      <w:r w:rsidR="00A21E7A">
        <w:rPr>
          <w:b/>
        </w:rPr>
        <w:t>B-Mono</w:t>
      </w:r>
      <w:r w:rsidR="00A21E7A">
        <w:t>]D</w:t>
      </w:r>
      <w:r w:rsidR="00A21E7A">
        <w:rPr>
          <w:vertAlign w:val="subscript"/>
        </w:rPr>
        <w:t>0</w:t>
      </w:r>
      <w:r w:rsidR="00A21E7A">
        <w:t xml:space="preserve"> are not found using CASSCF is due to the selection of the active space, which does not include orbitals which would be necessary to describe them. This limitation has to be accepted, as inclusion of more electrons and orbitals in the active space would make calculations computationally infeasible. However, as can be seen below, it was found that the second lowest energy transition in CASSCF does indeed lead to O-O bond formation</w:t>
      </w:r>
      <w:r w:rsidR="00B2234D">
        <w:t>.</w:t>
      </w:r>
    </w:p>
    <w:p w14:paraId="2A454CFB" w14:textId="77777777" w:rsidR="00B2234D" w:rsidRDefault="00B2234D" w:rsidP="00856061"/>
    <w:p w14:paraId="5CB10048" w14:textId="7255E1FF" w:rsidR="000577A8" w:rsidRPr="00A21E7A" w:rsidRDefault="00B2234D" w:rsidP="00856061">
      <w:r>
        <w:t>Overall, good agreement between DFT and CASSCF results for reaction energies and excitation of [</w:t>
      </w:r>
      <w:r>
        <w:rPr>
          <w:b/>
        </w:rPr>
        <w:t>B</w:t>
      </w:r>
      <w:r>
        <w:t>] was found, justifying the applied CASSCF methodology.</w:t>
      </w:r>
      <w:r w:rsidR="00A21E7A">
        <w:t xml:space="preserve"> </w:t>
      </w:r>
    </w:p>
    <w:p w14:paraId="0D64A87F" w14:textId="77777777" w:rsidR="000577A8" w:rsidRDefault="000577A8" w:rsidP="005E4775"/>
    <w:p w14:paraId="02C91D91" w14:textId="63CBF1BD" w:rsidR="005E4775" w:rsidRPr="005E4775" w:rsidRDefault="005E4775" w:rsidP="00B70E20">
      <w:pPr>
        <w:jc w:val="left"/>
      </w:pPr>
    </w:p>
    <w:p w14:paraId="68B2DB04" w14:textId="77777777" w:rsidR="00B241BE" w:rsidRDefault="00A454FE" w:rsidP="00661FAF">
      <w:pPr>
        <w:pStyle w:val="Heading3"/>
      </w:pPr>
      <w:bookmarkStart w:id="213" w:name="_Toc461199551"/>
      <w:r>
        <w:rPr>
          <w:noProof/>
        </w:rPr>
        <w:drawing>
          <wp:anchor distT="0" distB="0" distL="114300" distR="114300" simplePos="0" relativeHeight="251753472" behindDoc="0" locked="0" layoutInCell="1" allowOverlap="1" wp14:anchorId="66BE7094" wp14:editId="32F1C505">
            <wp:simplePos x="0" y="0"/>
            <wp:positionH relativeFrom="column">
              <wp:posOffset>914400</wp:posOffset>
            </wp:positionH>
            <wp:positionV relativeFrom="paragraph">
              <wp:posOffset>335280</wp:posOffset>
            </wp:positionV>
            <wp:extent cx="4396105" cy="5715000"/>
            <wp:effectExtent l="0" t="0" r="0" b="0"/>
            <wp:wrapTopAndBottom/>
            <wp:docPr id="108" name="Picture 108" descr="Macintosh HD:Users:Jacob:Documents:Water_Splitting:Two_Photon_Water_Splitting:Figures:Conical_Intersections_PC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Macintosh HD:Users:Jacob:Documents:Water_Splitting:Two_Photon_Water_Splitting:Figures:Conical_Intersections_PCM.pdf"/>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396105" cy="571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B0921">
        <w:t>Energy Profile including PCM Solvation</w:t>
      </w:r>
      <w:bookmarkEnd w:id="213"/>
    </w:p>
    <w:p w14:paraId="308911CE" w14:textId="77777777" w:rsidR="00A454FE" w:rsidRDefault="00A454FE" w:rsidP="003B0921"/>
    <w:p w14:paraId="157CCE27" w14:textId="441EA270" w:rsidR="003B0921" w:rsidRDefault="003B0921" w:rsidP="003B0921">
      <w:pPr>
        <w:pStyle w:val="Caption"/>
      </w:pPr>
      <w:bookmarkStart w:id="214" w:name="_Toc461199621"/>
      <w:r>
        <w:t xml:space="preserve">Figure </w:t>
      </w:r>
      <w:fldSimple w:instr=" STYLEREF 1 \s ">
        <w:r w:rsidR="000D6DE5">
          <w:rPr>
            <w:noProof/>
          </w:rPr>
          <w:t>11</w:t>
        </w:r>
      </w:fldSimple>
      <w:r w:rsidR="003027B0">
        <w:noBreakHyphen/>
      </w:r>
      <w:fldSimple w:instr=" SEQ Figure \* ARABIC \s 1 ">
        <w:r w:rsidR="000D6DE5">
          <w:rPr>
            <w:noProof/>
          </w:rPr>
          <w:t>17</w:t>
        </w:r>
      </w:fldSimple>
      <w:r>
        <w:t xml:space="preserve"> CASSCF energy profile including PCM solvation</w:t>
      </w:r>
      <w:bookmarkEnd w:id="214"/>
    </w:p>
    <w:p w14:paraId="6FFD5820" w14:textId="77777777" w:rsidR="003B0921" w:rsidRPr="003B0921" w:rsidRDefault="000A1855" w:rsidP="000A1855">
      <w:pPr>
        <w:pStyle w:val="CaptionText"/>
      </w:pPr>
      <w:r>
        <w:t>Corresponding structures are shown below the plot, with  bond lengths shown in Ångström. N</w:t>
      </w:r>
      <w:r w:rsidR="003B0921">
        <w:t xml:space="preserve">ote that degeneracy for conical intersections is slightly lost, since the geometries </w:t>
      </w:r>
      <w:r>
        <w:t>were optimized in the gas phase.</w:t>
      </w:r>
    </w:p>
    <w:p w14:paraId="652AB909" w14:textId="77777777" w:rsidR="00B241BE" w:rsidRPr="00B241BE" w:rsidRDefault="00B241BE" w:rsidP="00B241BE"/>
    <w:p w14:paraId="33098063" w14:textId="77777777" w:rsidR="00AC07CA" w:rsidRDefault="00B241BE" w:rsidP="00AC07CA">
      <w:r>
        <w:br w:type="page"/>
      </w:r>
    </w:p>
    <w:p w14:paraId="0E8F21F2" w14:textId="77777777" w:rsidR="00B241BE" w:rsidRDefault="00B241BE" w:rsidP="00B241BE">
      <w:pPr>
        <w:pStyle w:val="Heading3"/>
      </w:pPr>
      <w:bookmarkStart w:id="215" w:name="_Toc461199552"/>
      <w:r>
        <w:rPr>
          <w:noProof/>
        </w:rPr>
        <w:drawing>
          <wp:anchor distT="0" distB="0" distL="114300" distR="114300" simplePos="0" relativeHeight="251720704" behindDoc="0" locked="0" layoutInCell="1" allowOverlap="1" wp14:anchorId="00200FD6" wp14:editId="690C2F00">
            <wp:simplePos x="0" y="0"/>
            <wp:positionH relativeFrom="column">
              <wp:posOffset>-457200</wp:posOffset>
            </wp:positionH>
            <wp:positionV relativeFrom="paragraph">
              <wp:posOffset>342900</wp:posOffset>
            </wp:positionV>
            <wp:extent cx="3540760" cy="2400300"/>
            <wp:effectExtent l="0" t="0" r="0" b="0"/>
            <wp:wrapSquare wrapText="bothSides"/>
            <wp:docPr id="70" name="Picture 70" descr="Macintosh HD:Users:Jacob:Documents:Water_Splitting:Two_Photon_Water_Splitting:Computational_Data:B_Intermediate:Me_Mono:CASSCF:Active_Space_Orbitals:GMe-Cis-D0-VDZ-SA-CAS1311-Pi-ExpBas-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acintosh HD:Users:Jacob:Documents:Water_Splitting:Two_Photon_Water_Splitting:Computational_Data:B_Intermediate:Me_Mono:CASSCF:Active_Space_Orbitals:GMe-Cis-D0-VDZ-SA-CAS1311-Pi-ExpBas-89.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540760"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Active Space Orbitals</w:t>
      </w:r>
      <w:bookmarkEnd w:id="215"/>
    </w:p>
    <w:p w14:paraId="2415FB6F" w14:textId="77777777" w:rsidR="00B241BE" w:rsidRDefault="00B241BE" w:rsidP="00B241BE">
      <w:r>
        <w:rPr>
          <w:noProof/>
        </w:rPr>
        <w:drawing>
          <wp:anchor distT="0" distB="0" distL="114300" distR="114300" simplePos="0" relativeHeight="251723776" behindDoc="0" locked="0" layoutInCell="1" allowOverlap="1" wp14:anchorId="1373FDED" wp14:editId="63E136AD">
            <wp:simplePos x="0" y="0"/>
            <wp:positionH relativeFrom="column">
              <wp:posOffset>3314700</wp:posOffset>
            </wp:positionH>
            <wp:positionV relativeFrom="paragraph">
              <wp:posOffset>2696845</wp:posOffset>
            </wp:positionV>
            <wp:extent cx="3350260" cy="2628900"/>
            <wp:effectExtent l="0" t="0" r="0" b="0"/>
            <wp:wrapSquare wrapText="bothSides"/>
            <wp:docPr id="73" name="Picture 73" descr="Macintosh HD:Users:Jacob:Documents:Water_Splitting:Two_Photon_Water_Splitting:Computational_Data:B_Intermediate:Me_Mono:CASSCF:Active_Space_Orbitals:GMe-Cis-D0-VDZ-SA-CAS1311-Pi-ExpBas-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cintosh HD:Users:Jacob:Documents:Water_Splitting:Two_Photon_Water_Splitting:Computational_Data:B_Intermediate:Me_Mono:CASSCF:Active_Space_Orbitals:GMe-Cis-D0-VDZ-SA-CAS1311-Pi-ExpBas-92.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35026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2752" behindDoc="0" locked="0" layoutInCell="1" allowOverlap="1" wp14:anchorId="51FB72EC" wp14:editId="3674AD0A">
            <wp:simplePos x="0" y="0"/>
            <wp:positionH relativeFrom="column">
              <wp:posOffset>-127635</wp:posOffset>
            </wp:positionH>
            <wp:positionV relativeFrom="paragraph">
              <wp:posOffset>2696845</wp:posOffset>
            </wp:positionV>
            <wp:extent cx="3328035" cy="2628900"/>
            <wp:effectExtent l="0" t="0" r="0" b="0"/>
            <wp:wrapSquare wrapText="bothSides"/>
            <wp:docPr id="72" name="Picture 72" descr="Macintosh HD:Users:Jacob:Documents:Water_Splitting:Two_Photon_Water_Splitting:Computational_Data:B_Intermediate:Me_Mono:CASSCF:Active_Space_Orbitals:GMe-Cis-D0-VDZ-SA-CAS1311-Pi-ExpBas-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acintosh HD:Users:Jacob:Documents:Water_Splitting:Two_Photon_Water_Splitting:Computational_Data:B_Intermediate:Me_Mono:CASSCF:Active_Space_Orbitals:GMe-Cis-D0-VDZ-SA-CAS1311-Pi-ExpBas-91.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32803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1728" behindDoc="0" locked="0" layoutInCell="1" allowOverlap="1" wp14:anchorId="351F224A" wp14:editId="06733991">
            <wp:simplePos x="0" y="0"/>
            <wp:positionH relativeFrom="column">
              <wp:posOffset>3272790</wp:posOffset>
            </wp:positionH>
            <wp:positionV relativeFrom="paragraph">
              <wp:posOffset>67945</wp:posOffset>
            </wp:positionV>
            <wp:extent cx="3310890" cy="2514600"/>
            <wp:effectExtent l="0" t="0" r="0" b="0"/>
            <wp:wrapSquare wrapText="bothSides"/>
            <wp:docPr id="71" name="Picture 71" descr="Macintosh HD:Users:Jacob:Documents:Water_Splitting:Two_Photon_Water_Splitting:Computational_Data:B_Intermediate:Me_Mono:CASSCF:Active_Space_Orbitals:GMe-Cis-D0-VDZ-SA-CAS1311-Pi-ExpBas-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acintosh HD:Users:Jacob:Documents:Water_Splitting:Two_Photon_Water_Splitting:Computational_Data:B_Intermediate:Me_Mono:CASSCF:Active_Space_Orbitals:GMe-Cis-D0-VDZ-SA-CAS1311-Pi-ExpBas-90.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10890"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5BA5D7" w14:textId="77777777" w:rsidR="00B241BE" w:rsidRPr="00B241BE" w:rsidRDefault="00B241BE" w:rsidP="00B241BE">
      <w:r>
        <w:rPr>
          <w:noProof/>
        </w:rPr>
        <w:drawing>
          <wp:anchor distT="0" distB="0" distL="114300" distR="114300" simplePos="0" relativeHeight="251725824" behindDoc="0" locked="0" layoutInCell="1" allowOverlap="1" wp14:anchorId="0D742A7F" wp14:editId="3C8F142B">
            <wp:simplePos x="0" y="0"/>
            <wp:positionH relativeFrom="column">
              <wp:posOffset>3054985</wp:posOffset>
            </wp:positionH>
            <wp:positionV relativeFrom="paragraph">
              <wp:posOffset>2886710</wp:posOffset>
            </wp:positionV>
            <wp:extent cx="3459480" cy="2599690"/>
            <wp:effectExtent l="0" t="0" r="0" b="0"/>
            <wp:wrapSquare wrapText="bothSides"/>
            <wp:docPr id="75" name="Picture 75" descr="Macintosh HD:Users:Jacob:Documents:Water_Splitting:Two_Photon_Water_Splitting:Computational_Data:B_Intermediate:Me_Mono:CASSCF:Active_Space_Orbitals:GMe-Cis-D0-VDZ-SA-CAS1311-Pi-ExpBas-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intosh HD:Users:Jacob:Documents:Water_Splitting:Two_Photon_Water_Splitting:Computational_Data:B_Intermediate:Me_Mono:CASSCF:Active_Space_Orbitals:GMe-Cis-D0-VDZ-SA-CAS1311-Pi-ExpBas-94.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459480" cy="25996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4800" behindDoc="0" locked="0" layoutInCell="1" allowOverlap="1" wp14:anchorId="58057AC7" wp14:editId="6544173B">
            <wp:simplePos x="0" y="0"/>
            <wp:positionH relativeFrom="column">
              <wp:posOffset>-302260</wp:posOffset>
            </wp:positionH>
            <wp:positionV relativeFrom="paragraph">
              <wp:posOffset>2743200</wp:posOffset>
            </wp:positionV>
            <wp:extent cx="3502025" cy="2743200"/>
            <wp:effectExtent l="0" t="0" r="0" b="0"/>
            <wp:wrapSquare wrapText="bothSides"/>
            <wp:docPr id="74" name="Picture 74" descr="Macintosh HD:Users:Jacob:Documents:Water_Splitting:Two_Photon_Water_Splitting:Computational_Data:B_Intermediate:Me_Mono:CASSCF:Active_Space_Orbitals:GMe-Cis-D0-VDZ-SA-CAS1311-Pi-ExpBas-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Jacob:Documents:Water_Splitting:Two_Photon_Water_Splitting:Computational_Data:B_Intermediate:Me_Mono:CASSCF:Active_Space_Orbitals:GMe-Cis-D0-VDZ-SA-CAS1311-Pi-ExpBas-93.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50202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F6251D" w14:textId="77777777" w:rsidR="00B241BE" w:rsidRDefault="00B241BE">
      <w:r>
        <w:br w:type="page"/>
      </w:r>
    </w:p>
    <w:p w14:paraId="05FA94B1" w14:textId="77777777" w:rsidR="00DC15C4" w:rsidRDefault="00692A40" w:rsidP="00AC07CA">
      <w:r>
        <w:rPr>
          <w:noProof/>
        </w:rPr>
        <w:drawing>
          <wp:anchor distT="0" distB="0" distL="114300" distR="114300" simplePos="0" relativeHeight="251730944" behindDoc="0" locked="0" layoutInCell="1" allowOverlap="1" wp14:anchorId="003C24B4" wp14:editId="1E58C0F2">
            <wp:simplePos x="0" y="0"/>
            <wp:positionH relativeFrom="column">
              <wp:posOffset>1370965</wp:posOffset>
            </wp:positionH>
            <wp:positionV relativeFrom="paragraph">
              <wp:posOffset>4914900</wp:posOffset>
            </wp:positionV>
            <wp:extent cx="3382645" cy="2628900"/>
            <wp:effectExtent l="0" t="0" r="0" b="0"/>
            <wp:wrapTopAndBottom/>
            <wp:docPr id="80" name="Picture 80" descr="Macintosh HD:Users:Jacob:Documents:Water_Splitting:Two_Photon_Water_Splitting:Computational_Data:B_Intermediate:Me_Mono:CASSCF:Active_Space_Orbitals:GMe-Cis-D0-VDZ-SA-CAS1311-Pi-ExpBas-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Macintosh HD:Users:Jacob:Documents:Water_Splitting:Two_Photon_Water_Splitting:Computational_Data:B_Intermediate:Me_Mono:CASSCF:Active_Space_Orbitals:GMe-Cis-D0-VDZ-SA-CAS1311-Pi-ExpBas-99.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38264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0" locked="0" layoutInCell="1" allowOverlap="1" wp14:anchorId="4DEEB631" wp14:editId="59D05974">
            <wp:simplePos x="0" y="0"/>
            <wp:positionH relativeFrom="column">
              <wp:posOffset>3086100</wp:posOffset>
            </wp:positionH>
            <wp:positionV relativeFrom="paragraph">
              <wp:posOffset>2171700</wp:posOffset>
            </wp:positionV>
            <wp:extent cx="3479165" cy="2743200"/>
            <wp:effectExtent l="0" t="0" r="0" b="0"/>
            <wp:wrapSquare wrapText="bothSides"/>
            <wp:docPr id="79" name="Picture 79" descr="Macintosh HD:Users:Jacob:Documents:Water_Splitting:Two_Photon_Water_Splitting:Computational_Data:B_Intermediate:Me_Mono:CASSCF:Active_Space_Orbitals:GMe-Cis-D0-VDZ-SA-CAS1311-Pi-ExpBas-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cintosh HD:Users:Jacob:Documents:Water_Splitting:Two_Photon_Water_Splitting:Computational_Data:B_Intermediate:Me_Mono:CASSCF:Active_Space_Orbitals:GMe-Cis-D0-VDZ-SA-CAS1311-Pi-ExpBas-98.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47916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8896" behindDoc="0" locked="0" layoutInCell="1" allowOverlap="1" wp14:anchorId="2904A74F" wp14:editId="32935851">
            <wp:simplePos x="0" y="0"/>
            <wp:positionH relativeFrom="column">
              <wp:posOffset>-342900</wp:posOffset>
            </wp:positionH>
            <wp:positionV relativeFrom="paragraph">
              <wp:posOffset>2171700</wp:posOffset>
            </wp:positionV>
            <wp:extent cx="3520440" cy="2743200"/>
            <wp:effectExtent l="0" t="0" r="0" b="0"/>
            <wp:wrapSquare wrapText="bothSides"/>
            <wp:docPr id="78" name="Picture 78" descr="Macintosh HD:Users:Jacob:Documents:Water_Splitting:Two_Photon_Water_Splitting:Computational_Data:B_Intermediate:Me_Mono:CASSCF:Active_Space_Orbitals:GMe-Cis-D0-VDZ-SA-CAS1311-Pi-ExpBas-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cintosh HD:Users:Jacob:Documents:Water_Splitting:Two_Photon_Water_Splitting:Computational_Data:B_Intermediate:Me_Mono:CASSCF:Active_Space_Orbitals:GMe-Cis-D0-VDZ-SA-CAS1311-Pi-ExpBas-97.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52044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0" locked="0" layoutInCell="1" allowOverlap="1" wp14:anchorId="59AFF45D" wp14:editId="4E3E84ED">
            <wp:simplePos x="0" y="0"/>
            <wp:positionH relativeFrom="column">
              <wp:posOffset>-228600</wp:posOffset>
            </wp:positionH>
            <wp:positionV relativeFrom="paragraph">
              <wp:posOffset>-457200</wp:posOffset>
            </wp:positionV>
            <wp:extent cx="3314065" cy="2514600"/>
            <wp:effectExtent l="0" t="0" r="0" b="0"/>
            <wp:wrapSquare wrapText="bothSides"/>
            <wp:docPr id="76" name="Picture 76" descr="Macintosh HD:Users:Jacob:Documents:Water_Splitting:Two_Photon_Water_Splitting:Computational_Data:B_Intermediate:Me_Mono:CASSCF:Active_Space_Orbitals:GMe-Cis-D0-VDZ-SA-CAS1311-Pi-ExpBas-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cintosh HD:Users:Jacob:Documents:Water_Splitting:Two_Photon_Water_Splitting:Computational_Data:B_Intermediate:Me_Mono:CASSCF:Active_Space_Orbitals:GMe-Cis-D0-VDZ-SA-CAS1311-Pi-ExpBas-95.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1406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7872" behindDoc="0" locked="0" layoutInCell="1" allowOverlap="1" wp14:anchorId="4F7E5C93" wp14:editId="3DB2637F">
            <wp:simplePos x="0" y="0"/>
            <wp:positionH relativeFrom="column">
              <wp:posOffset>3086100</wp:posOffset>
            </wp:positionH>
            <wp:positionV relativeFrom="paragraph">
              <wp:posOffset>-342900</wp:posOffset>
            </wp:positionV>
            <wp:extent cx="3203575" cy="2437765"/>
            <wp:effectExtent l="0" t="0" r="0" b="0"/>
            <wp:wrapSquare wrapText="bothSides"/>
            <wp:docPr id="77" name="Picture 77" descr="Macintosh HD:Users:Jacob:Documents:Water_Splitting:Two_Photon_Water_Splitting:Computational_Data:B_Intermediate:Me_Mono:CASSCF:Active_Space_Orbitals:GMe-Cis-D0-VDZ-SA-CAS1311-Pi-ExpBas-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intosh HD:Users:Jacob:Documents:Water_Splitting:Two_Photon_Water_Splitting:Computational_Data:B_Intermediate:Me_Mono:CASSCF:Active_Space_Orbitals:GMe-Cis-D0-VDZ-SA-CAS1311-Pi-ExpBas-96.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203575" cy="243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2704E4" w14:textId="77777777" w:rsidR="00DC15C4" w:rsidRDefault="00DC15C4" w:rsidP="00AC07CA"/>
    <w:p w14:paraId="68F3A0AD" w14:textId="7CEB3947" w:rsidR="00B241BE" w:rsidRDefault="00692A40" w:rsidP="00BD74B9">
      <w:pPr>
        <w:pStyle w:val="Caption"/>
      </w:pPr>
      <w:bookmarkStart w:id="216" w:name="_Ref461036157"/>
      <w:bookmarkStart w:id="217" w:name="_Toc461199622"/>
      <w:r>
        <w:t xml:space="preserve">Figure </w:t>
      </w:r>
      <w:fldSimple w:instr=" STYLEREF 1 \s ">
        <w:r w:rsidR="000D6DE5">
          <w:rPr>
            <w:noProof/>
          </w:rPr>
          <w:t>11</w:t>
        </w:r>
      </w:fldSimple>
      <w:r w:rsidR="003027B0">
        <w:noBreakHyphen/>
      </w:r>
      <w:fldSimple w:instr=" SEQ Figure \* ARABIC \s 1 ">
        <w:r w:rsidR="000D6DE5">
          <w:rPr>
            <w:noProof/>
          </w:rPr>
          <w:t>18</w:t>
        </w:r>
      </w:fldSimple>
      <w:bookmarkEnd w:id="216"/>
      <w:r>
        <w:t xml:space="preserve"> Active space orbitals </w:t>
      </w:r>
      <w:r w:rsidR="005C3A8A">
        <w:t>of [B-Mono]D</w:t>
      </w:r>
      <w:r w:rsidR="005C3A8A">
        <w:rPr>
          <w:vertAlign w:val="subscript"/>
        </w:rPr>
        <w:t>0</w:t>
      </w:r>
      <w:r w:rsidR="005C3A8A">
        <w:t xml:space="preserve"> </w:t>
      </w:r>
      <w:r>
        <w:t>used for CASSCF(13,11) calculations (isovalue = 0.05)</w:t>
      </w:r>
      <w:bookmarkEnd w:id="217"/>
    </w:p>
    <w:p w14:paraId="656804CE" w14:textId="77777777" w:rsidR="00BD74B9" w:rsidRPr="00BD74B9" w:rsidRDefault="00BD74B9" w:rsidP="00BD74B9">
      <w:pPr>
        <w:pStyle w:val="CaptionText"/>
      </w:pPr>
      <w:r>
        <w:t>(shown are average orbitals from SA-CASSCF(13,11) calculation for five lowest energy states)</w:t>
      </w:r>
    </w:p>
    <w:p w14:paraId="628D4B9E" w14:textId="77777777" w:rsidR="00B241BE" w:rsidRDefault="00B241BE" w:rsidP="00AC07CA"/>
    <w:p w14:paraId="619AE51B" w14:textId="77777777" w:rsidR="00A027AC" w:rsidRDefault="00A027AC">
      <w:r>
        <w:br w:type="page"/>
      </w:r>
    </w:p>
    <w:p w14:paraId="0E542E8E" w14:textId="77777777" w:rsidR="00B241BE" w:rsidRDefault="00A027AC" w:rsidP="00A027AC">
      <w:pPr>
        <w:pStyle w:val="Heading3"/>
      </w:pPr>
      <w:bookmarkStart w:id="218" w:name="_Toc461199553"/>
      <w:r>
        <w:rPr>
          <w:noProof/>
        </w:rPr>
        <w:drawing>
          <wp:anchor distT="0" distB="0" distL="114300" distR="114300" simplePos="0" relativeHeight="251745280" behindDoc="0" locked="0" layoutInCell="1" allowOverlap="1" wp14:anchorId="7F9FCEC8" wp14:editId="30CCD215">
            <wp:simplePos x="0" y="0"/>
            <wp:positionH relativeFrom="column">
              <wp:posOffset>2286000</wp:posOffset>
            </wp:positionH>
            <wp:positionV relativeFrom="paragraph">
              <wp:posOffset>228600</wp:posOffset>
            </wp:positionV>
            <wp:extent cx="4483735" cy="2514600"/>
            <wp:effectExtent l="0" t="0" r="0" b="0"/>
            <wp:wrapTopAndBottom/>
            <wp:docPr id="95" name="Picture 95" descr="Macintosh HD:Users:Jacob:Documents:Water_Splitting:Two_Photon_Water_Splitting:Computational_Data:B_Intermediate:Me_Mono:CASSCF:Other_Surfaces:GMe-Cis-D0-VDZ-SA-CAS1311-Pi-ExpBas-State1-SpinDensity-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Macintosh HD:Users:Jacob:Documents:Water_Splitting:Two_Photon_Water_Splitting:Computational_Data:B_Intermediate:Me_Mono:CASSCF:Other_Surfaces:GMe-Cis-D0-VDZ-SA-CAS1311-Pi-ExpBas-State1-SpinDensity-0-006.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8373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4256" behindDoc="0" locked="0" layoutInCell="1" allowOverlap="1" wp14:anchorId="3CA43A2F" wp14:editId="0358ECA7">
            <wp:simplePos x="0" y="0"/>
            <wp:positionH relativeFrom="column">
              <wp:posOffset>-558165</wp:posOffset>
            </wp:positionH>
            <wp:positionV relativeFrom="paragraph">
              <wp:posOffset>342900</wp:posOffset>
            </wp:positionV>
            <wp:extent cx="4280535" cy="2400300"/>
            <wp:effectExtent l="0" t="0" r="0" b="0"/>
            <wp:wrapTopAndBottom/>
            <wp:docPr id="94" name="Picture 94" descr="Macintosh HD:Users:Jacob:Documents:Water_Splitting:Two_Photon_Water_Splitting:Computational_Data:B_Intermediate:Me_Mono:CASSCF:Other_Surfaces:GMe-Cis-D0-VDZ-SA-CAS1311-Pi-ExpBas-State1-91-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Macintosh HD:Users:Jacob:Documents:Water_Splitting:Two_Photon_Water_Splitting:Computational_Data:B_Intermediate:Me_Mono:CASSCF:Other_Surfaces:GMe-Cis-D0-VDZ-SA-CAS1311-Pi-ExpBas-State1-91-0-05.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8053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Surfaces for [B-Mono]D</w:t>
      </w:r>
      <w:r w:rsidR="00B85210">
        <w:rPr>
          <w:vertAlign w:val="subscript"/>
        </w:rPr>
        <w:t>n</w:t>
      </w:r>
      <w:bookmarkEnd w:id="218"/>
      <w:r>
        <w:rPr>
          <w:vertAlign w:val="subscript"/>
        </w:rPr>
        <w:t xml:space="preserve"> </w:t>
      </w:r>
    </w:p>
    <w:p w14:paraId="4E8AA6B9" w14:textId="77777777" w:rsidR="00A027AC" w:rsidRDefault="00A027AC" w:rsidP="00A027AC"/>
    <w:p w14:paraId="382AD655" w14:textId="3B0B64A9" w:rsidR="00A027AC" w:rsidRPr="00A027AC" w:rsidRDefault="00A027AC" w:rsidP="00A027AC">
      <w:pPr>
        <w:pStyle w:val="Caption"/>
      </w:pPr>
      <w:bookmarkStart w:id="219" w:name="_Toc461199623"/>
      <w:r>
        <w:t xml:space="preserve">Figure </w:t>
      </w:r>
      <w:fldSimple w:instr=" STYLEREF 1 \s ">
        <w:r w:rsidR="000D6DE5">
          <w:rPr>
            <w:noProof/>
          </w:rPr>
          <w:t>11</w:t>
        </w:r>
      </w:fldSimple>
      <w:r w:rsidR="003027B0">
        <w:noBreakHyphen/>
      </w:r>
      <w:fldSimple w:instr=" SEQ Figure \* ARABIC \s 1 ">
        <w:r w:rsidR="000D6DE5">
          <w:rPr>
            <w:noProof/>
          </w:rPr>
          <w:t>19</w:t>
        </w:r>
      </w:fldSimple>
      <w:r>
        <w:t xml:space="preserve"> Singly occupied MO (left, isovalue = 0.05) and spin density (right, isovalue = 0.006) for [B-Mono]D</w:t>
      </w:r>
      <w:r>
        <w:rPr>
          <w:vertAlign w:val="subscript"/>
        </w:rPr>
        <w:t>0</w:t>
      </w:r>
      <w:bookmarkEnd w:id="219"/>
    </w:p>
    <w:p w14:paraId="5E6D4D86" w14:textId="77777777" w:rsidR="00B241BE" w:rsidRDefault="00A027AC" w:rsidP="00AC07CA">
      <w:r>
        <w:rPr>
          <w:noProof/>
        </w:rPr>
        <w:drawing>
          <wp:anchor distT="0" distB="0" distL="114300" distR="114300" simplePos="0" relativeHeight="251746304" behindDoc="0" locked="0" layoutInCell="1" allowOverlap="1" wp14:anchorId="057B7267" wp14:editId="6BE08194">
            <wp:simplePos x="0" y="0"/>
            <wp:positionH relativeFrom="column">
              <wp:posOffset>0</wp:posOffset>
            </wp:positionH>
            <wp:positionV relativeFrom="paragraph">
              <wp:posOffset>233045</wp:posOffset>
            </wp:positionV>
            <wp:extent cx="5962015" cy="3343275"/>
            <wp:effectExtent l="0" t="0" r="0" b="0"/>
            <wp:wrapTopAndBottom/>
            <wp:docPr id="96" name="Picture 96" descr="Macintosh HD:Users:Jacob:Documents:Water_Splitting:Two_Photon_Water_Splitting:Computational_Data:B_Intermediate:Me_Mono:CASSCF:Transition_Difference_Density:GMe-Cis-D0-VDZ-SA-CAS1311-Pi-ExpBas-1-3-Trans-Unrelax-Diff-Dens-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Macintosh HD:Users:Jacob:Documents:Water_Splitting:Two_Photon_Water_Splitting:Computational_Data:B_Intermediate:Me_Mono:CASSCF:Transition_Difference_Density:GMe-Cis-D0-VDZ-SA-CAS1311-Pi-ExpBas-1-3-Trans-Unrelax-Diff-Dens-0-0005.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62015" cy="334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43F4EF" w14:textId="77777777" w:rsidR="00A027AC" w:rsidRDefault="00A027AC" w:rsidP="00AC07CA"/>
    <w:p w14:paraId="241833D7" w14:textId="5BF40DE6" w:rsidR="00A027AC" w:rsidRDefault="00A027AC" w:rsidP="00A027AC">
      <w:pPr>
        <w:pStyle w:val="Caption"/>
        <w:rPr>
          <w:vertAlign w:val="subscript"/>
        </w:rPr>
      </w:pPr>
      <w:bookmarkStart w:id="220" w:name="_Ref461111003"/>
      <w:bookmarkStart w:id="221" w:name="_Toc461199624"/>
      <w:r>
        <w:t xml:space="preserve">Figure </w:t>
      </w:r>
      <w:fldSimple w:instr=" STYLEREF 1 \s ">
        <w:r w:rsidR="000D6DE5">
          <w:rPr>
            <w:noProof/>
          </w:rPr>
          <w:t>11</w:t>
        </w:r>
      </w:fldSimple>
      <w:r w:rsidR="003027B0">
        <w:noBreakHyphen/>
      </w:r>
      <w:fldSimple w:instr=" SEQ Figure \* ARABIC \s 1 ">
        <w:r w:rsidR="000D6DE5">
          <w:rPr>
            <w:noProof/>
          </w:rPr>
          <w:t>20</w:t>
        </w:r>
      </w:fldSimple>
      <w:bookmarkEnd w:id="220"/>
      <w:r>
        <w:t xml:space="preserve"> Unrelaxed transition difference density for [B-Mono]D</w:t>
      </w:r>
      <w:r>
        <w:rPr>
          <w:vertAlign w:val="subscript"/>
        </w:rPr>
        <w:t>0</w:t>
      </w:r>
      <w:r>
        <w:t xml:space="preserve"> </w:t>
      </w:r>
      <w:r w:rsidRPr="00A027AC">
        <w:rPr>
          <w:rFonts w:hint="eastAsia"/>
        </w:rPr>
        <w:t>→</w:t>
      </w:r>
      <w:r>
        <w:t xml:space="preserve"> [B-Mono]D</w:t>
      </w:r>
      <w:r>
        <w:rPr>
          <w:vertAlign w:val="subscript"/>
        </w:rPr>
        <w:t>3</w:t>
      </w:r>
      <w:bookmarkEnd w:id="221"/>
    </w:p>
    <w:p w14:paraId="4F898FBA" w14:textId="77777777" w:rsidR="00A027AC" w:rsidRPr="00A027AC" w:rsidRDefault="00A027AC" w:rsidP="00A027AC">
      <w:pPr>
        <w:pStyle w:val="CaptionText"/>
      </w:pPr>
      <w:r>
        <w:t>(detachment density in red, attachment density in blue, isovalue =</w:t>
      </w:r>
      <w:r w:rsidR="008C4AEF">
        <w:t xml:space="preserve"> 0.0005)</w:t>
      </w:r>
      <w:r>
        <w:t xml:space="preserve"> </w:t>
      </w:r>
    </w:p>
    <w:p w14:paraId="6B5BBD7E" w14:textId="77777777" w:rsidR="00A027AC" w:rsidRDefault="00A027AC" w:rsidP="00A027AC">
      <w:pPr>
        <w:pStyle w:val="CaptionText"/>
      </w:pPr>
    </w:p>
    <w:p w14:paraId="39816C55" w14:textId="77777777" w:rsidR="00426F5F" w:rsidRDefault="00426F5F">
      <w:r>
        <w:br w:type="page"/>
      </w:r>
    </w:p>
    <w:p w14:paraId="3525BF8A" w14:textId="77777777" w:rsidR="00A027AC" w:rsidRDefault="00362795" w:rsidP="00426F5F">
      <w:pPr>
        <w:pStyle w:val="Heading3"/>
      </w:pPr>
      <w:bookmarkStart w:id="222" w:name="_Toc461199554"/>
      <w:r>
        <w:rPr>
          <w:noProof/>
        </w:rPr>
        <w:drawing>
          <wp:anchor distT="0" distB="0" distL="114300" distR="114300" simplePos="0" relativeHeight="251750400" behindDoc="0" locked="0" layoutInCell="1" allowOverlap="1" wp14:anchorId="1ED7F265" wp14:editId="5D7AC842">
            <wp:simplePos x="0" y="0"/>
            <wp:positionH relativeFrom="column">
              <wp:posOffset>3114675</wp:posOffset>
            </wp:positionH>
            <wp:positionV relativeFrom="paragraph">
              <wp:posOffset>297180</wp:posOffset>
            </wp:positionV>
            <wp:extent cx="3203575" cy="2560320"/>
            <wp:effectExtent l="0" t="0" r="0" b="5080"/>
            <wp:wrapTopAndBottom/>
            <wp:docPr id="103" name="Picture 103" descr="Macintosh HD:Users:Jacob:Documents:Water_Splitting:Two_Photon_Water_Splitting:Computational_Data:BC_Conical_Intersection:CI_23:Difference_Orbitals:GMe-Cis-CI23-D0-VDZ-SA-CAS1311-Pi-CI23-Opt-Thres-6D-4-Diff-23-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Macintosh HD:Users:Jacob:Documents:Water_Splitting:Two_Photon_Water_Splitting:Computational_Data:BC_Conical_Intersection:CI_23:Difference_Orbitals:GMe-Cis-CI23-D0-VDZ-SA-CAS1311-Pi-CI23-Opt-Thres-6D-4-Diff-23-99.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203575" cy="2560320"/>
                    </a:xfrm>
                    <a:prstGeom prst="rect">
                      <a:avLst/>
                    </a:prstGeom>
                    <a:noFill/>
                    <a:ln>
                      <a:noFill/>
                    </a:ln>
                  </pic:spPr>
                </pic:pic>
              </a:graphicData>
            </a:graphic>
            <wp14:sizeRelH relativeFrom="page">
              <wp14:pctWidth>0</wp14:pctWidth>
            </wp14:sizeRelH>
            <wp14:sizeRelV relativeFrom="page">
              <wp14:pctHeight>0</wp14:pctHeight>
            </wp14:sizeRelV>
          </wp:anchor>
        </w:drawing>
      </w:r>
      <w:r w:rsidR="00986CF7">
        <w:t>Difference Orbitals for Conical Intersections</w:t>
      </w:r>
      <w:bookmarkEnd w:id="222"/>
    </w:p>
    <w:p w14:paraId="0431CFA1" w14:textId="77777777" w:rsidR="00986CF7" w:rsidRPr="00986CF7" w:rsidRDefault="00362795" w:rsidP="00986CF7">
      <w:r>
        <w:rPr>
          <w:noProof/>
        </w:rPr>
        <w:drawing>
          <wp:anchor distT="0" distB="0" distL="114300" distR="114300" simplePos="0" relativeHeight="251749376" behindDoc="0" locked="0" layoutInCell="1" allowOverlap="1" wp14:anchorId="4A617553" wp14:editId="17DED9D4">
            <wp:simplePos x="0" y="0"/>
            <wp:positionH relativeFrom="column">
              <wp:posOffset>-342900</wp:posOffset>
            </wp:positionH>
            <wp:positionV relativeFrom="paragraph">
              <wp:posOffset>296545</wp:posOffset>
            </wp:positionV>
            <wp:extent cx="3200400" cy="2416810"/>
            <wp:effectExtent l="0" t="0" r="0" b="0"/>
            <wp:wrapTopAndBottom/>
            <wp:docPr id="102" name="Picture 102" descr="Macintosh HD:Users:Jacob:Documents:Water_Splitting:Two_Photon_Water_Splitting:Computational_Data:BC_Conical_Intersection:CI_23:Difference_Orbitals:GMe-Cis-CI23-D0-VDZ-SA-CAS1311-Pi-CI23-Opt-Thres-6D-4-Diff-2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Jacob:Documents:Water_Splitting:Two_Photon_Water_Splitting:Computational_Data:BC_Conical_Intersection:CI_23:Difference_Orbitals:GMe-Cis-CI23-D0-VDZ-SA-CAS1311-Pi-CI23-Opt-Thres-6D-4-Diff-23-98.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200400" cy="2416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6F356" w14:textId="77777777" w:rsidR="00426F5F" w:rsidRDefault="00426F5F" w:rsidP="00AC07CA"/>
    <w:p w14:paraId="6DE1E549" w14:textId="51FBDBB0" w:rsidR="00362795" w:rsidRDefault="00362795" w:rsidP="00362795">
      <w:pPr>
        <w:pStyle w:val="Caption"/>
      </w:pPr>
      <w:bookmarkStart w:id="223" w:name="_Toc461199625"/>
      <w:r>
        <w:t xml:space="preserve">Figure </w:t>
      </w:r>
      <w:fldSimple w:instr=" STYLEREF 1 \s ">
        <w:r w:rsidR="000D6DE5">
          <w:rPr>
            <w:noProof/>
          </w:rPr>
          <w:t>11</w:t>
        </w:r>
      </w:fldSimple>
      <w:r w:rsidR="003027B0">
        <w:noBreakHyphen/>
      </w:r>
      <w:fldSimple w:instr=" SEQ Figure \* ARABIC \s 1 ">
        <w:r w:rsidR="000D6DE5">
          <w:rPr>
            <w:noProof/>
          </w:rPr>
          <w:t>21</w:t>
        </w:r>
      </w:fldSimple>
      <w:r>
        <w:t xml:space="preserve"> Difference orbitals for [BC] D</w:t>
      </w:r>
      <w:r>
        <w:rPr>
          <w:vertAlign w:val="subscript"/>
        </w:rPr>
        <w:t>2</w:t>
      </w:r>
      <w:r>
        <w:t>/D</w:t>
      </w:r>
      <w:r>
        <w:rPr>
          <w:vertAlign w:val="subscript"/>
        </w:rPr>
        <w:t>1</w:t>
      </w:r>
      <w:r>
        <w:t xml:space="preserve"> MECI with largest population changes (isovalue = 0.05)</w:t>
      </w:r>
      <w:bookmarkEnd w:id="223"/>
    </w:p>
    <w:p w14:paraId="0E260075" w14:textId="77777777" w:rsidR="00426F5F" w:rsidRDefault="00362795" w:rsidP="00362795">
      <w:pPr>
        <w:pStyle w:val="CaptionText"/>
      </w:pPr>
      <w:r>
        <w:t>(population change left: -0.8269, population change right: 0.9811)</w:t>
      </w:r>
    </w:p>
    <w:p w14:paraId="62EC415F" w14:textId="77777777" w:rsidR="00362795" w:rsidRDefault="00362795" w:rsidP="00362795">
      <w:pPr>
        <w:pStyle w:val="CaptionText"/>
      </w:pPr>
    </w:p>
    <w:p w14:paraId="1C94D48C" w14:textId="77777777" w:rsidR="00362795" w:rsidRPr="00362795" w:rsidRDefault="004A0FE2" w:rsidP="00362795">
      <w:r>
        <w:rPr>
          <w:noProof/>
        </w:rPr>
        <w:drawing>
          <wp:anchor distT="0" distB="0" distL="114300" distR="114300" simplePos="0" relativeHeight="251752448" behindDoc="0" locked="0" layoutInCell="1" allowOverlap="1" wp14:anchorId="5B576A56" wp14:editId="43975AA8">
            <wp:simplePos x="0" y="0"/>
            <wp:positionH relativeFrom="column">
              <wp:posOffset>3200400</wp:posOffset>
            </wp:positionH>
            <wp:positionV relativeFrom="paragraph">
              <wp:posOffset>252730</wp:posOffset>
            </wp:positionV>
            <wp:extent cx="3140710" cy="2514600"/>
            <wp:effectExtent l="0" t="0" r="0" b="0"/>
            <wp:wrapTopAndBottom/>
            <wp:docPr id="106" name="Picture 106" descr="Macintosh HD:Users:Jacob:Documents:Water_Splitting:Two_Photon_Water_Splitting:Computational_Data:BC_Conical_Intersection:CI_12:Difference_Orbitals:GMe-Cis-CI23Short-D0-VDZ-SA-CAS1311-Pi-CI12-CI23-Guess-Opt-Diff-12-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Macintosh HD:Users:Jacob:Documents:Water_Splitting:Two_Photon_Water_Splitting:Computational_Data:BC_Conical_Intersection:CI_12:Difference_Orbitals:GMe-Cis-CI23Short-D0-VDZ-SA-CAS1311-Pi-CI12-CI23-Guess-Opt-Diff-12-98.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140710"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1424" behindDoc="0" locked="0" layoutInCell="1" allowOverlap="1" wp14:anchorId="207DAAB6" wp14:editId="100ACD21">
            <wp:simplePos x="0" y="0"/>
            <wp:positionH relativeFrom="column">
              <wp:posOffset>-228600</wp:posOffset>
            </wp:positionH>
            <wp:positionV relativeFrom="paragraph">
              <wp:posOffset>164465</wp:posOffset>
            </wp:positionV>
            <wp:extent cx="3200400" cy="2646045"/>
            <wp:effectExtent l="0" t="0" r="0" b="0"/>
            <wp:wrapTopAndBottom/>
            <wp:docPr id="105" name="Picture 105" descr="Macintosh HD:Users:Jacob:Documents:Water_Splitting:Two_Photon_Water_Splitting:Computational_Data:BC_Conical_Intersection:CI_12:Difference_Orbitals:GMe-Cis-CI23Short-D0-VDZ-SA-CAS1311-Pi-CI12-CI23-Guess-Opt-Diff-12-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cintosh HD:Users:Jacob:Documents:Water_Splitting:Two_Photon_Water_Splitting:Computational_Data:BC_Conical_Intersection:CI_12:Difference_Orbitals:GMe-Cis-CI23Short-D0-VDZ-SA-CAS1311-Pi-CI12-CI23-Guess-Opt-Diff-12-99.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200400" cy="2646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AABC14" w14:textId="77777777" w:rsidR="00362795" w:rsidRDefault="00362795" w:rsidP="00AC07CA"/>
    <w:p w14:paraId="74FE0E19" w14:textId="3A4E8E6A" w:rsidR="00362795" w:rsidRDefault="004A0FE2" w:rsidP="004A0FE2">
      <w:pPr>
        <w:pStyle w:val="Caption"/>
      </w:pPr>
      <w:bookmarkStart w:id="224" w:name="_Toc461199626"/>
      <w:r>
        <w:t xml:space="preserve">Figure </w:t>
      </w:r>
      <w:fldSimple w:instr=" STYLEREF 1 \s ">
        <w:r w:rsidR="000D6DE5">
          <w:rPr>
            <w:noProof/>
          </w:rPr>
          <w:t>11</w:t>
        </w:r>
      </w:fldSimple>
      <w:r w:rsidR="003027B0">
        <w:noBreakHyphen/>
      </w:r>
      <w:fldSimple w:instr=" SEQ Figure \* ARABIC \s 1 ">
        <w:r w:rsidR="000D6DE5">
          <w:rPr>
            <w:noProof/>
          </w:rPr>
          <w:t>22</w:t>
        </w:r>
      </w:fldSimple>
      <w:r>
        <w:t xml:space="preserve"> Difference orbitals for [BC] D</w:t>
      </w:r>
      <w:r>
        <w:rPr>
          <w:vertAlign w:val="subscript"/>
        </w:rPr>
        <w:t>1</w:t>
      </w:r>
      <w:r>
        <w:t>/D</w:t>
      </w:r>
      <w:r>
        <w:rPr>
          <w:vertAlign w:val="subscript"/>
        </w:rPr>
        <w:t>0</w:t>
      </w:r>
      <w:r>
        <w:t xml:space="preserve"> MECI with largest population changes (isovalue = 0.05)</w:t>
      </w:r>
      <w:bookmarkEnd w:id="224"/>
    </w:p>
    <w:p w14:paraId="516FD62F" w14:textId="77777777" w:rsidR="00362795" w:rsidRDefault="004A0FE2" w:rsidP="004A0FE2">
      <w:pPr>
        <w:pStyle w:val="CaptionText"/>
      </w:pPr>
      <w:r>
        <w:t>(population change left: -0.8193, population change right: 0.7764)</w:t>
      </w:r>
    </w:p>
    <w:p w14:paraId="4A78A1B7" w14:textId="77777777" w:rsidR="00426F5F" w:rsidRDefault="00426F5F" w:rsidP="00AC07CA"/>
    <w:p w14:paraId="10E0BEC1" w14:textId="77777777" w:rsidR="00B85210" w:rsidRDefault="00B85210">
      <w:r>
        <w:br w:type="page"/>
      </w:r>
    </w:p>
    <w:p w14:paraId="19029A5A" w14:textId="77777777" w:rsidR="00B85210" w:rsidRDefault="00B85210" w:rsidP="00B85210">
      <w:pPr>
        <w:pStyle w:val="Heading3"/>
      </w:pPr>
      <w:bookmarkStart w:id="225" w:name="_Toc461199555"/>
      <w:r>
        <w:t>Surfaces for [C-Mono]D</w:t>
      </w:r>
      <w:r>
        <w:rPr>
          <w:vertAlign w:val="subscript"/>
        </w:rPr>
        <w:t>0</w:t>
      </w:r>
      <w:bookmarkEnd w:id="225"/>
    </w:p>
    <w:p w14:paraId="13E836EE" w14:textId="77777777" w:rsidR="00B85210" w:rsidRDefault="00B85210" w:rsidP="00B85210"/>
    <w:p w14:paraId="4E8FFFD5" w14:textId="77777777" w:rsidR="00B85210" w:rsidRPr="00B85210" w:rsidRDefault="00426F5F" w:rsidP="00B85210">
      <w:r>
        <w:rPr>
          <w:noProof/>
        </w:rPr>
        <w:drawing>
          <wp:anchor distT="0" distB="0" distL="114300" distR="114300" simplePos="0" relativeHeight="251747328" behindDoc="0" locked="0" layoutInCell="1" allowOverlap="1" wp14:anchorId="096C29A2" wp14:editId="1585D9A3">
            <wp:simplePos x="0" y="0"/>
            <wp:positionH relativeFrom="column">
              <wp:posOffset>-296545</wp:posOffset>
            </wp:positionH>
            <wp:positionV relativeFrom="paragraph">
              <wp:posOffset>160655</wp:posOffset>
            </wp:positionV>
            <wp:extent cx="3496945" cy="2604135"/>
            <wp:effectExtent l="0" t="0" r="0" b="0"/>
            <wp:wrapTopAndBottom/>
            <wp:docPr id="98" name="Picture 98" descr="Macintosh HD:Users:Jacob:Documents:Water_Splitting:Two_Photon_Water_Splitting:Computational_Data:C_Intermediate:Me_Mono:CASSCF:Surfaces:GMe-Cis-OOScan6-D0-VDZ-SA-CAS1311-Pi-ExpBas-State1-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Macintosh HD:Users:Jacob:Documents:Water_Splitting:Two_Photon_Water_Splitting:Computational_Data:C_Intermediate:Me_Mono:CASSCF:Surfaces:GMe-Cis-OOScan6-D0-VDZ-SA-CAS1311-Pi-ExpBas-State1-98.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496945" cy="2604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8352" behindDoc="0" locked="0" layoutInCell="1" allowOverlap="1" wp14:anchorId="4AFAF504" wp14:editId="18967A24">
            <wp:simplePos x="0" y="0"/>
            <wp:positionH relativeFrom="column">
              <wp:posOffset>2831465</wp:posOffset>
            </wp:positionH>
            <wp:positionV relativeFrom="paragraph">
              <wp:posOffset>250190</wp:posOffset>
            </wp:positionV>
            <wp:extent cx="3569335" cy="2514600"/>
            <wp:effectExtent l="0" t="0" r="0" b="0"/>
            <wp:wrapTopAndBottom/>
            <wp:docPr id="99" name="Picture 99" descr="Macintosh HD:Users:Jacob:Documents:Water_Splitting:Two_Photon_Water_Splitting:Computational_Data:C_Intermediate:Me_Mono:CASSCF:Surfaces:GMe-Cis-OOScan6-D0-VDZ-SA-CAS1311-Pi-ExpBas-State1-Spin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Macintosh HD:Users:Jacob:Documents:Water_Splitting:Two_Photon_Water_Splitting:Computational_Data:C_Intermediate:Me_Mono:CASSCF:Surfaces:GMe-Cis-OOScan6-D0-VDZ-SA-CAS1311-Pi-ExpBas-State1-SpinDensity.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569335"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67123" w14:textId="77777777" w:rsidR="00B85210" w:rsidRDefault="00B85210" w:rsidP="00AC07CA"/>
    <w:p w14:paraId="603F0EA0" w14:textId="4D12E66C" w:rsidR="00426F5F" w:rsidRDefault="00426F5F" w:rsidP="00426F5F">
      <w:pPr>
        <w:pStyle w:val="Caption"/>
      </w:pPr>
      <w:bookmarkStart w:id="226" w:name="_Toc461199627"/>
      <w:r>
        <w:t xml:space="preserve">Figure </w:t>
      </w:r>
      <w:fldSimple w:instr=" STYLEREF 1 \s ">
        <w:r w:rsidR="000D6DE5">
          <w:rPr>
            <w:noProof/>
          </w:rPr>
          <w:t>11</w:t>
        </w:r>
      </w:fldSimple>
      <w:r w:rsidR="003027B0">
        <w:noBreakHyphen/>
      </w:r>
      <w:fldSimple w:instr=" SEQ Figure \* ARABIC \s 1 ">
        <w:r w:rsidR="000D6DE5">
          <w:rPr>
            <w:noProof/>
          </w:rPr>
          <w:t>23</w:t>
        </w:r>
      </w:fldSimple>
      <w:r>
        <w:t xml:space="preserve"> Singly occupied MO (left, isovalue = 0.05) and spin density (right, isovalue = 0.006) for [C-Mono]D</w:t>
      </w:r>
      <w:r>
        <w:rPr>
          <w:vertAlign w:val="subscript"/>
        </w:rPr>
        <w:t>0</w:t>
      </w:r>
      <w:bookmarkEnd w:id="226"/>
    </w:p>
    <w:p w14:paraId="6E20F1D4" w14:textId="77777777" w:rsidR="00426F5F" w:rsidRDefault="00426F5F"/>
    <w:p w14:paraId="00EA4CD4" w14:textId="77777777" w:rsidR="00AC07CA" w:rsidRDefault="00AC07CA">
      <w:r>
        <w:br w:type="page"/>
      </w:r>
    </w:p>
    <w:p w14:paraId="37920967" w14:textId="77777777" w:rsidR="00AC07CA" w:rsidRDefault="00AC07CA" w:rsidP="00AC07CA">
      <w:pPr>
        <w:pStyle w:val="Heading2"/>
      </w:pPr>
      <w:bookmarkStart w:id="227" w:name="_Toc461199556"/>
      <w:r>
        <w:t>Integration of Computational and Experimental Results</w:t>
      </w:r>
      <w:bookmarkEnd w:id="227"/>
    </w:p>
    <w:p w14:paraId="787F8A95" w14:textId="77777777" w:rsidR="00AC07CA" w:rsidRDefault="002D5547" w:rsidP="000621B3">
      <w:pPr>
        <w:pStyle w:val="Heading3"/>
      </w:pPr>
      <w:bookmarkStart w:id="228" w:name="_Toc461199557"/>
      <w:r>
        <w:t>Dual Irradiation Experiments</w:t>
      </w:r>
      <w:bookmarkEnd w:id="228"/>
    </w:p>
    <w:p w14:paraId="4FF47D73" w14:textId="77777777" w:rsidR="002D5547" w:rsidRDefault="002D5547" w:rsidP="002D5547"/>
    <w:p w14:paraId="7332D3B8" w14:textId="481417C2" w:rsidR="00E815E7" w:rsidRDefault="00E815E7" w:rsidP="002D5547">
      <w:r>
        <w:t>The liquid phase O</w:t>
      </w:r>
      <w:r>
        <w:rPr>
          <w:vertAlign w:val="subscript"/>
        </w:rPr>
        <w:t>2</w:t>
      </w:r>
      <w:r>
        <w:t xml:space="preserve"> dual irradiation experiments can be seen as a way to probe the absorption characteristics of the second-</w:t>
      </w:r>
      <w:r w:rsidR="006B20C5">
        <w:t>photon absorbing intermediate. W</w:t>
      </w:r>
      <w:r>
        <w:t xml:space="preserve">e developed a model convert to theoretical UV/Vis spectra into predicted dual irradiation </w:t>
      </w:r>
      <w:r w:rsidR="006B20C5">
        <w:t>behavior. This allows for the comparison of experimental dual irradiation data with predicted behavior of various computed intermediates.</w:t>
      </w:r>
    </w:p>
    <w:p w14:paraId="76020F5B" w14:textId="77777777" w:rsidR="006B20C5" w:rsidRDefault="006B20C5" w:rsidP="002D5547"/>
    <w:p w14:paraId="45E05780" w14:textId="44CEDAB2" w:rsidR="006B20C5" w:rsidRDefault="006B20C5" w:rsidP="002D5547">
      <w:r>
        <w:t>Conversion of theoretical UV/Vis spectra to predicted dual irradiation behavior takes place in the following steps:</w:t>
      </w:r>
    </w:p>
    <w:p w14:paraId="4211ED71" w14:textId="77777777" w:rsidR="006B20C5" w:rsidRDefault="006B20C5" w:rsidP="002D5547"/>
    <w:p w14:paraId="4EA8C5EA" w14:textId="36129492" w:rsidR="006B20C5" w:rsidRDefault="006B20C5" w:rsidP="006B20C5">
      <w:pPr>
        <w:pStyle w:val="ListParagraph"/>
        <w:numPr>
          <w:ilvl w:val="0"/>
          <w:numId w:val="12"/>
        </w:numPr>
      </w:pPr>
      <w:r>
        <w:t xml:space="preserve">The QTH light source spectrum is described as an ideal blackbody (see </w:t>
      </w:r>
      <w:r>
        <w:fldChar w:fldCharType="begin"/>
      </w:r>
      <w:r>
        <w:instrText xml:space="preserve"> REF _Ref461114133 \h </w:instrText>
      </w:r>
      <w:r>
        <w:fldChar w:fldCharType="separate"/>
      </w:r>
      <w:r>
        <w:t xml:space="preserve">Figure </w:t>
      </w:r>
      <w:r>
        <w:rPr>
          <w:noProof/>
        </w:rPr>
        <w:t>6</w:t>
      </w:r>
      <w:r>
        <w:noBreakHyphen/>
      </w:r>
      <w:r>
        <w:rPr>
          <w:noProof/>
        </w:rPr>
        <w:t>2</w:t>
      </w:r>
      <w:r>
        <w:fldChar w:fldCharType="end"/>
      </w:r>
      <w:r>
        <w:t>) using Planck’s law with a blackbody temperature of 3400 K. The spectral power distribution is converted to a spectral photon distribution through division of the power distribution by respective photon energies.</w:t>
      </w:r>
    </w:p>
    <w:p w14:paraId="179EE1E8" w14:textId="77777777" w:rsidR="005747EE" w:rsidRDefault="005747EE" w:rsidP="006B20C5">
      <w:pPr>
        <w:pStyle w:val="ListParagraph"/>
        <w:numPr>
          <w:ilvl w:val="0"/>
          <w:numId w:val="12"/>
        </w:numPr>
      </w:pPr>
      <w:r>
        <w:t>For a given longpass filter wavelength (e.g. 630 nm) the corresponding intervals of the theoretical UV/Vis spectrum and spectra photon distribution are selected. Interval end is determined by the cut-off wavelength of the water filter (1000 nm for these calculations), resulting e.g. in [630 nm, 1000 nm] intervals.</w:t>
      </w:r>
    </w:p>
    <w:p w14:paraId="7BE778E4" w14:textId="1972486C" w:rsidR="005747EE" w:rsidRDefault="005747EE" w:rsidP="006B20C5">
      <w:pPr>
        <w:pStyle w:val="ListParagraph"/>
        <w:numPr>
          <w:ilvl w:val="0"/>
          <w:numId w:val="12"/>
        </w:numPr>
      </w:pPr>
      <w:r>
        <w:t>To calculate the excess reaction rate corresponding to this longpass filter wavelength, the overlap of spectral photon distribution and theoretical UV/Vis spectrum is calculated by multiplying the corresponding intervals and then taking the sum of the resulting vector.</w:t>
      </w:r>
    </w:p>
    <w:p w14:paraId="4D8EC759" w14:textId="74E37000" w:rsidR="006B20C5" w:rsidRDefault="005747EE" w:rsidP="006B20C5">
      <w:pPr>
        <w:pStyle w:val="ListParagraph"/>
        <w:numPr>
          <w:ilvl w:val="0"/>
          <w:numId w:val="12"/>
        </w:numPr>
      </w:pPr>
      <w:r>
        <w:t>This procedure was repeated for each desired longpass filter wavelength. To obtain smooth curves, calculations were performed in 1 nm steps.</w:t>
      </w:r>
    </w:p>
    <w:p w14:paraId="46C832EB" w14:textId="70BB3C90" w:rsidR="005747EE" w:rsidRDefault="005747EE" w:rsidP="006B20C5">
      <w:pPr>
        <w:pStyle w:val="ListParagraph"/>
        <w:numPr>
          <w:ilvl w:val="0"/>
          <w:numId w:val="12"/>
        </w:numPr>
      </w:pPr>
      <w:r>
        <w:t>Resulting curves were scaled vertically through multiplication with a scaling factor to give the best possible fit to experimental data (since it is not trivial to perform this calculation to obtain accurate absolute reaction rates).</w:t>
      </w:r>
    </w:p>
    <w:p w14:paraId="5F91BBEE" w14:textId="77777777" w:rsidR="005747EE" w:rsidRDefault="005747EE" w:rsidP="005747EE"/>
    <w:p w14:paraId="0C6982B6" w14:textId="5CA71FCB" w:rsidR="005747EE" w:rsidRPr="00E815E7" w:rsidRDefault="00301B77" w:rsidP="005747EE">
      <w:r>
        <w:t>In the following, dual irradiation plots with experimental data (black dots) and thus calculated predicted behavior for different potential intermediate are shown.</w:t>
      </w:r>
    </w:p>
    <w:p w14:paraId="717D8069" w14:textId="77777777" w:rsidR="002D5547" w:rsidRPr="002D5547" w:rsidRDefault="002D5547" w:rsidP="002D5547">
      <w:r>
        <w:rPr>
          <w:noProof/>
        </w:rPr>
        <w:drawing>
          <wp:anchor distT="0" distB="0" distL="114300" distR="114300" simplePos="0" relativeHeight="251781120" behindDoc="0" locked="0" layoutInCell="1" allowOverlap="1" wp14:anchorId="5FD868D4" wp14:editId="0C3A7E3C">
            <wp:simplePos x="0" y="0"/>
            <wp:positionH relativeFrom="column">
              <wp:posOffset>914400</wp:posOffset>
            </wp:positionH>
            <wp:positionV relativeFrom="paragraph">
              <wp:posOffset>161925</wp:posOffset>
            </wp:positionV>
            <wp:extent cx="4572000" cy="3657600"/>
            <wp:effectExtent l="0" t="0" r="0" b="0"/>
            <wp:wrapTopAndBottom/>
            <wp:docPr id="138" name="Picture 138" descr="Macintosh HD:Users:Jacob:Documents:Water_Splitting:Two_Photon_Water_Splitting:Figures:Dual_Irradiation_f_sing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Macintosh HD:Users:Jacob:Documents:Water_Splitting:Two_Photon_Water_Splitting:Figures:Dual_Irradiation_f_singlet.pdf"/>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B441F7" w14:textId="0436EC73" w:rsidR="00A41824" w:rsidRDefault="002D5547" w:rsidP="002D5547">
      <w:pPr>
        <w:pStyle w:val="Caption"/>
      </w:pPr>
      <w:bookmarkStart w:id="229" w:name="_Ref461115465"/>
      <w:bookmarkStart w:id="230" w:name="_Toc461199628"/>
      <w:r>
        <w:t xml:space="preserve">Figure </w:t>
      </w:r>
      <w:fldSimple w:instr=" STYLEREF 1 \s ">
        <w:r w:rsidR="000D6DE5">
          <w:rPr>
            <w:noProof/>
          </w:rPr>
          <w:t>11</w:t>
        </w:r>
      </w:fldSimple>
      <w:r w:rsidR="003027B0">
        <w:noBreakHyphen/>
      </w:r>
      <w:fldSimple w:instr=" SEQ Figure \* ARABIC \s 1 ">
        <w:r w:rsidR="000D6DE5">
          <w:rPr>
            <w:noProof/>
          </w:rPr>
          <w:t>24</w:t>
        </w:r>
      </w:fldSimple>
      <w:bookmarkEnd w:id="229"/>
      <w:r>
        <w:t xml:space="preserve"> Dual irradiation data and predicted behavior of [A]S</w:t>
      </w:r>
      <w:r>
        <w:rPr>
          <w:vertAlign w:val="subscript"/>
        </w:rPr>
        <w:t>0</w:t>
      </w:r>
      <w:r>
        <w:t xml:space="preserve"> (scaled)</w:t>
      </w:r>
      <w:bookmarkEnd w:id="230"/>
    </w:p>
    <w:p w14:paraId="7C538A73" w14:textId="362FE919" w:rsidR="002D5547" w:rsidRDefault="002D5547" w:rsidP="002D5547">
      <w:pPr>
        <w:pStyle w:val="CaptionText"/>
      </w:pPr>
    </w:p>
    <w:p w14:paraId="6157FC26" w14:textId="77777777" w:rsidR="00301B77" w:rsidRDefault="00301B77" w:rsidP="002D5547">
      <w:pPr>
        <w:pStyle w:val="CaptionText"/>
      </w:pPr>
    </w:p>
    <w:p w14:paraId="077120A4" w14:textId="2C73827C" w:rsidR="00301B77" w:rsidRPr="00301B77" w:rsidRDefault="00301B77" w:rsidP="00301B77">
      <w:r>
        <w:t xml:space="preserve">As can be seen in </w:t>
      </w:r>
      <w:r>
        <w:fldChar w:fldCharType="begin"/>
      </w:r>
      <w:r>
        <w:instrText xml:space="preserve"> REF _Ref461115465 \h </w:instrText>
      </w:r>
      <w:r>
        <w:fldChar w:fldCharType="separate"/>
      </w:r>
      <w:r>
        <w:t xml:space="preserve">Figure </w:t>
      </w:r>
      <w:r>
        <w:rPr>
          <w:noProof/>
        </w:rPr>
        <w:t>11</w:t>
      </w:r>
      <w:r>
        <w:noBreakHyphen/>
      </w:r>
      <w:r>
        <w:rPr>
          <w:noProof/>
        </w:rPr>
        <w:t>24</w:t>
      </w:r>
      <w:r>
        <w:fldChar w:fldCharType="end"/>
      </w:r>
      <w:r>
        <w:t>, predicted behavior for [</w:t>
      </w:r>
      <w:r>
        <w:rPr>
          <w:b/>
        </w:rPr>
        <w:t>A</w:t>
      </w:r>
      <w:r>
        <w:t>]S</w:t>
      </w:r>
      <w:r>
        <w:rPr>
          <w:vertAlign w:val="subscript"/>
        </w:rPr>
        <w:t>0</w:t>
      </w:r>
      <w:r>
        <w:t xml:space="preserve"> is not consistent with experimental data. This is because [</w:t>
      </w:r>
      <w:r>
        <w:rPr>
          <w:b/>
        </w:rPr>
        <w:t>A</w:t>
      </w:r>
      <w:r>
        <w:t>]S</w:t>
      </w:r>
      <w:r>
        <w:rPr>
          <w:vertAlign w:val="subscript"/>
        </w:rPr>
        <w:t>0</w:t>
      </w:r>
      <w:r>
        <w:t xml:space="preserve"> does not significantly absorb any wavelengths longer than 500 nm, although experimental data shows that these wavelengths already contribute to O</w:t>
      </w:r>
      <w:r>
        <w:rPr>
          <w:vertAlign w:val="subscript"/>
        </w:rPr>
        <w:t>2</w:t>
      </w:r>
      <w:r>
        <w:t xml:space="preserve"> formation. Therefore, it can be ruled out that both photons involved in water splitting are absorbed by [</w:t>
      </w:r>
      <w:r>
        <w:rPr>
          <w:b/>
        </w:rPr>
        <w:t>A</w:t>
      </w:r>
      <w:r>
        <w:t>]S</w:t>
      </w:r>
      <w:r>
        <w:rPr>
          <w:vertAlign w:val="subscript"/>
        </w:rPr>
        <w:t>0</w:t>
      </w:r>
    </w:p>
    <w:p w14:paraId="74749E01" w14:textId="77777777" w:rsidR="00301B77" w:rsidRDefault="00301B77" w:rsidP="002D5547">
      <w:pPr>
        <w:pStyle w:val="CaptionText"/>
      </w:pPr>
    </w:p>
    <w:p w14:paraId="19FDD719" w14:textId="77777777" w:rsidR="00301B77" w:rsidRDefault="00301B77" w:rsidP="002D5547">
      <w:pPr>
        <w:pStyle w:val="CaptionText"/>
      </w:pPr>
    </w:p>
    <w:p w14:paraId="2BF3695F" w14:textId="29A98A4B" w:rsidR="002D5547" w:rsidRDefault="00301B77" w:rsidP="002D5547">
      <w:pPr>
        <w:pStyle w:val="Caption"/>
      </w:pPr>
      <w:bookmarkStart w:id="231" w:name="_Toc461199629"/>
      <w:r>
        <w:rPr>
          <w:noProof/>
        </w:rPr>
        <w:drawing>
          <wp:anchor distT="0" distB="0" distL="114300" distR="114300" simplePos="0" relativeHeight="251782144" behindDoc="0" locked="0" layoutInCell="1" allowOverlap="1" wp14:anchorId="3B0988E2" wp14:editId="2C8E919A">
            <wp:simplePos x="0" y="0"/>
            <wp:positionH relativeFrom="column">
              <wp:posOffset>914400</wp:posOffset>
            </wp:positionH>
            <wp:positionV relativeFrom="paragraph">
              <wp:posOffset>50800</wp:posOffset>
            </wp:positionV>
            <wp:extent cx="4572000" cy="3657600"/>
            <wp:effectExtent l="0" t="0" r="0" b="0"/>
            <wp:wrapTopAndBottom/>
            <wp:docPr id="139" name="Picture 139" descr="Macintosh HD:Users:Jacob:Documents:Water_Splitting:Two_Photon_Water_Splitting:Figures:Dual_Irradiation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Macintosh HD:Users:Jacob:Documents:Water_Splitting:Two_Photon_Water_Splitting:Figures:Dual_Irradiation_f_triplet.pdf"/>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2D5547">
        <w:t xml:space="preserve">Figure </w:t>
      </w:r>
      <w:fldSimple w:instr=" STYLEREF 1 \s ">
        <w:r w:rsidR="000D6DE5">
          <w:rPr>
            <w:noProof/>
          </w:rPr>
          <w:t>11</w:t>
        </w:r>
      </w:fldSimple>
      <w:r w:rsidR="003027B0">
        <w:noBreakHyphen/>
      </w:r>
      <w:fldSimple w:instr=" SEQ Figure \* ARABIC \s 1 ">
        <w:r w:rsidR="000D6DE5">
          <w:rPr>
            <w:noProof/>
          </w:rPr>
          <w:t>25</w:t>
        </w:r>
      </w:fldSimple>
      <w:r w:rsidR="002D5547">
        <w:t xml:space="preserve"> Dual irradiation data and predicted behavior of [A]T</w:t>
      </w:r>
      <w:r w:rsidR="002D5547">
        <w:rPr>
          <w:vertAlign w:val="subscript"/>
        </w:rPr>
        <w:t>0</w:t>
      </w:r>
      <w:r w:rsidR="002D5547">
        <w:t xml:space="preserve"> (scaled)</w:t>
      </w:r>
      <w:bookmarkEnd w:id="231"/>
    </w:p>
    <w:p w14:paraId="341E2446" w14:textId="75506E6F" w:rsidR="002D5547" w:rsidRDefault="002D5547" w:rsidP="00301B77"/>
    <w:p w14:paraId="03626534" w14:textId="39DD9258" w:rsidR="002D5547" w:rsidRPr="00512D3F" w:rsidRDefault="00301B77" w:rsidP="00301B77">
      <w:r>
        <w:t>The triplet state of [</w:t>
      </w:r>
      <w:r>
        <w:rPr>
          <w:b/>
        </w:rPr>
        <w:t>A</w:t>
      </w:r>
      <w:r>
        <w:t>], [</w:t>
      </w:r>
      <w:r>
        <w:rPr>
          <w:b/>
        </w:rPr>
        <w:t>A</w:t>
      </w:r>
      <w:r>
        <w:t>]T</w:t>
      </w:r>
      <w:r>
        <w:rPr>
          <w:vertAlign w:val="subscript"/>
        </w:rPr>
        <w:t>0</w:t>
      </w:r>
      <w:r>
        <w:t>, could be considered another candidate for the second-photon absorbing intermediate. However, in this case poor agreement is obtained as well. This is due to the fact that [</w:t>
      </w:r>
      <w:r>
        <w:rPr>
          <w:b/>
        </w:rPr>
        <w:t>A</w:t>
      </w:r>
      <w:r>
        <w:t>]T</w:t>
      </w:r>
      <w:r>
        <w:rPr>
          <w:vertAlign w:val="subscript"/>
        </w:rPr>
        <w:t xml:space="preserve">0 </w:t>
      </w:r>
      <w:r>
        <w:t>absorbs longer wavelengths only very weakly, giving a slope for longpass filter wavelength/reaction rate which is smaller than the one observed experimentally. These results showing that [</w:t>
      </w:r>
      <w:r>
        <w:rPr>
          <w:b/>
          <w:caps/>
        </w:rPr>
        <w:t>A</w:t>
      </w:r>
      <w:r>
        <w:t>]T</w:t>
      </w:r>
      <w:r>
        <w:rPr>
          <w:vertAlign w:val="subscript"/>
        </w:rPr>
        <w:t>0</w:t>
      </w:r>
      <w:r>
        <w:t xml:space="preserve"> is likely not the second-photon absorbing intermediate are also consistent </w:t>
      </w:r>
      <w:r w:rsidR="00512D3F">
        <w:t>with DFT calculations showing that O-O bond formation at [</w:t>
      </w:r>
      <w:r w:rsidR="00512D3F">
        <w:rPr>
          <w:b/>
          <w:caps/>
        </w:rPr>
        <w:t>A</w:t>
      </w:r>
      <w:r w:rsidR="00512D3F">
        <w:t>]T</w:t>
      </w:r>
      <w:r w:rsidR="00512D3F">
        <w:rPr>
          <w:vertAlign w:val="subscript"/>
        </w:rPr>
        <w:t>0</w:t>
      </w:r>
      <w:r w:rsidR="00512D3F">
        <w:t xml:space="preserve"> is unlikely.</w:t>
      </w:r>
    </w:p>
    <w:p w14:paraId="70D13236" w14:textId="62B2F07F" w:rsidR="002D5547" w:rsidRDefault="002D5547" w:rsidP="00AC07CA"/>
    <w:p w14:paraId="248035E8" w14:textId="77777777" w:rsidR="002D5547" w:rsidRDefault="002D5547">
      <w:r>
        <w:br w:type="page"/>
      </w:r>
    </w:p>
    <w:p w14:paraId="65A0DB86" w14:textId="77777777" w:rsidR="00A41824" w:rsidRDefault="00C87BD3" w:rsidP="00C87BD3">
      <w:pPr>
        <w:pStyle w:val="Heading3"/>
      </w:pPr>
      <w:bookmarkStart w:id="232" w:name="_Toc461199558"/>
      <w:r>
        <w:t>Decay Associated Spectra</w:t>
      </w:r>
      <w:bookmarkEnd w:id="232"/>
    </w:p>
    <w:p w14:paraId="2F9EFD06" w14:textId="77777777" w:rsidR="002713FB" w:rsidRDefault="002713FB" w:rsidP="002713FB"/>
    <w:p w14:paraId="015DAC2B" w14:textId="49A0C05E" w:rsidR="002713FB" w:rsidRDefault="002713FB" w:rsidP="002713FB">
      <w:r>
        <w:t>Theoretical decay associated spectra (DAS) were computed using theoretical UV/Vis spectra for a reference and an intermediate of interest. Theoretical UV/Vis spectra were used as reference (instead of experimental UV/Vis spectra) so as to allow for error cancellation between theoretical UV/Vis spectra.</w:t>
      </w:r>
    </w:p>
    <w:p w14:paraId="3700ADE4" w14:textId="7DA6A27E" w:rsidR="002713FB" w:rsidRDefault="002713FB" w:rsidP="002713FB">
      <w:r>
        <w:t>DAS were computed using the following formula:</w:t>
      </w:r>
    </w:p>
    <w:p w14:paraId="01A2B110" w14:textId="5F8E8B6B" w:rsidR="002713FB" w:rsidRDefault="002713FB" w:rsidP="002713FB">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812"/>
        <w:gridCol w:w="2193"/>
      </w:tblGrid>
      <w:tr w:rsidR="002713FB" w14:paraId="1438C7AE" w14:textId="77777777" w:rsidTr="002713FB">
        <w:tc>
          <w:tcPr>
            <w:tcW w:w="1951" w:type="dxa"/>
          </w:tcPr>
          <w:p w14:paraId="3A117DB6" w14:textId="77777777" w:rsidR="002713FB" w:rsidRDefault="002713FB" w:rsidP="002713FB"/>
        </w:tc>
        <w:tc>
          <w:tcPr>
            <w:tcW w:w="5812" w:type="dxa"/>
          </w:tcPr>
          <w:p w14:paraId="4C108D74" w14:textId="44DD8197" w:rsidR="002713FB" w:rsidRDefault="002713FB" w:rsidP="002713FB">
            <m:oMathPara>
              <m:oMath>
                <m:r>
                  <w:rPr>
                    <w:rFonts w:ascii="Cambria Math" w:hAnsi="Cambria Math"/>
                  </w:rPr>
                  <m:t>DA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 xml:space="preserve"> Ab</m:t>
                    </m:r>
                    <m:sSub>
                      <m:sSubPr>
                        <m:ctrlPr>
                          <w:rPr>
                            <w:rFonts w:ascii="Cambria Math" w:hAnsi="Cambria Math"/>
                            <w:i/>
                          </w:rPr>
                        </m:ctrlPr>
                      </m:sSubPr>
                      <m:e>
                        <m:r>
                          <w:rPr>
                            <w:rFonts w:ascii="Cambria Math" w:hAnsi="Cambria Math"/>
                          </w:rPr>
                          <m:t>s</m:t>
                        </m:r>
                      </m:e>
                      <m:sub>
                        <m:r>
                          <w:rPr>
                            <w:rFonts w:ascii="Cambria Math" w:hAnsi="Cambria Math"/>
                          </w:rPr>
                          <m:t>in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m:t>
                </m:r>
              </m:oMath>
            </m:oMathPara>
          </w:p>
        </w:tc>
        <w:tc>
          <w:tcPr>
            <w:tcW w:w="2193" w:type="dxa"/>
          </w:tcPr>
          <w:p w14:paraId="320F68EB" w14:textId="75DB6B0C" w:rsidR="002713FB" w:rsidRDefault="002713FB" w:rsidP="002713FB">
            <w:r>
              <w:t>Equation (</w:t>
            </w:r>
            <w:fldSimple w:instr=" SEQ Equation \* ARABIC ">
              <w:r>
                <w:rPr>
                  <w:noProof/>
                </w:rPr>
                <w:t>8</w:t>
              </w:r>
            </w:fldSimple>
            <w:r>
              <w:t>)</w:t>
            </w:r>
          </w:p>
        </w:tc>
      </w:tr>
    </w:tbl>
    <w:p w14:paraId="75D846C7" w14:textId="77777777" w:rsidR="002713FB" w:rsidRDefault="002713FB" w:rsidP="002713FB"/>
    <w:p w14:paraId="3A1648DC" w14:textId="77777777" w:rsidR="005066DA" w:rsidRDefault="002713FB" w:rsidP="002713FB">
      <w:r>
        <w:t xml:space="preserve">Wherein </w:t>
      </w:r>
      <w:r>
        <w:rPr>
          <w:i/>
        </w:rPr>
        <w:t>Abs</w:t>
      </w:r>
      <w:r>
        <w:rPr>
          <w:i/>
          <w:vertAlign w:val="subscript"/>
        </w:rPr>
        <w:t xml:space="preserve">int </w:t>
      </w:r>
      <w:r>
        <w:t xml:space="preserve">is the absorption spectrum of the intermediate of interest, </w:t>
      </w:r>
      <w:r>
        <w:rPr>
          <w:i/>
        </w:rPr>
        <w:t>Abs</w:t>
      </w:r>
      <w:r>
        <w:rPr>
          <w:i/>
          <w:vertAlign w:val="subscript"/>
        </w:rPr>
        <w:t>ref</w:t>
      </w:r>
      <w:r>
        <w:rPr>
          <w:vertAlign w:val="subscript"/>
        </w:rPr>
        <w:t xml:space="preserve">  </w:t>
      </w:r>
      <w:r>
        <w:t xml:space="preserve">is the absorption spectrum of the reference and </w:t>
      </w:r>
      <w:r>
        <w:rPr>
          <w:i/>
        </w:rPr>
        <w:t>p</w:t>
      </w:r>
      <w:r>
        <w:rPr>
          <w:i/>
          <w:vertAlign w:val="subscript"/>
        </w:rPr>
        <w:t>pop</w:t>
      </w:r>
      <w:r>
        <w:rPr>
          <w:i/>
        </w:rPr>
        <w:t xml:space="preserve"> </w:t>
      </w:r>
      <w:r>
        <w:t xml:space="preserve">is the population of the intermediate of interest after excitation. </w:t>
      </w:r>
      <w:r>
        <w:rPr>
          <w:i/>
        </w:rPr>
        <w:t>p</w:t>
      </w:r>
      <w:r>
        <w:rPr>
          <w:i/>
          <w:vertAlign w:val="subscript"/>
        </w:rPr>
        <w:t>pop</w:t>
      </w:r>
      <w:r w:rsidR="005066DA">
        <w:rPr>
          <w:i/>
          <w:vertAlign w:val="subscript"/>
        </w:rPr>
        <w:t xml:space="preserve"> </w:t>
      </w:r>
      <w:r w:rsidR="005066DA">
        <w:t xml:space="preserve">was assumed to be 0.1, although </w:t>
      </w:r>
      <w:r w:rsidR="005066DA">
        <w:rPr>
          <w:i/>
        </w:rPr>
        <w:t>p</w:t>
      </w:r>
      <w:r w:rsidR="005066DA">
        <w:rPr>
          <w:i/>
          <w:vertAlign w:val="subscript"/>
        </w:rPr>
        <w:t>pop</w:t>
      </w:r>
      <w:r w:rsidR="005066DA">
        <w:rPr>
          <w:i/>
        </w:rPr>
        <w:t xml:space="preserve"> </w:t>
      </w:r>
      <w:r w:rsidR="005066DA">
        <w:t>only effects the DAS magnitude and not its shape.</w:t>
      </w:r>
    </w:p>
    <w:p w14:paraId="0F05794F" w14:textId="77777777" w:rsidR="005066DA" w:rsidRDefault="005066DA" w:rsidP="002713FB"/>
    <w:p w14:paraId="5CA95E54" w14:textId="44A70374" w:rsidR="002713FB" w:rsidRPr="002713FB" w:rsidRDefault="005066DA" w:rsidP="002713FB">
      <w:r>
        <w:t>Thus calculated DAS were scaled vertically by multiplication with a scaling factor to yield the best fit to experimental data.</w:t>
      </w:r>
      <w:r w:rsidR="002713FB">
        <w:rPr>
          <w:i/>
        </w:rPr>
        <w:t xml:space="preserve"> </w:t>
      </w:r>
      <w:r w:rsidR="002713FB">
        <w:t xml:space="preserve"> </w:t>
      </w:r>
    </w:p>
    <w:p w14:paraId="67128024" w14:textId="06C8F37B" w:rsidR="00C87BD3" w:rsidRDefault="005B5BAF" w:rsidP="005B5BAF">
      <w:pPr>
        <w:pStyle w:val="Caption"/>
      </w:pPr>
      <w:bookmarkStart w:id="233" w:name="_Ref461116586"/>
      <w:bookmarkStart w:id="234" w:name="_Toc461199630"/>
      <w:r>
        <w:t xml:space="preserve">Figure </w:t>
      </w:r>
      <w:fldSimple w:instr=" STYLEREF 1 \s ">
        <w:r w:rsidR="000D6DE5">
          <w:rPr>
            <w:noProof/>
          </w:rPr>
          <w:t>11</w:t>
        </w:r>
      </w:fldSimple>
      <w:r w:rsidR="003027B0">
        <w:noBreakHyphen/>
      </w:r>
      <w:fldSimple w:instr=" SEQ Figure \* ARABIC \s 1 ">
        <w:r w:rsidR="000D6DE5">
          <w:rPr>
            <w:noProof/>
          </w:rPr>
          <w:t>26</w:t>
        </w:r>
      </w:fldSimple>
      <w:bookmarkEnd w:id="233"/>
      <w:r>
        <w:rPr>
          <w:noProof/>
        </w:rPr>
        <w:drawing>
          <wp:anchor distT="0" distB="0" distL="114300" distR="114300" simplePos="0" relativeHeight="251783168" behindDoc="0" locked="0" layoutInCell="1" allowOverlap="1" wp14:anchorId="432F1524" wp14:editId="004ADF9F">
            <wp:simplePos x="0" y="0"/>
            <wp:positionH relativeFrom="column">
              <wp:posOffset>228600</wp:posOffset>
            </wp:positionH>
            <wp:positionV relativeFrom="paragraph">
              <wp:posOffset>67945</wp:posOffset>
            </wp:positionV>
            <wp:extent cx="5856605" cy="4387215"/>
            <wp:effectExtent l="0" t="0" r="0" b="0"/>
            <wp:wrapTopAndBottom/>
            <wp:docPr id="140" name="Picture 140" descr="Macintosh HD:Users:Jacob:Documents:Water_Splitting:Two_Photon_Water_Splitting:Figures:Decay_Associated_Spectra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Macintosh HD:Users:Jacob:Documents:Water_Splitting:Two_Photon_Water_Splitting:Figures:Decay_Associated_Spectra_f_triplet.pdf"/>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856605" cy="43872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Experimental decay associated spectra and predicted DAS for [A]T</w:t>
      </w:r>
      <w:r>
        <w:rPr>
          <w:vertAlign w:val="subscript"/>
        </w:rPr>
        <w:t>0</w:t>
      </w:r>
      <w:bookmarkEnd w:id="234"/>
    </w:p>
    <w:p w14:paraId="4BCAC476" w14:textId="77777777" w:rsidR="005B5BAF" w:rsidRPr="005B5BAF" w:rsidRDefault="005B5BAF" w:rsidP="005B5BAF">
      <w:pPr>
        <w:pStyle w:val="CaptionText"/>
      </w:pPr>
      <w:r>
        <w:t>Predicted DAS for [</w:t>
      </w:r>
      <w:r w:rsidRPr="005B5BAF">
        <w:rPr>
          <w:b/>
        </w:rPr>
        <w:t>A</w:t>
      </w:r>
      <w:r>
        <w:t>]T</w:t>
      </w:r>
      <w:r>
        <w:rPr>
          <w:vertAlign w:val="subscript"/>
        </w:rPr>
        <w:t>0</w:t>
      </w:r>
      <w:r>
        <w:t xml:space="preserve"> was computed as the difference spectrum between [</w:t>
      </w:r>
      <w:r>
        <w:rPr>
          <w:b/>
        </w:rPr>
        <w:t>A-Mono</w:t>
      </w:r>
      <w:r>
        <w:t>]S</w:t>
      </w:r>
      <w:r>
        <w:rPr>
          <w:vertAlign w:val="subscript"/>
        </w:rPr>
        <w:t>0</w:t>
      </w:r>
      <w:r>
        <w:t xml:space="preserve"> and [</w:t>
      </w:r>
      <w:r>
        <w:rPr>
          <w:b/>
        </w:rPr>
        <w:t>A</w:t>
      </w:r>
      <w:r>
        <w:t>]T</w:t>
      </w:r>
      <w:r>
        <w:rPr>
          <w:vertAlign w:val="subscript"/>
        </w:rPr>
        <w:t>0</w:t>
      </w:r>
      <w:r>
        <w:t xml:space="preserve">. </w:t>
      </w:r>
    </w:p>
    <w:p w14:paraId="3CDFC579" w14:textId="77777777" w:rsidR="00C87BD3" w:rsidRPr="00C87BD3" w:rsidRDefault="00C87BD3" w:rsidP="00C87BD3"/>
    <w:p w14:paraId="6FA78E4B" w14:textId="12895941" w:rsidR="002D5547" w:rsidRPr="005066DA" w:rsidRDefault="005066DA" w:rsidP="00AC07CA">
      <w:r>
        <w:t xml:space="preserve">As can be seen in </w:t>
      </w:r>
      <w:r>
        <w:fldChar w:fldCharType="begin"/>
      </w:r>
      <w:r>
        <w:instrText xml:space="preserve"> REF _Ref461116586 \h </w:instrText>
      </w:r>
      <w:r>
        <w:fldChar w:fldCharType="separate"/>
      </w:r>
      <w:r>
        <w:t xml:space="preserve">Figure </w:t>
      </w:r>
      <w:r>
        <w:rPr>
          <w:noProof/>
        </w:rPr>
        <w:t>11</w:t>
      </w:r>
      <w:r>
        <w:noBreakHyphen/>
      </w:r>
      <w:r>
        <w:rPr>
          <w:noProof/>
        </w:rPr>
        <w:t>26</w:t>
      </w:r>
      <w:r>
        <w:fldChar w:fldCharType="end"/>
      </w:r>
      <w:r>
        <w:t>, [</w:t>
      </w:r>
      <w:r>
        <w:rPr>
          <w:b/>
        </w:rPr>
        <w:t>A</w:t>
      </w:r>
      <w:r>
        <w:t>]T</w:t>
      </w:r>
      <w:r>
        <w:rPr>
          <w:vertAlign w:val="subscript"/>
        </w:rPr>
        <w:t>0</w:t>
      </w:r>
      <w:r>
        <w:t xml:space="preserve"> yields a theoretical DAS which is inconsistent with experimental data, suggesting that it is not the species corresponding to </w:t>
      </w:r>
      <w:r>
        <w:rPr>
          <w:lang w:val="el-GR"/>
        </w:rPr>
        <w:t xml:space="preserve">τ </w:t>
      </w:r>
      <w:r>
        <w:t>= 150 ps.</w:t>
      </w:r>
    </w:p>
    <w:p w14:paraId="0A0ABD33" w14:textId="77777777" w:rsidR="002D5547" w:rsidRDefault="002D5547" w:rsidP="00AC07CA"/>
    <w:p w14:paraId="5908FB02" w14:textId="77777777" w:rsidR="00AC07CA" w:rsidRDefault="00AC07CA">
      <w:r>
        <w:br w:type="page"/>
      </w:r>
    </w:p>
    <w:p w14:paraId="741CF865" w14:textId="7F515416" w:rsidR="00651620" w:rsidRPr="00651620" w:rsidRDefault="00AC07CA" w:rsidP="00651620">
      <w:pPr>
        <w:pStyle w:val="Heading2"/>
      </w:pPr>
      <w:bookmarkStart w:id="235" w:name="_Toc461199559"/>
      <w:r>
        <w:t>Structures and Coordinates for Computed Species</w:t>
      </w:r>
      <w:bookmarkEnd w:id="235"/>
    </w:p>
    <w:p w14:paraId="167239FF" w14:textId="5941F506" w:rsidR="005121E4" w:rsidRDefault="005121E4">
      <w:pPr>
        <w:rPr>
          <w:sz w:val="9"/>
        </w:rPr>
      </w:pPr>
    </w:p>
    <w:p w14:paraId="11DCF189" w14:textId="2CBF386C" w:rsidR="005121E4" w:rsidRDefault="005121E4" w:rsidP="00594986">
      <w:pPr>
        <w:pStyle w:val="Caption"/>
      </w:pPr>
      <w:bookmarkStart w:id="236" w:name="_Toc461199631"/>
      <w:r>
        <w:t xml:space="preserve">Figure </w:t>
      </w:r>
      <w:fldSimple w:instr=" STYLEREF 1 \s ">
        <w:r w:rsidR="000D6DE5">
          <w:rPr>
            <w:noProof/>
          </w:rPr>
          <w:t>11</w:t>
        </w:r>
      </w:fldSimple>
      <w:r w:rsidR="003027B0">
        <w:noBreakHyphen/>
      </w:r>
      <w:fldSimple w:instr=" SEQ Figure \* ARABIC \s 1 ">
        <w:r w:rsidR="000D6DE5">
          <w:rPr>
            <w:noProof/>
          </w:rPr>
          <w:t>27</w:t>
        </w:r>
      </w:fldSimple>
      <w:r>
        <w:t xml:space="preserve"> [A]S</w:t>
      </w:r>
      <w:r>
        <w:rPr>
          <w:vertAlign w:val="subscript"/>
        </w:rPr>
        <w:t xml:space="preserve">0 </w:t>
      </w:r>
      <w:r>
        <w:t>Structure and Coordinates</w:t>
      </w:r>
      <w:bookmarkEnd w:id="236"/>
    </w:p>
    <w:p w14:paraId="3EE45948" w14:textId="77777777" w:rsidR="00594986" w:rsidRPr="00594986" w:rsidRDefault="00594986" w:rsidP="00594986">
      <w:pPr>
        <w:pStyle w:val="CaptionText"/>
      </w:pPr>
    </w:p>
    <w:p w14:paraId="642ABE6E" w14:textId="77777777" w:rsidR="005121E4" w:rsidRDefault="005121E4" w:rsidP="005121E4">
      <w:pPr>
        <w:pStyle w:val="XYZCoords"/>
      </w:pPr>
      <w:r>
        <w:rPr>
          <w:noProof/>
        </w:rPr>
        <w:drawing>
          <wp:anchor distT="0" distB="0" distL="114300" distR="114300" simplePos="0" relativeHeight="251658240" behindDoc="0" locked="0" layoutInCell="1" allowOverlap="1" wp14:anchorId="53718C8F" wp14:editId="462A33D3">
            <wp:simplePos x="0" y="0"/>
            <wp:positionH relativeFrom="column">
              <wp:posOffset>1714500</wp:posOffset>
            </wp:positionH>
            <wp:positionV relativeFrom="paragraph">
              <wp:posOffset>4445</wp:posOffset>
            </wp:positionV>
            <wp:extent cx="4457700" cy="4457700"/>
            <wp:effectExtent l="0" t="0" r="0" b="0"/>
            <wp:wrapSquare wrapText="bothSides"/>
            <wp:docPr id="1" name="Picture 1" descr="Macintosh HD:Users:Jacob:Documents:Water_Splitting:Two_Photon_Water_Splitting:Computational_Data:A_Intermediate:Full_Model:F-R2-R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ob:Documents:Water_Splitting:Two_Photon_Water_Splitting:Computational_Data:A_Intermediate:Full_Model:F-R2-R2-Down-GP-Disp-SMD.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56D85B80" w14:textId="77777777" w:rsidR="005121E4" w:rsidRDefault="005121E4" w:rsidP="005121E4">
      <w:pPr>
        <w:pStyle w:val="XYZCoords"/>
      </w:pPr>
      <w:r>
        <w:tab/>
        <w:t>Energy: -1951573.6088386</w:t>
      </w:r>
    </w:p>
    <w:p w14:paraId="453B19A9" w14:textId="77777777" w:rsidR="005121E4" w:rsidRDefault="005121E4" w:rsidP="005121E4">
      <w:pPr>
        <w:pStyle w:val="XYZCoords"/>
      </w:pPr>
      <w:r>
        <w:t>H          0.45669       -1.41554       -3.91019</w:t>
      </w:r>
    </w:p>
    <w:p w14:paraId="07545246" w14:textId="77777777" w:rsidR="005121E4" w:rsidRDefault="005121E4" w:rsidP="005121E4">
      <w:pPr>
        <w:pStyle w:val="XYZCoords"/>
      </w:pPr>
      <w:r>
        <w:t>C         -0.60849       -1.19121       -3.76131</w:t>
      </w:r>
    </w:p>
    <w:p w14:paraId="48E4EDCB" w14:textId="77777777" w:rsidR="005121E4" w:rsidRDefault="005121E4" w:rsidP="005121E4">
      <w:pPr>
        <w:pStyle w:val="XYZCoords"/>
      </w:pPr>
      <w:r>
        <w:t>H         -1.11536       -1.29884       -4.73276</w:t>
      </w:r>
    </w:p>
    <w:p w14:paraId="11835E97" w14:textId="77777777" w:rsidR="005121E4" w:rsidRDefault="005121E4" w:rsidP="005121E4">
      <w:pPr>
        <w:pStyle w:val="XYZCoords"/>
      </w:pPr>
      <w:r>
        <w:t>H         -0.68914       -0.14799       -3.42124</w:t>
      </w:r>
    </w:p>
    <w:p w14:paraId="77D07229" w14:textId="77777777" w:rsidR="005121E4" w:rsidRDefault="005121E4" w:rsidP="005121E4">
      <w:pPr>
        <w:pStyle w:val="XYZCoords"/>
      </w:pPr>
      <w:r>
        <w:t>H         -0.74297        0.90882        2.57857</w:t>
      </w:r>
    </w:p>
    <w:p w14:paraId="12B88EA6" w14:textId="77777777" w:rsidR="005121E4" w:rsidRDefault="005121E4" w:rsidP="005121E4">
      <w:pPr>
        <w:pStyle w:val="XYZCoords"/>
      </w:pPr>
      <w:r>
        <w:t>O         -0.73313        0.99069       -1.30811</w:t>
      </w:r>
    </w:p>
    <w:p w14:paraId="4D45449B" w14:textId="77777777" w:rsidR="005121E4" w:rsidRDefault="005121E4" w:rsidP="005121E4">
      <w:pPr>
        <w:pStyle w:val="XYZCoords"/>
      </w:pPr>
      <w:r>
        <w:t>H         -0.86407        3.10316        1.53230</w:t>
      </w:r>
    </w:p>
    <w:p w14:paraId="7565C107" w14:textId="77777777" w:rsidR="005121E4" w:rsidRDefault="005121E4" w:rsidP="005121E4">
      <w:pPr>
        <w:pStyle w:val="XYZCoords"/>
      </w:pPr>
      <w:r>
        <w:t>O         -1.30655       -1.17052        0.32709</w:t>
      </w:r>
    </w:p>
    <w:p w14:paraId="5BAB17C3" w14:textId="77777777" w:rsidR="005121E4" w:rsidRDefault="005121E4" w:rsidP="005121E4">
      <w:pPr>
        <w:pStyle w:val="XYZCoords"/>
      </w:pPr>
      <w:r>
        <w:t>H         -0.11798        0.23950       -1.31847</w:t>
      </w:r>
    </w:p>
    <w:p w14:paraId="4DBB752C" w14:textId="77777777" w:rsidR="005121E4" w:rsidRDefault="005121E4" w:rsidP="005121E4">
      <w:pPr>
        <w:pStyle w:val="XYZCoords"/>
      </w:pPr>
      <w:r>
        <w:t>C         -1.15605       -2.12135       -2.70053</w:t>
      </w:r>
    </w:p>
    <w:p w14:paraId="2B8AF0F4" w14:textId="77777777" w:rsidR="005121E4" w:rsidRDefault="005121E4" w:rsidP="005121E4">
      <w:pPr>
        <w:pStyle w:val="XYZCoords"/>
      </w:pPr>
      <w:r>
        <w:t>H         -1.34189        0.63234        4.24389</w:t>
      </w:r>
    </w:p>
    <w:p w14:paraId="0C4A7D90" w14:textId="77777777" w:rsidR="005121E4" w:rsidRDefault="005121E4" w:rsidP="005121E4">
      <w:pPr>
        <w:pStyle w:val="XYZCoords"/>
      </w:pPr>
      <w:r>
        <w:t>H         -1.19394       -3.16363       -3.07447</w:t>
      </w:r>
    </w:p>
    <w:p w14:paraId="20BFA447" w14:textId="77777777" w:rsidR="005121E4" w:rsidRDefault="005121E4" w:rsidP="005121E4">
      <w:pPr>
        <w:pStyle w:val="XYZCoords"/>
      </w:pPr>
      <w:r>
        <w:t>C         -1.54956        1.15446        3.29347</w:t>
      </w:r>
    </w:p>
    <w:p w14:paraId="730DFCA6" w14:textId="77777777" w:rsidR="005121E4" w:rsidRDefault="005121E4" w:rsidP="005121E4">
      <w:pPr>
        <w:pStyle w:val="XYZCoords"/>
      </w:pPr>
      <w:r>
        <w:t>H         -1.17142        2.92058       -0.19928</w:t>
      </w:r>
    </w:p>
    <w:p w14:paraId="7AA269BB" w14:textId="77777777" w:rsidR="005121E4" w:rsidRDefault="005121E4" w:rsidP="005121E4">
      <w:pPr>
        <w:pStyle w:val="XYZCoords"/>
      </w:pPr>
      <w:r>
        <w:t>H         -1.50205        2.23286        3.50526</w:t>
      </w:r>
    </w:p>
    <w:p w14:paraId="43BF2DD5" w14:textId="77777777" w:rsidR="005121E4" w:rsidRDefault="005121E4" w:rsidP="005121E4">
      <w:pPr>
        <w:pStyle w:val="XYZCoords"/>
      </w:pPr>
      <w:r>
        <w:t>H         -0.49457       -2.11224       -1.82445</w:t>
      </w:r>
    </w:p>
    <w:p w14:paraId="184E2ACF" w14:textId="77777777" w:rsidR="005121E4" w:rsidRDefault="005121E4" w:rsidP="005121E4">
      <w:pPr>
        <w:pStyle w:val="XYZCoords"/>
      </w:pPr>
      <w:r>
        <w:t>C         -1.48683        3.46582        0.70359</w:t>
      </w:r>
    </w:p>
    <w:p w14:paraId="09CD064B" w14:textId="77777777" w:rsidR="005121E4" w:rsidRDefault="005121E4" w:rsidP="005121E4">
      <w:pPr>
        <w:pStyle w:val="XYZCoords"/>
      </w:pPr>
      <w:r>
        <w:t>H         -1.28687        4.54268        0.57069</w:t>
      </w:r>
    </w:p>
    <w:p w14:paraId="19771C7A" w14:textId="77777777" w:rsidR="005121E4" w:rsidRDefault="005121E4" w:rsidP="005121E4">
      <w:pPr>
        <w:pStyle w:val="XYZCoords"/>
      </w:pPr>
      <w:r>
        <w:t>H         -2.17348       -2.85488       -0.51445</w:t>
      </w:r>
    </w:p>
    <w:p w14:paraId="098C34C3" w14:textId="77777777" w:rsidR="005121E4" w:rsidRDefault="005121E4" w:rsidP="005121E4">
      <w:pPr>
        <w:pStyle w:val="XYZCoords"/>
      </w:pPr>
      <w:r>
        <w:t>Ru        -2.51776        0.09058       -0.76873</w:t>
      </w:r>
    </w:p>
    <w:p w14:paraId="62D0D868" w14:textId="77777777" w:rsidR="005121E4" w:rsidRDefault="005121E4" w:rsidP="005121E4">
      <w:pPr>
        <w:pStyle w:val="XYZCoords"/>
      </w:pPr>
      <w:r>
        <w:t>H         -2.32615       -1.22677        2.00794</w:t>
      </w:r>
    </w:p>
    <w:p w14:paraId="010AF722" w14:textId="77777777" w:rsidR="005121E4" w:rsidRDefault="005121E4" w:rsidP="005121E4">
      <w:pPr>
        <w:pStyle w:val="XYZCoords"/>
      </w:pPr>
      <w:r>
        <w:t>N         -2.49410       -1.72633       -2.21407</w:t>
      </w:r>
    </w:p>
    <w:p w14:paraId="1CB795AA" w14:textId="77777777" w:rsidR="005121E4" w:rsidRDefault="005121E4" w:rsidP="005121E4">
      <w:pPr>
        <w:pStyle w:val="XYZCoords"/>
      </w:pPr>
      <w:r>
        <w:t>C         -2.97419       -2.74821       -1.26400</w:t>
      </w:r>
    </w:p>
    <w:p w14:paraId="49F56B15" w14:textId="77777777" w:rsidR="005121E4" w:rsidRDefault="005121E4" w:rsidP="005121E4">
      <w:pPr>
        <w:pStyle w:val="XYZCoords"/>
      </w:pPr>
      <w:r>
        <w:t>C         -2.93493        0.72547        2.80365</w:t>
      </w:r>
    </w:p>
    <w:p w14:paraId="6719DF2D" w14:textId="77777777" w:rsidR="005121E4" w:rsidRDefault="005121E4" w:rsidP="005121E4">
      <w:pPr>
        <w:pStyle w:val="XYZCoords"/>
      </w:pPr>
      <w:r>
        <w:t>H         -2.70322       -1.17497        3.77243</w:t>
      </w:r>
    </w:p>
    <w:p w14:paraId="6693C213" w14:textId="77777777" w:rsidR="005121E4" w:rsidRDefault="005121E4" w:rsidP="005121E4">
      <w:pPr>
        <w:pStyle w:val="XYZCoords"/>
      </w:pPr>
      <w:r>
        <w:t>H         -2.82644        3.73565        3.11401</w:t>
      </w:r>
    </w:p>
    <w:p w14:paraId="4D892EFD" w14:textId="77777777" w:rsidR="005121E4" w:rsidRDefault="005121E4" w:rsidP="005121E4">
      <w:pPr>
        <w:pStyle w:val="XYZCoords"/>
      </w:pPr>
      <w:r>
        <w:t>C         -2.99864       -0.80829        2.77427</w:t>
      </w:r>
    </w:p>
    <w:p w14:paraId="22DC82D1" w14:textId="77777777" w:rsidR="005121E4" w:rsidRDefault="005121E4" w:rsidP="005121E4">
      <w:pPr>
        <w:pStyle w:val="XYZCoords"/>
      </w:pPr>
      <w:r>
        <w:t>C         -2.98156        3.26345        0.97162</w:t>
      </w:r>
    </w:p>
    <w:p w14:paraId="00935CC7" w14:textId="77777777" w:rsidR="005121E4" w:rsidRDefault="005121E4" w:rsidP="005121E4">
      <w:pPr>
        <w:pStyle w:val="XYZCoords"/>
      </w:pPr>
      <w:r>
        <w:t>P         -3.21371        1.37824        1.02207</w:t>
      </w:r>
    </w:p>
    <w:p w14:paraId="305AF165" w14:textId="77777777" w:rsidR="005121E4" w:rsidRDefault="005121E4" w:rsidP="005121E4">
      <w:pPr>
        <w:pStyle w:val="XYZCoords"/>
      </w:pPr>
      <w:r>
        <w:t>H         -3.15290       -3.72018       -1.75468</w:t>
      </w:r>
    </w:p>
    <w:p w14:paraId="2BEB84E3" w14:textId="77777777" w:rsidR="005121E4" w:rsidRDefault="005121E4" w:rsidP="005121E4">
      <w:pPr>
        <w:pStyle w:val="XYZCoords"/>
      </w:pPr>
      <w:r>
        <w:t>C         -3.41191        4.01555        2.22952</w:t>
      </w:r>
    </w:p>
    <w:p w14:paraId="0555CB9A" w14:textId="77777777" w:rsidR="005121E4" w:rsidRDefault="005121E4" w:rsidP="005121E4">
      <w:pPr>
        <w:pStyle w:val="XYZCoords"/>
      </w:pPr>
      <w:r>
        <w:t>H         -3.11689       -0.67633       -3.90443</w:t>
      </w:r>
    </w:p>
    <w:p w14:paraId="47708795" w14:textId="77777777" w:rsidR="005121E4" w:rsidRDefault="005121E4" w:rsidP="005121E4">
      <w:pPr>
        <w:pStyle w:val="XYZCoords"/>
      </w:pPr>
      <w:r>
        <w:t>H         -2.77234       -3.04850       -4.74444</w:t>
      </w:r>
    </w:p>
    <w:p w14:paraId="430E3CE7" w14:textId="77777777" w:rsidR="005121E4" w:rsidRDefault="005121E4" w:rsidP="005121E4">
      <w:pPr>
        <w:pStyle w:val="XYZCoords"/>
      </w:pPr>
      <w:r>
        <w:t>H         -3.24914        5.09319        2.05928</w:t>
      </w:r>
    </w:p>
    <w:p w14:paraId="14433CF1" w14:textId="77777777" w:rsidR="005121E4" w:rsidRDefault="005121E4" w:rsidP="005121E4">
      <w:pPr>
        <w:pStyle w:val="XYZCoords"/>
      </w:pPr>
      <w:r>
        <w:t>C         -3.46221       -1.53612       -3.31726</w:t>
      </w:r>
    </w:p>
    <w:p w14:paraId="7285A6EA" w14:textId="77777777" w:rsidR="005121E4" w:rsidRDefault="005121E4" w:rsidP="005121E4">
      <w:pPr>
        <w:pStyle w:val="XYZCoords"/>
      </w:pPr>
      <w:r>
        <w:t>H         -3.76709        0.77330        4.77624</w:t>
      </w:r>
    </w:p>
    <w:p w14:paraId="0C615626" w14:textId="77777777" w:rsidR="005121E4" w:rsidRDefault="005121E4" w:rsidP="005121E4">
      <w:pPr>
        <w:pStyle w:val="XYZCoords"/>
      </w:pPr>
      <w:r>
        <w:t>C         -3.39499        1.14602       -1.98472</w:t>
      </w:r>
    </w:p>
    <w:p w14:paraId="0D329C17" w14:textId="77777777" w:rsidR="005121E4" w:rsidRDefault="005121E4" w:rsidP="005121E4">
      <w:pPr>
        <w:pStyle w:val="XYZCoords"/>
      </w:pPr>
      <w:r>
        <w:t>C         -4.00916        1.20050        3.78848</w:t>
      </w:r>
    </w:p>
    <w:p w14:paraId="699ADF3E" w14:textId="77777777" w:rsidR="005121E4" w:rsidRDefault="005121E4" w:rsidP="005121E4">
      <w:pPr>
        <w:pStyle w:val="XYZCoords"/>
      </w:pPr>
      <w:r>
        <w:t>H         -3.48450        3.39830       -1.16373</w:t>
      </w:r>
    </w:p>
    <w:p w14:paraId="757332E6" w14:textId="77777777" w:rsidR="005121E4" w:rsidRDefault="005121E4" w:rsidP="005121E4">
      <w:pPr>
        <w:pStyle w:val="XYZCoords"/>
      </w:pPr>
      <w:r>
        <w:t>C         -3.76998        3.84199       -0.20428</w:t>
      </w:r>
    </w:p>
    <w:p w14:paraId="5F74988A" w14:textId="77777777" w:rsidR="005121E4" w:rsidRDefault="005121E4" w:rsidP="005121E4">
      <w:pPr>
        <w:pStyle w:val="XYZCoords"/>
      </w:pPr>
      <w:r>
        <w:t>H         -4.05874        2.28811        3.90782</w:t>
      </w:r>
    </w:p>
    <w:p w14:paraId="170CD10F" w14:textId="77777777" w:rsidR="005121E4" w:rsidRDefault="005121E4" w:rsidP="005121E4">
      <w:pPr>
        <w:pStyle w:val="XYZCoords"/>
      </w:pPr>
      <w:r>
        <w:t>H         -3.54789        4.92029       -0.26501</w:t>
      </w:r>
    </w:p>
    <w:p w14:paraId="61BCE7A4" w14:textId="77777777" w:rsidR="005121E4" w:rsidRDefault="005121E4" w:rsidP="005121E4">
      <w:pPr>
        <w:pStyle w:val="XYZCoords"/>
      </w:pPr>
      <w:r>
        <w:t>C         -4.20392       -2.27738       -0.54802</w:t>
      </w:r>
    </w:p>
    <w:p w14:paraId="270F6B73" w14:textId="77777777" w:rsidR="005121E4" w:rsidRDefault="005121E4" w:rsidP="005121E4">
      <w:pPr>
        <w:pStyle w:val="XYZCoords"/>
      </w:pPr>
      <w:r>
        <w:t>N         -4.18814       -0.97126       -0.21953</w:t>
      </w:r>
    </w:p>
    <w:p w14:paraId="1599F1B2" w14:textId="77777777" w:rsidR="005121E4" w:rsidRDefault="005121E4" w:rsidP="005121E4">
      <w:pPr>
        <w:pStyle w:val="XYZCoords"/>
      </w:pPr>
      <w:r>
        <w:t>C         -3.69183       -2.73052       -4.23152</w:t>
      </w:r>
    </w:p>
    <w:p w14:paraId="4DDA081D" w14:textId="77777777" w:rsidR="005121E4" w:rsidRDefault="005121E4" w:rsidP="005121E4">
      <w:pPr>
        <w:pStyle w:val="XYZCoords"/>
      </w:pPr>
      <w:r>
        <w:t>H         -4.02129       -1.17123        2.58909</w:t>
      </w:r>
    </w:p>
    <w:p w14:paraId="40762131" w14:textId="77777777" w:rsidR="005121E4" w:rsidRDefault="005121E4" w:rsidP="005121E4">
      <w:pPr>
        <w:pStyle w:val="XYZCoords"/>
      </w:pPr>
      <w:r>
        <w:t>H         -4.41501       -1.23043       -2.86054</w:t>
      </w:r>
    </w:p>
    <w:p w14:paraId="0EE43AC8" w14:textId="77777777" w:rsidR="005121E4" w:rsidRDefault="005121E4" w:rsidP="005121E4">
      <w:pPr>
        <w:pStyle w:val="XYZCoords"/>
      </w:pPr>
      <w:r>
        <w:t>H         -4.48087        3.87829        2.45436</w:t>
      </w:r>
    </w:p>
    <w:p w14:paraId="64AFC64C" w14:textId="77777777" w:rsidR="005121E4" w:rsidRDefault="005121E4" w:rsidP="005121E4">
      <w:pPr>
        <w:pStyle w:val="XYZCoords"/>
      </w:pPr>
      <w:r>
        <w:t>H         -4.10485       -3.60071       -3.69946</w:t>
      </w:r>
    </w:p>
    <w:p w14:paraId="465741ED" w14:textId="77777777" w:rsidR="005121E4" w:rsidRDefault="005121E4" w:rsidP="005121E4">
      <w:pPr>
        <w:pStyle w:val="XYZCoords"/>
      </w:pPr>
      <w:r>
        <w:t>C         -5.04785        1.04374        0.77758</w:t>
      </w:r>
    </w:p>
    <w:p w14:paraId="1C8905A7" w14:textId="77777777" w:rsidR="005121E4" w:rsidRDefault="005121E4" w:rsidP="005121E4">
      <w:pPr>
        <w:pStyle w:val="XYZCoords"/>
      </w:pPr>
      <w:r>
        <w:t>H         -4.42084       -2.44844       -5.00597</w:t>
      </w:r>
    </w:p>
    <w:p w14:paraId="4FAAA85D" w14:textId="77777777" w:rsidR="005121E4" w:rsidRDefault="005121E4" w:rsidP="005121E4">
      <w:pPr>
        <w:pStyle w:val="XYZCoords"/>
      </w:pPr>
      <w:r>
        <w:t>H         -5.01097        0.83045        3.52344</w:t>
      </w:r>
    </w:p>
    <w:p w14:paraId="6109E9AD" w14:textId="77777777" w:rsidR="005121E4" w:rsidRDefault="005121E4" w:rsidP="005121E4">
      <w:pPr>
        <w:pStyle w:val="XYZCoords"/>
      </w:pPr>
      <w:r>
        <w:t>C         -5.21189       -0.41068        0.46124</w:t>
      </w:r>
    </w:p>
    <w:p w14:paraId="54566F48" w14:textId="77777777" w:rsidR="005121E4" w:rsidRDefault="005121E4" w:rsidP="005121E4">
      <w:pPr>
        <w:pStyle w:val="XYZCoords"/>
      </w:pPr>
      <w:r>
        <w:t>C         -5.27900       -3.08726       -0.20149</w:t>
      </w:r>
    </w:p>
    <w:p w14:paraId="12F80A68" w14:textId="77777777" w:rsidR="005121E4" w:rsidRDefault="005121E4" w:rsidP="005121E4">
      <w:pPr>
        <w:pStyle w:val="XYZCoords"/>
      </w:pPr>
      <w:r>
        <w:t>H         -4.85906        3.74404       -0.07432</w:t>
      </w:r>
    </w:p>
    <w:p w14:paraId="50B3E4D0" w14:textId="77777777" w:rsidR="005121E4" w:rsidRDefault="005121E4" w:rsidP="005121E4">
      <w:pPr>
        <w:pStyle w:val="XYZCoords"/>
      </w:pPr>
      <w:r>
        <w:t>H         -5.27592       -4.14092       -0.48292</w:t>
      </w:r>
    </w:p>
    <w:p w14:paraId="205DDFC6" w14:textId="77777777" w:rsidR="005121E4" w:rsidRDefault="005121E4" w:rsidP="005121E4">
      <w:pPr>
        <w:pStyle w:val="XYZCoords"/>
      </w:pPr>
      <w:r>
        <w:t>H         -5.32999        1.63204       -0.11068</w:t>
      </w:r>
    </w:p>
    <w:p w14:paraId="4C5E6B19" w14:textId="77777777" w:rsidR="005121E4" w:rsidRDefault="005121E4" w:rsidP="005121E4">
      <w:pPr>
        <w:pStyle w:val="XYZCoords"/>
      </w:pPr>
      <w:r>
        <w:t>H         -5.69471        1.35408        1.60901</w:t>
      </w:r>
    </w:p>
    <w:p w14:paraId="5D3F7273" w14:textId="77777777" w:rsidR="005121E4" w:rsidRDefault="005121E4" w:rsidP="005121E4">
      <w:pPr>
        <w:pStyle w:val="XYZCoords"/>
      </w:pPr>
      <w:r>
        <w:t>C         -6.31091       -1.17896        0.83734</w:t>
      </w:r>
    </w:p>
    <w:p w14:paraId="661693D8" w14:textId="77777777" w:rsidR="005121E4" w:rsidRDefault="005121E4" w:rsidP="005121E4">
      <w:pPr>
        <w:pStyle w:val="XYZCoords"/>
      </w:pPr>
      <w:r>
        <w:t>C         -6.34379       -2.53021        0.50361</w:t>
      </w:r>
    </w:p>
    <w:p w14:paraId="0B32BF28" w14:textId="77777777" w:rsidR="005121E4" w:rsidRDefault="005121E4" w:rsidP="005121E4">
      <w:pPr>
        <w:pStyle w:val="XYZCoords"/>
      </w:pPr>
      <w:r>
        <w:t>H         -7.12815       -0.71577        1.39103</w:t>
      </w:r>
    </w:p>
    <w:p w14:paraId="34DC1469" w14:textId="77777777" w:rsidR="005121E4" w:rsidRDefault="005121E4" w:rsidP="005121E4">
      <w:pPr>
        <w:pStyle w:val="XYZCoords"/>
      </w:pPr>
      <w:r>
        <w:t>H         -7.19795       -3.14636        0.78976</w:t>
      </w:r>
    </w:p>
    <w:p w14:paraId="7A07C06E" w14:textId="77777777" w:rsidR="005121E4" w:rsidRDefault="005121E4" w:rsidP="005121E4">
      <w:pPr>
        <w:pStyle w:val="XYZCoords"/>
      </w:pPr>
      <w:r>
        <w:t>O         -3.88678        1.76908       -2.83721</w:t>
      </w:r>
    </w:p>
    <w:p w14:paraId="166E3652" w14:textId="77777777" w:rsidR="005121E4" w:rsidRDefault="005121E4" w:rsidP="005121E4">
      <w:pPr>
        <w:pStyle w:val="XYZCoords"/>
      </w:pPr>
      <w:r>
        <w:t>C          0.53409       -3.71739        2.88972</w:t>
      </w:r>
    </w:p>
    <w:p w14:paraId="1D26B318" w14:textId="77777777" w:rsidR="005121E4" w:rsidRDefault="005121E4" w:rsidP="005121E4">
      <w:pPr>
        <w:pStyle w:val="XYZCoords"/>
      </w:pPr>
      <w:r>
        <w:t>H          1.03191        1.20848       -2.61109</w:t>
      </w:r>
    </w:p>
    <w:p w14:paraId="70B1683F" w14:textId="77777777" w:rsidR="005121E4" w:rsidRDefault="005121E4" w:rsidP="005121E4">
      <w:pPr>
        <w:pStyle w:val="XYZCoords"/>
      </w:pPr>
      <w:r>
        <w:t>O          0.65050        0.63916        1.17066</w:t>
      </w:r>
    </w:p>
    <w:p w14:paraId="60F9327E" w14:textId="77777777" w:rsidR="005121E4" w:rsidRDefault="005121E4" w:rsidP="005121E4">
      <w:pPr>
        <w:pStyle w:val="XYZCoords"/>
      </w:pPr>
      <w:r>
        <w:t>H          1.12549        3.11974       -1.16533</w:t>
      </w:r>
    </w:p>
    <w:p w14:paraId="5313047B" w14:textId="77777777" w:rsidR="005121E4" w:rsidRDefault="005121E4" w:rsidP="005121E4">
      <w:pPr>
        <w:pStyle w:val="XYZCoords"/>
      </w:pPr>
      <w:r>
        <w:t>O          1.44261       -1.31103       -0.69485</w:t>
      </w:r>
    </w:p>
    <w:p w14:paraId="1B9FD46D" w14:textId="77777777" w:rsidR="005121E4" w:rsidRDefault="005121E4" w:rsidP="005121E4">
      <w:pPr>
        <w:pStyle w:val="XYZCoords"/>
      </w:pPr>
      <w:r>
        <w:t>H          0.26065        1.02485        0.36109</w:t>
      </w:r>
    </w:p>
    <w:p w14:paraId="5DA52918" w14:textId="77777777" w:rsidR="005121E4" w:rsidRDefault="005121E4" w:rsidP="005121E4">
      <w:pPr>
        <w:pStyle w:val="XYZCoords"/>
      </w:pPr>
      <w:r>
        <w:t>C          0.80054       -2.40419        2.17077</w:t>
      </w:r>
    </w:p>
    <w:p w14:paraId="24267335" w14:textId="77777777" w:rsidR="005121E4" w:rsidRDefault="005121E4" w:rsidP="005121E4">
      <w:pPr>
        <w:pStyle w:val="XYZCoords"/>
      </w:pPr>
      <w:r>
        <w:t>H          1.68202        1.04433       -4.26091</w:t>
      </w:r>
    </w:p>
    <w:p w14:paraId="721E8AE6" w14:textId="77777777" w:rsidR="005121E4" w:rsidRDefault="005121E4" w:rsidP="005121E4">
      <w:pPr>
        <w:pStyle w:val="XYZCoords"/>
      </w:pPr>
      <w:r>
        <w:t>C          1.88201        1.46254       -3.26027</w:t>
      </w:r>
    </w:p>
    <w:p w14:paraId="18C380CF" w14:textId="77777777" w:rsidR="005121E4" w:rsidRDefault="005121E4" w:rsidP="005121E4">
      <w:pPr>
        <w:pStyle w:val="XYZCoords"/>
      </w:pPr>
      <w:r>
        <w:t>H          1.45188        2.85330        0.54886</w:t>
      </w:r>
    </w:p>
    <w:p w14:paraId="1F31445E" w14:textId="77777777" w:rsidR="005121E4" w:rsidRDefault="005121E4" w:rsidP="005121E4">
      <w:pPr>
        <w:pStyle w:val="XYZCoords"/>
      </w:pPr>
      <w:r>
        <w:t>H          1.90016        2.55632       -3.36662</w:t>
      </w:r>
    </w:p>
    <w:p w14:paraId="40188258" w14:textId="77777777" w:rsidR="005121E4" w:rsidRDefault="005121E4" w:rsidP="005121E4">
      <w:pPr>
        <w:pStyle w:val="XYZCoords"/>
      </w:pPr>
      <w:r>
        <w:t>C          1.77392        3.42698       -0.33278</w:t>
      </w:r>
    </w:p>
    <w:p w14:paraId="074D4CA7" w14:textId="77777777" w:rsidR="005121E4" w:rsidRDefault="005121E4" w:rsidP="005121E4">
      <w:pPr>
        <w:pStyle w:val="XYZCoords"/>
      </w:pPr>
      <w:r>
        <w:t>H          1.60977        4.50161       -0.14530</w:t>
      </w:r>
    </w:p>
    <w:p w14:paraId="3B825E9C" w14:textId="77777777" w:rsidR="005121E4" w:rsidRDefault="005121E4" w:rsidP="005121E4">
      <w:pPr>
        <w:pStyle w:val="XYZCoords"/>
      </w:pPr>
      <w:r>
        <w:t>H          2.21320       -3.13261        0.23384</w:t>
      </w:r>
    </w:p>
    <w:p w14:paraId="13746C81" w14:textId="77777777" w:rsidR="005121E4" w:rsidRDefault="005121E4" w:rsidP="005121E4">
      <w:pPr>
        <w:pStyle w:val="XYZCoords"/>
      </w:pPr>
      <w:r>
        <w:t>Ru         2.48771       -0.14715        0.67409</w:t>
      </w:r>
    </w:p>
    <w:p w14:paraId="74733E91" w14:textId="77777777" w:rsidR="005121E4" w:rsidRDefault="005121E4" w:rsidP="005121E4">
      <w:pPr>
        <w:pStyle w:val="XYZCoords"/>
      </w:pPr>
      <w:r>
        <w:t>H          2.42528       -1.08233       -2.29685</w:t>
      </w:r>
    </w:p>
    <w:p w14:paraId="0434393D" w14:textId="77777777" w:rsidR="005121E4" w:rsidRDefault="005121E4" w:rsidP="005121E4">
      <w:pPr>
        <w:pStyle w:val="XYZCoords"/>
      </w:pPr>
      <w:r>
        <w:t>N          2.22014       -2.03548        1.98131</w:t>
      </w:r>
    </w:p>
    <w:p w14:paraId="628496AD" w14:textId="77777777" w:rsidR="005121E4" w:rsidRDefault="005121E4" w:rsidP="005121E4">
      <w:pPr>
        <w:pStyle w:val="XYZCoords"/>
      </w:pPr>
      <w:r>
        <w:t>C          2.88466       -3.01696        1.10162</w:t>
      </w:r>
    </w:p>
    <w:p w14:paraId="1395498F" w14:textId="77777777" w:rsidR="005121E4" w:rsidRDefault="005121E4" w:rsidP="005121E4">
      <w:pPr>
        <w:pStyle w:val="XYZCoords"/>
      </w:pPr>
      <w:r>
        <w:t>C          3.21523        0.90739       -2.75460</w:t>
      </w:r>
    </w:p>
    <w:p w14:paraId="6133BD34" w14:textId="77777777" w:rsidR="005121E4" w:rsidRDefault="005121E4" w:rsidP="005121E4">
      <w:pPr>
        <w:pStyle w:val="XYZCoords"/>
      </w:pPr>
      <w:r>
        <w:t>H          3.06562       -0.85253       -3.97218</w:t>
      </w:r>
    </w:p>
    <w:p w14:paraId="18EE4DF5" w14:textId="77777777" w:rsidR="005121E4" w:rsidRDefault="005121E4" w:rsidP="005121E4">
      <w:pPr>
        <w:pStyle w:val="XYZCoords"/>
      </w:pPr>
      <w:r>
        <w:t>H          3.14665        3.90086       -2.70611</w:t>
      </w:r>
    </w:p>
    <w:p w14:paraId="09317039" w14:textId="77777777" w:rsidR="005121E4" w:rsidRDefault="005121E4" w:rsidP="005121E4">
      <w:pPr>
        <w:pStyle w:val="XYZCoords"/>
      </w:pPr>
      <w:r>
        <w:t>C          3.21891       -0.61872       -2.90429</w:t>
      </w:r>
    </w:p>
    <w:p w14:paraId="48AAE15F" w14:textId="77777777" w:rsidR="005121E4" w:rsidRDefault="005121E4" w:rsidP="005121E4">
      <w:pPr>
        <w:pStyle w:val="XYZCoords"/>
      </w:pPr>
      <w:r>
        <w:t>C          3.25842        3.18593       -0.62318</w:t>
      </w:r>
    </w:p>
    <w:p w14:paraId="5E94C8DC" w14:textId="77777777" w:rsidR="005121E4" w:rsidRDefault="005121E4" w:rsidP="005121E4">
      <w:pPr>
        <w:pStyle w:val="XYZCoords"/>
      </w:pPr>
      <w:r>
        <w:t>P          3.39313        1.30222       -0.89528</w:t>
      </w:r>
    </w:p>
    <w:p w14:paraId="0CEA877A" w14:textId="77777777" w:rsidR="005121E4" w:rsidRDefault="005121E4" w:rsidP="005121E4">
      <w:pPr>
        <w:pStyle w:val="XYZCoords"/>
      </w:pPr>
      <w:r>
        <w:t>H          3.03776       -3.98536        1.60832</w:t>
      </w:r>
    </w:p>
    <w:p w14:paraId="1C5C07D9" w14:textId="77777777" w:rsidR="005121E4" w:rsidRDefault="005121E4" w:rsidP="005121E4">
      <w:pPr>
        <w:pStyle w:val="XYZCoords"/>
      </w:pPr>
      <w:r>
        <w:t>C          3.72369        4.05980       -1.78770</w:t>
      </w:r>
    </w:p>
    <w:p w14:paraId="11A5CFF9" w14:textId="77777777" w:rsidR="005121E4" w:rsidRDefault="005121E4" w:rsidP="005121E4">
      <w:pPr>
        <w:pStyle w:val="XYZCoords"/>
      </w:pPr>
      <w:r>
        <w:t>H          3.93789       -1.53805        3.05434</w:t>
      </w:r>
    </w:p>
    <w:p w14:paraId="21284984" w14:textId="77777777" w:rsidR="005121E4" w:rsidRDefault="005121E4" w:rsidP="005121E4">
      <w:pPr>
        <w:pStyle w:val="XYZCoords"/>
      </w:pPr>
      <w:r>
        <w:t>H          1.86008       -0.15924        3.86531</w:t>
      </w:r>
    </w:p>
    <w:p w14:paraId="2199206D" w14:textId="77777777" w:rsidR="005121E4" w:rsidRDefault="005121E4" w:rsidP="005121E4">
      <w:pPr>
        <w:pStyle w:val="XYZCoords"/>
      </w:pPr>
      <w:r>
        <w:t>H          3.58701        5.11498       -1.49687</w:t>
      </w:r>
    </w:p>
    <w:p w14:paraId="0A7DB66A" w14:textId="77777777" w:rsidR="005121E4" w:rsidRDefault="005121E4" w:rsidP="005121E4">
      <w:pPr>
        <w:pStyle w:val="XYZCoords"/>
      </w:pPr>
      <w:r>
        <w:t>C          2.93991       -1.94811        3.26960</w:t>
      </w:r>
    </w:p>
    <w:p w14:paraId="13CBB88F" w14:textId="77777777" w:rsidR="005121E4" w:rsidRDefault="005121E4" w:rsidP="005121E4">
      <w:pPr>
        <w:pStyle w:val="XYZCoords"/>
      </w:pPr>
      <w:r>
        <w:t>H          4.16382        1.16053       -4.65719</w:t>
      </w:r>
    </w:p>
    <w:p w14:paraId="0973F455" w14:textId="77777777" w:rsidR="005121E4" w:rsidRDefault="005121E4" w:rsidP="005121E4">
      <w:pPr>
        <w:pStyle w:val="XYZCoords"/>
      </w:pPr>
      <w:r>
        <w:t>C          3.31771        0.77390        2.01601</w:t>
      </w:r>
    </w:p>
    <w:p w14:paraId="40712510" w14:textId="77777777" w:rsidR="005121E4" w:rsidRDefault="005121E4" w:rsidP="005121E4">
      <w:pPr>
        <w:pStyle w:val="XYZCoords"/>
      </w:pPr>
      <w:r>
        <w:t>C          4.36497        1.44823       -3.61143</w:t>
      </w:r>
    </w:p>
    <w:p w14:paraId="4FA7BBE4" w14:textId="77777777" w:rsidR="005121E4" w:rsidRDefault="005121E4" w:rsidP="005121E4">
      <w:pPr>
        <w:pStyle w:val="XYZCoords"/>
      </w:pPr>
      <w:r>
        <w:t>H          3.80161        3.07199        1.51083</w:t>
      </w:r>
    </w:p>
    <w:p w14:paraId="70DFF4F0" w14:textId="77777777" w:rsidR="005121E4" w:rsidRDefault="005121E4" w:rsidP="005121E4">
      <w:pPr>
        <w:pStyle w:val="XYZCoords"/>
      </w:pPr>
      <w:r>
        <w:t>C          4.07551        3.61023        0.59852</w:t>
      </w:r>
    </w:p>
    <w:p w14:paraId="5AC49698" w14:textId="77777777" w:rsidR="005121E4" w:rsidRDefault="005121E4" w:rsidP="005121E4">
      <w:pPr>
        <w:pStyle w:val="XYZCoords"/>
      </w:pPr>
      <w:r>
        <w:t>H          4.47194        2.53769       -3.58867</w:t>
      </w:r>
    </w:p>
    <w:p w14:paraId="42D2255A" w14:textId="77777777" w:rsidR="005121E4" w:rsidRDefault="005121E4" w:rsidP="005121E4">
      <w:pPr>
        <w:pStyle w:val="XYZCoords"/>
      </w:pPr>
      <w:r>
        <w:t>H          3.87932        4.67993        0.78110</w:t>
      </w:r>
    </w:p>
    <w:p w14:paraId="12EFC943" w14:textId="77777777" w:rsidR="005121E4" w:rsidRDefault="005121E4" w:rsidP="005121E4">
      <w:pPr>
        <w:pStyle w:val="XYZCoords"/>
      </w:pPr>
      <w:r>
        <w:t>C          4.18485       -2.51032        0.55399</w:t>
      </w:r>
    </w:p>
    <w:p w14:paraId="1408C178" w14:textId="77777777" w:rsidR="005121E4" w:rsidRDefault="005121E4" w:rsidP="005121E4">
      <w:pPr>
        <w:pStyle w:val="XYZCoords"/>
      </w:pPr>
      <w:r>
        <w:t>N          4.19730       -1.20307        0.23710</w:t>
      </w:r>
    </w:p>
    <w:p w14:paraId="2EF2DFED" w14:textId="77777777" w:rsidR="005121E4" w:rsidRDefault="005121E4" w:rsidP="005121E4">
      <w:pPr>
        <w:pStyle w:val="XYZCoords"/>
      </w:pPr>
      <w:r>
        <w:t>C          2.23139       -1.09489        4.30517</w:t>
      </w:r>
    </w:p>
    <w:p w14:paraId="36855DF1" w14:textId="77777777" w:rsidR="005121E4" w:rsidRDefault="005121E4" w:rsidP="005121E4">
      <w:pPr>
        <w:pStyle w:val="XYZCoords"/>
      </w:pPr>
      <w:r>
        <w:t>H          4.19048       -1.05275       -2.61958</w:t>
      </w:r>
    </w:p>
    <w:p w14:paraId="3571AE09" w14:textId="77777777" w:rsidR="005121E4" w:rsidRDefault="005121E4" w:rsidP="005121E4">
      <w:pPr>
        <w:pStyle w:val="XYZCoords"/>
      </w:pPr>
      <w:r>
        <w:t>H          3.09882       -2.96832        3.67033</w:t>
      </w:r>
    </w:p>
    <w:p w14:paraId="652E4DAF" w14:textId="77777777" w:rsidR="005121E4" w:rsidRDefault="005121E4" w:rsidP="005121E4">
      <w:pPr>
        <w:pStyle w:val="XYZCoords"/>
      </w:pPr>
      <w:r>
        <w:t>H          4.79216        3.92069       -2.01152</w:t>
      </w:r>
    </w:p>
    <w:p w14:paraId="3C67182D" w14:textId="77777777" w:rsidR="005121E4" w:rsidRDefault="005121E4" w:rsidP="005121E4">
      <w:pPr>
        <w:pStyle w:val="XYZCoords"/>
      </w:pPr>
      <w:r>
        <w:t>H          1.37686       -1.62062        4.75467</w:t>
      </w:r>
    </w:p>
    <w:p w14:paraId="5A175BE0" w14:textId="77777777" w:rsidR="005121E4" w:rsidRDefault="005121E4" w:rsidP="005121E4">
      <w:pPr>
        <w:pStyle w:val="XYZCoords"/>
      </w:pPr>
      <w:r>
        <w:t>C          5.18533        0.84532       -0.56671</w:t>
      </w:r>
    </w:p>
    <w:p w14:paraId="4D2C7EEF" w14:textId="77777777" w:rsidR="005121E4" w:rsidRDefault="005121E4" w:rsidP="005121E4">
      <w:pPr>
        <w:pStyle w:val="XYZCoords"/>
      </w:pPr>
      <w:r>
        <w:t>H          2.93276       -0.83914        5.11222</w:t>
      </w:r>
    </w:p>
    <w:p w14:paraId="3F0E7981" w14:textId="77777777" w:rsidR="005121E4" w:rsidRDefault="005121E4" w:rsidP="005121E4">
      <w:pPr>
        <w:pStyle w:val="XYZCoords"/>
      </w:pPr>
      <w:r>
        <w:t>H          5.33086        0.99479       -3.34259</w:t>
      </w:r>
    </w:p>
    <w:p w14:paraId="29582C2C" w14:textId="77777777" w:rsidR="005121E4" w:rsidRDefault="005121E4" w:rsidP="005121E4">
      <w:pPr>
        <w:pStyle w:val="XYZCoords"/>
      </w:pPr>
      <w:r>
        <w:t>C          5.28552       -0.62889       -0.31867</w:t>
      </w:r>
    </w:p>
    <w:p w14:paraId="36A35373" w14:textId="77777777" w:rsidR="005121E4" w:rsidRDefault="005121E4" w:rsidP="005121E4">
      <w:pPr>
        <w:pStyle w:val="XYZCoords"/>
      </w:pPr>
      <w:r>
        <w:t>C          5.29319       -3.31376        0.30802</w:t>
      </w:r>
    </w:p>
    <w:p w14:paraId="32C536D9" w14:textId="77777777" w:rsidR="005121E4" w:rsidRDefault="005121E4" w:rsidP="005121E4">
      <w:pPr>
        <w:pStyle w:val="XYZCoords"/>
      </w:pPr>
      <w:r>
        <w:t>H          5.15955        3.50693        0.43450</w:t>
      </w:r>
    </w:p>
    <w:p w14:paraId="52D5F507" w14:textId="77777777" w:rsidR="005121E4" w:rsidRDefault="005121E4" w:rsidP="005121E4">
      <w:pPr>
        <w:pStyle w:val="XYZCoords"/>
      </w:pPr>
      <w:r>
        <w:t>H          5.26682       -4.37010        0.57750</w:t>
      </w:r>
    </w:p>
    <w:p w14:paraId="7525F158" w14:textId="77777777" w:rsidR="005121E4" w:rsidRDefault="005121E4" w:rsidP="005121E4">
      <w:pPr>
        <w:pStyle w:val="XYZCoords"/>
      </w:pPr>
      <w:r>
        <w:t>H          5.44504        1.36569        0.36985</w:t>
      </w:r>
    </w:p>
    <w:p w14:paraId="4BA8BB13" w14:textId="77777777" w:rsidR="005121E4" w:rsidRDefault="005121E4" w:rsidP="005121E4">
      <w:pPr>
        <w:pStyle w:val="XYZCoords"/>
      </w:pPr>
      <w:r>
        <w:t>H          5.89468        1.17571       -1.33728</w:t>
      </w:r>
    </w:p>
    <w:p w14:paraId="231D965B" w14:textId="77777777" w:rsidR="005121E4" w:rsidRDefault="005121E4" w:rsidP="005121E4">
      <w:pPr>
        <w:pStyle w:val="XYZCoords"/>
      </w:pPr>
      <w:r>
        <w:t>C          6.41479       -1.39237       -0.60461</w:t>
      </w:r>
    </w:p>
    <w:p w14:paraId="411DDB5A" w14:textId="77777777" w:rsidR="005121E4" w:rsidRDefault="005121E4" w:rsidP="005121E4">
      <w:pPr>
        <w:pStyle w:val="XYZCoords"/>
      </w:pPr>
      <w:r>
        <w:t>C          6.41695       -2.74787       -0.28829</w:t>
      </w:r>
    </w:p>
    <w:p w14:paraId="3174F1AD" w14:textId="77777777" w:rsidR="005121E4" w:rsidRDefault="005121E4" w:rsidP="005121E4">
      <w:pPr>
        <w:pStyle w:val="XYZCoords"/>
      </w:pPr>
      <w:r>
        <w:t>H          7.28349       -0.91982       -1.06390</w:t>
      </w:r>
    </w:p>
    <w:p w14:paraId="6E68357D" w14:textId="77777777" w:rsidR="005121E4" w:rsidRDefault="005121E4" w:rsidP="005121E4">
      <w:pPr>
        <w:pStyle w:val="XYZCoords"/>
      </w:pPr>
      <w:r>
        <w:t>H          7.29594       -3.35964       -0.49892</w:t>
      </w:r>
    </w:p>
    <w:p w14:paraId="2ED8ECBB" w14:textId="77777777" w:rsidR="005121E4" w:rsidRDefault="005121E4" w:rsidP="005121E4">
      <w:pPr>
        <w:pStyle w:val="XYZCoords"/>
      </w:pPr>
      <w:r>
        <w:t>H          0.51938       -1.28667       -0.38188</w:t>
      </w:r>
    </w:p>
    <w:p w14:paraId="52FE8033" w14:textId="77777777" w:rsidR="005121E4" w:rsidRDefault="005121E4" w:rsidP="005121E4">
      <w:pPr>
        <w:pStyle w:val="XYZCoords"/>
      </w:pPr>
      <w:r>
        <w:t>O          3.84337        1.29469        2.91844</w:t>
      </w:r>
    </w:p>
    <w:p w14:paraId="0888FC32" w14:textId="77777777" w:rsidR="005121E4" w:rsidRDefault="005121E4" w:rsidP="005121E4">
      <w:pPr>
        <w:pStyle w:val="XYZCoords"/>
      </w:pPr>
      <w:r>
        <w:t>H         -0.55554       -3.85917        2.95147</w:t>
      </w:r>
    </w:p>
    <w:p w14:paraId="0A3FD193" w14:textId="77777777" w:rsidR="005121E4" w:rsidRDefault="005121E4" w:rsidP="005121E4">
      <w:pPr>
        <w:pStyle w:val="XYZCoords"/>
      </w:pPr>
      <w:r>
        <w:t>H          0.92613       -3.74051        3.91838</w:t>
      </w:r>
    </w:p>
    <w:p w14:paraId="4D57ABD9" w14:textId="77777777" w:rsidR="005121E4" w:rsidRDefault="005121E4" w:rsidP="005121E4">
      <w:pPr>
        <w:pStyle w:val="XYZCoords"/>
      </w:pPr>
      <w:r>
        <w:t>H          0.94292       -4.58591        2.35026</w:t>
      </w:r>
    </w:p>
    <w:p w14:paraId="37688D8F" w14:textId="77777777" w:rsidR="005121E4" w:rsidRDefault="005121E4" w:rsidP="005121E4">
      <w:pPr>
        <w:pStyle w:val="XYZCoords"/>
      </w:pPr>
      <w:r>
        <w:t>H          0.33909       -2.42001        1.17789</w:t>
      </w:r>
    </w:p>
    <w:p w14:paraId="410B65BD" w14:textId="77777777" w:rsidR="005121E4" w:rsidRDefault="005121E4" w:rsidP="005121E4">
      <w:pPr>
        <w:pStyle w:val="XYZCoords"/>
      </w:pPr>
      <w:r>
        <w:t>H          0.32431       -1.56825        2.69632</w:t>
      </w:r>
    </w:p>
    <w:p w14:paraId="6D4AE5BD" w14:textId="77777777" w:rsidR="005121E4" w:rsidRDefault="005121E4" w:rsidP="005121E4">
      <w:pPr>
        <w:pStyle w:val="XYZCoords"/>
      </w:pPr>
      <w:r>
        <w:t>H         -0.67343       -0.57507        0.79032</w:t>
      </w:r>
    </w:p>
    <w:p w14:paraId="6D5C7AF2" w14:textId="77777777" w:rsidR="005121E4" w:rsidRDefault="005121E4">
      <w:r>
        <w:br w:type="page"/>
      </w:r>
    </w:p>
    <w:p w14:paraId="0FE5765A" w14:textId="1C84F985" w:rsidR="005121E4" w:rsidRDefault="00547897" w:rsidP="00547897">
      <w:pPr>
        <w:pStyle w:val="Caption"/>
      </w:pPr>
      <w:bookmarkStart w:id="237" w:name="_Toc461199632"/>
      <w:r>
        <w:t xml:space="preserve">Figure </w:t>
      </w:r>
      <w:fldSimple w:instr=" STYLEREF 1 \s ">
        <w:r w:rsidR="000D6DE5">
          <w:rPr>
            <w:noProof/>
          </w:rPr>
          <w:t>11</w:t>
        </w:r>
      </w:fldSimple>
      <w:r w:rsidR="003027B0">
        <w:noBreakHyphen/>
      </w:r>
      <w:fldSimple w:instr=" SEQ Figure \* ARABIC \s 1 ">
        <w:r w:rsidR="000D6DE5">
          <w:rPr>
            <w:noProof/>
          </w:rPr>
          <w:t>28</w:t>
        </w:r>
      </w:fldSimple>
      <w:r w:rsidR="008E21C3">
        <w:t xml:space="preserve"> [A-RR</w:t>
      </w:r>
      <w:r>
        <w:t>]S</w:t>
      </w:r>
      <w:r>
        <w:rPr>
          <w:vertAlign w:val="subscript"/>
        </w:rPr>
        <w:t xml:space="preserve">0 </w:t>
      </w:r>
      <w:r>
        <w:t>Structure and Coordinates</w:t>
      </w:r>
      <w:bookmarkEnd w:id="237"/>
    </w:p>
    <w:p w14:paraId="70FA057A" w14:textId="77777777" w:rsidR="00547897" w:rsidRDefault="00547897" w:rsidP="00547897">
      <w:pPr>
        <w:pStyle w:val="CaptionText"/>
      </w:pPr>
    </w:p>
    <w:p w14:paraId="42B10EA8" w14:textId="77777777" w:rsidR="008E21C3" w:rsidRDefault="008E21C3" w:rsidP="008E21C3">
      <w:pPr>
        <w:pStyle w:val="XYZCoords"/>
      </w:pPr>
      <w:r>
        <w:rPr>
          <w:noProof/>
        </w:rPr>
        <w:drawing>
          <wp:anchor distT="0" distB="0" distL="114300" distR="114300" simplePos="0" relativeHeight="251659264" behindDoc="0" locked="0" layoutInCell="1" allowOverlap="1" wp14:anchorId="5C1300C4" wp14:editId="6011343F">
            <wp:simplePos x="0" y="0"/>
            <wp:positionH relativeFrom="column">
              <wp:posOffset>1600200</wp:posOffset>
            </wp:positionH>
            <wp:positionV relativeFrom="paragraph">
              <wp:posOffset>50800</wp:posOffset>
            </wp:positionV>
            <wp:extent cx="4800600" cy="4800600"/>
            <wp:effectExtent l="0" t="0" r="0" b="0"/>
            <wp:wrapTight wrapText="bothSides">
              <wp:wrapPolygon edited="0">
                <wp:start x="12914" y="1486"/>
                <wp:lineTo x="7657" y="2171"/>
                <wp:lineTo x="7543" y="3543"/>
                <wp:lineTo x="8800" y="3543"/>
                <wp:lineTo x="7886" y="5371"/>
                <wp:lineTo x="6857" y="6400"/>
                <wp:lineTo x="6857" y="6857"/>
                <wp:lineTo x="8457" y="7200"/>
                <wp:lineTo x="6857" y="7657"/>
                <wp:lineTo x="4000" y="9143"/>
                <wp:lineTo x="4000" y="9371"/>
                <wp:lineTo x="4343" y="10857"/>
                <wp:lineTo x="3771" y="11429"/>
                <wp:lineTo x="3886" y="11771"/>
                <wp:lineTo x="6057" y="12686"/>
                <wp:lineTo x="4800" y="13600"/>
                <wp:lineTo x="4571" y="13829"/>
                <wp:lineTo x="4914" y="14514"/>
                <wp:lineTo x="1600" y="14629"/>
                <wp:lineTo x="1714" y="16229"/>
                <wp:lineTo x="9714" y="16343"/>
                <wp:lineTo x="8686" y="16914"/>
                <wp:lineTo x="8686" y="17143"/>
                <wp:lineTo x="9143" y="18171"/>
                <wp:lineTo x="10057" y="20000"/>
                <wp:lineTo x="10400" y="20457"/>
                <wp:lineTo x="10971" y="20457"/>
                <wp:lineTo x="14743" y="16343"/>
                <wp:lineTo x="14743" y="14514"/>
                <wp:lineTo x="15314" y="14514"/>
                <wp:lineTo x="15657" y="13600"/>
                <wp:lineTo x="15543" y="12686"/>
                <wp:lineTo x="17257" y="12000"/>
                <wp:lineTo x="17143" y="11543"/>
                <wp:lineTo x="14971" y="10857"/>
                <wp:lineTo x="16343" y="10857"/>
                <wp:lineTo x="17714" y="9943"/>
                <wp:lineTo x="17600" y="9029"/>
                <wp:lineTo x="18286" y="9029"/>
                <wp:lineTo x="18400" y="8343"/>
                <wp:lineTo x="17829" y="7200"/>
                <wp:lineTo x="16457" y="5371"/>
                <wp:lineTo x="16229" y="3543"/>
                <wp:lineTo x="13829" y="1486"/>
                <wp:lineTo x="12914" y="1486"/>
              </wp:wrapPolygon>
            </wp:wrapTight>
            <wp:docPr id="2" name="Picture 2" descr="Macintosh HD:Users:Jacob:Documents:Water_Splitting:Two_Photon_Water_Splitting:Computational_Data:A_Intermediate:Full_Model:Isomers:F-R2-R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ob:Documents:Water_Splitting:Two_Photon_Water_Splitting:Computational_Data:A_Intermediate:Full_Model:Isomers:F-R2-R2-Up-GP-Disp-SMD.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1D8C2E42" w14:textId="77777777" w:rsidR="008E21C3" w:rsidRDefault="008E21C3" w:rsidP="008E21C3">
      <w:pPr>
        <w:pStyle w:val="XYZCoords"/>
      </w:pPr>
      <w:r>
        <w:tab/>
        <w:t>Energy: -1951572.9167082</w:t>
      </w:r>
    </w:p>
    <w:p w14:paraId="25D74AAF" w14:textId="77777777" w:rsidR="008E21C3" w:rsidRDefault="008E21C3" w:rsidP="008E21C3">
      <w:pPr>
        <w:pStyle w:val="XYZCoords"/>
      </w:pPr>
      <w:r>
        <w:t>C         -1.33476        1.62962        3.69683</w:t>
      </w:r>
    </w:p>
    <w:p w14:paraId="4F58D199" w14:textId="77777777" w:rsidR="008E21C3" w:rsidRDefault="008E21C3" w:rsidP="008E21C3">
      <w:pPr>
        <w:pStyle w:val="XYZCoords"/>
      </w:pPr>
      <w:r>
        <w:t>H         -0.26977       -1.45456       -1.99998</w:t>
      </w:r>
    </w:p>
    <w:p w14:paraId="1D6DB300" w14:textId="77777777" w:rsidR="008E21C3" w:rsidRDefault="008E21C3" w:rsidP="008E21C3">
      <w:pPr>
        <w:pStyle w:val="XYZCoords"/>
      </w:pPr>
      <w:r>
        <w:t>O         -1.00000       -0.94847        1.55613</w:t>
      </w:r>
    </w:p>
    <w:p w14:paraId="1478C75E" w14:textId="77777777" w:rsidR="008E21C3" w:rsidRDefault="008E21C3" w:rsidP="008E21C3">
      <w:pPr>
        <w:pStyle w:val="XYZCoords"/>
      </w:pPr>
      <w:r>
        <w:t>H         -0.69418       -3.51808       -0.61782</w:t>
      </w:r>
    </w:p>
    <w:p w14:paraId="788515BF" w14:textId="77777777" w:rsidR="008E21C3" w:rsidRDefault="008E21C3" w:rsidP="008E21C3">
      <w:pPr>
        <w:pStyle w:val="XYZCoords"/>
      </w:pPr>
      <w:r>
        <w:t>O         -1.16182        0.99921       -0.43577</w:t>
      </w:r>
    </w:p>
    <w:p w14:paraId="24A02DDC" w14:textId="77777777" w:rsidR="008E21C3" w:rsidRDefault="008E21C3" w:rsidP="008E21C3">
      <w:pPr>
        <w:pStyle w:val="XYZCoords"/>
      </w:pPr>
      <w:r>
        <w:t>C         -1.63792        2.42574        2.44563</w:t>
      </w:r>
    </w:p>
    <w:p w14:paraId="300C12EF" w14:textId="77777777" w:rsidR="008E21C3" w:rsidRDefault="008E21C3" w:rsidP="008E21C3">
      <w:pPr>
        <w:pStyle w:val="XYZCoords"/>
      </w:pPr>
      <w:r>
        <w:t>H         -0.43706       -1.55601       -3.77219</w:t>
      </w:r>
    </w:p>
    <w:p w14:paraId="5A3F35A3" w14:textId="77777777" w:rsidR="008E21C3" w:rsidRDefault="008E21C3" w:rsidP="008E21C3">
      <w:pPr>
        <w:pStyle w:val="XYZCoords"/>
      </w:pPr>
      <w:r>
        <w:t>C         -0.88137       -1.87525       -2.81475</w:t>
      </w:r>
    </w:p>
    <w:p w14:paraId="45F98DC0" w14:textId="77777777" w:rsidR="008E21C3" w:rsidRDefault="008E21C3" w:rsidP="008E21C3">
      <w:pPr>
        <w:pStyle w:val="XYZCoords"/>
      </w:pPr>
      <w:r>
        <w:t>H         -1.36512       -2.97340        0.92589</w:t>
      </w:r>
    </w:p>
    <w:p w14:paraId="11BFC8EF" w14:textId="77777777" w:rsidR="008E21C3" w:rsidRDefault="008E21C3" w:rsidP="008E21C3">
      <w:pPr>
        <w:pStyle w:val="XYZCoords"/>
      </w:pPr>
      <w:r>
        <w:t>H         -0.80142       -2.97152       -2.77187</w:t>
      </w:r>
    </w:p>
    <w:p w14:paraId="058C258F" w14:textId="77777777" w:rsidR="008E21C3" w:rsidRDefault="008E21C3" w:rsidP="008E21C3">
      <w:pPr>
        <w:pStyle w:val="XYZCoords"/>
      </w:pPr>
      <w:r>
        <w:t>C         -1.50682       -3.69045        0.10226</w:t>
      </w:r>
    </w:p>
    <w:p w14:paraId="6C89A348" w14:textId="77777777" w:rsidR="008E21C3" w:rsidRDefault="008E21C3" w:rsidP="008E21C3">
      <w:pPr>
        <w:pStyle w:val="XYZCoords"/>
      </w:pPr>
      <w:r>
        <w:t>H         -1.41068       -4.72148        0.48355</w:t>
      </w:r>
    </w:p>
    <w:p w14:paraId="7749F42B" w14:textId="77777777" w:rsidR="008E21C3" w:rsidRDefault="008E21C3" w:rsidP="008E21C3">
      <w:pPr>
        <w:pStyle w:val="XYZCoords"/>
      </w:pPr>
      <w:r>
        <w:t>H         -2.11655        2.78328       -0.01923</w:t>
      </w:r>
    </w:p>
    <w:p w14:paraId="6B290EED" w14:textId="77777777" w:rsidR="008E21C3" w:rsidRDefault="008E21C3" w:rsidP="008E21C3">
      <w:pPr>
        <w:pStyle w:val="XYZCoords"/>
      </w:pPr>
      <w:r>
        <w:t>Ru        -2.60257       -0.08485        0.60240</w:t>
      </w:r>
    </w:p>
    <w:p w14:paraId="212E9D4D" w14:textId="77777777" w:rsidR="008E21C3" w:rsidRDefault="008E21C3" w:rsidP="008E21C3">
      <w:pPr>
        <w:pStyle w:val="XYZCoords"/>
      </w:pPr>
      <w:r>
        <w:t>H         -1.90018        0.68204       -2.25402</w:t>
      </w:r>
    </w:p>
    <w:p w14:paraId="1455488D" w14:textId="77777777" w:rsidR="008E21C3" w:rsidRDefault="008E21C3" w:rsidP="008E21C3">
      <w:pPr>
        <w:pStyle w:val="XYZCoords"/>
      </w:pPr>
      <w:r>
        <w:t>N         -2.83716        1.95014        1.72806</w:t>
      </w:r>
    </w:p>
    <w:p w14:paraId="26CCF7D4" w14:textId="77777777" w:rsidR="008E21C3" w:rsidRDefault="008E21C3" w:rsidP="008E21C3">
      <w:pPr>
        <w:pStyle w:val="XYZCoords"/>
      </w:pPr>
      <w:r>
        <w:t>C         -3.06271        2.80387        0.54647</w:t>
      </w:r>
    </w:p>
    <w:p w14:paraId="204C591C" w14:textId="77777777" w:rsidR="008E21C3" w:rsidRDefault="008E21C3" w:rsidP="008E21C3">
      <w:pPr>
        <w:pStyle w:val="XYZCoords"/>
      </w:pPr>
      <w:r>
        <w:t>C         -2.33492       -1.40393       -2.76955</w:t>
      </w:r>
    </w:p>
    <w:p w14:paraId="2C033986" w14:textId="77777777" w:rsidR="008E21C3" w:rsidRDefault="008E21C3" w:rsidP="008E21C3">
      <w:pPr>
        <w:pStyle w:val="XYZCoords"/>
      </w:pPr>
      <w:r>
        <w:t>H         -1.86051        0.28270       -4.00954</w:t>
      </w:r>
    </w:p>
    <w:p w14:paraId="12C2A5EB" w14:textId="77777777" w:rsidR="008E21C3" w:rsidRDefault="008E21C3" w:rsidP="008E21C3">
      <w:pPr>
        <w:pStyle w:val="XYZCoords"/>
      </w:pPr>
      <w:r>
        <w:t>H         -2.24788       -4.41338       -2.45745</w:t>
      </w:r>
    </w:p>
    <w:p w14:paraId="5063F2D9" w14:textId="77777777" w:rsidR="008E21C3" w:rsidRDefault="008E21C3" w:rsidP="008E21C3">
      <w:pPr>
        <w:pStyle w:val="XYZCoords"/>
      </w:pPr>
      <w:r>
        <w:t>C         -2.38522        0.10267       -3.05592</w:t>
      </w:r>
    </w:p>
    <w:p w14:paraId="25685DCE" w14:textId="77777777" w:rsidR="008E21C3" w:rsidRDefault="008E21C3" w:rsidP="008E21C3">
      <w:pPr>
        <w:pStyle w:val="XYZCoords"/>
      </w:pPr>
      <w:r>
        <w:t>C         -2.88702       -3.52920       -0.54760</w:t>
      </w:r>
    </w:p>
    <w:p w14:paraId="2FE35BB0" w14:textId="77777777" w:rsidR="008E21C3" w:rsidRDefault="008E21C3" w:rsidP="008E21C3">
      <w:pPr>
        <w:pStyle w:val="XYZCoords"/>
      </w:pPr>
      <w:r>
        <w:t>P         -3.00905       -1.68496       -1.00600</w:t>
      </w:r>
    </w:p>
    <w:p w14:paraId="40413D17" w14:textId="77777777" w:rsidR="008E21C3" w:rsidRDefault="008E21C3" w:rsidP="008E21C3">
      <w:pPr>
        <w:pStyle w:val="XYZCoords"/>
      </w:pPr>
      <w:r>
        <w:t>H         -3.30496        3.84415        0.82365</w:t>
      </w:r>
    </w:p>
    <w:p w14:paraId="21D16024" w14:textId="77777777" w:rsidR="008E21C3" w:rsidRDefault="008E21C3" w:rsidP="008E21C3">
      <w:pPr>
        <w:pStyle w:val="XYZCoords"/>
      </w:pPr>
      <w:r>
        <w:t>C         -3.04458       -4.50892       -1.70925</w:t>
      </w:r>
    </w:p>
    <w:p w14:paraId="7862152C" w14:textId="77777777" w:rsidR="008E21C3" w:rsidRDefault="008E21C3" w:rsidP="008E21C3">
      <w:pPr>
        <w:pStyle w:val="XYZCoords"/>
      </w:pPr>
      <w:r>
        <w:t>H         -3.85094        1.17903        3.37948</w:t>
      </w:r>
    </w:p>
    <w:p w14:paraId="65D33FDA" w14:textId="77777777" w:rsidR="008E21C3" w:rsidRDefault="008E21C3" w:rsidP="008E21C3">
      <w:pPr>
        <w:pStyle w:val="XYZCoords"/>
      </w:pPr>
      <w:r>
        <w:t>H         -3.64271        3.64614        3.90445</w:t>
      </w:r>
    </w:p>
    <w:p w14:paraId="74458C99" w14:textId="77777777" w:rsidR="008E21C3" w:rsidRDefault="008E21C3" w:rsidP="008E21C3">
      <w:pPr>
        <w:pStyle w:val="XYZCoords"/>
      </w:pPr>
      <w:r>
        <w:t>H         -2.98825       -5.53336       -1.30402</w:t>
      </w:r>
    </w:p>
    <w:p w14:paraId="2B2FB3D5" w14:textId="77777777" w:rsidR="008E21C3" w:rsidRDefault="008E21C3" w:rsidP="008E21C3">
      <w:pPr>
        <w:pStyle w:val="XYZCoords"/>
      </w:pPr>
      <w:r>
        <w:t>C         -4.03307        1.92951        2.60067</w:t>
      </w:r>
    </w:p>
    <w:p w14:paraId="6012BBBB" w14:textId="77777777" w:rsidR="008E21C3" w:rsidRDefault="008E21C3" w:rsidP="008E21C3">
      <w:pPr>
        <w:pStyle w:val="XYZCoords"/>
      </w:pPr>
      <w:r>
        <w:t>H         -2.70959       -1.81161       -4.83771</w:t>
      </w:r>
    </w:p>
    <w:p w14:paraId="49B8EE78" w14:textId="77777777" w:rsidR="008E21C3" w:rsidRDefault="008E21C3" w:rsidP="008E21C3">
      <w:pPr>
        <w:pStyle w:val="XYZCoords"/>
      </w:pPr>
      <w:r>
        <w:t>C         -3.71958       -0.90744        1.79395</w:t>
      </w:r>
    </w:p>
    <w:p w14:paraId="56A13CE5" w14:textId="77777777" w:rsidR="008E21C3" w:rsidRDefault="008E21C3" w:rsidP="008E21C3">
      <w:pPr>
        <w:pStyle w:val="XYZCoords"/>
      </w:pPr>
      <w:r>
        <w:t>C         -3.14948       -2.09636       -3.86696</w:t>
      </w:r>
    </w:p>
    <w:p w14:paraId="02AA0C17" w14:textId="77777777" w:rsidR="008E21C3" w:rsidRDefault="008E21C3" w:rsidP="008E21C3">
      <w:pPr>
        <w:pStyle w:val="XYZCoords"/>
      </w:pPr>
      <w:r>
        <w:t>H         -3.90230       -3.25753        1.38718</w:t>
      </w:r>
    </w:p>
    <w:p w14:paraId="509E7B3D" w14:textId="77777777" w:rsidR="008E21C3" w:rsidRDefault="008E21C3" w:rsidP="008E21C3">
      <w:pPr>
        <w:pStyle w:val="XYZCoords"/>
      </w:pPr>
      <w:r>
        <w:t>C         -3.96162       -3.87414        0.48495</w:t>
      </w:r>
    </w:p>
    <w:p w14:paraId="6AEAA56E" w14:textId="77777777" w:rsidR="008E21C3" w:rsidRDefault="008E21C3" w:rsidP="008E21C3">
      <w:pPr>
        <w:pStyle w:val="XYZCoords"/>
      </w:pPr>
      <w:r>
        <w:t>H         -3.13803       -3.18967       -3.81289</w:t>
      </w:r>
    </w:p>
    <w:p w14:paraId="46D96EBD" w14:textId="77777777" w:rsidR="008E21C3" w:rsidRDefault="008E21C3" w:rsidP="008E21C3">
      <w:pPr>
        <w:pStyle w:val="XYZCoords"/>
      </w:pPr>
      <w:r>
        <w:t>H         -3.81069       -4.92111        0.79619</w:t>
      </w:r>
    </w:p>
    <w:p w14:paraId="1E7A1337" w14:textId="77777777" w:rsidR="008E21C3" w:rsidRDefault="008E21C3" w:rsidP="008E21C3">
      <w:pPr>
        <w:pStyle w:val="XYZCoords"/>
      </w:pPr>
      <w:r>
        <w:t>C         -4.13209        2.22311       -0.32930</w:t>
      </w:r>
    </w:p>
    <w:p w14:paraId="4C3FF48E" w14:textId="77777777" w:rsidR="008E21C3" w:rsidRDefault="008E21C3" w:rsidP="008E21C3">
      <w:pPr>
        <w:pStyle w:val="XYZCoords"/>
      </w:pPr>
      <w:r>
        <w:t>N         -4.09753        0.88019       -0.42939</w:t>
      </w:r>
    </w:p>
    <w:p w14:paraId="4C95C1AE" w14:textId="77777777" w:rsidR="008E21C3" w:rsidRDefault="008E21C3" w:rsidP="008E21C3">
      <w:pPr>
        <w:pStyle w:val="XYZCoords"/>
      </w:pPr>
      <w:r>
        <w:t>C         -4.42734        3.25143        3.24266</w:t>
      </w:r>
    </w:p>
    <w:p w14:paraId="2833FEBD" w14:textId="77777777" w:rsidR="008E21C3" w:rsidRDefault="008E21C3" w:rsidP="008E21C3">
      <w:pPr>
        <w:pStyle w:val="XYZCoords"/>
      </w:pPr>
      <w:r>
        <w:t>H         -3.41925        0.45653       -3.18656</w:t>
      </w:r>
    </w:p>
    <w:p w14:paraId="6DC059EC" w14:textId="77777777" w:rsidR="008E21C3" w:rsidRDefault="008E21C3" w:rsidP="008E21C3">
      <w:pPr>
        <w:pStyle w:val="XYZCoords"/>
      </w:pPr>
      <w:r>
        <w:t>H         -4.86904        1.54718        1.99683</w:t>
      </w:r>
    </w:p>
    <w:p w14:paraId="07469498" w14:textId="77777777" w:rsidR="008E21C3" w:rsidRDefault="008E21C3" w:rsidP="008E21C3">
      <w:pPr>
        <w:pStyle w:val="XYZCoords"/>
      </w:pPr>
      <w:r>
        <w:t>H         -4.01792       -4.41009       -2.21348</w:t>
      </w:r>
    </w:p>
    <w:p w14:paraId="39BF4763" w14:textId="77777777" w:rsidR="008E21C3" w:rsidRDefault="008E21C3" w:rsidP="008E21C3">
      <w:pPr>
        <w:pStyle w:val="XYZCoords"/>
      </w:pPr>
      <w:r>
        <w:t>H         -4.67408        4.02796        2.50298</w:t>
      </w:r>
    </w:p>
    <w:p w14:paraId="7A227555" w14:textId="77777777" w:rsidR="008E21C3" w:rsidRDefault="008E21C3" w:rsidP="008E21C3">
      <w:pPr>
        <w:pStyle w:val="XYZCoords"/>
      </w:pPr>
      <w:r>
        <w:t>C         -4.83154       -1.27709       -1.21853</w:t>
      </w:r>
    </w:p>
    <w:p w14:paraId="16FC2BF4" w14:textId="77777777" w:rsidR="008E21C3" w:rsidRDefault="008E21C3" w:rsidP="008E21C3">
      <w:pPr>
        <w:pStyle w:val="XYZCoords"/>
      </w:pPr>
      <w:r>
        <w:t>H         -5.32631        3.09131        3.85669</w:t>
      </w:r>
    </w:p>
    <w:p w14:paraId="632EDCAC" w14:textId="77777777" w:rsidR="008E21C3" w:rsidRDefault="008E21C3" w:rsidP="008E21C3">
      <w:pPr>
        <w:pStyle w:val="XYZCoords"/>
      </w:pPr>
      <w:r>
        <w:t>H         -4.19637       -1.75785       -3.88610</w:t>
      </w:r>
    </w:p>
    <w:p w14:paraId="17D492B2" w14:textId="77777777" w:rsidR="008E21C3" w:rsidRDefault="008E21C3" w:rsidP="008E21C3">
      <w:pPr>
        <w:pStyle w:val="XYZCoords"/>
      </w:pPr>
      <w:r>
        <w:t>C         -4.98710        0.21414       -1.19742</w:t>
      </w:r>
    </w:p>
    <w:p w14:paraId="510C72D5" w14:textId="77777777" w:rsidR="008E21C3" w:rsidRDefault="008E21C3" w:rsidP="008E21C3">
      <w:pPr>
        <w:pStyle w:val="XYZCoords"/>
      </w:pPr>
      <w:r>
        <w:t>C         -5.08534        2.96481       -1.01727</w:t>
      </w:r>
    </w:p>
    <w:p w14:paraId="659E29BF" w14:textId="77777777" w:rsidR="008E21C3" w:rsidRDefault="008E21C3" w:rsidP="008E21C3">
      <w:pPr>
        <w:pStyle w:val="XYZCoords"/>
      </w:pPr>
      <w:r>
        <w:t>H         -4.97961       -3.80540        0.07074</w:t>
      </w:r>
    </w:p>
    <w:p w14:paraId="7FB47274" w14:textId="77777777" w:rsidR="008E21C3" w:rsidRDefault="008E21C3" w:rsidP="008E21C3">
      <w:pPr>
        <w:pStyle w:val="XYZCoords"/>
      </w:pPr>
      <w:r>
        <w:t>H         -5.10111        4.05079       -0.91839</w:t>
      </w:r>
    </w:p>
    <w:p w14:paraId="4897C5D3" w14:textId="77777777" w:rsidR="008E21C3" w:rsidRDefault="008E21C3" w:rsidP="008E21C3">
      <w:pPr>
        <w:pStyle w:val="XYZCoords"/>
      </w:pPr>
      <w:r>
        <w:t>H         -5.32519       -1.69300       -0.32500</w:t>
      </w:r>
    </w:p>
    <w:p w14:paraId="018D08E5" w14:textId="77777777" w:rsidR="008E21C3" w:rsidRDefault="008E21C3" w:rsidP="008E21C3">
      <w:pPr>
        <w:pStyle w:val="XYZCoords"/>
      </w:pPr>
      <w:r>
        <w:t>H         -5.30741       -1.72040       -2.10386</w:t>
      </w:r>
    </w:p>
    <w:p w14:paraId="1A9AF97C" w14:textId="77777777" w:rsidR="008E21C3" w:rsidRDefault="008E21C3" w:rsidP="008E21C3">
      <w:pPr>
        <w:pStyle w:val="XYZCoords"/>
      </w:pPr>
      <w:r>
        <w:t>C         -5.95975        0.90972       -1.91117</w:t>
      </w:r>
    </w:p>
    <w:p w14:paraId="4661B7AE" w14:textId="77777777" w:rsidR="008E21C3" w:rsidRDefault="008E21C3" w:rsidP="008E21C3">
      <w:pPr>
        <w:pStyle w:val="XYZCoords"/>
      </w:pPr>
      <w:r>
        <w:t>C         -6.00672        2.29855       -1.82227</w:t>
      </w:r>
    </w:p>
    <w:p w14:paraId="2DD064F1" w14:textId="77777777" w:rsidR="008E21C3" w:rsidRDefault="008E21C3" w:rsidP="008E21C3">
      <w:pPr>
        <w:pStyle w:val="XYZCoords"/>
      </w:pPr>
      <w:r>
        <w:t>H         -6.66897        0.36131       -2.53192</w:t>
      </w:r>
    </w:p>
    <w:p w14:paraId="2EBD41BA" w14:textId="77777777" w:rsidR="008E21C3" w:rsidRDefault="008E21C3" w:rsidP="008E21C3">
      <w:pPr>
        <w:pStyle w:val="XYZCoords"/>
      </w:pPr>
      <w:r>
        <w:t>H         -6.76286        2.85910       -2.37469</w:t>
      </w:r>
    </w:p>
    <w:p w14:paraId="2D8F3DAF" w14:textId="77777777" w:rsidR="008E21C3" w:rsidRDefault="008E21C3" w:rsidP="008E21C3">
      <w:pPr>
        <w:pStyle w:val="XYZCoords"/>
      </w:pPr>
      <w:r>
        <w:t>H         -0.42438        0.37664       -0.58526</w:t>
      </w:r>
    </w:p>
    <w:p w14:paraId="6B3E367E" w14:textId="77777777" w:rsidR="008E21C3" w:rsidRDefault="008E21C3" w:rsidP="008E21C3">
      <w:pPr>
        <w:pStyle w:val="XYZCoords"/>
      </w:pPr>
      <w:r>
        <w:t>O         -4.37127       -1.37026        2.64145</w:t>
      </w:r>
    </w:p>
    <w:p w14:paraId="4CBD6A65" w14:textId="77777777" w:rsidR="008E21C3" w:rsidRDefault="008E21C3" w:rsidP="008E21C3">
      <w:pPr>
        <w:pStyle w:val="XYZCoords"/>
      </w:pPr>
      <w:r>
        <w:t>C          1.30359       -1.37352        3.78803</w:t>
      </w:r>
    </w:p>
    <w:p w14:paraId="19A790D1" w14:textId="77777777" w:rsidR="008E21C3" w:rsidRDefault="008E21C3" w:rsidP="008E21C3">
      <w:pPr>
        <w:pStyle w:val="XYZCoords"/>
      </w:pPr>
      <w:r>
        <w:t>H          0.29481        1.58800       -1.99894</w:t>
      </w:r>
    </w:p>
    <w:p w14:paraId="4C6B5986" w14:textId="77777777" w:rsidR="008E21C3" w:rsidRDefault="008E21C3" w:rsidP="008E21C3">
      <w:pPr>
        <w:pStyle w:val="XYZCoords"/>
      </w:pPr>
      <w:r>
        <w:t>O          1.03826        1.02511        1.61441</w:t>
      </w:r>
    </w:p>
    <w:p w14:paraId="4D563AFA" w14:textId="77777777" w:rsidR="008E21C3" w:rsidRDefault="008E21C3" w:rsidP="008E21C3">
      <w:pPr>
        <w:pStyle w:val="XYZCoords"/>
      </w:pPr>
      <w:r>
        <w:t>H          0.88996        3.59972       -0.60082</w:t>
      </w:r>
    </w:p>
    <w:p w14:paraId="002165BC" w14:textId="77777777" w:rsidR="008E21C3" w:rsidRDefault="008E21C3" w:rsidP="008E21C3">
      <w:pPr>
        <w:pStyle w:val="XYZCoords"/>
      </w:pPr>
      <w:r>
        <w:t>O          1.09120       -0.88920       -0.40805</w:t>
      </w:r>
    </w:p>
    <w:p w14:paraId="1C4899C4" w14:textId="77777777" w:rsidR="008E21C3" w:rsidRDefault="008E21C3" w:rsidP="008E21C3">
      <w:pPr>
        <w:pStyle w:val="XYZCoords"/>
      </w:pPr>
      <w:r>
        <w:t>C          1.55019       -2.25204        2.58013</w:t>
      </w:r>
    </w:p>
    <w:p w14:paraId="283FBE16" w14:textId="77777777" w:rsidR="008E21C3" w:rsidRDefault="008E21C3" w:rsidP="008E21C3">
      <w:pPr>
        <w:pStyle w:val="XYZCoords"/>
      </w:pPr>
      <w:r>
        <w:t>H          0.43562        1.60929       -3.77068</w:t>
      </w:r>
    </w:p>
    <w:p w14:paraId="306C179A" w14:textId="77777777" w:rsidR="008E21C3" w:rsidRDefault="008E21C3" w:rsidP="008E21C3">
      <w:pPr>
        <w:pStyle w:val="XYZCoords"/>
      </w:pPr>
      <w:r>
        <w:t>C          0.91906        1.93554       -2.83465</w:t>
      </w:r>
    </w:p>
    <w:p w14:paraId="3DD23EF8" w14:textId="77777777" w:rsidR="008E21C3" w:rsidRDefault="008E21C3" w:rsidP="008E21C3">
      <w:pPr>
        <w:pStyle w:val="XYZCoords"/>
      </w:pPr>
      <w:r>
        <w:t>H          1.62411        3.10560        0.93434</w:t>
      </w:r>
    </w:p>
    <w:p w14:paraId="45C689A2" w14:textId="77777777" w:rsidR="008E21C3" w:rsidRDefault="008E21C3" w:rsidP="008E21C3">
      <w:pPr>
        <w:pStyle w:val="XYZCoords"/>
      </w:pPr>
      <w:r>
        <w:t>H          0.91009        3.03531       -2.83283</w:t>
      </w:r>
    </w:p>
    <w:p w14:paraId="6C9AE803" w14:textId="77777777" w:rsidR="008E21C3" w:rsidRDefault="008E21C3" w:rsidP="008E21C3">
      <w:pPr>
        <w:pStyle w:val="XYZCoords"/>
      </w:pPr>
      <w:r>
        <w:t>C          1.74815        3.77187        0.06532</w:t>
      </w:r>
    </w:p>
    <w:p w14:paraId="0DC3A4F8" w14:textId="77777777" w:rsidR="008E21C3" w:rsidRDefault="008E21C3" w:rsidP="008E21C3">
      <w:pPr>
        <w:pStyle w:val="XYZCoords"/>
      </w:pPr>
      <w:r>
        <w:t>H          1.71600        4.82376        0.39669</w:t>
      </w:r>
    </w:p>
    <w:p w14:paraId="259C6489" w14:textId="77777777" w:rsidR="008E21C3" w:rsidRDefault="008E21C3" w:rsidP="008E21C3">
      <w:pPr>
        <w:pStyle w:val="XYZCoords"/>
      </w:pPr>
      <w:r>
        <w:t>H          1.98309       -2.72548        0.11055</w:t>
      </w:r>
    </w:p>
    <w:p w14:paraId="7BC99636" w14:textId="77777777" w:rsidR="008E21C3" w:rsidRDefault="008E21C3" w:rsidP="008E21C3">
      <w:pPr>
        <w:pStyle w:val="XYZCoords"/>
      </w:pPr>
      <w:r>
        <w:t>Ru         2.60225        0.12276        0.61552</w:t>
      </w:r>
    </w:p>
    <w:p w14:paraId="7F948987" w14:textId="77777777" w:rsidR="008E21C3" w:rsidRDefault="008E21C3" w:rsidP="008E21C3">
      <w:pPr>
        <w:pStyle w:val="XYZCoords"/>
      </w:pPr>
      <w:r>
        <w:t>H          1.74851       -0.65907       -2.22066</w:t>
      </w:r>
    </w:p>
    <w:p w14:paraId="006D0040" w14:textId="77777777" w:rsidR="008E21C3" w:rsidRDefault="008E21C3" w:rsidP="008E21C3">
      <w:pPr>
        <w:pStyle w:val="XYZCoords"/>
      </w:pPr>
      <w:r>
        <w:t>N          2.75934       -1.86762        1.82092</w:t>
      </w:r>
    </w:p>
    <w:p w14:paraId="70AF42A1" w14:textId="77777777" w:rsidR="008E21C3" w:rsidRDefault="008E21C3" w:rsidP="008E21C3">
      <w:pPr>
        <w:pStyle w:val="XYZCoords"/>
      </w:pPr>
      <w:r>
        <w:t>C          2.92848       -2.78423        0.67748</w:t>
      </w:r>
    </w:p>
    <w:p w14:paraId="0E9C2137" w14:textId="77777777" w:rsidR="008E21C3" w:rsidRDefault="008E21C3" w:rsidP="008E21C3">
      <w:pPr>
        <w:pStyle w:val="XYZCoords"/>
      </w:pPr>
      <w:r>
        <w:t>C          2.33958        1.37024       -2.79326</w:t>
      </w:r>
    </w:p>
    <w:p w14:paraId="16B2EA43" w14:textId="77777777" w:rsidR="008E21C3" w:rsidRDefault="008E21C3" w:rsidP="008E21C3">
      <w:pPr>
        <w:pStyle w:val="XYZCoords"/>
      </w:pPr>
      <w:r>
        <w:t>H          1.76399       -0.31890       -3.98372</w:t>
      </w:r>
    </w:p>
    <w:p w14:paraId="68D1D76A" w14:textId="77777777" w:rsidR="008E21C3" w:rsidRDefault="008E21C3" w:rsidP="008E21C3">
      <w:pPr>
        <w:pStyle w:val="XYZCoords"/>
      </w:pPr>
      <w:r>
        <w:t>H          2.40859        4.37481       -2.55388</w:t>
      </w:r>
    </w:p>
    <w:p w14:paraId="5541FDDC" w14:textId="77777777" w:rsidR="008E21C3" w:rsidRDefault="008E21C3" w:rsidP="008E21C3">
      <w:pPr>
        <w:pStyle w:val="XYZCoords"/>
      </w:pPr>
      <w:r>
        <w:t>C          2.28703       -0.14409       -3.02839</w:t>
      </w:r>
    </w:p>
    <w:p w14:paraId="5FB4C087" w14:textId="77777777" w:rsidR="008E21C3" w:rsidRDefault="008E21C3" w:rsidP="008E21C3">
      <w:pPr>
        <w:pStyle w:val="XYZCoords"/>
      </w:pPr>
      <w:r>
        <w:t>C          3.08265        3.51160       -0.64424</w:t>
      </w:r>
    </w:p>
    <w:p w14:paraId="344AF28E" w14:textId="77777777" w:rsidR="008E21C3" w:rsidRDefault="008E21C3" w:rsidP="008E21C3">
      <w:pPr>
        <w:pStyle w:val="XYZCoords"/>
      </w:pPr>
      <w:r>
        <w:t>P          3.06784        1.64973       -1.05231</w:t>
      </w:r>
    </w:p>
    <w:p w14:paraId="3A480090" w14:textId="77777777" w:rsidR="008E21C3" w:rsidRDefault="008E21C3" w:rsidP="008E21C3">
      <w:pPr>
        <w:pStyle w:val="XYZCoords"/>
      </w:pPr>
      <w:r>
        <w:t>H          3.11897       -3.82273        0.99687</w:t>
      </w:r>
    </w:p>
    <w:p w14:paraId="774A5905" w14:textId="77777777" w:rsidR="008E21C3" w:rsidRDefault="008E21C3" w:rsidP="008E21C3">
      <w:pPr>
        <w:pStyle w:val="XYZCoords"/>
      </w:pPr>
      <w:r>
        <w:t>C          3.23871        4.44917       -1.84065</w:t>
      </w:r>
    </w:p>
    <w:p w14:paraId="7A46044E" w14:textId="77777777" w:rsidR="008E21C3" w:rsidRDefault="008E21C3" w:rsidP="008E21C3">
      <w:pPr>
        <w:pStyle w:val="XYZCoords"/>
      </w:pPr>
      <w:r>
        <w:t>H          3.84335       -1.07408        3.41866</w:t>
      </w:r>
    </w:p>
    <w:p w14:paraId="6B202F53" w14:textId="77777777" w:rsidR="008E21C3" w:rsidRDefault="008E21C3" w:rsidP="008E21C3">
      <w:pPr>
        <w:pStyle w:val="XYZCoords"/>
      </w:pPr>
      <w:r>
        <w:t>H          3.51821       -3.49458        4.06914</w:t>
      </w:r>
    </w:p>
    <w:p w14:paraId="4CC48142" w14:textId="77777777" w:rsidR="008E21C3" w:rsidRDefault="008E21C3" w:rsidP="008E21C3">
      <w:pPr>
        <w:pStyle w:val="XYZCoords"/>
      </w:pPr>
      <w:r>
        <w:t>H          3.25147        5.48578       -1.46371</w:t>
      </w:r>
    </w:p>
    <w:p w14:paraId="299F8F6E" w14:textId="77777777" w:rsidR="008E21C3" w:rsidRDefault="008E21C3" w:rsidP="008E21C3">
      <w:pPr>
        <w:pStyle w:val="XYZCoords"/>
      </w:pPr>
      <w:r>
        <w:t>C          3.97091       -1.86838        2.67360</w:t>
      </w:r>
    </w:p>
    <w:p w14:paraId="694E2941" w14:textId="77777777" w:rsidR="008E21C3" w:rsidRDefault="008E21C3" w:rsidP="008E21C3">
      <w:pPr>
        <w:pStyle w:val="XYZCoords"/>
      </w:pPr>
      <w:r>
        <w:t>H          2.69610        1.69491       -4.87946</w:t>
      </w:r>
    </w:p>
    <w:p w14:paraId="76918896" w14:textId="77777777" w:rsidR="008E21C3" w:rsidRDefault="008E21C3" w:rsidP="008E21C3">
      <w:pPr>
        <w:pStyle w:val="XYZCoords"/>
      </w:pPr>
      <w:r>
        <w:t>C          3.76844        0.93623        1.76348</w:t>
      </w:r>
    </w:p>
    <w:p w14:paraId="4831EADD" w14:textId="77777777" w:rsidR="008E21C3" w:rsidRDefault="008E21C3" w:rsidP="008E21C3">
      <w:pPr>
        <w:pStyle w:val="XYZCoords"/>
      </w:pPr>
      <w:r>
        <w:t>C          3.17664        1.97283       -3.92616</w:t>
      </w:r>
    </w:p>
    <w:p w14:paraId="3E0BEA3D" w14:textId="77777777" w:rsidR="008E21C3" w:rsidRDefault="008E21C3" w:rsidP="008E21C3">
      <w:pPr>
        <w:pStyle w:val="XYZCoords"/>
      </w:pPr>
      <w:r>
        <w:t>H          4.19024        3.22897        1.23990</w:t>
      </w:r>
    </w:p>
    <w:p w14:paraId="6A260AB6" w14:textId="77777777" w:rsidR="008E21C3" w:rsidRDefault="008E21C3" w:rsidP="008E21C3">
      <w:pPr>
        <w:pStyle w:val="XYZCoords"/>
      </w:pPr>
      <w:r>
        <w:t>C          4.22682        3.82382        0.32206</w:t>
      </w:r>
    </w:p>
    <w:p w14:paraId="5075DF2D" w14:textId="77777777" w:rsidR="008E21C3" w:rsidRDefault="008E21C3" w:rsidP="008E21C3">
      <w:pPr>
        <w:pStyle w:val="XYZCoords"/>
      </w:pPr>
      <w:r>
        <w:t>H          3.24462        3.06520       -3.90259</w:t>
      </w:r>
    </w:p>
    <w:p w14:paraId="54FFB33D" w14:textId="77777777" w:rsidR="008E21C3" w:rsidRDefault="008E21C3" w:rsidP="008E21C3">
      <w:pPr>
        <w:pStyle w:val="XYZCoords"/>
      </w:pPr>
      <w:r>
        <w:t>H          4.14280        4.88270        0.61809</w:t>
      </w:r>
    </w:p>
    <w:p w14:paraId="708C0898" w14:textId="77777777" w:rsidR="008E21C3" w:rsidRDefault="008E21C3" w:rsidP="008E21C3">
      <w:pPr>
        <w:pStyle w:val="XYZCoords"/>
      </w:pPr>
      <w:r>
        <w:t>C          4.00795       -2.29506       -0.23921</w:t>
      </w:r>
    </w:p>
    <w:p w14:paraId="47329C77" w14:textId="77777777" w:rsidR="008E21C3" w:rsidRDefault="008E21C3" w:rsidP="008E21C3">
      <w:pPr>
        <w:pStyle w:val="XYZCoords"/>
      </w:pPr>
      <w:r>
        <w:t>N          4.03247       -0.95918       -0.40353</w:t>
      </w:r>
    </w:p>
    <w:p w14:paraId="7BA954C6" w14:textId="77777777" w:rsidR="008E21C3" w:rsidRDefault="008E21C3" w:rsidP="008E21C3">
      <w:pPr>
        <w:pStyle w:val="XYZCoords"/>
      </w:pPr>
      <w:r>
        <w:t>C          4.30793       -3.17694        3.37295</w:t>
      </w:r>
    </w:p>
    <w:p w14:paraId="2A261E13" w14:textId="77777777" w:rsidR="008E21C3" w:rsidRDefault="008E21C3" w:rsidP="008E21C3">
      <w:pPr>
        <w:pStyle w:val="XYZCoords"/>
      </w:pPr>
      <w:r>
        <w:t>H          3.29447       -0.57481       -3.13282</w:t>
      </w:r>
    </w:p>
    <w:p w14:paraId="135C9958" w14:textId="77777777" w:rsidR="008E21C3" w:rsidRDefault="008E21C3" w:rsidP="008E21C3">
      <w:pPr>
        <w:pStyle w:val="XYZCoords"/>
      </w:pPr>
      <w:r>
        <w:t>H          4.81461       -1.55973        2.03898</w:t>
      </w:r>
    </w:p>
    <w:p w14:paraId="627381A9" w14:textId="77777777" w:rsidR="008E21C3" w:rsidRDefault="008E21C3" w:rsidP="008E21C3">
      <w:pPr>
        <w:pStyle w:val="XYZCoords"/>
      </w:pPr>
      <w:r>
        <w:t>H          4.18438        4.28658       -2.37953</w:t>
      </w:r>
    </w:p>
    <w:p w14:paraId="04420F2F" w14:textId="77777777" w:rsidR="008E21C3" w:rsidRDefault="008E21C3" w:rsidP="008E21C3">
      <w:pPr>
        <w:pStyle w:val="XYZCoords"/>
      </w:pPr>
      <w:r>
        <w:t>H          4.49584       -4.00159        2.66892</w:t>
      </w:r>
    </w:p>
    <w:p w14:paraId="754D28EE" w14:textId="77777777" w:rsidR="008E21C3" w:rsidRDefault="008E21C3" w:rsidP="008E21C3">
      <w:pPr>
        <w:pStyle w:val="XYZCoords"/>
      </w:pPr>
      <w:r>
        <w:t>C          4.85699        1.12496       -1.29099</w:t>
      </w:r>
    </w:p>
    <w:p w14:paraId="2C282EC5" w14:textId="77777777" w:rsidR="008E21C3" w:rsidRDefault="008E21C3" w:rsidP="008E21C3">
      <w:pPr>
        <w:pStyle w:val="XYZCoords"/>
      </w:pPr>
      <w:r>
        <w:t>H          5.22779       -3.03581        3.96020</w:t>
      </w:r>
    </w:p>
    <w:p w14:paraId="1C96FC3B" w14:textId="77777777" w:rsidR="008E21C3" w:rsidRDefault="008E21C3" w:rsidP="008E21C3">
      <w:pPr>
        <w:pStyle w:val="XYZCoords"/>
      </w:pPr>
      <w:r>
        <w:t>H          4.19586        1.55927       -3.95705</w:t>
      </w:r>
    </w:p>
    <w:p w14:paraId="675733E8" w14:textId="77777777" w:rsidR="008E21C3" w:rsidRDefault="008E21C3" w:rsidP="008E21C3">
      <w:pPr>
        <w:pStyle w:val="XYZCoords"/>
      </w:pPr>
      <w:r>
        <w:t>C          4.93388       -0.37027       -1.21712</w:t>
      </w:r>
    </w:p>
    <w:p w14:paraId="176F2845" w14:textId="77777777" w:rsidR="008E21C3" w:rsidRDefault="008E21C3" w:rsidP="008E21C3">
      <w:pPr>
        <w:pStyle w:val="XYZCoords"/>
      </w:pPr>
      <w:r>
        <w:t>C          4.90832       -3.11179       -0.91452</w:t>
      </w:r>
    </w:p>
    <w:p w14:paraId="1E68A281" w14:textId="77777777" w:rsidR="008E21C3" w:rsidRDefault="008E21C3" w:rsidP="008E21C3">
      <w:pPr>
        <w:pStyle w:val="XYZCoords"/>
      </w:pPr>
      <w:r>
        <w:t>H          5.21535        3.69907       -0.14678</w:t>
      </w:r>
    </w:p>
    <w:p w14:paraId="2F2EF49F" w14:textId="77777777" w:rsidR="008E21C3" w:rsidRDefault="008E21C3" w:rsidP="008E21C3">
      <w:pPr>
        <w:pStyle w:val="XYZCoords"/>
      </w:pPr>
      <w:r>
        <w:t>H          4.87646       -4.19174       -0.76656</w:t>
      </w:r>
    </w:p>
    <w:p w14:paraId="376B55B9" w14:textId="77777777" w:rsidR="008E21C3" w:rsidRDefault="008E21C3" w:rsidP="008E21C3">
      <w:pPr>
        <w:pStyle w:val="XYZCoords"/>
      </w:pPr>
      <w:r>
        <w:t>H          5.39407        1.54156       -0.42312</w:t>
      </w:r>
    </w:p>
    <w:p w14:paraId="2BC46B81" w14:textId="77777777" w:rsidR="008E21C3" w:rsidRDefault="008E21C3" w:rsidP="008E21C3">
      <w:pPr>
        <w:pStyle w:val="XYZCoords"/>
      </w:pPr>
      <w:r>
        <w:t>H          5.33725        1.51112       -2.20034</w:t>
      </w:r>
    </w:p>
    <w:p w14:paraId="295D10C7" w14:textId="77777777" w:rsidR="008E21C3" w:rsidRDefault="008E21C3" w:rsidP="008E21C3">
      <w:pPr>
        <w:pStyle w:val="XYZCoords"/>
      </w:pPr>
      <w:r>
        <w:t>C          5.85550       -1.14217       -1.92095</w:t>
      </w:r>
    </w:p>
    <w:p w14:paraId="72595EC2" w14:textId="77777777" w:rsidR="008E21C3" w:rsidRDefault="008E21C3" w:rsidP="008E21C3">
      <w:pPr>
        <w:pStyle w:val="XYZCoords"/>
      </w:pPr>
      <w:r>
        <w:t>C          5.83838       -2.52595       -1.76976</w:t>
      </w:r>
    </w:p>
    <w:p w14:paraId="699528B8" w14:textId="77777777" w:rsidR="008E21C3" w:rsidRDefault="008E21C3" w:rsidP="008E21C3">
      <w:pPr>
        <w:pStyle w:val="XYZCoords"/>
      </w:pPr>
      <w:r>
        <w:t>H          6.57610       -0.65667       -2.57971</w:t>
      </w:r>
    </w:p>
    <w:p w14:paraId="1A47F895" w14:textId="77777777" w:rsidR="008E21C3" w:rsidRDefault="008E21C3" w:rsidP="008E21C3">
      <w:pPr>
        <w:pStyle w:val="XYZCoords"/>
      </w:pPr>
      <w:r>
        <w:t>H          6.55364       -3.14599       -2.31319</w:t>
      </w:r>
    </w:p>
    <w:p w14:paraId="56182885" w14:textId="77777777" w:rsidR="008E21C3" w:rsidRDefault="008E21C3" w:rsidP="008E21C3">
      <w:pPr>
        <w:pStyle w:val="XYZCoords"/>
      </w:pPr>
      <w:r>
        <w:t>H          0.38008       -1.02765        0.25693</w:t>
      </w:r>
    </w:p>
    <w:p w14:paraId="77D75F96" w14:textId="77777777" w:rsidR="008E21C3" w:rsidRDefault="008E21C3" w:rsidP="008E21C3">
      <w:pPr>
        <w:pStyle w:val="XYZCoords"/>
      </w:pPr>
      <w:r>
        <w:t>O          4.44257        1.39800        2.59466</w:t>
      </w:r>
    </w:p>
    <w:p w14:paraId="1C7B0591" w14:textId="77777777" w:rsidR="008E21C3" w:rsidRDefault="008E21C3" w:rsidP="008E21C3">
      <w:pPr>
        <w:pStyle w:val="XYZCoords"/>
      </w:pPr>
      <w:r>
        <w:t>H         -1.75243        3.50226        2.68089</w:t>
      </w:r>
    </w:p>
    <w:p w14:paraId="369139C2" w14:textId="77777777" w:rsidR="008E21C3" w:rsidRDefault="008E21C3" w:rsidP="008E21C3">
      <w:pPr>
        <w:pStyle w:val="XYZCoords"/>
      </w:pPr>
      <w:r>
        <w:t>H         -0.80012        2.33087        1.74631</w:t>
      </w:r>
    </w:p>
    <w:p w14:paraId="7C619626" w14:textId="77777777" w:rsidR="008E21C3" w:rsidRDefault="008E21C3" w:rsidP="008E21C3">
      <w:pPr>
        <w:pStyle w:val="XYZCoords"/>
      </w:pPr>
      <w:r>
        <w:t>H         -2.02715        1.84874        4.52480</w:t>
      </w:r>
    </w:p>
    <w:p w14:paraId="46CA255E" w14:textId="77777777" w:rsidR="008E21C3" w:rsidRDefault="008E21C3" w:rsidP="008E21C3">
      <w:pPr>
        <w:pStyle w:val="XYZCoords"/>
      </w:pPr>
      <w:r>
        <w:t>H         -0.31432        1.86984        4.02428</w:t>
      </w:r>
    </w:p>
    <w:p w14:paraId="540860D6" w14:textId="77777777" w:rsidR="008E21C3" w:rsidRDefault="008E21C3" w:rsidP="008E21C3">
      <w:pPr>
        <w:pStyle w:val="XYZCoords"/>
      </w:pPr>
      <w:r>
        <w:t>H         -1.36384        0.55228        3.47461</w:t>
      </w:r>
    </w:p>
    <w:p w14:paraId="6077DBD7" w14:textId="77777777" w:rsidR="008E21C3" w:rsidRDefault="008E21C3" w:rsidP="008E21C3">
      <w:pPr>
        <w:pStyle w:val="XYZCoords"/>
      </w:pPr>
      <w:r>
        <w:t>H          1.62589       -3.31834        2.87075</w:t>
      </w:r>
    </w:p>
    <w:p w14:paraId="7139A8BC" w14:textId="77777777" w:rsidR="008E21C3" w:rsidRDefault="008E21C3" w:rsidP="008E21C3">
      <w:pPr>
        <w:pStyle w:val="XYZCoords"/>
      </w:pPr>
      <w:r>
        <w:t>H          0.69051       -2.14886        1.90309</w:t>
      </w:r>
    </w:p>
    <w:p w14:paraId="4C0B2823" w14:textId="77777777" w:rsidR="008E21C3" w:rsidRDefault="008E21C3" w:rsidP="008E21C3">
      <w:pPr>
        <w:pStyle w:val="XYZCoords"/>
      </w:pPr>
      <w:r>
        <w:t>H          2.03483       -1.52819        4.59704</w:t>
      </w:r>
    </w:p>
    <w:p w14:paraId="630F99A9" w14:textId="77777777" w:rsidR="008E21C3" w:rsidRDefault="008E21C3" w:rsidP="008E21C3">
      <w:pPr>
        <w:pStyle w:val="XYZCoords"/>
      </w:pPr>
      <w:r>
        <w:t>H          0.30462       -1.60278        4.18461</w:t>
      </w:r>
    </w:p>
    <w:p w14:paraId="6886C527" w14:textId="77777777" w:rsidR="008E21C3" w:rsidRDefault="008E21C3" w:rsidP="008E21C3">
      <w:pPr>
        <w:pStyle w:val="XYZCoords"/>
      </w:pPr>
      <w:r>
        <w:t>H          1.30428       -0.31685        3.48018</w:t>
      </w:r>
    </w:p>
    <w:p w14:paraId="1546646E" w14:textId="77777777" w:rsidR="008E21C3" w:rsidRDefault="008E21C3" w:rsidP="008E21C3">
      <w:pPr>
        <w:pStyle w:val="XYZCoords"/>
      </w:pPr>
      <w:r>
        <w:t>H         -0.38513       -0.22179        1.78772</w:t>
      </w:r>
    </w:p>
    <w:p w14:paraId="48877BB8" w14:textId="77777777" w:rsidR="008E21C3" w:rsidRDefault="008E21C3" w:rsidP="008E21C3">
      <w:pPr>
        <w:pStyle w:val="XYZCoords"/>
      </w:pPr>
      <w:r>
        <w:t>H          0.41886        1.21775        0.88892</w:t>
      </w:r>
    </w:p>
    <w:p w14:paraId="10A21EAF" w14:textId="77777777" w:rsidR="008E21C3" w:rsidRDefault="008E21C3">
      <w:pPr>
        <w:rPr>
          <w:sz w:val="20"/>
        </w:rPr>
      </w:pPr>
      <w:r>
        <w:br w:type="page"/>
      </w:r>
    </w:p>
    <w:p w14:paraId="367FD513" w14:textId="5BB5DF56" w:rsidR="00547897" w:rsidRDefault="008E21C3" w:rsidP="008E21C3">
      <w:pPr>
        <w:pStyle w:val="Caption"/>
      </w:pPr>
      <w:bookmarkStart w:id="238" w:name="_Toc461199633"/>
      <w:r>
        <w:t xml:space="preserve">Figure </w:t>
      </w:r>
      <w:fldSimple w:instr=" STYLEREF 1 \s ">
        <w:r w:rsidR="000D6DE5">
          <w:rPr>
            <w:noProof/>
          </w:rPr>
          <w:t>11</w:t>
        </w:r>
      </w:fldSimple>
      <w:r w:rsidR="003027B0">
        <w:noBreakHyphen/>
      </w:r>
      <w:fldSimple w:instr=" SEQ Figure \* ARABIC \s 1 ">
        <w:r w:rsidR="000D6DE5">
          <w:rPr>
            <w:noProof/>
          </w:rPr>
          <w:t>29</w:t>
        </w:r>
      </w:fldSimple>
      <w:r>
        <w:t xml:space="preserve"> [A-RS-1]S</w:t>
      </w:r>
      <w:r>
        <w:rPr>
          <w:vertAlign w:val="subscript"/>
        </w:rPr>
        <w:t>0</w:t>
      </w:r>
      <w:r>
        <w:t xml:space="preserve"> Structure and Coordinates</w:t>
      </w:r>
      <w:bookmarkEnd w:id="238"/>
    </w:p>
    <w:p w14:paraId="611E07E7" w14:textId="77777777" w:rsidR="008E21C3" w:rsidRDefault="008E21C3" w:rsidP="008E21C3">
      <w:pPr>
        <w:pStyle w:val="CaptionText"/>
      </w:pPr>
    </w:p>
    <w:p w14:paraId="58220621" w14:textId="77777777" w:rsidR="008E21C3" w:rsidRPr="008E21C3" w:rsidRDefault="008E21C3" w:rsidP="008E21C3">
      <w:pPr>
        <w:pStyle w:val="XYZCoords"/>
      </w:pPr>
      <w:r>
        <w:rPr>
          <w:noProof/>
        </w:rPr>
        <w:drawing>
          <wp:anchor distT="0" distB="0" distL="114300" distR="114300" simplePos="0" relativeHeight="251660288" behindDoc="0" locked="0" layoutInCell="1" allowOverlap="1" wp14:anchorId="0F0E34F3" wp14:editId="2F11FC82">
            <wp:simplePos x="0" y="0"/>
            <wp:positionH relativeFrom="column">
              <wp:posOffset>1257300</wp:posOffset>
            </wp:positionH>
            <wp:positionV relativeFrom="paragraph">
              <wp:posOffset>50800</wp:posOffset>
            </wp:positionV>
            <wp:extent cx="5079365" cy="5079365"/>
            <wp:effectExtent l="0" t="0" r="0" b="0"/>
            <wp:wrapTight wrapText="bothSides">
              <wp:wrapPolygon edited="0">
                <wp:start x="9613" y="1404"/>
                <wp:lineTo x="7453" y="2160"/>
                <wp:lineTo x="7453" y="2592"/>
                <wp:lineTo x="8533" y="3348"/>
                <wp:lineTo x="7993" y="3564"/>
                <wp:lineTo x="8101" y="3888"/>
                <wp:lineTo x="9181" y="5077"/>
                <wp:lineTo x="7345" y="5077"/>
                <wp:lineTo x="7237" y="5293"/>
                <wp:lineTo x="7777" y="6805"/>
                <wp:lineTo x="7345" y="7345"/>
                <wp:lineTo x="6481" y="8533"/>
                <wp:lineTo x="4213" y="8641"/>
                <wp:lineTo x="3564" y="11989"/>
                <wp:lineTo x="6049" y="13718"/>
                <wp:lineTo x="4969" y="13934"/>
                <wp:lineTo x="2052" y="15014"/>
                <wp:lineTo x="2052" y="15878"/>
                <wp:lineTo x="7669" y="17174"/>
                <wp:lineTo x="9289" y="17174"/>
                <wp:lineTo x="11449" y="18902"/>
                <wp:lineTo x="11449" y="19874"/>
                <wp:lineTo x="12206" y="19874"/>
                <wp:lineTo x="12314" y="18902"/>
                <wp:lineTo x="14150" y="17174"/>
                <wp:lineTo x="15446" y="15446"/>
                <wp:lineTo x="15338" y="13718"/>
                <wp:lineTo x="16310" y="13394"/>
                <wp:lineTo x="15986" y="12854"/>
                <wp:lineTo x="13178" y="11989"/>
                <wp:lineTo x="15122" y="11989"/>
                <wp:lineTo x="16634" y="11233"/>
                <wp:lineTo x="16526" y="10261"/>
                <wp:lineTo x="18362" y="10261"/>
                <wp:lineTo x="18578" y="8641"/>
                <wp:lineTo x="20091" y="8317"/>
                <wp:lineTo x="20415" y="7993"/>
                <wp:lineTo x="19334" y="6805"/>
                <wp:lineTo x="21279" y="4861"/>
                <wp:lineTo x="20739" y="4429"/>
                <wp:lineTo x="18038" y="3348"/>
                <wp:lineTo x="18470" y="2592"/>
                <wp:lineTo x="17606" y="2376"/>
                <wp:lineTo x="10369" y="1404"/>
                <wp:lineTo x="9613" y="1404"/>
              </wp:wrapPolygon>
            </wp:wrapTight>
            <wp:docPr id="3" name="Picture 3" descr="Macintosh HD:Users:Jacob:Documents:Water_Splitting:Two_Photon_Water_Splitting:Computational_Data:A_Intermediate:Full_Model:Isomers:F-R2-S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ob:Documents:Water_Splitting:Two_Photon_Water_Splitting:Computational_Data:A_Intermediate:Full_Model:Isomers:F-R2-S2-Down-GP-Disp-SMD.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79365" cy="5079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21C3">
        <w:t>128</w:t>
      </w:r>
    </w:p>
    <w:p w14:paraId="2C51F855" w14:textId="77777777" w:rsidR="008E21C3" w:rsidRPr="008E21C3" w:rsidRDefault="008E21C3" w:rsidP="008E21C3">
      <w:pPr>
        <w:pStyle w:val="XYZCoords"/>
      </w:pPr>
      <w:r w:rsidRPr="008E21C3">
        <w:tab/>
        <w:t>Energy: -1951573.3041640</w:t>
      </w:r>
    </w:p>
    <w:p w14:paraId="5FB08E46" w14:textId="77777777" w:rsidR="008E21C3" w:rsidRPr="008E21C3" w:rsidRDefault="008E21C3" w:rsidP="008E21C3">
      <w:pPr>
        <w:pStyle w:val="XYZCoords"/>
      </w:pPr>
      <w:r w:rsidRPr="008E21C3">
        <w:t>C          0.44944        1.22488       -3.77639</w:t>
      </w:r>
    </w:p>
    <w:p w14:paraId="134EF284" w14:textId="77777777" w:rsidR="008E21C3" w:rsidRPr="008E21C3" w:rsidRDefault="008E21C3" w:rsidP="008E21C3">
      <w:pPr>
        <w:pStyle w:val="XYZCoords"/>
      </w:pPr>
      <w:r w:rsidRPr="008E21C3">
        <w:t>H          0.85001       -1.78901        2.23509</w:t>
      </w:r>
    </w:p>
    <w:p w14:paraId="56BA78AF" w14:textId="77777777" w:rsidR="008E21C3" w:rsidRPr="008E21C3" w:rsidRDefault="008E21C3" w:rsidP="008E21C3">
      <w:pPr>
        <w:pStyle w:val="XYZCoords"/>
      </w:pPr>
      <w:r w:rsidRPr="008E21C3">
        <w:t>O          0.88713       -1.26790       -1.44493</w:t>
      </w:r>
    </w:p>
    <w:p w14:paraId="4AB4BD65" w14:textId="77777777" w:rsidR="008E21C3" w:rsidRPr="008E21C3" w:rsidRDefault="008E21C3" w:rsidP="008E21C3">
      <w:pPr>
        <w:pStyle w:val="XYZCoords"/>
      </w:pPr>
      <w:r w:rsidRPr="008E21C3">
        <w:t>H          1.57788       -3.69098        0.87899</w:t>
      </w:r>
    </w:p>
    <w:p w14:paraId="12D2B425" w14:textId="77777777" w:rsidR="008E21C3" w:rsidRPr="008E21C3" w:rsidRDefault="008E21C3" w:rsidP="008E21C3">
      <w:pPr>
        <w:pStyle w:val="XYZCoords"/>
      </w:pPr>
      <w:r w:rsidRPr="008E21C3">
        <w:t>O          0.98095        0.88491        0.39954</w:t>
      </w:r>
    </w:p>
    <w:p w14:paraId="3855AADC" w14:textId="77777777" w:rsidR="008E21C3" w:rsidRPr="008E21C3" w:rsidRDefault="008E21C3" w:rsidP="008E21C3">
      <w:pPr>
        <w:pStyle w:val="XYZCoords"/>
      </w:pPr>
      <w:r w:rsidRPr="008E21C3">
        <w:t>C          0.79921        2.22961       -2.69815</w:t>
      </w:r>
    </w:p>
    <w:p w14:paraId="49889556" w14:textId="77777777" w:rsidR="008E21C3" w:rsidRPr="008E21C3" w:rsidRDefault="008E21C3" w:rsidP="008E21C3">
      <w:pPr>
        <w:pStyle w:val="XYZCoords"/>
      </w:pPr>
      <w:r w:rsidRPr="008E21C3">
        <w:t>H          1.26570       -1.62533        3.95664</w:t>
      </w:r>
    </w:p>
    <w:p w14:paraId="17D5CECC" w14:textId="77777777" w:rsidR="008E21C3" w:rsidRPr="008E21C3" w:rsidRDefault="008E21C3" w:rsidP="008E21C3">
      <w:pPr>
        <w:pStyle w:val="XYZCoords"/>
      </w:pPr>
      <w:r w:rsidRPr="008E21C3">
        <w:t>H          0.64403        3.26790       -3.05872</w:t>
      </w:r>
    </w:p>
    <w:p w14:paraId="006B37B0" w14:textId="77777777" w:rsidR="008E21C3" w:rsidRPr="008E21C3" w:rsidRDefault="008E21C3" w:rsidP="008E21C3">
      <w:pPr>
        <w:pStyle w:val="XYZCoords"/>
      </w:pPr>
      <w:r w:rsidRPr="008E21C3">
        <w:t>C          1.65776       -1.92898        2.97132</w:t>
      </w:r>
    </w:p>
    <w:p w14:paraId="2C440AAB" w14:textId="77777777" w:rsidR="008E21C3" w:rsidRPr="008E21C3" w:rsidRDefault="008E21C3" w:rsidP="008E21C3">
      <w:pPr>
        <w:pStyle w:val="XYZCoords"/>
      </w:pPr>
      <w:r w:rsidRPr="008E21C3">
        <w:t>H          1.93112       -3.16606       -0.77294</w:t>
      </w:r>
    </w:p>
    <w:p w14:paraId="495A10A6" w14:textId="77777777" w:rsidR="008E21C3" w:rsidRPr="008E21C3" w:rsidRDefault="008E21C3" w:rsidP="008E21C3">
      <w:pPr>
        <w:pStyle w:val="XYZCoords"/>
      </w:pPr>
      <w:r w:rsidRPr="008E21C3">
        <w:t>H          1.88358       -3.00310        3.03292</w:t>
      </w:r>
    </w:p>
    <w:p w14:paraId="1F3D7D12" w14:textId="77777777" w:rsidR="008E21C3" w:rsidRPr="008E21C3" w:rsidRDefault="008E21C3" w:rsidP="008E21C3">
      <w:pPr>
        <w:pStyle w:val="XYZCoords"/>
      </w:pPr>
      <w:r w:rsidRPr="008E21C3">
        <w:t>H          0.12105        2.06733       -1.84896</w:t>
      </w:r>
    </w:p>
    <w:p w14:paraId="14F3E5B9" w14:textId="77777777" w:rsidR="008E21C3" w:rsidRPr="008E21C3" w:rsidRDefault="008E21C3" w:rsidP="008E21C3">
      <w:pPr>
        <w:pStyle w:val="XYZCoords"/>
      </w:pPr>
      <w:r w:rsidRPr="008E21C3">
        <w:t>C          2.32505       -3.74865        0.07538</w:t>
      </w:r>
    </w:p>
    <w:p w14:paraId="6BC096F0" w14:textId="77777777" w:rsidR="008E21C3" w:rsidRPr="008E21C3" w:rsidRDefault="008E21C3" w:rsidP="008E21C3">
      <w:pPr>
        <w:pStyle w:val="XYZCoords"/>
      </w:pPr>
      <w:r w:rsidRPr="008E21C3">
        <w:t>H          2.42815       -4.80718       -0.21773</w:t>
      </w:r>
    </w:p>
    <w:p w14:paraId="566B5FE2" w14:textId="77777777" w:rsidR="008E21C3" w:rsidRPr="008E21C3" w:rsidRDefault="008E21C3" w:rsidP="008E21C3">
      <w:pPr>
        <w:pStyle w:val="XYZCoords"/>
      </w:pPr>
      <w:r w:rsidRPr="008E21C3">
        <w:t>H          1.57306        2.83785       -0.37216</w:t>
      </w:r>
    </w:p>
    <w:p w14:paraId="704A541D" w14:textId="77777777" w:rsidR="008E21C3" w:rsidRPr="008E21C3" w:rsidRDefault="008E21C3" w:rsidP="008E21C3">
      <w:pPr>
        <w:pStyle w:val="XYZCoords"/>
      </w:pPr>
      <w:r w:rsidRPr="008E21C3">
        <w:t>Ru         2.44962       -0.09044       -0.75468</w:t>
      </w:r>
    </w:p>
    <w:p w14:paraId="6E89D5C4" w14:textId="77777777" w:rsidR="008E21C3" w:rsidRPr="008E21C3" w:rsidRDefault="008E21C3" w:rsidP="008E21C3">
      <w:pPr>
        <w:pStyle w:val="XYZCoords"/>
      </w:pPr>
      <w:r w:rsidRPr="008E21C3">
        <w:t>H          1.79048        0.71994        2.13147</w:t>
      </w:r>
    </w:p>
    <w:p w14:paraId="38DABC83" w14:textId="77777777" w:rsidR="008E21C3" w:rsidRPr="008E21C3" w:rsidRDefault="008E21C3" w:rsidP="008E21C3">
      <w:pPr>
        <w:pStyle w:val="XYZCoords"/>
      </w:pPr>
      <w:r w:rsidRPr="008E21C3">
        <w:t>N          2.16494        2.06545       -2.18577</w:t>
      </w:r>
    </w:p>
    <w:p w14:paraId="3A7EAE41" w14:textId="77777777" w:rsidR="008E21C3" w:rsidRPr="008E21C3" w:rsidRDefault="008E21C3" w:rsidP="008E21C3">
      <w:pPr>
        <w:pStyle w:val="XYZCoords"/>
      </w:pPr>
      <w:r w:rsidRPr="008E21C3">
        <w:t>C          2.41038        2.98380       -1.07523</w:t>
      </w:r>
    </w:p>
    <w:p w14:paraId="28EFC417" w14:textId="77777777" w:rsidR="008E21C3" w:rsidRPr="008E21C3" w:rsidRDefault="008E21C3" w:rsidP="008E21C3">
      <w:pPr>
        <w:pStyle w:val="XYZCoords"/>
      </w:pPr>
      <w:r w:rsidRPr="008E21C3">
        <w:t>C          2.90298       -1.09150        2.67002</w:t>
      </w:r>
    </w:p>
    <w:p w14:paraId="11425CFB" w14:textId="77777777" w:rsidR="008E21C3" w:rsidRPr="008E21C3" w:rsidRDefault="008E21C3" w:rsidP="008E21C3">
      <w:pPr>
        <w:pStyle w:val="XYZCoords"/>
      </w:pPr>
      <w:r w:rsidRPr="008E21C3">
        <w:t>H          2.20094        0.53729        3.87486</w:t>
      </w:r>
    </w:p>
    <w:p w14:paraId="39F5CC9F" w14:textId="77777777" w:rsidR="008E21C3" w:rsidRPr="008E21C3" w:rsidRDefault="008E21C3" w:rsidP="008E21C3">
      <w:pPr>
        <w:pStyle w:val="XYZCoords"/>
      </w:pPr>
      <w:r w:rsidRPr="008E21C3">
        <w:t>H          3.52988       -4.02953        2.56215</w:t>
      </w:r>
    </w:p>
    <w:p w14:paraId="25B7B586" w14:textId="77777777" w:rsidR="008E21C3" w:rsidRPr="008E21C3" w:rsidRDefault="008E21C3" w:rsidP="008E21C3">
      <w:pPr>
        <w:pStyle w:val="XYZCoords"/>
      </w:pPr>
      <w:r w:rsidRPr="008E21C3">
        <w:t>C          2.56397        0.39387        2.84285</w:t>
      </w:r>
    </w:p>
    <w:p w14:paraId="13BB8D48" w14:textId="77777777" w:rsidR="008E21C3" w:rsidRPr="008E21C3" w:rsidRDefault="008E21C3" w:rsidP="008E21C3">
      <w:pPr>
        <w:pStyle w:val="XYZCoords"/>
      </w:pPr>
      <w:r w:rsidRPr="008E21C3">
        <w:t>C          3.69327       -3.21981        0.52014</w:t>
      </w:r>
    </w:p>
    <w:p w14:paraId="1D27AE18" w14:textId="77777777" w:rsidR="008E21C3" w:rsidRPr="008E21C3" w:rsidRDefault="008E21C3" w:rsidP="008E21C3">
      <w:pPr>
        <w:pStyle w:val="XYZCoords"/>
      </w:pPr>
      <w:r w:rsidRPr="008E21C3">
        <w:t>P          3.42989       -1.36334        0.85447</w:t>
      </w:r>
    </w:p>
    <w:p w14:paraId="164E8545" w14:textId="77777777" w:rsidR="008E21C3" w:rsidRPr="008E21C3" w:rsidRDefault="008E21C3" w:rsidP="008E21C3">
      <w:pPr>
        <w:pStyle w:val="XYZCoords"/>
      </w:pPr>
      <w:r w:rsidRPr="008E21C3">
        <w:t>H          2.44494        4.04258       -1.39333</w:t>
      </w:r>
    </w:p>
    <w:p w14:paraId="5D5B6488" w14:textId="77777777" w:rsidR="008E21C3" w:rsidRPr="008E21C3" w:rsidRDefault="008E21C3" w:rsidP="008E21C3">
      <w:pPr>
        <w:pStyle w:val="XYZCoords"/>
      </w:pPr>
      <w:r w:rsidRPr="008E21C3">
        <w:t>C          4.21952       -4.02271        1.70965</w:t>
      </w:r>
    </w:p>
    <w:p w14:paraId="162CA5A7" w14:textId="77777777" w:rsidR="008E21C3" w:rsidRPr="008E21C3" w:rsidRDefault="008E21C3" w:rsidP="008E21C3">
      <w:pPr>
        <w:pStyle w:val="XYZCoords"/>
      </w:pPr>
      <w:r w:rsidRPr="008E21C3">
        <w:t>H          3.05995        1.30047       -3.90411</w:t>
      </w:r>
    </w:p>
    <w:p w14:paraId="49DBAEE4" w14:textId="77777777" w:rsidR="008E21C3" w:rsidRPr="008E21C3" w:rsidRDefault="008E21C3" w:rsidP="008E21C3">
      <w:pPr>
        <w:pStyle w:val="XYZCoords"/>
      </w:pPr>
      <w:r w:rsidRPr="008E21C3">
        <w:t>H          2.34497        3.63209       -4.57434</w:t>
      </w:r>
    </w:p>
    <w:p w14:paraId="0BD135A7" w14:textId="77777777" w:rsidR="008E21C3" w:rsidRPr="008E21C3" w:rsidRDefault="008E21C3" w:rsidP="008E21C3">
      <w:pPr>
        <w:pStyle w:val="XYZCoords"/>
      </w:pPr>
      <w:r w:rsidRPr="008E21C3">
        <w:t>H          4.34614       -5.06930        1.38574</w:t>
      </w:r>
    </w:p>
    <w:p w14:paraId="7403EC74" w14:textId="77777777" w:rsidR="008E21C3" w:rsidRPr="008E21C3" w:rsidRDefault="008E21C3" w:rsidP="008E21C3">
      <w:pPr>
        <w:pStyle w:val="XYZCoords"/>
      </w:pPr>
      <w:r w:rsidRPr="008E21C3">
        <w:t>C          3.20642        2.14589       -3.21895</w:t>
      </w:r>
    </w:p>
    <w:p w14:paraId="55932576" w14:textId="77777777" w:rsidR="008E21C3" w:rsidRPr="008E21C3" w:rsidRDefault="008E21C3" w:rsidP="008E21C3">
      <w:pPr>
        <w:pStyle w:val="XYZCoords"/>
      </w:pPr>
      <w:r w:rsidRPr="008E21C3">
        <w:t>H          3.61586       -1.23656        4.68387</w:t>
      </w:r>
    </w:p>
    <w:p w14:paraId="0910FB82" w14:textId="77777777" w:rsidR="008E21C3" w:rsidRPr="008E21C3" w:rsidRDefault="008E21C3" w:rsidP="008E21C3">
      <w:pPr>
        <w:pStyle w:val="XYZCoords"/>
      </w:pPr>
      <w:r w:rsidRPr="008E21C3">
        <w:t>C          3.53938       -0.75838       -2.05805</w:t>
      </w:r>
    </w:p>
    <w:p w14:paraId="6B8D6352" w14:textId="77777777" w:rsidR="008E21C3" w:rsidRPr="008E21C3" w:rsidRDefault="008E21C3" w:rsidP="008E21C3">
      <w:pPr>
        <w:pStyle w:val="XYZCoords"/>
      </w:pPr>
      <w:r w:rsidRPr="008E21C3">
        <w:t>C          4.01472       -1.42166        3.67240</w:t>
      </w:r>
    </w:p>
    <w:p w14:paraId="2A282A5D" w14:textId="77777777" w:rsidR="008E21C3" w:rsidRPr="008E21C3" w:rsidRDefault="008E21C3" w:rsidP="008E21C3">
      <w:pPr>
        <w:pStyle w:val="XYZCoords"/>
      </w:pPr>
      <w:r w:rsidRPr="008E21C3">
        <w:t>H          4.38662       -2.90712       -1.54788</w:t>
      </w:r>
    </w:p>
    <w:p w14:paraId="61EE0913" w14:textId="77777777" w:rsidR="008E21C3" w:rsidRPr="008E21C3" w:rsidRDefault="008E21C3" w:rsidP="008E21C3">
      <w:pPr>
        <w:pStyle w:val="XYZCoords"/>
      </w:pPr>
      <w:r w:rsidRPr="008E21C3">
        <w:t>C          4.69148       -3.40826       -0.62397</w:t>
      </w:r>
    </w:p>
    <w:p w14:paraId="03DF0F33" w14:textId="77777777" w:rsidR="008E21C3" w:rsidRPr="008E21C3" w:rsidRDefault="008E21C3" w:rsidP="008E21C3">
      <w:pPr>
        <w:pStyle w:val="XYZCoords"/>
      </w:pPr>
      <w:r w:rsidRPr="008E21C3">
        <w:t>H          4.35525       -2.46207        3.64201</w:t>
      </w:r>
    </w:p>
    <w:p w14:paraId="1F56BD38" w14:textId="77777777" w:rsidR="008E21C3" w:rsidRPr="008E21C3" w:rsidRDefault="008E21C3" w:rsidP="008E21C3">
      <w:pPr>
        <w:pStyle w:val="XYZCoords"/>
      </w:pPr>
      <w:r w:rsidRPr="008E21C3">
        <w:t>H          4.75187       -4.48669       -0.84501</w:t>
      </w:r>
    </w:p>
    <w:p w14:paraId="5DA5CED4" w14:textId="77777777" w:rsidR="008E21C3" w:rsidRPr="008E21C3" w:rsidRDefault="008E21C3" w:rsidP="008E21C3">
      <w:pPr>
        <w:pStyle w:val="XYZCoords"/>
      </w:pPr>
      <w:r w:rsidRPr="008E21C3">
        <w:t>C          3.66012        2.63839       -0.31581</w:t>
      </w:r>
    </w:p>
    <w:p w14:paraId="3CFC91C7" w14:textId="77777777" w:rsidR="008E21C3" w:rsidRPr="008E21C3" w:rsidRDefault="008E21C3" w:rsidP="008E21C3">
      <w:pPr>
        <w:pStyle w:val="XYZCoords"/>
      </w:pPr>
      <w:r w:rsidRPr="008E21C3">
        <w:t>N          3.87226        1.32886       -0.07270</w:t>
      </w:r>
    </w:p>
    <w:p w14:paraId="40715550" w14:textId="77777777" w:rsidR="008E21C3" w:rsidRPr="008E21C3" w:rsidRDefault="008E21C3" w:rsidP="008E21C3">
      <w:pPr>
        <w:pStyle w:val="XYZCoords"/>
      </w:pPr>
      <w:r w:rsidRPr="008E21C3">
        <w:t>C          3.27034        3.44640       -4.00884</w:t>
      </w:r>
    </w:p>
    <w:p w14:paraId="56E2A59E" w14:textId="77777777" w:rsidR="008E21C3" w:rsidRPr="008E21C3" w:rsidRDefault="008E21C3" w:rsidP="008E21C3">
      <w:pPr>
        <w:pStyle w:val="XYZCoords"/>
      </w:pPr>
      <w:r w:rsidRPr="008E21C3">
        <w:t>H          3.45363        1.03171        2.72334</w:t>
      </w:r>
    </w:p>
    <w:p w14:paraId="4FF88A25" w14:textId="77777777" w:rsidR="008E21C3" w:rsidRPr="008E21C3" w:rsidRDefault="008E21C3" w:rsidP="008E21C3">
      <w:pPr>
        <w:pStyle w:val="XYZCoords"/>
      </w:pPr>
      <w:r w:rsidRPr="008E21C3">
        <w:t>H          4.17171        1.96408       -2.72147</w:t>
      </w:r>
    </w:p>
    <w:p w14:paraId="0CD88EED" w14:textId="77777777" w:rsidR="008E21C3" w:rsidRPr="008E21C3" w:rsidRDefault="008E21C3" w:rsidP="008E21C3">
      <w:pPr>
        <w:pStyle w:val="XYZCoords"/>
      </w:pPr>
      <w:r w:rsidRPr="008E21C3">
        <w:t>H          5.20328       -3.66674        2.05212</w:t>
      </w:r>
    </w:p>
    <w:p w14:paraId="6AEFD9A2" w14:textId="77777777" w:rsidR="008E21C3" w:rsidRPr="008E21C3" w:rsidRDefault="008E21C3" w:rsidP="008E21C3">
      <w:pPr>
        <w:pStyle w:val="XYZCoords"/>
      </w:pPr>
      <w:r w:rsidRPr="008E21C3">
        <w:t>H          3.45657        4.32098       -3.36660</w:t>
      </w:r>
    </w:p>
    <w:p w14:paraId="0E7D1D42" w14:textId="77777777" w:rsidR="008E21C3" w:rsidRPr="008E21C3" w:rsidRDefault="008E21C3" w:rsidP="008E21C3">
      <w:pPr>
        <w:pStyle w:val="XYZCoords"/>
      </w:pPr>
      <w:r w:rsidRPr="008E21C3">
        <w:t>C          5.12282       -0.55440        0.79579</w:t>
      </w:r>
    </w:p>
    <w:p w14:paraId="70D814C3" w14:textId="77777777" w:rsidR="008E21C3" w:rsidRPr="008E21C3" w:rsidRDefault="008E21C3" w:rsidP="008E21C3">
      <w:pPr>
        <w:pStyle w:val="XYZCoords"/>
      </w:pPr>
      <w:r w:rsidRPr="008E21C3">
        <w:t>H          4.09598        3.39154       -4.73430</w:t>
      </w:r>
    </w:p>
    <w:p w14:paraId="2CA167FD" w14:textId="77777777" w:rsidR="008E21C3" w:rsidRPr="008E21C3" w:rsidRDefault="008E21C3" w:rsidP="008E21C3">
      <w:pPr>
        <w:pStyle w:val="XYZCoords"/>
      </w:pPr>
      <w:r w:rsidRPr="008E21C3">
        <w:t>H          4.88796       -0.76266        3.55393</w:t>
      </w:r>
    </w:p>
    <w:p w14:paraId="471F2529" w14:textId="77777777" w:rsidR="008E21C3" w:rsidRPr="008E21C3" w:rsidRDefault="008E21C3" w:rsidP="008E21C3">
      <w:pPr>
        <w:pStyle w:val="XYZCoords"/>
      </w:pPr>
      <w:r w:rsidRPr="008E21C3">
        <w:t>C          4.95773        0.92694        0.62682</w:t>
      </w:r>
    </w:p>
    <w:p w14:paraId="10E15DFB" w14:textId="77777777" w:rsidR="008E21C3" w:rsidRPr="008E21C3" w:rsidRDefault="008E21C3" w:rsidP="008E21C3">
      <w:pPr>
        <w:pStyle w:val="XYZCoords"/>
      </w:pPr>
      <w:r w:rsidRPr="008E21C3">
        <w:t>C          4.54049        3.60455        0.16296</w:t>
      </w:r>
    </w:p>
    <w:p w14:paraId="30DF0F9F" w14:textId="77777777" w:rsidR="008E21C3" w:rsidRPr="008E21C3" w:rsidRDefault="008E21C3" w:rsidP="008E21C3">
      <w:pPr>
        <w:pStyle w:val="XYZCoords"/>
      </w:pPr>
      <w:r w:rsidRPr="008E21C3">
        <w:t>H          5.70742       -3.07897       -0.35564</w:t>
      </w:r>
    </w:p>
    <w:p w14:paraId="78670B65" w14:textId="77777777" w:rsidR="008E21C3" w:rsidRPr="008E21C3" w:rsidRDefault="008E21C3" w:rsidP="008E21C3">
      <w:pPr>
        <w:pStyle w:val="XYZCoords"/>
      </w:pPr>
      <w:r w:rsidRPr="008E21C3">
        <w:t>H          4.34930        4.65660       -0.05122</w:t>
      </w:r>
    </w:p>
    <w:p w14:paraId="242D0A38" w14:textId="77777777" w:rsidR="008E21C3" w:rsidRPr="008E21C3" w:rsidRDefault="008E21C3" w:rsidP="008E21C3">
      <w:pPr>
        <w:pStyle w:val="XYZCoords"/>
      </w:pPr>
      <w:r w:rsidRPr="008E21C3">
        <w:t>H          5.59454       -0.95183       -0.11779</w:t>
      </w:r>
    </w:p>
    <w:p w14:paraId="6EEDC8CD" w14:textId="77777777" w:rsidR="008E21C3" w:rsidRPr="008E21C3" w:rsidRDefault="008E21C3" w:rsidP="008E21C3">
      <w:pPr>
        <w:pStyle w:val="XYZCoords"/>
      </w:pPr>
      <w:r w:rsidRPr="008E21C3">
        <w:t>H          5.77818       -0.79507        1.64343</w:t>
      </w:r>
    </w:p>
    <w:p w14:paraId="333D6519" w14:textId="77777777" w:rsidR="008E21C3" w:rsidRPr="008E21C3" w:rsidRDefault="008E21C3" w:rsidP="008E21C3">
      <w:pPr>
        <w:pStyle w:val="XYZCoords"/>
      </w:pPr>
      <w:r w:rsidRPr="008E21C3">
        <w:t>C          5.86173        1.85499        1.13857</w:t>
      </w:r>
    </w:p>
    <w:p w14:paraId="555C370A" w14:textId="77777777" w:rsidR="008E21C3" w:rsidRPr="008E21C3" w:rsidRDefault="008E21C3" w:rsidP="008E21C3">
      <w:pPr>
        <w:pStyle w:val="XYZCoords"/>
      </w:pPr>
      <w:r w:rsidRPr="008E21C3">
        <w:t>C          5.64754        3.20948        0.90675</w:t>
      </w:r>
    </w:p>
    <w:p w14:paraId="4DB854FF" w14:textId="77777777" w:rsidR="008E21C3" w:rsidRPr="008E21C3" w:rsidRDefault="008E21C3" w:rsidP="008E21C3">
      <w:pPr>
        <w:pStyle w:val="XYZCoords"/>
      </w:pPr>
      <w:r w:rsidRPr="008E21C3">
        <w:t>H          6.72471        1.50940        1.70833</w:t>
      </w:r>
    </w:p>
    <w:p w14:paraId="33A196BA" w14:textId="77777777" w:rsidR="008E21C3" w:rsidRPr="008E21C3" w:rsidRDefault="008E21C3" w:rsidP="008E21C3">
      <w:pPr>
        <w:pStyle w:val="XYZCoords"/>
      </w:pPr>
      <w:r w:rsidRPr="008E21C3">
        <w:t>H          6.34577        3.95253        1.29638</w:t>
      </w:r>
    </w:p>
    <w:p w14:paraId="59201A1C" w14:textId="77777777" w:rsidR="008E21C3" w:rsidRPr="008E21C3" w:rsidRDefault="008E21C3" w:rsidP="008E21C3">
      <w:pPr>
        <w:pStyle w:val="XYZCoords"/>
      </w:pPr>
      <w:r w:rsidRPr="008E21C3">
        <w:t>H          0.16102        0.80024       -0.13289</w:t>
      </w:r>
    </w:p>
    <w:p w14:paraId="3F969B62" w14:textId="77777777" w:rsidR="008E21C3" w:rsidRPr="008E21C3" w:rsidRDefault="008E21C3" w:rsidP="008E21C3">
      <w:pPr>
        <w:pStyle w:val="XYZCoords"/>
      </w:pPr>
      <w:r w:rsidRPr="008E21C3">
        <w:t>O          4.15621       -1.09821       -2.98708</w:t>
      </w:r>
    </w:p>
    <w:p w14:paraId="0FD3D812" w14:textId="77777777" w:rsidR="008E21C3" w:rsidRPr="008E21C3" w:rsidRDefault="008E21C3" w:rsidP="008E21C3">
      <w:pPr>
        <w:pStyle w:val="XYZCoords"/>
      </w:pPr>
      <w:r w:rsidRPr="008E21C3">
        <w:t>C         -1.19301       -3.84473       -1.18152</w:t>
      </w:r>
    </w:p>
    <w:p w14:paraId="4D14D95E" w14:textId="77777777" w:rsidR="008E21C3" w:rsidRPr="008E21C3" w:rsidRDefault="008E21C3" w:rsidP="008E21C3">
      <w:pPr>
        <w:pStyle w:val="XYZCoords"/>
      </w:pPr>
      <w:r w:rsidRPr="008E21C3">
        <w:t>H         -0.26419        2.42261        1.01026</w:t>
      </w:r>
    </w:p>
    <w:p w14:paraId="33E3D925" w14:textId="77777777" w:rsidR="008E21C3" w:rsidRPr="008E21C3" w:rsidRDefault="008E21C3" w:rsidP="008E21C3">
      <w:pPr>
        <w:pStyle w:val="XYZCoords"/>
      </w:pPr>
      <w:r w:rsidRPr="008E21C3">
        <w:t>O         -0.73798       -1.41373        0.85327</w:t>
      </w:r>
    </w:p>
    <w:p w14:paraId="470E2CCB" w14:textId="77777777" w:rsidR="008E21C3" w:rsidRPr="008E21C3" w:rsidRDefault="008E21C3" w:rsidP="008E21C3">
      <w:pPr>
        <w:pStyle w:val="XYZCoords"/>
      </w:pPr>
      <w:r w:rsidRPr="008E21C3">
        <w:t>H         -0.39436        1.23053        3.13584</w:t>
      </w:r>
    </w:p>
    <w:p w14:paraId="05D9451C" w14:textId="77777777" w:rsidR="008E21C3" w:rsidRPr="008E21C3" w:rsidRDefault="008E21C3" w:rsidP="008E21C3">
      <w:pPr>
        <w:pStyle w:val="XYZCoords"/>
      </w:pPr>
      <w:r w:rsidRPr="008E21C3">
        <w:t>O         -1.36411        0.39954       -1.19688</w:t>
      </w:r>
    </w:p>
    <w:p w14:paraId="7B3D0315" w14:textId="77777777" w:rsidR="008E21C3" w:rsidRPr="008E21C3" w:rsidRDefault="008E21C3" w:rsidP="008E21C3">
      <w:pPr>
        <w:pStyle w:val="XYZCoords"/>
      </w:pPr>
      <w:r w:rsidRPr="008E21C3">
        <w:t>H         -0.16417       -0.63117        0.95056</w:t>
      </w:r>
    </w:p>
    <w:p w14:paraId="6EAC3A82" w14:textId="77777777" w:rsidR="008E21C3" w:rsidRPr="008E21C3" w:rsidRDefault="008E21C3" w:rsidP="008E21C3">
      <w:pPr>
        <w:pStyle w:val="XYZCoords"/>
      </w:pPr>
      <w:r w:rsidRPr="008E21C3">
        <w:t>C         -1.71073       -2.77480       -2.11892</w:t>
      </w:r>
    </w:p>
    <w:p w14:paraId="604D6D0F" w14:textId="77777777" w:rsidR="008E21C3" w:rsidRPr="008E21C3" w:rsidRDefault="008E21C3" w:rsidP="008E21C3">
      <w:pPr>
        <w:pStyle w:val="XYZCoords"/>
      </w:pPr>
      <w:r w:rsidRPr="008E21C3">
        <w:t>H         -0.62877        4.16044        0.81622</w:t>
      </w:r>
    </w:p>
    <w:p w14:paraId="155DBE94" w14:textId="77777777" w:rsidR="008E21C3" w:rsidRPr="008E21C3" w:rsidRDefault="008E21C3" w:rsidP="008E21C3">
      <w:pPr>
        <w:pStyle w:val="XYZCoords"/>
      </w:pPr>
      <w:r w:rsidRPr="008E21C3">
        <w:t>C         -0.94210        3.23229        1.32537</w:t>
      </w:r>
    </w:p>
    <w:p w14:paraId="4864FD58" w14:textId="77777777" w:rsidR="008E21C3" w:rsidRPr="008E21C3" w:rsidRDefault="008E21C3" w:rsidP="008E21C3">
      <w:pPr>
        <w:pStyle w:val="XYZCoords"/>
      </w:pPr>
      <w:r w:rsidRPr="008E21C3">
        <w:t>H         -1.01484       -0.42043        2.99262</w:t>
      </w:r>
    </w:p>
    <w:p w14:paraId="6558010B" w14:textId="77777777" w:rsidR="008E21C3" w:rsidRPr="008E21C3" w:rsidRDefault="008E21C3" w:rsidP="008E21C3">
      <w:pPr>
        <w:pStyle w:val="XYZCoords"/>
      </w:pPr>
      <w:r w:rsidRPr="008E21C3">
        <w:t>H         -0.79963        3.39421        2.40359</w:t>
      </w:r>
    </w:p>
    <w:p w14:paraId="7C2CE84C" w14:textId="77777777" w:rsidR="008E21C3" w:rsidRPr="008E21C3" w:rsidRDefault="008E21C3" w:rsidP="008E21C3">
      <w:pPr>
        <w:pStyle w:val="XYZCoords"/>
      </w:pPr>
      <w:r w:rsidRPr="008E21C3">
        <w:t>C         -1.12835        0.52400        3.54629</w:t>
      </w:r>
    </w:p>
    <w:p w14:paraId="61D89BA0" w14:textId="77777777" w:rsidR="008E21C3" w:rsidRPr="008E21C3" w:rsidRDefault="008E21C3" w:rsidP="008E21C3">
      <w:pPr>
        <w:pStyle w:val="XYZCoords"/>
      </w:pPr>
      <w:r w:rsidRPr="008E21C3">
        <w:t>H         -0.88319        0.35518        4.60876</w:t>
      </w:r>
    </w:p>
    <w:p w14:paraId="4DD7383E" w14:textId="77777777" w:rsidR="008E21C3" w:rsidRPr="008E21C3" w:rsidRDefault="008E21C3" w:rsidP="008E21C3">
      <w:pPr>
        <w:pStyle w:val="XYZCoords"/>
      </w:pPr>
      <w:r w:rsidRPr="008E21C3">
        <w:t>H         -2.46759       -0.43411       -2.77867</w:t>
      </w:r>
    </w:p>
    <w:p w14:paraId="54958AAC" w14:textId="77777777" w:rsidR="008E21C3" w:rsidRPr="008E21C3" w:rsidRDefault="008E21C3" w:rsidP="008E21C3">
      <w:pPr>
        <w:pStyle w:val="XYZCoords"/>
      </w:pPr>
      <w:r w:rsidRPr="008E21C3">
        <w:t>Ru        -2.53285       -0.62460        0.18044</w:t>
      </w:r>
    </w:p>
    <w:p w14:paraId="07F5D4C2" w14:textId="77777777" w:rsidR="008E21C3" w:rsidRPr="008E21C3" w:rsidRDefault="008E21C3" w:rsidP="008E21C3">
      <w:pPr>
        <w:pStyle w:val="XYZCoords"/>
      </w:pPr>
      <w:r w:rsidRPr="008E21C3">
        <w:t>H         -2.00588        2.17779       -1.04332</w:t>
      </w:r>
    </w:p>
    <w:p w14:paraId="7CEFDC02" w14:textId="77777777" w:rsidR="008E21C3" w:rsidRPr="008E21C3" w:rsidRDefault="008E21C3" w:rsidP="008E21C3">
      <w:pPr>
        <w:pStyle w:val="XYZCoords"/>
      </w:pPr>
      <w:r w:rsidRPr="008E21C3">
        <w:t>N         -2.90366       -2.07190       -1.59740</w:t>
      </w:r>
    </w:p>
    <w:p w14:paraId="18D82826" w14:textId="77777777" w:rsidR="008E21C3" w:rsidRPr="008E21C3" w:rsidRDefault="008E21C3" w:rsidP="008E21C3">
      <w:pPr>
        <w:pStyle w:val="XYZCoords"/>
      </w:pPr>
      <w:r w:rsidRPr="008E21C3">
        <w:t>C         -3.34620       -1.07479       -2.59111</w:t>
      </w:r>
    </w:p>
    <w:p w14:paraId="3788F12D" w14:textId="77777777" w:rsidR="008E21C3" w:rsidRPr="008E21C3" w:rsidRDefault="008E21C3" w:rsidP="008E21C3">
      <w:pPr>
        <w:pStyle w:val="XYZCoords"/>
      </w:pPr>
      <w:r w:rsidRPr="008E21C3">
        <w:t>C         -2.40466        2.95723        0.96836</w:t>
      </w:r>
    </w:p>
    <w:p w14:paraId="1B992E1B" w14:textId="77777777" w:rsidR="008E21C3" w:rsidRPr="008E21C3" w:rsidRDefault="008E21C3" w:rsidP="008E21C3">
      <w:pPr>
        <w:pStyle w:val="XYZCoords"/>
      </w:pPr>
      <w:r w:rsidRPr="008E21C3">
        <w:t>H         -2.18292        3.96727       -0.91269</w:t>
      </w:r>
    </w:p>
    <w:p w14:paraId="5E8A84B8" w14:textId="77777777" w:rsidR="008E21C3" w:rsidRPr="008E21C3" w:rsidRDefault="008E21C3" w:rsidP="008E21C3">
      <w:pPr>
        <w:pStyle w:val="XYZCoords"/>
      </w:pPr>
      <w:r w:rsidRPr="008E21C3">
        <w:t>H         -2.01998        3.12487        3.94360</w:t>
      </w:r>
    </w:p>
    <w:p w14:paraId="0312688E" w14:textId="77777777" w:rsidR="008E21C3" w:rsidRPr="008E21C3" w:rsidRDefault="008E21C3" w:rsidP="008E21C3">
      <w:pPr>
        <w:pStyle w:val="XYZCoords"/>
      </w:pPr>
      <w:r w:rsidRPr="008E21C3">
        <w:t>C         -2.56224        2.99352       -0.55736</w:t>
      </w:r>
    </w:p>
    <w:p w14:paraId="7441BDAA" w14:textId="77777777" w:rsidR="008E21C3" w:rsidRPr="008E21C3" w:rsidRDefault="008E21C3" w:rsidP="008E21C3">
      <w:pPr>
        <w:pStyle w:val="XYZCoords"/>
      </w:pPr>
      <w:r w:rsidRPr="008E21C3">
        <w:t>C         -2.56286        1.05027        3.43758</w:t>
      </w:r>
    </w:p>
    <w:p w14:paraId="191617CD" w14:textId="77777777" w:rsidR="008E21C3" w:rsidRPr="008E21C3" w:rsidRDefault="008E21C3" w:rsidP="008E21C3">
      <w:pPr>
        <w:pStyle w:val="XYZCoords"/>
      </w:pPr>
      <w:r w:rsidRPr="008E21C3">
        <w:t>P         -2.88694        1.20278        1.56571</w:t>
      </w:r>
    </w:p>
    <w:p w14:paraId="7F9BD362" w14:textId="77777777" w:rsidR="008E21C3" w:rsidRPr="008E21C3" w:rsidRDefault="008E21C3" w:rsidP="008E21C3">
      <w:pPr>
        <w:pStyle w:val="XYZCoords"/>
      </w:pPr>
      <w:r w:rsidRPr="008E21C3">
        <w:t>H         -3.68593       -1.54294       -3.53017</w:t>
      </w:r>
    </w:p>
    <w:p w14:paraId="1809547C" w14:textId="77777777" w:rsidR="008E21C3" w:rsidRPr="008E21C3" w:rsidRDefault="008E21C3" w:rsidP="008E21C3">
      <w:pPr>
        <w:pStyle w:val="XYZCoords"/>
      </w:pPr>
      <w:r w:rsidRPr="008E21C3">
        <w:t>C         -2.72345        2.33878        4.24338</w:t>
      </w:r>
    </w:p>
    <w:p w14:paraId="38FAD285" w14:textId="77777777" w:rsidR="008E21C3" w:rsidRPr="008E21C3" w:rsidRDefault="008E21C3" w:rsidP="008E21C3">
      <w:pPr>
        <w:pStyle w:val="XYZCoords"/>
      </w:pPr>
      <w:r w:rsidRPr="008E21C3">
        <w:t>H         -3.66771       -3.63450       -0.44206</w:t>
      </w:r>
    </w:p>
    <w:p w14:paraId="096AF802" w14:textId="77777777" w:rsidR="008E21C3" w:rsidRPr="008E21C3" w:rsidRDefault="008E21C3" w:rsidP="008E21C3">
      <w:pPr>
        <w:pStyle w:val="XYZCoords"/>
      </w:pPr>
      <w:r w:rsidRPr="008E21C3">
        <w:t>H         -3.69938       -4.57063       -2.78946</w:t>
      </w:r>
    </w:p>
    <w:p w14:paraId="67B92756" w14:textId="77777777" w:rsidR="008E21C3" w:rsidRPr="008E21C3" w:rsidRDefault="008E21C3" w:rsidP="008E21C3">
      <w:pPr>
        <w:pStyle w:val="XYZCoords"/>
      </w:pPr>
      <w:r w:rsidRPr="008E21C3">
        <w:t>H         -2.52085        2.10771        5.30280</w:t>
      </w:r>
    </w:p>
    <w:p w14:paraId="4526FA70" w14:textId="77777777" w:rsidR="008E21C3" w:rsidRPr="008E21C3" w:rsidRDefault="008E21C3" w:rsidP="008E21C3">
      <w:pPr>
        <w:pStyle w:val="XYZCoords"/>
      </w:pPr>
      <w:r w:rsidRPr="008E21C3">
        <w:t>C         -4.00430       -3.01267       -1.28002</w:t>
      </w:r>
    </w:p>
    <w:p w14:paraId="03627F9F" w14:textId="77777777" w:rsidR="008E21C3" w:rsidRPr="008E21C3" w:rsidRDefault="008E21C3" w:rsidP="008E21C3">
      <w:pPr>
        <w:pStyle w:val="XYZCoords"/>
      </w:pPr>
      <w:r w:rsidRPr="008E21C3">
        <w:t>H         -2.94425        5.02381        1.12511</w:t>
      </w:r>
    </w:p>
    <w:p w14:paraId="74C69D92" w14:textId="77777777" w:rsidR="008E21C3" w:rsidRPr="008E21C3" w:rsidRDefault="008E21C3" w:rsidP="008E21C3">
      <w:pPr>
        <w:pStyle w:val="XYZCoords"/>
      </w:pPr>
      <w:r w:rsidRPr="008E21C3">
        <w:t>C         -3.41776       -1.74699        1.32201</w:t>
      </w:r>
    </w:p>
    <w:p w14:paraId="0297EDB1" w14:textId="77777777" w:rsidR="008E21C3" w:rsidRPr="008E21C3" w:rsidRDefault="008E21C3" w:rsidP="008E21C3">
      <w:pPr>
        <w:pStyle w:val="XYZCoords"/>
      </w:pPr>
      <w:r w:rsidRPr="008E21C3">
        <w:t>C         -3.29761        4.06429        1.53923</w:t>
      </w:r>
    </w:p>
    <w:p w14:paraId="19865853" w14:textId="77777777" w:rsidR="008E21C3" w:rsidRPr="008E21C3" w:rsidRDefault="008E21C3" w:rsidP="008E21C3">
      <w:pPr>
        <w:pStyle w:val="XYZCoords"/>
      </w:pPr>
      <w:r w:rsidRPr="008E21C3">
        <w:t>H         -3.44520       -0.96318        3.57207</w:t>
      </w:r>
    </w:p>
    <w:p w14:paraId="51F72465" w14:textId="77777777" w:rsidR="008E21C3" w:rsidRPr="008E21C3" w:rsidRDefault="008E21C3" w:rsidP="008E21C3">
      <w:pPr>
        <w:pStyle w:val="XYZCoords"/>
      </w:pPr>
      <w:r w:rsidRPr="008E21C3">
        <w:t>C         -3.51212        0.01888        4.05009</w:t>
      </w:r>
    </w:p>
    <w:p w14:paraId="113C2909" w14:textId="77777777" w:rsidR="008E21C3" w:rsidRPr="008E21C3" w:rsidRDefault="008E21C3" w:rsidP="008E21C3">
      <w:pPr>
        <w:pStyle w:val="XYZCoords"/>
      </w:pPr>
      <w:r w:rsidRPr="008E21C3">
        <w:t>H         -3.26800        4.14975        2.63062</w:t>
      </w:r>
    </w:p>
    <w:p w14:paraId="4BFEF8CA" w14:textId="77777777" w:rsidR="008E21C3" w:rsidRPr="008E21C3" w:rsidRDefault="008E21C3" w:rsidP="008E21C3">
      <w:pPr>
        <w:pStyle w:val="XYZCoords"/>
      </w:pPr>
      <w:r w:rsidRPr="008E21C3">
        <w:t>H         -3.23066       -0.11510        5.10783</w:t>
      </w:r>
    </w:p>
    <w:p w14:paraId="0F9B31E8" w14:textId="77777777" w:rsidR="008E21C3" w:rsidRPr="008E21C3" w:rsidRDefault="008E21C3" w:rsidP="008E21C3">
      <w:pPr>
        <w:pStyle w:val="XYZCoords"/>
      </w:pPr>
      <w:r w:rsidRPr="008E21C3">
        <w:t>C         -4.40472       -0.18363       -2.01841</w:t>
      </w:r>
    </w:p>
    <w:p w14:paraId="4FD6408F" w14:textId="77777777" w:rsidR="008E21C3" w:rsidRPr="008E21C3" w:rsidRDefault="008E21C3" w:rsidP="008E21C3">
      <w:pPr>
        <w:pStyle w:val="XYZCoords"/>
      </w:pPr>
      <w:r w:rsidRPr="008E21C3">
        <w:t>N         -4.21751        0.14522       -0.72650</w:t>
      </w:r>
    </w:p>
    <w:p w14:paraId="69779F63" w14:textId="77777777" w:rsidR="008E21C3" w:rsidRPr="008E21C3" w:rsidRDefault="008E21C3" w:rsidP="008E21C3">
      <w:pPr>
        <w:pStyle w:val="XYZCoords"/>
      </w:pPr>
      <w:r w:rsidRPr="008E21C3">
        <w:t>C         -4.48818       -3.90161       -2.41606</w:t>
      </w:r>
    </w:p>
    <w:p w14:paraId="2D2A9952" w14:textId="77777777" w:rsidR="008E21C3" w:rsidRPr="008E21C3" w:rsidRDefault="008E21C3" w:rsidP="008E21C3">
      <w:pPr>
        <w:pStyle w:val="XYZCoords"/>
      </w:pPr>
      <w:r w:rsidRPr="008E21C3">
        <w:t>H         -3.61973        2.93371       -0.85771</w:t>
      </w:r>
    </w:p>
    <w:p w14:paraId="56489809" w14:textId="77777777" w:rsidR="008E21C3" w:rsidRPr="008E21C3" w:rsidRDefault="008E21C3" w:rsidP="008E21C3">
      <w:pPr>
        <w:pStyle w:val="XYZCoords"/>
      </w:pPr>
      <w:r w:rsidRPr="008E21C3">
        <w:t>H         -4.84222       -2.41181       -0.89722</w:t>
      </w:r>
    </w:p>
    <w:p w14:paraId="39FD626B" w14:textId="77777777" w:rsidR="008E21C3" w:rsidRPr="008E21C3" w:rsidRDefault="008E21C3" w:rsidP="008E21C3">
      <w:pPr>
        <w:pStyle w:val="XYZCoords"/>
      </w:pPr>
      <w:r w:rsidRPr="008E21C3">
        <w:t>H         -3.74677        2.74021        4.18807</w:t>
      </w:r>
    </w:p>
    <w:p w14:paraId="48B571D8" w14:textId="77777777" w:rsidR="008E21C3" w:rsidRPr="008E21C3" w:rsidRDefault="008E21C3" w:rsidP="008E21C3">
      <w:pPr>
        <w:pStyle w:val="XYZCoords"/>
      </w:pPr>
      <w:r w:rsidRPr="008E21C3">
        <w:t>H         -4.88329       -3.32890       -3.26859</w:t>
      </w:r>
    </w:p>
    <w:p w14:paraId="73DD568A" w14:textId="77777777" w:rsidR="008E21C3" w:rsidRPr="008E21C3" w:rsidRDefault="008E21C3" w:rsidP="008E21C3">
      <w:pPr>
        <w:pStyle w:val="XYZCoords"/>
      </w:pPr>
      <w:r w:rsidRPr="008E21C3">
        <w:t>C         -4.75401        1.22729        1.35488</w:t>
      </w:r>
    </w:p>
    <w:p w14:paraId="0D4DDBA1" w14:textId="77777777" w:rsidR="008E21C3" w:rsidRPr="008E21C3" w:rsidRDefault="008E21C3" w:rsidP="008E21C3">
      <w:pPr>
        <w:pStyle w:val="XYZCoords"/>
      </w:pPr>
      <w:r w:rsidRPr="008E21C3">
        <w:t>H         -5.30745       -4.53433       -2.04271</w:t>
      </w:r>
    </w:p>
    <w:p w14:paraId="7EEF6DC0" w14:textId="77777777" w:rsidR="008E21C3" w:rsidRPr="008E21C3" w:rsidRDefault="008E21C3" w:rsidP="008E21C3">
      <w:pPr>
        <w:pStyle w:val="XYZCoords"/>
      </w:pPr>
      <w:r w:rsidRPr="008E21C3">
        <w:t>H         -4.34603        3.95500        1.22413</w:t>
      </w:r>
    </w:p>
    <w:p w14:paraId="42525CC8" w14:textId="77777777" w:rsidR="008E21C3" w:rsidRPr="008E21C3" w:rsidRDefault="008E21C3" w:rsidP="008E21C3">
      <w:pPr>
        <w:pStyle w:val="XYZCoords"/>
      </w:pPr>
      <w:r w:rsidRPr="008E21C3">
        <w:t>C         -5.07513        0.96578       -0.08390</w:t>
      </w:r>
    </w:p>
    <w:p w14:paraId="6CBE2C36" w14:textId="77777777" w:rsidR="008E21C3" w:rsidRPr="008E21C3" w:rsidRDefault="008E21C3" w:rsidP="008E21C3">
      <w:pPr>
        <w:pStyle w:val="XYZCoords"/>
      </w:pPr>
      <w:r w:rsidRPr="008E21C3">
        <w:t>C         -5.48543        0.32174       -2.73305</w:t>
      </w:r>
    </w:p>
    <w:p w14:paraId="56B2FF5D" w14:textId="77777777" w:rsidR="008E21C3" w:rsidRPr="008E21C3" w:rsidRDefault="008E21C3" w:rsidP="008E21C3">
      <w:pPr>
        <w:pStyle w:val="XYZCoords"/>
      </w:pPr>
      <w:r w:rsidRPr="008E21C3">
        <w:t>H         -4.56123        0.35307        4.03718</w:t>
      </w:r>
    </w:p>
    <w:p w14:paraId="2BFB746B" w14:textId="77777777" w:rsidR="008E21C3" w:rsidRPr="008E21C3" w:rsidRDefault="008E21C3" w:rsidP="008E21C3">
      <w:pPr>
        <w:pStyle w:val="XYZCoords"/>
      </w:pPr>
      <w:r w:rsidRPr="008E21C3">
        <w:t>H         -5.62270        0.04053       -3.77768</w:t>
      </w:r>
    </w:p>
    <w:p w14:paraId="68ADFA58" w14:textId="77777777" w:rsidR="008E21C3" w:rsidRPr="008E21C3" w:rsidRDefault="008E21C3" w:rsidP="008E21C3">
      <w:pPr>
        <w:pStyle w:val="XYZCoords"/>
      </w:pPr>
      <w:r w:rsidRPr="008E21C3">
        <w:t>H         -5.11703        0.37291        1.94924</w:t>
      </w:r>
    </w:p>
    <w:p w14:paraId="7569FB20" w14:textId="77777777" w:rsidR="008E21C3" w:rsidRPr="008E21C3" w:rsidRDefault="008E21C3" w:rsidP="008E21C3">
      <w:pPr>
        <w:pStyle w:val="XYZCoords"/>
      </w:pPr>
      <w:r w:rsidRPr="008E21C3">
        <w:t>H         -5.25229        2.13269        1.72618</w:t>
      </w:r>
    </w:p>
    <w:p w14:paraId="7DD3EFCF" w14:textId="77777777" w:rsidR="008E21C3" w:rsidRPr="008E21C3" w:rsidRDefault="008E21C3" w:rsidP="008E21C3">
      <w:pPr>
        <w:pStyle w:val="XYZCoords"/>
      </w:pPr>
      <w:r w:rsidRPr="008E21C3">
        <w:t>C         -6.16943        1.50670       -0.75472</w:t>
      </w:r>
    </w:p>
    <w:p w14:paraId="46A3DBB3" w14:textId="77777777" w:rsidR="008E21C3" w:rsidRPr="008E21C3" w:rsidRDefault="008E21C3" w:rsidP="008E21C3">
      <w:pPr>
        <w:pStyle w:val="XYZCoords"/>
      </w:pPr>
      <w:r w:rsidRPr="008E21C3">
        <w:t>C         -6.37327        1.18280       -2.09319</w:t>
      </w:r>
    </w:p>
    <w:p w14:paraId="1730337A" w14:textId="77777777" w:rsidR="008E21C3" w:rsidRPr="008E21C3" w:rsidRDefault="008E21C3" w:rsidP="008E21C3">
      <w:pPr>
        <w:pStyle w:val="XYZCoords"/>
      </w:pPr>
      <w:r w:rsidRPr="008E21C3">
        <w:t>H         -6.85123        2.17357       -0.22620</w:t>
      </w:r>
    </w:p>
    <w:p w14:paraId="2F3393CE" w14:textId="77777777" w:rsidR="008E21C3" w:rsidRPr="008E21C3" w:rsidRDefault="008E21C3" w:rsidP="008E21C3">
      <w:pPr>
        <w:pStyle w:val="XYZCoords"/>
      </w:pPr>
      <w:r w:rsidRPr="008E21C3">
        <w:t>H         -7.22639        1.59603       -2.63427</w:t>
      </w:r>
    </w:p>
    <w:p w14:paraId="68BA206C" w14:textId="77777777" w:rsidR="008E21C3" w:rsidRPr="008E21C3" w:rsidRDefault="008E21C3" w:rsidP="008E21C3">
      <w:pPr>
        <w:pStyle w:val="XYZCoords"/>
      </w:pPr>
      <w:r w:rsidRPr="008E21C3">
        <w:t>H         -0.61046       -0.19239       -1.42034</w:t>
      </w:r>
    </w:p>
    <w:p w14:paraId="477AC03A" w14:textId="77777777" w:rsidR="008E21C3" w:rsidRPr="008E21C3" w:rsidRDefault="008E21C3" w:rsidP="008E21C3">
      <w:pPr>
        <w:pStyle w:val="XYZCoords"/>
      </w:pPr>
      <w:r w:rsidRPr="008E21C3">
        <w:t>O         -3.91652       -2.56087        1.99078</w:t>
      </w:r>
    </w:p>
    <w:p w14:paraId="4B2D479D" w14:textId="77777777" w:rsidR="008E21C3" w:rsidRPr="008E21C3" w:rsidRDefault="008E21C3" w:rsidP="008E21C3">
      <w:pPr>
        <w:pStyle w:val="XYZCoords"/>
      </w:pPr>
      <w:r w:rsidRPr="008E21C3">
        <w:t>H         -0.62551        1.30058       -3.99399</w:t>
      </w:r>
    </w:p>
    <w:p w14:paraId="23212402" w14:textId="77777777" w:rsidR="008E21C3" w:rsidRPr="008E21C3" w:rsidRDefault="008E21C3" w:rsidP="008E21C3">
      <w:pPr>
        <w:pStyle w:val="XYZCoords"/>
      </w:pPr>
      <w:r w:rsidRPr="008E21C3">
        <w:t>H          0.64812        0.20444       -3.41292</w:t>
      </w:r>
    </w:p>
    <w:p w14:paraId="496F2FA0" w14:textId="77777777" w:rsidR="008E21C3" w:rsidRPr="008E21C3" w:rsidRDefault="008E21C3" w:rsidP="008E21C3">
      <w:pPr>
        <w:pStyle w:val="XYZCoords"/>
      </w:pPr>
      <w:r w:rsidRPr="008E21C3">
        <w:t>H          0.99685        1.39251       -4.71719</w:t>
      </w:r>
    </w:p>
    <w:p w14:paraId="4982F13B" w14:textId="77777777" w:rsidR="008E21C3" w:rsidRPr="008E21C3" w:rsidRDefault="008E21C3" w:rsidP="008E21C3">
      <w:pPr>
        <w:pStyle w:val="XYZCoords"/>
      </w:pPr>
      <w:r w:rsidRPr="008E21C3">
        <w:t>H         -1.00677       -3.40740       -0.18877</w:t>
      </w:r>
    </w:p>
    <w:p w14:paraId="3F6D31AF" w14:textId="77777777" w:rsidR="008E21C3" w:rsidRPr="008E21C3" w:rsidRDefault="008E21C3" w:rsidP="008E21C3">
      <w:pPr>
        <w:pStyle w:val="XYZCoords"/>
      </w:pPr>
      <w:r w:rsidRPr="008E21C3">
        <w:t>H         -0.23452       -4.21439       -1.57202</w:t>
      </w:r>
    </w:p>
    <w:p w14:paraId="5B17EAD4" w14:textId="77777777" w:rsidR="008E21C3" w:rsidRPr="008E21C3" w:rsidRDefault="008E21C3" w:rsidP="008E21C3">
      <w:pPr>
        <w:pStyle w:val="XYZCoords"/>
      </w:pPr>
      <w:r w:rsidRPr="008E21C3">
        <w:t>H         -1.87164       -4.70722       -1.08997</w:t>
      </w:r>
    </w:p>
    <w:p w14:paraId="3F98A234" w14:textId="77777777" w:rsidR="008E21C3" w:rsidRPr="008E21C3" w:rsidRDefault="008E21C3" w:rsidP="008E21C3">
      <w:pPr>
        <w:pStyle w:val="XYZCoords"/>
      </w:pPr>
      <w:r w:rsidRPr="008E21C3">
        <w:t>H         -0.92118       -2.02245       -2.25956</w:t>
      </w:r>
    </w:p>
    <w:p w14:paraId="5D9380E7" w14:textId="77777777" w:rsidR="008E21C3" w:rsidRPr="008E21C3" w:rsidRDefault="008E21C3" w:rsidP="008E21C3">
      <w:pPr>
        <w:pStyle w:val="XYZCoords"/>
      </w:pPr>
      <w:r w:rsidRPr="008E21C3">
        <w:t>H         -1.94765       -3.19941       -3.11412</w:t>
      </w:r>
    </w:p>
    <w:p w14:paraId="7EC4F9DA" w14:textId="77777777" w:rsidR="008E21C3" w:rsidRPr="008E21C3" w:rsidRDefault="008E21C3" w:rsidP="008E21C3">
      <w:pPr>
        <w:pStyle w:val="XYZCoords"/>
      </w:pPr>
      <w:r w:rsidRPr="008E21C3">
        <w:t>H          0.39291       -1.52961       -0.63555</w:t>
      </w:r>
    </w:p>
    <w:p w14:paraId="65B21B86" w14:textId="77777777" w:rsidR="008E21C3" w:rsidRDefault="008E21C3">
      <w:r>
        <w:br w:type="page"/>
      </w:r>
    </w:p>
    <w:p w14:paraId="7CD6E347" w14:textId="2BB24168" w:rsidR="008E21C3" w:rsidRDefault="008E21C3" w:rsidP="008E21C3">
      <w:pPr>
        <w:pStyle w:val="Caption"/>
      </w:pPr>
      <w:bookmarkStart w:id="239" w:name="_Toc461199634"/>
      <w:r>
        <w:t xml:space="preserve">Figure </w:t>
      </w:r>
      <w:fldSimple w:instr=" STYLEREF 1 \s ">
        <w:r w:rsidR="000D6DE5">
          <w:rPr>
            <w:noProof/>
          </w:rPr>
          <w:t>11</w:t>
        </w:r>
      </w:fldSimple>
      <w:r w:rsidR="003027B0">
        <w:noBreakHyphen/>
      </w:r>
      <w:fldSimple w:instr=" SEQ Figure \* ARABIC \s 1 ">
        <w:r w:rsidR="000D6DE5">
          <w:rPr>
            <w:noProof/>
          </w:rPr>
          <w:t>30</w:t>
        </w:r>
      </w:fldSimple>
      <w:r>
        <w:t xml:space="preserve"> [A-RS-2]S</w:t>
      </w:r>
      <w:r>
        <w:rPr>
          <w:vertAlign w:val="subscript"/>
        </w:rPr>
        <w:t>0</w:t>
      </w:r>
      <w:r>
        <w:t xml:space="preserve"> Structure and Coordinates</w:t>
      </w:r>
      <w:bookmarkEnd w:id="239"/>
    </w:p>
    <w:p w14:paraId="5ADA27CF" w14:textId="77777777" w:rsidR="008E21C3" w:rsidRDefault="008E21C3" w:rsidP="008E21C3">
      <w:pPr>
        <w:pStyle w:val="CaptionText"/>
      </w:pPr>
      <w:r>
        <w:rPr>
          <w:noProof/>
        </w:rPr>
        <w:drawing>
          <wp:anchor distT="0" distB="0" distL="114300" distR="114300" simplePos="0" relativeHeight="251661312" behindDoc="0" locked="0" layoutInCell="1" allowOverlap="1" wp14:anchorId="6010E3D6" wp14:editId="03017611">
            <wp:simplePos x="0" y="0"/>
            <wp:positionH relativeFrom="column">
              <wp:posOffset>1549400</wp:posOffset>
            </wp:positionH>
            <wp:positionV relativeFrom="paragraph">
              <wp:posOffset>146685</wp:posOffset>
            </wp:positionV>
            <wp:extent cx="4622165" cy="4622165"/>
            <wp:effectExtent l="0" t="0" r="0" b="0"/>
            <wp:wrapSquare wrapText="bothSides"/>
            <wp:docPr id="4" name="Picture 4" descr="Macintosh HD:Users:Jacob:Documents:Water_Splitting:Two_Photon_Water_Splitting:Computational_Data:A_Intermediate:Full_Model:Isomers:F-R2-S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ob:Documents:Water_Splitting:Two_Photon_Water_Splitting:Computational_Data:A_Intermediate:Full_Model:Isomers:F-R2-S2-Up-GP-Disp-SMD.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60457" w14:textId="77777777" w:rsidR="008E21C3" w:rsidRDefault="008E21C3" w:rsidP="008E21C3"/>
    <w:p w14:paraId="79517D21" w14:textId="77777777" w:rsidR="008E21C3" w:rsidRDefault="008E21C3" w:rsidP="008E21C3">
      <w:pPr>
        <w:pStyle w:val="XYZCoords"/>
      </w:pPr>
      <w:r>
        <w:t>128</w:t>
      </w:r>
    </w:p>
    <w:p w14:paraId="463A612F" w14:textId="77777777" w:rsidR="008E21C3" w:rsidRDefault="008E21C3" w:rsidP="008E21C3">
      <w:pPr>
        <w:pStyle w:val="XYZCoords"/>
      </w:pPr>
      <w:r>
        <w:tab/>
        <w:t>Energy: -1951572.5055138</w:t>
      </w:r>
    </w:p>
    <w:p w14:paraId="48AF2E34" w14:textId="77777777" w:rsidR="008E21C3" w:rsidRDefault="008E21C3" w:rsidP="008E21C3">
      <w:pPr>
        <w:pStyle w:val="XYZCoords"/>
      </w:pPr>
      <w:r>
        <w:t>C         -1.15194       -3.96254        0.55818</w:t>
      </w:r>
    </w:p>
    <w:p w14:paraId="038C4A79" w14:textId="77777777" w:rsidR="008E21C3" w:rsidRDefault="008E21C3" w:rsidP="008E21C3">
      <w:pPr>
        <w:pStyle w:val="XYZCoords"/>
      </w:pPr>
      <w:r>
        <w:t>H         -0.28547        2.55688       -0.56699</w:t>
      </w:r>
    </w:p>
    <w:p w14:paraId="3811C5AC" w14:textId="77777777" w:rsidR="008E21C3" w:rsidRDefault="008E21C3" w:rsidP="008E21C3">
      <w:pPr>
        <w:pStyle w:val="XYZCoords"/>
      </w:pPr>
      <w:r>
        <w:t>O         -0.71663       -1.22947       -1.04323</w:t>
      </w:r>
    </w:p>
    <w:p w14:paraId="1CD9166D" w14:textId="77777777" w:rsidR="008E21C3" w:rsidRDefault="008E21C3" w:rsidP="008E21C3">
      <w:pPr>
        <w:pStyle w:val="XYZCoords"/>
      </w:pPr>
      <w:r>
        <w:t>H         -0.41574        1.72518       -2.90022</w:t>
      </w:r>
    </w:p>
    <w:p w14:paraId="4F3E1D40" w14:textId="77777777" w:rsidR="008E21C3" w:rsidRDefault="008E21C3" w:rsidP="008E21C3">
      <w:pPr>
        <w:pStyle w:val="XYZCoords"/>
      </w:pPr>
      <w:r>
        <w:t>O         -1.37163        0.22431        1.25960</w:t>
      </w:r>
    </w:p>
    <w:p w14:paraId="1CF50F4C" w14:textId="77777777" w:rsidR="008E21C3" w:rsidRDefault="008E21C3" w:rsidP="008E21C3">
      <w:pPr>
        <w:pStyle w:val="XYZCoords"/>
      </w:pPr>
      <w:r>
        <w:t>H         -0.14262       -0.44333       -0.99728</w:t>
      </w:r>
    </w:p>
    <w:p w14:paraId="0058916F" w14:textId="77777777" w:rsidR="008E21C3" w:rsidRDefault="008E21C3" w:rsidP="008E21C3">
      <w:pPr>
        <w:pStyle w:val="XYZCoords"/>
      </w:pPr>
      <w:r>
        <w:t>C         -1.67727       -3.05991        1.65360</w:t>
      </w:r>
    </w:p>
    <w:p w14:paraId="60CFF2FD" w14:textId="77777777" w:rsidR="008E21C3" w:rsidRDefault="008E21C3" w:rsidP="008E21C3">
      <w:pPr>
        <w:pStyle w:val="XYZCoords"/>
      </w:pPr>
      <w:r>
        <w:t>H         -0.64876        4.24417       -0.11099</w:t>
      </w:r>
    </w:p>
    <w:p w14:paraId="24A9BF70" w14:textId="77777777" w:rsidR="008E21C3" w:rsidRDefault="008E21C3" w:rsidP="008E21C3">
      <w:pPr>
        <w:pStyle w:val="XYZCoords"/>
      </w:pPr>
      <w:r>
        <w:t>C         -0.95882        3.40685       -0.76038</w:t>
      </w:r>
    </w:p>
    <w:p w14:paraId="1F21E04A" w14:textId="77777777" w:rsidR="008E21C3" w:rsidRDefault="008E21C3" w:rsidP="008E21C3">
      <w:pPr>
        <w:pStyle w:val="XYZCoords"/>
      </w:pPr>
      <w:r>
        <w:t>H         -1.04447        0.07567       -3.01956</w:t>
      </w:r>
    </w:p>
    <w:p w14:paraId="71A63DFD" w14:textId="77777777" w:rsidR="008E21C3" w:rsidRDefault="008E21C3" w:rsidP="008E21C3">
      <w:pPr>
        <w:pStyle w:val="XYZCoords"/>
      </w:pPr>
      <w:r>
        <w:t>H         -0.80424        3.73235       -1.79927</w:t>
      </w:r>
    </w:p>
    <w:p w14:paraId="11A4FB37" w14:textId="77777777" w:rsidR="008E21C3" w:rsidRDefault="008E21C3" w:rsidP="008E21C3">
      <w:pPr>
        <w:pStyle w:val="XYZCoords"/>
      </w:pPr>
      <w:r>
        <w:t>C         -1.15597        1.09668       -3.41404</w:t>
      </w:r>
    </w:p>
    <w:p w14:paraId="01461A77" w14:textId="77777777" w:rsidR="008E21C3" w:rsidRDefault="008E21C3" w:rsidP="008E21C3">
      <w:pPr>
        <w:pStyle w:val="XYZCoords"/>
      </w:pPr>
      <w:r>
        <w:t>H         -0.91646        1.09973       -4.49107</w:t>
      </w:r>
    </w:p>
    <w:p w14:paraId="79720485" w14:textId="77777777" w:rsidR="008E21C3" w:rsidRDefault="008E21C3" w:rsidP="008E21C3">
      <w:pPr>
        <w:pStyle w:val="XYZCoords"/>
      </w:pPr>
      <w:r>
        <w:t>H         -2.46097       -0.86938        2.68486</w:t>
      </w:r>
    </w:p>
    <w:p w14:paraId="2624527D" w14:textId="77777777" w:rsidR="008E21C3" w:rsidRDefault="008E21C3" w:rsidP="008E21C3">
      <w:pPr>
        <w:pStyle w:val="XYZCoords"/>
      </w:pPr>
      <w:r>
        <w:t>Ru        -2.52248       -0.57308       -0.26885</w:t>
      </w:r>
    </w:p>
    <w:p w14:paraId="5A7D4147" w14:textId="77777777" w:rsidR="008E21C3" w:rsidRDefault="008E21C3" w:rsidP="008E21C3">
      <w:pPr>
        <w:pStyle w:val="XYZCoords"/>
      </w:pPr>
      <w:r>
        <w:t>H         -2.04005        1.99190        1.39806</w:t>
      </w:r>
    </w:p>
    <w:p w14:paraId="123E1FA8" w14:textId="77777777" w:rsidR="008E21C3" w:rsidRDefault="008E21C3" w:rsidP="008E21C3">
      <w:pPr>
        <w:pStyle w:val="XYZCoords"/>
      </w:pPr>
      <w:r>
        <w:t>N         -2.87838       -2.29591        1.25096</w:t>
      </w:r>
    </w:p>
    <w:p w14:paraId="745121DB" w14:textId="77777777" w:rsidR="008E21C3" w:rsidRDefault="008E21C3" w:rsidP="008E21C3">
      <w:pPr>
        <w:pStyle w:val="XYZCoords"/>
      </w:pPr>
      <w:r>
        <w:t>C         -3.33258       -1.47943        2.39246</w:t>
      </w:r>
    </w:p>
    <w:p w14:paraId="678CC6BE" w14:textId="77777777" w:rsidR="008E21C3" w:rsidRDefault="008E21C3" w:rsidP="008E21C3">
      <w:pPr>
        <w:pStyle w:val="XYZCoords"/>
      </w:pPr>
      <w:r>
        <w:t>C         -2.42515        3.08378       -0.46455</w:t>
      </w:r>
    </w:p>
    <w:p w14:paraId="1EB14E5A" w14:textId="77777777" w:rsidR="008E21C3" w:rsidRDefault="008E21C3" w:rsidP="008E21C3">
      <w:pPr>
        <w:pStyle w:val="XYZCoords"/>
      </w:pPr>
      <w:r>
        <w:t>H         -2.22018        3.77888        1.55552</w:t>
      </w:r>
    </w:p>
    <w:p w14:paraId="131798AE" w14:textId="77777777" w:rsidR="008E21C3" w:rsidRDefault="008E21C3" w:rsidP="008E21C3">
      <w:pPr>
        <w:pStyle w:val="XYZCoords"/>
      </w:pPr>
      <w:r>
        <w:t>H         -2.02347        3.73102       -3.37496</w:t>
      </w:r>
    </w:p>
    <w:p w14:paraId="0B4917B7" w14:textId="77777777" w:rsidR="008E21C3" w:rsidRDefault="008E21C3" w:rsidP="008E21C3">
      <w:pPr>
        <w:pStyle w:val="XYZCoords"/>
      </w:pPr>
      <w:r>
        <w:t>C         -2.59537        2.87446        1.04586</w:t>
      </w:r>
    </w:p>
    <w:p w14:paraId="0E1F8C6B" w14:textId="77777777" w:rsidR="008E21C3" w:rsidRDefault="008E21C3" w:rsidP="008E21C3">
      <w:pPr>
        <w:pStyle w:val="XYZCoords"/>
      </w:pPr>
      <w:r>
        <w:t>C         -2.58569        1.60700       -3.21317</w:t>
      </w:r>
    </w:p>
    <w:p w14:paraId="6B5A9C8A" w14:textId="77777777" w:rsidR="008E21C3" w:rsidRDefault="008E21C3" w:rsidP="008E21C3">
      <w:pPr>
        <w:pStyle w:val="XYZCoords"/>
      </w:pPr>
      <w:r>
        <w:t>P         -2.89982        1.44899       -1.33940</w:t>
      </w:r>
    </w:p>
    <w:p w14:paraId="0E3458C4" w14:textId="77777777" w:rsidR="008E21C3" w:rsidRDefault="008E21C3" w:rsidP="008E21C3">
      <w:pPr>
        <w:pStyle w:val="XYZCoords"/>
      </w:pPr>
      <w:r>
        <w:t>H         -3.66860       -2.09820        3.24145</w:t>
      </w:r>
    </w:p>
    <w:p w14:paraId="093E09C9" w14:textId="77777777" w:rsidR="008E21C3" w:rsidRDefault="008E21C3" w:rsidP="008E21C3">
      <w:pPr>
        <w:pStyle w:val="XYZCoords"/>
      </w:pPr>
      <w:r>
        <w:t>C         -2.73620        3.01159       -3.79611</w:t>
      </w:r>
    </w:p>
    <w:p w14:paraId="2C0A0870" w14:textId="77777777" w:rsidR="008E21C3" w:rsidRDefault="008E21C3" w:rsidP="008E21C3">
      <w:pPr>
        <w:pStyle w:val="XYZCoords"/>
      </w:pPr>
      <w:r>
        <w:t>H         -3.62358       -3.65750       -0.14564</w:t>
      </w:r>
    </w:p>
    <w:p w14:paraId="17F26ECE" w14:textId="77777777" w:rsidR="008E21C3" w:rsidRDefault="008E21C3" w:rsidP="008E21C3">
      <w:pPr>
        <w:pStyle w:val="XYZCoords"/>
      </w:pPr>
      <w:r>
        <w:t>H         -3.64930       -4.96047        2.02194</w:t>
      </w:r>
    </w:p>
    <w:p w14:paraId="4A919E91" w14:textId="77777777" w:rsidR="008E21C3" w:rsidRDefault="008E21C3" w:rsidP="008E21C3">
      <w:pPr>
        <w:pStyle w:val="XYZCoords"/>
      </w:pPr>
      <w:r>
        <w:t>H         -2.53836        2.95472       -4.87985</w:t>
      </w:r>
    </w:p>
    <w:p w14:paraId="4F7CF053" w14:textId="77777777" w:rsidR="008E21C3" w:rsidRDefault="008E21C3" w:rsidP="008E21C3">
      <w:pPr>
        <w:pStyle w:val="XYZCoords"/>
      </w:pPr>
      <w:r>
        <w:t>C         -3.96814       -3.18351        0.78104</w:t>
      </w:r>
    </w:p>
    <w:p w14:paraId="071C7D38" w14:textId="77777777" w:rsidR="008E21C3" w:rsidRDefault="008E21C3" w:rsidP="008E21C3">
      <w:pPr>
        <w:pStyle w:val="XYZCoords"/>
      </w:pPr>
      <w:r>
        <w:t>H         -2.97044        5.14641       -0.27862</w:t>
      </w:r>
    </w:p>
    <w:p w14:paraId="6AFC7162" w14:textId="77777777" w:rsidR="008E21C3" w:rsidRDefault="008E21C3" w:rsidP="008E21C3">
      <w:pPr>
        <w:pStyle w:val="XYZCoords"/>
      </w:pPr>
      <w:r>
        <w:t>C         -3.38552       -1.50789       -1.58371</w:t>
      </w:r>
    </w:p>
    <w:p w14:paraId="7196A499" w14:textId="77777777" w:rsidR="008E21C3" w:rsidRDefault="008E21C3" w:rsidP="008E21C3">
      <w:pPr>
        <w:pStyle w:val="XYZCoords"/>
      </w:pPr>
      <w:r>
        <w:t>C         -3.31123        4.27088       -0.85685</w:t>
      </w:r>
    </w:p>
    <w:p w14:paraId="3B358648" w14:textId="77777777" w:rsidR="008E21C3" w:rsidRDefault="008E21C3" w:rsidP="008E21C3">
      <w:pPr>
        <w:pStyle w:val="XYZCoords"/>
      </w:pPr>
      <w:r>
        <w:t>H         -3.49938       -0.34703       -3.66603</w:t>
      </w:r>
    </w:p>
    <w:p w14:paraId="0F6D4603" w14:textId="77777777" w:rsidR="008E21C3" w:rsidRDefault="008E21C3" w:rsidP="008E21C3">
      <w:pPr>
        <w:pStyle w:val="XYZCoords"/>
      </w:pPr>
      <w:r>
        <w:t>C         -3.54712        0.69940       -3.98296</w:t>
      </w:r>
    </w:p>
    <w:p w14:paraId="6E238A00" w14:textId="77777777" w:rsidR="008E21C3" w:rsidRDefault="008E21C3" w:rsidP="008E21C3">
      <w:pPr>
        <w:pStyle w:val="XYZCoords"/>
      </w:pPr>
      <w:r>
        <w:t>H         -3.26008        4.54057       -1.91680</w:t>
      </w:r>
    </w:p>
    <w:p w14:paraId="64720295" w14:textId="77777777" w:rsidR="008E21C3" w:rsidRDefault="008E21C3" w:rsidP="008E21C3">
      <w:pPr>
        <w:pStyle w:val="XYZCoords"/>
      </w:pPr>
      <w:r>
        <w:t>H         -3.26225        0.72878       -5.04784</w:t>
      </w:r>
    </w:p>
    <w:p w14:paraId="04D9ED38" w14:textId="77777777" w:rsidR="008E21C3" w:rsidRDefault="008E21C3" w:rsidP="008E21C3">
      <w:pPr>
        <w:pStyle w:val="XYZCoords"/>
      </w:pPr>
      <w:r>
        <w:t>C         -4.39988       -0.51775        1.97028</w:t>
      </w:r>
    </w:p>
    <w:p w14:paraId="376E1DB7" w14:textId="77777777" w:rsidR="008E21C3" w:rsidRDefault="008E21C3" w:rsidP="008E21C3">
      <w:pPr>
        <w:pStyle w:val="XYZCoords"/>
      </w:pPr>
      <w:r>
        <w:t>N         -4.21716        0.01904        0.74920</w:t>
      </w:r>
    </w:p>
    <w:p w14:paraId="1676BAF1" w14:textId="77777777" w:rsidR="008E21C3" w:rsidRDefault="008E21C3" w:rsidP="008E21C3">
      <w:pPr>
        <w:pStyle w:val="XYZCoords"/>
      </w:pPr>
      <w:r>
        <w:t>C         -4.44520       -4.24977        1.75605</w:t>
      </w:r>
    </w:p>
    <w:p w14:paraId="63EE71A3" w14:textId="77777777" w:rsidR="008E21C3" w:rsidRDefault="008E21C3" w:rsidP="008E21C3">
      <w:pPr>
        <w:pStyle w:val="XYZCoords"/>
      </w:pPr>
      <w:r>
        <w:t>H         -3.65521        2.76763        1.32441</w:t>
      </w:r>
    </w:p>
    <w:p w14:paraId="4D8A5BFF" w14:textId="77777777" w:rsidR="008E21C3" w:rsidRDefault="008E21C3" w:rsidP="008E21C3">
      <w:pPr>
        <w:pStyle w:val="XYZCoords"/>
      </w:pPr>
      <w:r>
        <w:t>H         -4.81111       -2.53646        0.49757</w:t>
      </w:r>
    </w:p>
    <w:p w14:paraId="4FF8210C" w14:textId="77777777" w:rsidR="008E21C3" w:rsidRDefault="008E21C3" w:rsidP="008E21C3">
      <w:pPr>
        <w:pStyle w:val="XYZCoords"/>
      </w:pPr>
      <w:r>
        <w:t>H         -3.75507        3.40879       -3.67224</w:t>
      </w:r>
    </w:p>
    <w:p w14:paraId="7D18BA46" w14:textId="77777777" w:rsidR="008E21C3" w:rsidRDefault="008E21C3" w:rsidP="008E21C3">
      <w:pPr>
        <w:pStyle w:val="XYZCoords"/>
      </w:pPr>
      <w:r>
        <w:t>H         -4.85141       -3.82674        2.68713</w:t>
      </w:r>
    </w:p>
    <w:p w14:paraId="38AF055E" w14:textId="77777777" w:rsidR="008E21C3" w:rsidRDefault="008E21C3" w:rsidP="008E21C3">
      <w:pPr>
        <w:pStyle w:val="XYZCoords"/>
      </w:pPr>
      <w:r>
        <w:t>C         -4.76609        1.42433       -1.12500</w:t>
      </w:r>
    </w:p>
    <w:p w14:paraId="2D6DBD64" w14:textId="77777777" w:rsidR="008E21C3" w:rsidRDefault="008E21C3" w:rsidP="008E21C3">
      <w:pPr>
        <w:pStyle w:val="XYZCoords"/>
      </w:pPr>
      <w:r>
        <w:t>H         -5.25455       -4.82416        1.28070</w:t>
      </w:r>
    </w:p>
    <w:p w14:paraId="660781CA" w14:textId="77777777" w:rsidR="008E21C3" w:rsidRDefault="008E21C3" w:rsidP="008E21C3">
      <w:pPr>
        <w:pStyle w:val="XYZCoords"/>
      </w:pPr>
      <w:r>
        <w:t>H         -4.36541        4.10888       -0.58674</w:t>
      </w:r>
    </w:p>
    <w:p w14:paraId="490B01C4" w14:textId="77777777" w:rsidR="008E21C3" w:rsidRDefault="008E21C3" w:rsidP="008E21C3">
      <w:pPr>
        <w:pStyle w:val="XYZCoords"/>
      </w:pPr>
      <w:r>
        <w:t>C         -5.08332        0.92583        0.25017</w:t>
      </w:r>
    </w:p>
    <w:p w14:paraId="464F9ECF" w14:textId="77777777" w:rsidR="008E21C3" w:rsidRDefault="008E21C3" w:rsidP="008E21C3">
      <w:pPr>
        <w:pStyle w:val="XYZCoords"/>
      </w:pPr>
      <w:r>
        <w:t>C         -5.48466       -0.14662        2.75743</w:t>
      </w:r>
    </w:p>
    <w:p w14:paraId="778C4689" w14:textId="77777777" w:rsidR="008E21C3" w:rsidRDefault="008E21C3" w:rsidP="008E21C3">
      <w:pPr>
        <w:pStyle w:val="XYZCoords"/>
      </w:pPr>
      <w:r>
        <w:t>H         -4.59044        1.04577       -3.92042</w:t>
      </w:r>
    </w:p>
    <w:p w14:paraId="5B7ADFB8" w14:textId="77777777" w:rsidR="008E21C3" w:rsidRDefault="008E21C3" w:rsidP="008E21C3">
      <w:pPr>
        <w:pStyle w:val="XYZCoords"/>
      </w:pPr>
      <w:r>
        <w:t>H         -5.61757       -0.59610        3.74205</w:t>
      </w:r>
    </w:p>
    <w:p w14:paraId="13E569B1" w14:textId="77777777" w:rsidR="008E21C3" w:rsidRDefault="008E21C3" w:rsidP="008E21C3">
      <w:pPr>
        <w:pStyle w:val="XYZCoords"/>
      </w:pPr>
      <w:r>
        <w:t>H         -5.12379        0.67768       -1.85267</w:t>
      </w:r>
    </w:p>
    <w:p w14:paraId="63146897" w14:textId="77777777" w:rsidR="008E21C3" w:rsidRDefault="008E21C3" w:rsidP="008E21C3">
      <w:pPr>
        <w:pStyle w:val="XYZCoords"/>
      </w:pPr>
      <w:r>
        <w:t>H         -5.27147        2.37505       -1.34127</w:t>
      </w:r>
    </w:p>
    <w:p w14:paraId="20FD5906" w14:textId="77777777" w:rsidR="008E21C3" w:rsidRDefault="008E21C3" w:rsidP="008E21C3">
      <w:pPr>
        <w:pStyle w:val="XYZCoords"/>
      </w:pPr>
      <w:r>
        <w:t>C         -6.18240        1.33887        0.99957</w:t>
      </w:r>
    </w:p>
    <w:p w14:paraId="324D11CC" w14:textId="77777777" w:rsidR="008E21C3" w:rsidRDefault="008E21C3" w:rsidP="008E21C3">
      <w:pPr>
        <w:pStyle w:val="XYZCoords"/>
      </w:pPr>
      <w:r>
        <w:t>C         -6.38195        0.79836        2.26671</w:t>
      </w:r>
    </w:p>
    <w:p w14:paraId="51B0980C" w14:textId="77777777" w:rsidR="008E21C3" w:rsidRDefault="008E21C3" w:rsidP="008E21C3">
      <w:pPr>
        <w:pStyle w:val="XYZCoords"/>
      </w:pPr>
      <w:r>
        <w:t>H         -6.87085        2.07685        0.58688</w:t>
      </w:r>
    </w:p>
    <w:p w14:paraId="7EC5F57F" w14:textId="77777777" w:rsidR="008E21C3" w:rsidRDefault="008E21C3" w:rsidP="008E21C3">
      <w:pPr>
        <w:pStyle w:val="XYZCoords"/>
      </w:pPr>
      <w:r>
        <w:t>H         -7.23854        1.10900        2.86765</w:t>
      </w:r>
    </w:p>
    <w:p w14:paraId="0B6813FB" w14:textId="77777777" w:rsidR="008E21C3" w:rsidRDefault="008E21C3" w:rsidP="008E21C3">
      <w:pPr>
        <w:pStyle w:val="XYZCoords"/>
      </w:pPr>
      <w:r>
        <w:t>H         -0.60569       -0.38424        1.38092</w:t>
      </w:r>
    </w:p>
    <w:p w14:paraId="32D34DFD" w14:textId="77777777" w:rsidR="008E21C3" w:rsidRDefault="008E21C3" w:rsidP="008E21C3">
      <w:pPr>
        <w:pStyle w:val="XYZCoords"/>
      </w:pPr>
      <w:r>
        <w:t>O         -3.86464       -2.21004       -2.38127</w:t>
      </w:r>
    </w:p>
    <w:p w14:paraId="6F63B986" w14:textId="77777777" w:rsidR="008E21C3" w:rsidRDefault="008E21C3" w:rsidP="008E21C3">
      <w:pPr>
        <w:pStyle w:val="XYZCoords"/>
      </w:pPr>
      <w:r>
        <w:t>H         -0.53829        0.45268        4.17835</w:t>
      </w:r>
    </w:p>
    <w:p w14:paraId="5FD148FB" w14:textId="77777777" w:rsidR="008E21C3" w:rsidRDefault="008E21C3" w:rsidP="008E21C3">
      <w:pPr>
        <w:pStyle w:val="XYZCoords"/>
      </w:pPr>
      <w:r>
        <w:t>C          0.52979        0.40722        3.92102</w:t>
      </w:r>
    </w:p>
    <w:p w14:paraId="7AE9B666" w14:textId="77777777" w:rsidR="008E21C3" w:rsidRDefault="008E21C3" w:rsidP="008E21C3">
      <w:pPr>
        <w:pStyle w:val="XYZCoords"/>
      </w:pPr>
      <w:r>
        <w:t>H          1.10249        0.42570        4.86139</w:t>
      </w:r>
    </w:p>
    <w:p w14:paraId="73075280" w14:textId="77777777" w:rsidR="008E21C3" w:rsidRDefault="008E21C3" w:rsidP="008E21C3">
      <w:pPr>
        <w:pStyle w:val="XYZCoords"/>
      </w:pPr>
      <w:r>
        <w:t>H          0.70910       -0.54051        3.39085</w:t>
      </w:r>
    </w:p>
    <w:p w14:paraId="7AF4E49E" w14:textId="77777777" w:rsidR="008E21C3" w:rsidRDefault="008E21C3" w:rsidP="008E21C3">
      <w:pPr>
        <w:pStyle w:val="XYZCoords"/>
      </w:pPr>
      <w:r>
        <w:t>H          0.79305       -1.31344       -2.52605</w:t>
      </w:r>
    </w:p>
    <w:p w14:paraId="1FF385CD" w14:textId="77777777" w:rsidR="008E21C3" w:rsidRDefault="008E21C3" w:rsidP="008E21C3">
      <w:pPr>
        <w:pStyle w:val="XYZCoords"/>
      </w:pPr>
      <w:r>
        <w:t>O          0.91435       -1.37723        1.29448</w:t>
      </w:r>
    </w:p>
    <w:p w14:paraId="5C60BB73" w14:textId="77777777" w:rsidR="008E21C3" w:rsidRDefault="008E21C3" w:rsidP="008E21C3">
      <w:pPr>
        <w:pStyle w:val="XYZCoords"/>
      </w:pPr>
      <w:r>
        <w:t>H          1.46971       -3.38523       -1.45868</w:t>
      </w:r>
    </w:p>
    <w:p w14:paraId="06040A8A" w14:textId="77777777" w:rsidR="008E21C3" w:rsidRDefault="008E21C3" w:rsidP="008E21C3">
      <w:pPr>
        <w:pStyle w:val="XYZCoords"/>
      </w:pPr>
      <w:r>
        <w:t>O          1.03384        0.96896       -0.20626</w:t>
      </w:r>
    </w:p>
    <w:p w14:paraId="641508DA" w14:textId="77777777" w:rsidR="008E21C3" w:rsidRDefault="008E21C3" w:rsidP="008E21C3">
      <w:pPr>
        <w:pStyle w:val="XYZCoords"/>
      </w:pPr>
      <w:r>
        <w:t>C          0.84882        1.56908        3.00435</w:t>
      </w:r>
    </w:p>
    <w:p w14:paraId="1601804B" w14:textId="77777777" w:rsidR="008E21C3" w:rsidRDefault="008E21C3" w:rsidP="008E21C3">
      <w:pPr>
        <w:pStyle w:val="XYZCoords"/>
      </w:pPr>
      <w:r>
        <w:t>H          1.21054       -0.84276       -4.19128</w:t>
      </w:r>
    </w:p>
    <w:p w14:paraId="52A382B4" w14:textId="77777777" w:rsidR="008E21C3" w:rsidRDefault="008E21C3" w:rsidP="008E21C3">
      <w:pPr>
        <w:pStyle w:val="XYZCoords"/>
      </w:pPr>
      <w:r>
        <w:t>H          0.72851        2.53646        3.53091</w:t>
      </w:r>
    </w:p>
    <w:p w14:paraId="65DA1BD7" w14:textId="77777777" w:rsidR="008E21C3" w:rsidRDefault="008E21C3" w:rsidP="008E21C3">
      <w:pPr>
        <w:pStyle w:val="XYZCoords"/>
      </w:pPr>
      <w:r>
        <w:t>C          1.59831       -1.32480       -3.27797</w:t>
      </w:r>
    </w:p>
    <w:p w14:paraId="7B6AE8E2" w14:textId="77777777" w:rsidR="008E21C3" w:rsidRDefault="008E21C3" w:rsidP="008E21C3">
      <w:pPr>
        <w:pStyle w:val="XYZCoords"/>
      </w:pPr>
      <w:r>
        <w:t>H          1.90942       -3.21844        0.24600</w:t>
      </w:r>
    </w:p>
    <w:p w14:paraId="4F7527E0" w14:textId="77777777" w:rsidR="008E21C3" w:rsidRDefault="008E21C3" w:rsidP="008E21C3">
      <w:pPr>
        <w:pStyle w:val="XYZCoords"/>
      </w:pPr>
      <w:r>
        <w:t>H          1.80927       -2.37257       -3.53444</w:t>
      </w:r>
    </w:p>
    <w:p w14:paraId="5C87AD4A" w14:textId="77777777" w:rsidR="008E21C3" w:rsidRDefault="008E21C3" w:rsidP="008E21C3">
      <w:pPr>
        <w:pStyle w:val="XYZCoords"/>
      </w:pPr>
      <w:r>
        <w:t>H          0.13824        1.55339        2.16730</w:t>
      </w:r>
    </w:p>
    <w:p w14:paraId="5C0FE5D2" w14:textId="77777777" w:rsidR="008E21C3" w:rsidRDefault="008E21C3" w:rsidP="008E21C3">
      <w:pPr>
        <w:pStyle w:val="XYZCoords"/>
      </w:pPr>
      <w:r>
        <w:t>C          2.24561       -3.62799       -0.71930</w:t>
      </w:r>
    </w:p>
    <w:p w14:paraId="68F07F61" w14:textId="77777777" w:rsidR="008E21C3" w:rsidRDefault="008E21C3" w:rsidP="008E21C3">
      <w:pPr>
        <w:pStyle w:val="XYZCoords"/>
      </w:pPr>
      <w:r>
        <w:t>H          2.31753       -4.72653       -0.64710</w:t>
      </w:r>
    </w:p>
    <w:p w14:paraId="6D53A120" w14:textId="77777777" w:rsidR="008E21C3" w:rsidRDefault="008E21C3" w:rsidP="008E21C3">
      <w:pPr>
        <w:pStyle w:val="XYZCoords"/>
      </w:pPr>
      <w:r>
        <w:t>H          1.58278        2.70824        0.86890</w:t>
      </w:r>
    </w:p>
    <w:p w14:paraId="3C593040" w14:textId="77777777" w:rsidR="008E21C3" w:rsidRDefault="008E21C3" w:rsidP="008E21C3">
      <w:pPr>
        <w:pStyle w:val="XYZCoords"/>
      </w:pPr>
      <w:r>
        <w:t>Ru         2.48862       -0.13997        0.78538</w:t>
      </w:r>
    </w:p>
    <w:p w14:paraId="449CE92E" w14:textId="77777777" w:rsidR="008E21C3" w:rsidRDefault="008E21C3" w:rsidP="008E21C3">
      <w:pPr>
        <w:pStyle w:val="XYZCoords"/>
      </w:pPr>
      <w:r>
        <w:t>H          1.77452        1.12681       -1.96506</w:t>
      </w:r>
    </w:p>
    <w:p w14:paraId="52AA730F" w14:textId="77777777" w:rsidR="008E21C3" w:rsidRDefault="008E21C3" w:rsidP="008E21C3">
      <w:pPr>
        <w:pStyle w:val="XYZCoords"/>
      </w:pPr>
      <w:r>
        <w:t>N          2.20456        1.49639        2.42021</w:t>
      </w:r>
    </w:p>
    <w:p w14:paraId="700CEF1F" w14:textId="77777777" w:rsidR="008E21C3" w:rsidRDefault="008E21C3" w:rsidP="008E21C3">
      <w:pPr>
        <w:pStyle w:val="XYZCoords"/>
      </w:pPr>
      <w:r>
        <w:t>C          2.42865        2.68434        1.57538</w:t>
      </w:r>
    </w:p>
    <w:p w14:paraId="3B3E6EF3" w14:textId="77777777" w:rsidR="008E21C3" w:rsidRDefault="008E21C3" w:rsidP="008E21C3">
      <w:pPr>
        <w:pStyle w:val="XYZCoords"/>
      </w:pPr>
      <w:r>
        <w:t>C          2.85422       -0.57168       -2.83232</w:t>
      </w:r>
    </w:p>
    <w:p w14:paraId="65332F53" w14:textId="77777777" w:rsidR="008E21C3" w:rsidRDefault="008E21C3" w:rsidP="008E21C3">
      <w:pPr>
        <w:pStyle w:val="XYZCoords"/>
      </w:pPr>
      <w:r>
        <w:t>H          2.16359        1.25552       -3.72049</w:t>
      </w:r>
    </w:p>
    <w:p w14:paraId="77AB7531" w14:textId="77777777" w:rsidR="008E21C3" w:rsidRDefault="008E21C3" w:rsidP="008E21C3">
      <w:pPr>
        <w:pStyle w:val="XYZCoords"/>
      </w:pPr>
      <w:r>
        <w:t>H          3.38851       -3.48871       -3.25647</w:t>
      </w:r>
    </w:p>
    <w:p w14:paraId="07BBC42D" w14:textId="77777777" w:rsidR="008E21C3" w:rsidRDefault="008E21C3" w:rsidP="008E21C3">
      <w:pPr>
        <w:pStyle w:val="XYZCoords"/>
      </w:pPr>
      <w:r>
        <w:t>C          2.53404        0.92498       -2.73502</w:t>
      </w:r>
    </w:p>
    <w:p w14:paraId="4961B110" w14:textId="77777777" w:rsidR="008E21C3" w:rsidRDefault="008E21C3" w:rsidP="008E21C3">
      <w:pPr>
        <w:pStyle w:val="XYZCoords"/>
      </w:pPr>
      <w:r>
        <w:t>C          3.61447       -3.05813       -1.10613</w:t>
      </w:r>
    </w:p>
    <w:p w14:paraId="43D28DED" w14:textId="77777777" w:rsidR="008E21C3" w:rsidRDefault="008E21C3" w:rsidP="008E21C3">
      <w:pPr>
        <w:pStyle w:val="XYZCoords"/>
      </w:pPr>
      <w:r>
        <w:t>P          3.37383       -1.16762       -1.09234</w:t>
      </w:r>
    </w:p>
    <w:p w14:paraId="7F9B9223" w14:textId="77777777" w:rsidR="008E21C3" w:rsidRDefault="008E21C3" w:rsidP="008E21C3">
      <w:pPr>
        <w:pStyle w:val="XYZCoords"/>
      </w:pPr>
      <w:r>
        <w:t>H          2.45643        3.61660        2.16440</w:t>
      </w:r>
    </w:p>
    <w:p w14:paraId="0E424F24" w14:textId="77777777" w:rsidR="008E21C3" w:rsidRDefault="008E21C3" w:rsidP="008E21C3">
      <w:pPr>
        <w:pStyle w:val="XYZCoords"/>
      </w:pPr>
      <w:r>
        <w:t>C          4.09113       -3.65269       -2.43111</w:t>
      </w:r>
    </w:p>
    <w:p w14:paraId="20E2C676" w14:textId="77777777" w:rsidR="008E21C3" w:rsidRDefault="008E21C3" w:rsidP="008E21C3">
      <w:pPr>
        <w:pStyle w:val="XYZCoords"/>
      </w:pPr>
      <w:r>
        <w:t>H          3.12402        0.42379        3.95740</w:t>
      </w:r>
    </w:p>
    <w:p w14:paraId="36E4610E" w14:textId="77777777" w:rsidR="008E21C3" w:rsidRDefault="008E21C3" w:rsidP="008E21C3">
      <w:pPr>
        <w:pStyle w:val="XYZCoords"/>
      </w:pPr>
      <w:r>
        <w:t>H          2.37123        2.55660        5.08958</w:t>
      </w:r>
    </w:p>
    <w:p w14:paraId="726C14CC" w14:textId="77777777" w:rsidR="008E21C3" w:rsidRDefault="008E21C3" w:rsidP="008E21C3">
      <w:pPr>
        <w:pStyle w:val="XYZCoords"/>
      </w:pPr>
      <w:r>
        <w:t>H          4.18984       -4.74341       -2.29982</w:t>
      </w:r>
    </w:p>
    <w:p w14:paraId="3766D796" w14:textId="77777777" w:rsidR="008E21C3" w:rsidRDefault="008E21C3" w:rsidP="008E21C3">
      <w:pPr>
        <w:pStyle w:val="XYZCoords"/>
      </w:pPr>
      <w:r>
        <w:t>C          3.25511        1.39149        3.45879</w:t>
      </w:r>
    </w:p>
    <w:p w14:paraId="7F696A88" w14:textId="77777777" w:rsidR="008E21C3" w:rsidRDefault="008E21C3" w:rsidP="008E21C3">
      <w:pPr>
        <w:pStyle w:val="XYZCoords"/>
      </w:pPr>
      <w:r>
        <w:t>H          3.55876       -0.36720       -4.84451</w:t>
      </w:r>
    </w:p>
    <w:p w14:paraId="0A28E9D5" w14:textId="77777777" w:rsidR="008E21C3" w:rsidRDefault="008E21C3" w:rsidP="008E21C3">
      <w:pPr>
        <w:pStyle w:val="XYZCoords"/>
      </w:pPr>
      <w:r>
        <w:t>C          3.57726       -1.09645        1.89839</w:t>
      </w:r>
    </w:p>
    <w:p w14:paraId="5E9F3EC2" w14:textId="77777777" w:rsidR="008E21C3" w:rsidRDefault="008E21C3" w:rsidP="008E21C3">
      <w:pPr>
        <w:pStyle w:val="XYZCoords"/>
      </w:pPr>
      <w:r>
        <w:t>C          3.95888       -0.73043       -3.88287</w:t>
      </w:r>
    </w:p>
    <w:p w14:paraId="1E378307" w14:textId="77777777" w:rsidR="008E21C3" w:rsidRDefault="008E21C3" w:rsidP="008E21C3">
      <w:pPr>
        <w:pStyle w:val="XYZCoords"/>
      </w:pPr>
      <w:r>
        <w:t>H          4.37145       -3.13218        0.96251</w:t>
      </w:r>
    </w:p>
    <w:p w14:paraId="52AA6242" w14:textId="77777777" w:rsidR="008E21C3" w:rsidRDefault="008E21C3" w:rsidP="008E21C3">
      <w:pPr>
        <w:pStyle w:val="XYZCoords"/>
      </w:pPr>
      <w:r>
        <w:t>C          4.63697       -3.46765       -0.04444</w:t>
      </w:r>
    </w:p>
    <w:p w14:paraId="6D885916" w14:textId="77777777" w:rsidR="008E21C3" w:rsidRDefault="008E21C3" w:rsidP="008E21C3">
      <w:pPr>
        <w:pStyle w:val="XYZCoords"/>
      </w:pPr>
      <w:r>
        <w:t>H          4.28934       -1.76320       -4.03702</w:t>
      </w:r>
    </w:p>
    <w:p w14:paraId="22CE9C67" w14:textId="77777777" w:rsidR="008E21C3" w:rsidRDefault="008E21C3" w:rsidP="008E21C3">
      <w:pPr>
        <w:pStyle w:val="XYZCoords"/>
      </w:pPr>
      <w:r>
        <w:t>H          4.67512       -4.56940       -0.01908</w:t>
      </w:r>
    </w:p>
    <w:p w14:paraId="6B52D52F" w14:textId="77777777" w:rsidR="008E21C3" w:rsidRDefault="008E21C3" w:rsidP="008E21C3">
      <w:pPr>
        <w:pStyle w:val="XYZCoords"/>
      </w:pPr>
      <w:r>
        <w:t>C          3.66953        2.53433        0.74934</w:t>
      </w:r>
    </w:p>
    <w:p w14:paraId="63C96DFF" w14:textId="77777777" w:rsidR="008E21C3" w:rsidRDefault="008E21C3" w:rsidP="008E21C3">
      <w:pPr>
        <w:pStyle w:val="XYZCoords"/>
      </w:pPr>
      <w:r>
        <w:t>N          3.88766        1.28977        0.28531</w:t>
      </w:r>
    </w:p>
    <w:p w14:paraId="418DCEA4" w14:textId="77777777" w:rsidR="008E21C3" w:rsidRDefault="008E21C3" w:rsidP="008E21C3">
      <w:pPr>
        <w:pStyle w:val="XYZCoords"/>
      </w:pPr>
      <w:r>
        <w:t>C          3.29696        2.50194        4.49834</w:t>
      </w:r>
    </w:p>
    <w:p w14:paraId="783D3ED8" w14:textId="77777777" w:rsidR="008E21C3" w:rsidRDefault="008E21C3" w:rsidP="008E21C3">
      <w:pPr>
        <w:pStyle w:val="XYZCoords"/>
      </w:pPr>
      <w:r>
        <w:t>H          3.43367        1.52044       -2.51419</w:t>
      </w:r>
    </w:p>
    <w:p w14:paraId="60A0D96E" w14:textId="77777777" w:rsidR="008E21C3" w:rsidRDefault="008E21C3" w:rsidP="008E21C3">
      <w:pPr>
        <w:pStyle w:val="XYZCoords"/>
      </w:pPr>
      <w:r>
        <w:t>H          4.22093        1.33668        2.93511</w:t>
      </w:r>
    </w:p>
    <w:p w14:paraId="15C23FA2" w14:textId="77777777" w:rsidR="008E21C3" w:rsidRDefault="008E21C3" w:rsidP="008E21C3">
      <w:pPr>
        <w:pStyle w:val="XYZCoords"/>
      </w:pPr>
      <w:r>
        <w:t>H          5.08006       -3.27043       -2.72699</w:t>
      </w:r>
    </w:p>
    <w:p w14:paraId="580FE831" w14:textId="77777777" w:rsidR="008E21C3" w:rsidRDefault="008E21C3" w:rsidP="008E21C3">
      <w:pPr>
        <w:pStyle w:val="XYZCoords"/>
      </w:pPr>
      <w:r>
        <w:t>H          3.48085        3.49358        4.05824</w:t>
      </w:r>
    </w:p>
    <w:p w14:paraId="754B7E6F" w14:textId="77777777" w:rsidR="008E21C3" w:rsidRDefault="008E21C3" w:rsidP="008E21C3">
      <w:pPr>
        <w:pStyle w:val="XYZCoords"/>
      </w:pPr>
      <w:r>
        <w:t>C          5.08766       -0.41751       -0.91673</w:t>
      </w:r>
    </w:p>
    <w:p w14:paraId="6C3E51F9" w14:textId="77777777" w:rsidR="008E21C3" w:rsidRDefault="008E21C3" w:rsidP="008E21C3">
      <w:pPr>
        <w:pStyle w:val="XYZCoords"/>
      </w:pPr>
      <w:r>
        <w:t>H          4.12250        2.29925        5.19710</w:t>
      </w:r>
    </w:p>
    <w:p w14:paraId="2DDB9BCB" w14:textId="77777777" w:rsidR="008E21C3" w:rsidRDefault="008E21C3" w:rsidP="008E21C3">
      <w:pPr>
        <w:pStyle w:val="XYZCoords"/>
      </w:pPr>
      <w:r>
        <w:t>H          4.83902       -0.11051       -3.65529</w:t>
      </w:r>
    </w:p>
    <w:p w14:paraId="5CF48898" w14:textId="77777777" w:rsidR="008E21C3" w:rsidRDefault="008E21C3" w:rsidP="008E21C3">
      <w:pPr>
        <w:pStyle w:val="XYZCoords"/>
      </w:pPr>
      <w:r>
        <w:t>C          4.95052        1.01411       -0.50029</w:t>
      </w:r>
    </w:p>
    <w:p w14:paraId="2C2924DC" w14:textId="77777777" w:rsidR="008E21C3" w:rsidRDefault="008E21C3" w:rsidP="008E21C3">
      <w:pPr>
        <w:pStyle w:val="XYZCoords"/>
      </w:pPr>
      <w:r>
        <w:t>C          4.52900        3.57781        0.42300</w:t>
      </w:r>
    </w:p>
    <w:p w14:paraId="4177C624" w14:textId="77777777" w:rsidR="008E21C3" w:rsidRDefault="008E21C3" w:rsidP="008E21C3">
      <w:pPr>
        <w:pStyle w:val="XYZCoords"/>
      </w:pPr>
      <w:r>
        <w:t>H          5.65342       -3.11756       -0.28298</w:t>
      </w:r>
    </w:p>
    <w:p w14:paraId="2AF93217" w14:textId="77777777" w:rsidR="008E21C3" w:rsidRDefault="008E21C3" w:rsidP="008E21C3">
      <w:pPr>
        <w:pStyle w:val="XYZCoords"/>
      </w:pPr>
      <w:r>
        <w:t>H          4.33800        4.57849        0.81212</w:t>
      </w:r>
    </w:p>
    <w:p w14:paraId="35035C1F" w14:textId="77777777" w:rsidR="008E21C3" w:rsidRDefault="008E21C3" w:rsidP="008E21C3">
      <w:pPr>
        <w:pStyle w:val="XYZCoords"/>
      </w:pPr>
      <w:r>
        <w:t>H          5.55431       -0.97211       -0.08606</w:t>
      </w:r>
    </w:p>
    <w:p w14:paraId="5CF1DAD7" w14:textId="77777777" w:rsidR="008E21C3" w:rsidRDefault="008E21C3" w:rsidP="008E21C3">
      <w:pPr>
        <w:pStyle w:val="XYZCoords"/>
      </w:pPr>
      <w:r>
        <w:t>H          5.73358       -0.52553       -1.79812</w:t>
      </w:r>
    </w:p>
    <w:p w14:paraId="4565522E" w14:textId="77777777" w:rsidR="008E21C3" w:rsidRDefault="008E21C3" w:rsidP="008E21C3">
      <w:pPr>
        <w:pStyle w:val="XYZCoords"/>
      </w:pPr>
      <w:r>
        <w:t>C          5.83620        2.02474       -0.86699</w:t>
      </w:r>
    </w:p>
    <w:p w14:paraId="5B0E9403" w14:textId="77777777" w:rsidR="008E21C3" w:rsidRDefault="008E21C3" w:rsidP="008E21C3">
      <w:pPr>
        <w:pStyle w:val="XYZCoords"/>
      </w:pPr>
      <w:r>
        <w:t>C          5.62030        3.31907       -0.40233</w:t>
      </w:r>
    </w:p>
    <w:p w14:paraId="5951271B" w14:textId="77777777" w:rsidR="008E21C3" w:rsidRDefault="008E21C3" w:rsidP="008E21C3">
      <w:pPr>
        <w:pStyle w:val="XYZCoords"/>
      </w:pPr>
      <w:r>
        <w:t>H          6.68607        1.79111       -1.50887</w:t>
      </w:r>
    </w:p>
    <w:p w14:paraId="195625DB" w14:textId="77777777" w:rsidR="008E21C3" w:rsidRDefault="008E21C3" w:rsidP="008E21C3">
      <w:pPr>
        <w:pStyle w:val="XYZCoords"/>
      </w:pPr>
      <w:r>
        <w:t>H          6.30554        4.12275       -0.67778</w:t>
      </w:r>
    </w:p>
    <w:p w14:paraId="18F6FD61" w14:textId="77777777" w:rsidR="008E21C3" w:rsidRDefault="008E21C3" w:rsidP="008E21C3">
      <w:pPr>
        <w:pStyle w:val="XYZCoords"/>
      </w:pPr>
      <w:r>
        <w:t>H          0.21141        0.79237        0.29387</w:t>
      </w:r>
    </w:p>
    <w:p w14:paraId="56633C44" w14:textId="77777777" w:rsidR="008E21C3" w:rsidRDefault="008E21C3" w:rsidP="008E21C3">
      <w:pPr>
        <w:pStyle w:val="XYZCoords"/>
      </w:pPr>
      <w:r>
        <w:t>O          4.18237       -1.67371        2.71045</w:t>
      </w:r>
    </w:p>
    <w:p w14:paraId="380BE83A" w14:textId="77777777" w:rsidR="008E21C3" w:rsidRDefault="008E21C3" w:rsidP="008E21C3">
      <w:pPr>
        <w:pStyle w:val="XYZCoords"/>
      </w:pPr>
      <w:r>
        <w:t>H         -1.90771       -3.63943        2.56906</w:t>
      </w:r>
    </w:p>
    <w:p w14:paraId="3BD8C5A6" w14:textId="77777777" w:rsidR="008E21C3" w:rsidRDefault="008E21C3" w:rsidP="008E21C3">
      <w:pPr>
        <w:pStyle w:val="XYZCoords"/>
      </w:pPr>
      <w:r>
        <w:t>H         -0.89587       -2.33029        1.91152</w:t>
      </w:r>
    </w:p>
    <w:p w14:paraId="06233D36" w14:textId="77777777" w:rsidR="008E21C3" w:rsidRDefault="008E21C3" w:rsidP="008E21C3">
      <w:pPr>
        <w:pStyle w:val="XYZCoords"/>
      </w:pPr>
      <w:r>
        <w:t>H         -1.82472       -4.80355        0.32849</w:t>
      </w:r>
    </w:p>
    <w:p w14:paraId="10EFF42C" w14:textId="77777777" w:rsidR="008E21C3" w:rsidRDefault="008E21C3" w:rsidP="008E21C3">
      <w:pPr>
        <w:pStyle w:val="XYZCoords"/>
      </w:pPr>
      <w:r>
        <w:t>H         -0.19204       -4.38523        0.88638</w:t>
      </w:r>
    </w:p>
    <w:p w14:paraId="6076EE42" w14:textId="77777777" w:rsidR="008E21C3" w:rsidRDefault="008E21C3" w:rsidP="008E21C3">
      <w:pPr>
        <w:pStyle w:val="XYZCoords"/>
      </w:pPr>
      <w:r>
        <w:t>H         -0.96821       -3.36937       -0.35049</w:t>
      </w:r>
    </w:p>
    <w:p w14:paraId="4D9F559C" w14:textId="77777777" w:rsidR="008E21C3" w:rsidRDefault="008E21C3" w:rsidP="008E21C3">
      <w:pPr>
        <w:pStyle w:val="XYZCoords"/>
      </w:pPr>
      <w:r>
        <w:t>H          0.46736       -1.56382        0.44287</w:t>
      </w:r>
    </w:p>
    <w:p w14:paraId="74A41045" w14:textId="77777777" w:rsidR="008E21C3" w:rsidRDefault="008E21C3">
      <w:r>
        <w:br w:type="page"/>
      </w:r>
    </w:p>
    <w:p w14:paraId="551115A9" w14:textId="3CFF431E" w:rsidR="008E21C3" w:rsidRDefault="008E21C3" w:rsidP="008E21C3">
      <w:pPr>
        <w:pStyle w:val="Caption"/>
      </w:pPr>
      <w:bookmarkStart w:id="240" w:name="_Toc461199635"/>
      <w:r>
        <w:t xml:space="preserve">Figure </w:t>
      </w:r>
      <w:fldSimple w:instr=" STYLEREF 1 \s ">
        <w:r w:rsidR="000D6DE5">
          <w:rPr>
            <w:noProof/>
          </w:rPr>
          <w:t>11</w:t>
        </w:r>
      </w:fldSimple>
      <w:r w:rsidR="003027B0">
        <w:noBreakHyphen/>
      </w:r>
      <w:fldSimple w:instr=" SEQ Figure \* ARABIC \s 1 ">
        <w:r w:rsidR="000D6DE5">
          <w:rPr>
            <w:noProof/>
          </w:rPr>
          <w:t>31</w:t>
        </w:r>
      </w:fldSimple>
      <w:r>
        <w:t xml:space="preserve"> [A]T</w:t>
      </w:r>
      <w:r>
        <w:rPr>
          <w:vertAlign w:val="subscript"/>
        </w:rPr>
        <w:t>0</w:t>
      </w:r>
      <w:r>
        <w:rPr>
          <w:vertAlign w:val="superscript"/>
        </w:rPr>
        <w:t xml:space="preserve"> </w:t>
      </w:r>
      <w:r>
        <w:t>Structure and Coordinates</w:t>
      </w:r>
      <w:bookmarkEnd w:id="240"/>
    </w:p>
    <w:p w14:paraId="0B78D222" w14:textId="77777777" w:rsidR="008E21C3" w:rsidRDefault="008E21C3" w:rsidP="008E21C3">
      <w:pPr>
        <w:pStyle w:val="CaptionText"/>
      </w:pPr>
      <w:r>
        <w:rPr>
          <w:noProof/>
        </w:rPr>
        <w:drawing>
          <wp:anchor distT="0" distB="0" distL="114300" distR="114300" simplePos="0" relativeHeight="251662336" behindDoc="0" locked="0" layoutInCell="1" allowOverlap="1" wp14:anchorId="6A1B1E2C" wp14:editId="2D618070">
            <wp:simplePos x="0" y="0"/>
            <wp:positionH relativeFrom="column">
              <wp:posOffset>1600200</wp:posOffset>
            </wp:positionH>
            <wp:positionV relativeFrom="paragraph">
              <wp:posOffset>82550</wp:posOffset>
            </wp:positionV>
            <wp:extent cx="4686300" cy="4686300"/>
            <wp:effectExtent l="0" t="0" r="0" b="0"/>
            <wp:wrapSquare wrapText="bothSides"/>
            <wp:docPr id="5" name="Picture 5" descr="Macintosh HD:Users:Jacob:Documents:Water_Splitting:Two_Photon_Water_Splitting:Computational_Data:A_Intermediate:Full_Model:Triplet:F-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ob:Documents:Water_Splitting:Two_Photon_Water_Splitting:Computational_Data:A_Intermediate:Full_Model:Triplet:F-R2-R2-Down-GP-T-SMD.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221EBF" w14:textId="77777777" w:rsidR="008E21C3" w:rsidRPr="008E21C3" w:rsidRDefault="008E21C3" w:rsidP="008E21C3">
      <w:pPr>
        <w:pStyle w:val="XYZCoords"/>
      </w:pPr>
      <w:r w:rsidRPr="008E21C3">
        <w:t>128</w:t>
      </w:r>
    </w:p>
    <w:p w14:paraId="7902484B" w14:textId="77777777" w:rsidR="008E21C3" w:rsidRPr="008E21C3" w:rsidRDefault="008E21C3" w:rsidP="008E21C3">
      <w:pPr>
        <w:pStyle w:val="XYZCoords"/>
      </w:pPr>
      <w:r w:rsidRPr="008E21C3">
        <w:tab/>
        <w:t>Energy: -1951545.5657542</w:t>
      </w:r>
    </w:p>
    <w:p w14:paraId="679C6D50" w14:textId="77777777" w:rsidR="008E21C3" w:rsidRPr="008E21C3" w:rsidRDefault="008E21C3" w:rsidP="008E21C3">
      <w:pPr>
        <w:pStyle w:val="XYZCoords"/>
      </w:pPr>
      <w:r w:rsidRPr="008E21C3">
        <w:t>H          0.31863       -4.29565       -0.54368</w:t>
      </w:r>
    </w:p>
    <w:p w14:paraId="771A90DE" w14:textId="77777777" w:rsidR="008E21C3" w:rsidRPr="008E21C3" w:rsidRDefault="008E21C3" w:rsidP="008E21C3">
      <w:pPr>
        <w:pStyle w:val="XYZCoords"/>
      </w:pPr>
      <w:r w:rsidRPr="008E21C3">
        <w:t>C         -0.74782       -4.05620       -0.66007</w:t>
      </w:r>
    </w:p>
    <w:p w14:paraId="513489B0" w14:textId="77777777" w:rsidR="008E21C3" w:rsidRPr="008E21C3" w:rsidRDefault="008E21C3" w:rsidP="008E21C3">
      <w:pPr>
        <w:pStyle w:val="XYZCoords"/>
      </w:pPr>
      <w:r w:rsidRPr="008E21C3">
        <w:t>H         -1.25666       -4.95812       -1.03476</w:t>
      </w:r>
    </w:p>
    <w:p w14:paraId="6792F449" w14:textId="77777777" w:rsidR="008E21C3" w:rsidRPr="008E21C3" w:rsidRDefault="008E21C3" w:rsidP="008E21C3">
      <w:pPr>
        <w:pStyle w:val="XYZCoords"/>
      </w:pPr>
      <w:r w:rsidRPr="008E21C3">
        <w:t>H         -0.83424       -3.25902       -1.41383</w:t>
      </w:r>
    </w:p>
    <w:p w14:paraId="0BB27C13" w14:textId="77777777" w:rsidR="008E21C3" w:rsidRPr="008E21C3" w:rsidRDefault="008E21C3" w:rsidP="008E21C3">
      <w:pPr>
        <w:pStyle w:val="XYZCoords"/>
      </w:pPr>
      <w:r w:rsidRPr="008E21C3">
        <w:t>H         -0.89863        2.85473        0.60480</w:t>
      </w:r>
    </w:p>
    <w:p w14:paraId="594E996D" w14:textId="77777777" w:rsidR="008E21C3" w:rsidRPr="008E21C3" w:rsidRDefault="008E21C3" w:rsidP="008E21C3">
      <w:pPr>
        <w:pStyle w:val="XYZCoords"/>
      </w:pPr>
      <w:r w:rsidRPr="008E21C3">
        <w:t>O         -0.81090       -0.46520       -1.74247</w:t>
      </w:r>
    </w:p>
    <w:p w14:paraId="3760D11A" w14:textId="77777777" w:rsidR="008E21C3" w:rsidRPr="008E21C3" w:rsidRDefault="008E21C3" w:rsidP="008E21C3">
      <w:pPr>
        <w:pStyle w:val="XYZCoords"/>
      </w:pPr>
      <w:r w:rsidRPr="008E21C3">
        <w:t>H         -1.03805        3.35602       -1.86063</w:t>
      </w:r>
    </w:p>
    <w:p w14:paraId="18429882" w14:textId="77777777" w:rsidR="008E21C3" w:rsidRPr="008E21C3" w:rsidRDefault="008E21C3" w:rsidP="008E21C3">
      <w:pPr>
        <w:pStyle w:val="XYZCoords"/>
      </w:pPr>
      <w:r w:rsidRPr="008E21C3">
        <w:t>O         -1.24485       -0.42066        1.01348</w:t>
      </w:r>
    </w:p>
    <w:p w14:paraId="4DE16055" w14:textId="77777777" w:rsidR="008E21C3" w:rsidRPr="008E21C3" w:rsidRDefault="008E21C3" w:rsidP="008E21C3">
      <w:pPr>
        <w:pStyle w:val="XYZCoords"/>
      </w:pPr>
      <w:r w:rsidRPr="008E21C3">
        <w:t>H         -0.19731       -0.01036       -1.12069</w:t>
      </w:r>
    </w:p>
    <w:p w14:paraId="5A39840E" w14:textId="77777777" w:rsidR="008E21C3" w:rsidRPr="008E21C3" w:rsidRDefault="008E21C3" w:rsidP="008E21C3">
      <w:pPr>
        <w:pStyle w:val="XYZCoords"/>
      </w:pPr>
      <w:r w:rsidRPr="008E21C3">
        <w:t>C         -1.29305       -3.57816        0.66899</w:t>
      </w:r>
    </w:p>
    <w:p w14:paraId="6B8BEB7E" w14:textId="77777777" w:rsidR="008E21C3" w:rsidRPr="008E21C3" w:rsidRDefault="008E21C3" w:rsidP="008E21C3">
      <w:pPr>
        <w:pStyle w:val="XYZCoords"/>
      </w:pPr>
      <w:r w:rsidRPr="008E21C3">
        <w:t>H         -1.52275        4.12018        1.69653</w:t>
      </w:r>
    </w:p>
    <w:p w14:paraId="71D63BE1" w14:textId="77777777" w:rsidR="008E21C3" w:rsidRPr="008E21C3" w:rsidRDefault="008E21C3" w:rsidP="008E21C3">
      <w:pPr>
        <w:pStyle w:val="XYZCoords"/>
      </w:pPr>
      <w:r w:rsidRPr="008E21C3">
        <w:t>H         -1.26491       -4.40087        1.41479</w:t>
      </w:r>
    </w:p>
    <w:p w14:paraId="42C4115D" w14:textId="77777777" w:rsidR="008E21C3" w:rsidRPr="008E21C3" w:rsidRDefault="008E21C3" w:rsidP="008E21C3">
      <w:pPr>
        <w:pStyle w:val="XYZCoords"/>
      </w:pPr>
      <w:r w:rsidRPr="008E21C3">
        <w:t>C         -1.71674        3.57878        0.75441</w:t>
      </w:r>
    </w:p>
    <w:p w14:paraId="76DAE28A" w14:textId="77777777" w:rsidR="008E21C3" w:rsidRPr="008E21C3" w:rsidRDefault="008E21C3" w:rsidP="008E21C3">
      <w:pPr>
        <w:pStyle w:val="XYZCoords"/>
      </w:pPr>
      <w:r w:rsidRPr="008E21C3">
        <w:t>H         -1.15604        1.73456       -2.60268</w:t>
      </w:r>
    </w:p>
    <w:p w14:paraId="4631CC75" w14:textId="77777777" w:rsidR="008E21C3" w:rsidRPr="008E21C3" w:rsidRDefault="008E21C3" w:rsidP="008E21C3">
      <w:pPr>
        <w:pStyle w:val="XYZCoords"/>
      </w:pPr>
      <w:r w:rsidRPr="008E21C3">
        <w:t>H         -1.68868        4.32026       -0.05772</w:t>
      </w:r>
    </w:p>
    <w:p w14:paraId="7F7D75F3" w14:textId="77777777" w:rsidR="008E21C3" w:rsidRPr="008E21C3" w:rsidRDefault="008E21C3" w:rsidP="008E21C3">
      <w:pPr>
        <w:pStyle w:val="XYZCoords"/>
      </w:pPr>
      <w:r w:rsidRPr="008E21C3">
        <w:t>H         -0.65852       -2.76439        1.04954</w:t>
      </w:r>
    </w:p>
    <w:p w14:paraId="0B22D621" w14:textId="77777777" w:rsidR="008E21C3" w:rsidRPr="008E21C3" w:rsidRDefault="008E21C3" w:rsidP="008E21C3">
      <w:pPr>
        <w:pStyle w:val="XYZCoords"/>
      </w:pPr>
      <w:r w:rsidRPr="008E21C3">
        <w:t>C         -1.58651        2.74850       -2.59407</w:t>
      </w:r>
    </w:p>
    <w:p w14:paraId="527D645D" w14:textId="77777777" w:rsidR="008E21C3" w:rsidRPr="008E21C3" w:rsidRDefault="008E21C3" w:rsidP="008E21C3">
      <w:pPr>
        <w:pStyle w:val="XYZCoords"/>
      </w:pPr>
      <w:r w:rsidRPr="008E21C3">
        <w:t>H         -1.43788        3.20907       -3.58570</w:t>
      </w:r>
    </w:p>
    <w:p w14:paraId="2F801C5A" w14:textId="77777777" w:rsidR="008E21C3" w:rsidRPr="008E21C3" w:rsidRDefault="008E21C3" w:rsidP="008E21C3">
      <w:pPr>
        <w:pStyle w:val="XYZCoords"/>
      </w:pPr>
      <w:r w:rsidRPr="008E21C3">
        <w:t>H         -2.24912       -1.89079        2.23744</w:t>
      </w:r>
    </w:p>
    <w:p w14:paraId="60CC76FE" w14:textId="77777777" w:rsidR="008E21C3" w:rsidRPr="008E21C3" w:rsidRDefault="008E21C3" w:rsidP="008E21C3">
      <w:pPr>
        <w:pStyle w:val="XYZCoords"/>
      </w:pPr>
      <w:r w:rsidRPr="008E21C3">
        <w:t>Ru        -2.42361       -0.74411       -0.65979</w:t>
      </w:r>
    </w:p>
    <w:p w14:paraId="1EFDE75C" w14:textId="77777777" w:rsidR="008E21C3" w:rsidRPr="008E21C3" w:rsidRDefault="008E21C3" w:rsidP="008E21C3">
      <w:pPr>
        <w:pStyle w:val="XYZCoords"/>
      </w:pPr>
      <w:r w:rsidRPr="008E21C3">
        <w:t>H         -2.34600        1.11425        1.95336</w:t>
      </w:r>
    </w:p>
    <w:p w14:paraId="0DA17C48" w14:textId="77777777" w:rsidR="008E21C3" w:rsidRPr="008E21C3" w:rsidRDefault="008E21C3" w:rsidP="008E21C3">
      <w:pPr>
        <w:pStyle w:val="XYZCoords"/>
      </w:pPr>
      <w:r w:rsidRPr="008E21C3">
        <w:t>N         -2.64389       -3.01925        0.56942</w:t>
      </w:r>
    </w:p>
    <w:p w14:paraId="0729910E" w14:textId="77777777" w:rsidR="008E21C3" w:rsidRPr="008E21C3" w:rsidRDefault="008E21C3" w:rsidP="008E21C3">
      <w:pPr>
        <w:pStyle w:val="XYZCoords"/>
      </w:pPr>
      <w:r w:rsidRPr="008E21C3">
        <w:t>C         -3.08084       -2.50418        1.85122</w:t>
      </w:r>
    </w:p>
    <w:p w14:paraId="60AE70B8" w14:textId="77777777" w:rsidR="008E21C3" w:rsidRPr="008E21C3" w:rsidRDefault="008E21C3" w:rsidP="008E21C3">
      <w:pPr>
        <w:pStyle w:val="XYZCoords"/>
      </w:pPr>
      <w:r w:rsidRPr="008E21C3">
        <w:t>C         -3.07295        2.87641        0.85781</w:t>
      </w:r>
    </w:p>
    <w:p w14:paraId="1F272A3F" w14:textId="77777777" w:rsidR="008E21C3" w:rsidRPr="008E21C3" w:rsidRDefault="008E21C3" w:rsidP="008E21C3">
      <w:pPr>
        <w:pStyle w:val="XYZCoords"/>
      </w:pPr>
      <w:r w:rsidRPr="008E21C3">
        <w:t>H         -2.70549        2.56665        2.95908</w:t>
      </w:r>
    </w:p>
    <w:p w14:paraId="3C8C7FD7" w14:textId="77777777" w:rsidR="008E21C3" w:rsidRPr="008E21C3" w:rsidRDefault="008E21C3" w:rsidP="008E21C3">
      <w:pPr>
        <w:pStyle w:val="XYZCoords"/>
      </w:pPr>
      <w:r w:rsidRPr="008E21C3">
        <w:t>H         -3.18995        4.76240       -1.58997</w:t>
      </w:r>
    </w:p>
    <w:p w14:paraId="7511237C" w14:textId="77777777" w:rsidR="008E21C3" w:rsidRPr="008E21C3" w:rsidRDefault="008E21C3" w:rsidP="008E21C3">
      <w:pPr>
        <w:pStyle w:val="XYZCoords"/>
      </w:pPr>
      <w:r w:rsidRPr="008E21C3">
        <w:t>C         -3.03607        1.96444        2.09462</w:t>
      </w:r>
    </w:p>
    <w:p w14:paraId="2D8B37B8" w14:textId="77777777" w:rsidR="008E21C3" w:rsidRPr="008E21C3" w:rsidRDefault="008E21C3" w:rsidP="008E21C3">
      <w:pPr>
        <w:pStyle w:val="XYZCoords"/>
      </w:pPr>
      <w:r w:rsidRPr="008E21C3">
        <w:t>C         -3.08836        2.68472       -2.28609</w:t>
      </w:r>
    </w:p>
    <w:p w14:paraId="50E5686E" w14:textId="77777777" w:rsidR="008E21C3" w:rsidRPr="008E21C3" w:rsidRDefault="008E21C3" w:rsidP="008E21C3">
      <w:pPr>
        <w:pStyle w:val="XYZCoords"/>
      </w:pPr>
      <w:r w:rsidRPr="008E21C3">
        <w:t>P         -3.24831        1.72285       -0.65451</w:t>
      </w:r>
    </w:p>
    <w:p w14:paraId="0BE434F5" w14:textId="77777777" w:rsidR="008E21C3" w:rsidRPr="008E21C3" w:rsidRDefault="008E21C3" w:rsidP="008E21C3">
      <w:pPr>
        <w:pStyle w:val="XYZCoords"/>
      </w:pPr>
      <w:r w:rsidRPr="008E21C3">
        <w:t>H         -3.31703       -3.29603        2.58922</w:t>
      </w:r>
    </w:p>
    <w:p w14:paraId="4CD04B2F" w14:textId="77777777" w:rsidR="008E21C3" w:rsidRPr="008E21C3" w:rsidRDefault="008E21C3" w:rsidP="008E21C3">
      <w:pPr>
        <w:pStyle w:val="XYZCoords"/>
      </w:pPr>
      <w:r w:rsidRPr="008E21C3">
        <w:t>C         -3.70208        4.08183       -2.28393</w:t>
      </w:r>
    </w:p>
    <w:p w14:paraId="6DE11C0B" w14:textId="77777777" w:rsidR="008E21C3" w:rsidRPr="008E21C3" w:rsidRDefault="008E21C3" w:rsidP="008E21C3">
      <w:pPr>
        <w:pStyle w:val="XYZCoords"/>
      </w:pPr>
      <w:r w:rsidRPr="008E21C3">
        <w:t>H         -3.31453       -4.05086       -1.10616</w:t>
      </w:r>
    </w:p>
    <w:p w14:paraId="6FFDC742" w14:textId="77777777" w:rsidR="008E21C3" w:rsidRPr="008E21C3" w:rsidRDefault="008E21C3" w:rsidP="008E21C3">
      <w:pPr>
        <w:pStyle w:val="XYZCoords"/>
      </w:pPr>
      <w:r w:rsidRPr="008E21C3">
        <w:t>H         -2.95781       -5.85659        0.63487</w:t>
      </w:r>
    </w:p>
    <w:p w14:paraId="75D21327" w14:textId="77777777" w:rsidR="008E21C3" w:rsidRPr="008E21C3" w:rsidRDefault="008E21C3" w:rsidP="008E21C3">
      <w:pPr>
        <w:pStyle w:val="XYZCoords"/>
      </w:pPr>
      <w:r w:rsidRPr="008E21C3">
        <w:t>H         -3.61235        4.51704       -3.29444</w:t>
      </w:r>
    </w:p>
    <w:p w14:paraId="1735B9D4" w14:textId="77777777" w:rsidR="008E21C3" w:rsidRPr="008E21C3" w:rsidRDefault="008E21C3" w:rsidP="008E21C3">
      <w:pPr>
        <w:pStyle w:val="XYZCoords"/>
      </w:pPr>
      <w:r w:rsidRPr="008E21C3">
        <w:t>C         -3.62965       -3.89593       -0.06466</w:t>
      </w:r>
    </w:p>
    <w:p w14:paraId="0326BAD5" w14:textId="77777777" w:rsidR="008E21C3" w:rsidRPr="008E21C3" w:rsidRDefault="008E21C3" w:rsidP="008E21C3">
      <w:pPr>
        <w:pStyle w:val="XYZCoords"/>
      </w:pPr>
      <w:r w:rsidRPr="008E21C3">
        <w:t>H         -4.02518        4.45554        1.97149</w:t>
      </w:r>
    </w:p>
    <w:p w14:paraId="7FDA356C" w14:textId="77777777" w:rsidR="008E21C3" w:rsidRPr="008E21C3" w:rsidRDefault="008E21C3" w:rsidP="008E21C3">
      <w:pPr>
        <w:pStyle w:val="XYZCoords"/>
      </w:pPr>
      <w:r w:rsidRPr="008E21C3">
        <w:t>C         -3.36456       -1.34120       -2.12581</w:t>
      </w:r>
    </w:p>
    <w:p w14:paraId="71406B57" w14:textId="77777777" w:rsidR="008E21C3" w:rsidRPr="008E21C3" w:rsidRDefault="008E21C3" w:rsidP="008E21C3">
      <w:pPr>
        <w:pStyle w:val="XYZCoords"/>
      </w:pPr>
      <w:r w:rsidRPr="008E21C3">
        <w:t>C         -4.19650        3.89629        1.03496</w:t>
      </w:r>
    </w:p>
    <w:p w14:paraId="4F62EA28" w14:textId="77777777" w:rsidR="008E21C3" w:rsidRPr="008E21C3" w:rsidRDefault="008E21C3" w:rsidP="008E21C3">
      <w:pPr>
        <w:pStyle w:val="XYZCoords"/>
      </w:pPr>
      <w:r w:rsidRPr="008E21C3">
        <w:t>H         -3.37346        0.82330       -3.40463</w:t>
      </w:r>
    </w:p>
    <w:p w14:paraId="20BDDC9F" w14:textId="77777777" w:rsidR="008E21C3" w:rsidRPr="008E21C3" w:rsidRDefault="008E21C3" w:rsidP="008E21C3">
      <w:pPr>
        <w:pStyle w:val="XYZCoords"/>
      </w:pPr>
      <w:r w:rsidRPr="008E21C3">
        <w:t>C         -3.75014        1.85477       -3.38879</w:t>
      </w:r>
    </w:p>
    <w:p w14:paraId="2EC57C4E" w14:textId="77777777" w:rsidR="008E21C3" w:rsidRPr="008E21C3" w:rsidRDefault="008E21C3" w:rsidP="008E21C3">
      <w:pPr>
        <w:pStyle w:val="XYZCoords"/>
      </w:pPr>
      <w:r w:rsidRPr="008E21C3">
        <w:t>H         -4.25157        4.62811        0.21944</w:t>
      </w:r>
    </w:p>
    <w:p w14:paraId="693E8D2E" w14:textId="77777777" w:rsidR="008E21C3" w:rsidRPr="008E21C3" w:rsidRDefault="008E21C3" w:rsidP="008E21C3">
      <w:pPr>
        <w:pStyle w:val="XYZCoords"/>
      </w:pPr>
      <w:r w:rsidRPr="008E21C3">
        <w:t>H         -3.51094        2.31281       -4.36297</w:t>
      </w:r>
    </w:p>
    <w:p w14:paraId="1FBB1D8A" w14:textId="77777777" w:rsidR="008E21C3" w:rsidRPr="008E21C3" w:rsidRDefault="008E21C3" w:rsidP="008E21C3">
      <w:pPr>
        <w:pStyle w:val="XYZCoords"/>
      </w:pPr>
      <w:r w:rsidRPr="008E21C3">
        <w:t>C         -4.25781       -1.58700        1.69925</w:t>
      </w:r>
    </w:p>
    <w:p w14:paraId="68690C53" w14:textId="77777777" w:rsidR="008E21C3" w:rsidRPr="008E21C3" w:rsidRDefault="008E21C3" w:rsidP="008E21C3">
      <w:pPr>
        <w:pStyle w:val="XYZCoords"/>
      </w:pPr>
      <w:r w:rsidRPr="008E21C3">
        <w:t>N         -4.21736       -0.72903        0.66500</w:t>
      </w:r>
    </w:p>
    <w:p w14:paraId="210ABA26" w14:textId="77777777" w:rsidR="008E21C3" w:rsidRPr="008E21C3" w:rsidRDefault="008E21C3" w:rsidP="008E21C3">
      <w:pPr>
        <w:pStyle w:val="XYZCoords"/>
      </w:pPr>
      <w:r w:rsidRPr="008E21C3">
        <w:t>C         -3.86878       -5.23942        0.61286</w:t>
      </w:r>
    </w:p>
    <w:p w14:paraId="33941028" w14:textId="77777777" w:rsidR="008E21C3" w:rsidRPr="008E21C3" w:rsidRDefault="008E21C3" w:rsidP="008E21C3">
      <w:pPr>
        <w:pStyle w:val="XYZCoords"/>
      </w:pPr>
      <w:r w:rsidRPr="008E21C3">
        <w:t>H         -4.03273        1.56862        2.34058</w:t>
      </w:r>
    </w:p>
    <w:p w14:paraId="523CABE4" w14:textId="77777777" w:rsidR="008E21C3" w:rsidRPr="008E21C3" w:rsidRDefault="008E21C3" w:rsidP="008E21C3">
      <w:pPr>
        <w:pStyle w:val="XYZCoords"/>
      </w:pPr>
      <w:r w:rsidRPr="008E21C3">
        <w:t>H         -4.57500       -3.33317       -0.12247</w:t>
      </w:r>
    </w:p>
    <w:p w14:paraId="7C9B301A" w14:textId="77777777" w:rsidR="008E21C3" w:rsidRPr="008E21C3" w:rsidRDefault="008E21C3" w:rsidP="008E21C3">
      <w:pPr>
        <w:pStyle w:val="XYZCoords"/>
      </w:pPr>
      <w:r w:rsidRPr="008E21C3">
        <w:t>H         -4.77252        4.06406       -2.02686</w:t>
      </w:r>
    </w:p>
    <w:p w14:paraId="68915353" w14:textId="77777777" w:rsidR="008E21C3" w:rsidRPr="008E21C3" w:rsidRDefault="008E21C3" w:rsidP="008E21C3">
      <w:pPr>
        <w:pStyle w:val="XYZCoords"/>
      </w:pPr>
      <w:r w:rsidRPr="008E21C3">
        <w:t>H         -4.22593       -5.12822        1.64853</w:t>
      </w:r>
    </w:p>
    <w:p w14:paraId="2A3676FD" w14:textId="77777777" w:rsidR="008E21C3" w:rsidRPr="008E21C3" w:rsidRDefault="008E21C3" w:rsidP="008E21C3">
      <w:pPr>
        <w:pStyle w:val="XYZCoords"/>
      </w:pPr>
      <w:r w:rsidRPr="008E21C3">
        <w:t>C         -5.03521        1.18702       -0.58544</w:t>
      </w:r>
    </w:p>
    <w:p w14:paraId="067F879A" w14:textId="77777777" w:rsidR="008E21C3" w:rsidRPr="008E21C3" w:rsidRDefault="008E21C3" w:rsidP="008E21C3">
      <w:pPr>
        <w:pStyle w:val="XYZCoords"/>
      </w:pPr>
      <w:r w:rsidRPr="008E21C3">
        <w:t>H         -4.63688       -5.80115        0.05987</w:t>
      </w:r>
    </w:p>
    <w:p w14:paraId="6581E18E" w14:textId="77777777" w:rsidR="008E21C3" w:rsidRPr="008E21C3" w:rsidRDefault="008E21C3" w:rsidP="008E21C3">
      <w:pPr>
        <w:pStyle w:val="XYZCoords"/>
      </w:pPr>
      <w:r w:rsidRPr="008E21C3">
        <w:t>H         -5.17972        3.41023        1.13140</w:t>
      </w:r>
    </w:p>
    <w:p w14:paraId="42B6F0C8" w14:textId="77777777" w:rsidR="008E21C3" w:rsidRPr="008E21C3" w:rsidRDefault="008E21C3" w:rsidP="008E21C3">
      <w:pPr>
        <w:pStyle w:val="XYZCoords"/>
      </w:pPr>
      <w:r w:rsidRPr="008E21C3">
        <w:t>C         -5.19506        0.18768        0.51919</w:t>
      </w:r>
    </w:p>
    <w:p w14:paraId="7F400D95" w14:textId="77777777" w:rsidR="008E21C3" w:rsidRPr="008E21C3" w:rsidRDefault="008E21C3" w:rsidP="008E21C3">
      <w:pPr>
        <w:pStyle w:val="XYZCoords"/>
      </w:pPr>
      <w:r w:rsidRPr="008E21C3">
        <w:t>C         -5.31278       -1.58449        2.60864</w:t>
      </w:r>
    </w:p>
    <w:p w14:paraId="575600AB" w14:textId="77777777" w:rsidR="008E21C3" w:rsidRPr="008E21C3" w:rsidRDefault="008E21C3" w:rsidP="008E21C3">
      <w:pPr>
        <w:pStyle w:val="XYZCoords"/>
      </w:pPr>
      <w:r w:rsidRPr="008E21C3">
        <w:t>H         -4.84681        1.83379       -3.30016</w:t>
      </w:r>
    </w:p>
    <w:p w14:paraId="19647D8F" w14:textId="77777777" w:rsidR="008E21C3" w:rsidRPr="008E21C3" w:rsidRDefault="008E21C3" w:rsidP="008E21C3">
      <w:pPr>
        <w:pStyle w:val="XYZCoords"/>
      </w:pPr>
      <w:r w:rsidRPr="008E21C3">
        <w:t>H         -5.31214       -2.30225        3.42990</w:t>
      </w:r>
    </w:p>
    <w:p w14:paraId="3F319DD5" w14:textId="77777777" w:rsidR="008E21C3" w:rsidRPr="008E21C3" w:rsidRDefault="008E21C3" w:rsidP="008E21C3">
      <w:pPr>
        <w:pStyle w:val="XYZCoords"/>
      </w:pPr>
      <w:r w:rsidRPr="008E21C3">
        <w:t>H         -5.22278        0.68777       -1.54863</w:t>
      </w:r>
    </w:p>
    <w:p w14:paraId="6D80C7C6" w14:textId="77777777" w:rsidR="008E21C3" w:rsidRPr="008E21C3" w:rsidRDefault="008E21C3" w:rsidP="008E21C3">
      <w:pPr>
        <w:pStyle w:val="XYZCoords"/>
      </w:pPr>
      <w:r w:rsidRPr="008E21C3">
        <w:t>H         -5.75961        2.00674       -0.47589</w:t>
      </w:r>
    </w:p>
    <w:p w14:paraId="007CD724" w14:textId="77777777" w:rsidR="008E21C3" w:rsidRPr="008E21C3" w:rsidRDefault="008E21C3" w:rsidP="008E21C3">
      <w:pPr>
        <w:pStyle w:val="XYZCoords"/>
      </w:pPr>
      <w:r w:rsidRPr="008E21C3">
        <w:t>C         -6.28110        0.23361        1.39299</w:t>
      </w:r>
    </w:p>
    <w:p w14:paraId="50563C3F" w14:textId="77777777" w:rsidR="008E21C3" w:rsidRPr="008E21C3" w:rsidRDefault="008E21C3" w:rsidP="008E21C3">
      <w:pPr>
        <w:pStyle w:val="XYZCoords"/>
      </w:pPr>
      <w:r w:rsidRPr="008E21C3">
        <w:t>C         -6.34423       -0.66720        2.44904</w:t>
      </w:r>
    </w:p>
    <w:p w14:paraId="17521143" w14:textId="77777777" w:rsidR="008E21C3" w:rsidRPr="008E21C3" w:rsidRDefault="008E21C3" w:rsidP="008E21C3">
      <w:pPr>
        <w:pStyle w:val="XYZCoords"/>
      </w:pPr>
      <w:r w:rsidRPr="008E21C3">
        <w:t>H         -7.05858        0.98311        1.24109</w:t>
      </w:r>
    </w:p>
    <w:p w14:paraId="426CE426" w14:textId="77777777" w:rsidR="008E21C3" w:rsidRPr="008E21C3" w:rsidRDefault="008E21C3" w:rsidP="008E21C3">
      <w:pPr>
        <w:pStyle w:val="XYZCoords"/>
      </w:pPr>
      <w:r w:rsidRPr="008E21C3">
        <w:t>H         -7.18533       -0.64836        3.14469</w:t>
      </w:r>
    </w:p>
    <w:p w14:paraId="6679511B" w14:textId="77777777" w:rsidR="008E21C3" w:rsidRPr="008E21C3" w:rsidRDefault="008E21C3" w:rsidP="008E21C3">
      <w:pPr>
        <w:pStyle w:val="XYZCoords"/>
      </w:pPr>
      <w:r w:rsidRPr="008E21C3">
        <w:t>O         -3.95239       -1.78104       -3.03127</w:t>
      </w:r>
    </w:p>
    <w:p w14:paraId="572967B4" w14:textId="77777777" w:rsidR="008E21C3" w:rsidRPr="008E21C3" w:rsidRDefault="008E21C3" w:rsidP="008E21C3">
      <w:pPr>
        <w:pStyle w:val="XYZCoords"/>
      </w:pPr>
      <w:r w:rsidRPr="008E21C3">
        <w:t>C          0.46634        0.92944        4.49928</w:t>
      </w:r>
    </w:p>
    <w:p w14:paraId="6A7C37A2" w14:textId="77777777" w:rsidR="008E21C3" w:rsidRPr="008E21C3" w:rsidRDefault="008E21C3" w:rsidP="008E21C3">
      <w:pPr>
        <w:pStyle w:val="XYZCoords"/>
      </w:pPr>
      <w:r w:rsidRPr="008E21C3">
        <w:t>H          1.05119       -1.86914       -1.77387</w:t>
      </w:r>
    </w:p>
    <w:p w14:paraId="3A6F3A7D" w14:textId="77777777" w:rsidR="008E21C3" w:rsidRPr="008E21C3" w:rsidRDefault="008E21C3" w:rsidP="008E21C3">
      <w:pPr>
        <w:pStyle w:val="XYZCoords"/>
      </w:pPr>
      <w:r w:rsidRPr="008E21C3">
        <w:t>O          0.68245        1.25187       -0.04535</w:t>
      </w:r>
    </w:p>
    <w:p w14:paraId="582391D2" w14:textId="77777777" w:rsidR="008E21C3" w:rsidRPr="008E21C3" w:rsidRDefault="008E21C3" w:rsidP="008E21C3">
      <w:pPr>
        <w:pStyle w:val="XYZCoords"/>
      </w:pPr>
      <w:r w:rsidRPr="008E21C3">
        <w:t>H          1.17504        0.58034       -3.03899</w:t>
      </w:r>
    </w:p>
    <w:p w14:paraId="679DF8E8" w14:textId="77777777" w:rsidR="008E21C3" w:rsidRPr="008E21C3" w:rsidRDefault="008E21C3" w:rsidP="008E21C3">
      <w:pPr>
        <w:pStyle w:val="XYZCoords"/>
      </w:pPr>
      <w:r w:rsidRPr="008E21C3">
        <w:t>O          1.59054       -1.20381        0.91053</w:t>
      </w:r>
    </w:p>
    <w:p w14:paraId="3262D165" w14:textId="77777777" w:rsidR="008E21C3" w:rsidRPr="008E21C3" w:rsidRDefault="008E21C3" w:rsidP="008E21C3">
      <w:pPr>
        <w:pStyle w:val="XYZCoords"/>
      </w:pPr>
      <w:r w:rsidRPr="008E21C3">
        <w:t>H          0.68848        1.87513       -0.77795</w:t>
      </w:r>
    </w:p>
    <w:p w14:paraId="1407E5DD" w14:textId="77777777" w:rsidR="008E21C3" w:rsidRPr="008E21C3" w:rsidRDefault="008E21C3" w:rsidP="008E21C3">
      <w:pPr>
        <w:pStyle w:val="XYZCoords"/>
      </w:pPr>
      <w:r w:rsidRPr="008E21C3">
        <w:t>C          0.80149        0.86999        3.01811</w:t>
      </w:r>
    </w:p>
    <w:p w14:paraId="0E09FE6B" w14:textId="77777777" w:rsidR="008E21C3" w:rsidRPr="008E21C3" w:rsidRDefault="008E21C3" w:rsidP="008E21C3">
      <w:pPr>
        <w:pStyle w:val="XYZCoords"/>
      </w:pPr>
      <w:r w:rsidRPr="008E21C3">
        <w:t>H          1.58372       -3.34978       -2.61470</w:t>
      </w:r>
    </w:p>
    <w:p w14:paraId="30720C04" w14:textId="77777777" w:rsidR="008E21C3" w:rsidRPr="008E21C3" w:rsidRDefault="008E21C3" w:rsidP="008E21C3">
      <w:pPr>
        <w:pStyle w:val="XYZCoords"/>
      </w:pPr>
      <w:r w:rsidRPr="008E21C3">
        <w:t>C          1.79147       -2.27601       -2.47557</w:t>
      </w:r>
    </w:p>
    <w:p w14:paraId="2243B153" w14:textId="77777777" w:rsidR="008E21C3" w:rsidRPr="008E21C3" w:rsidRDefault="008E21C3" w:rsidP="008E21C3">
      <w:pPr>
        <w:pStyle w:val="XYZCoords"/>
      </w:pPr>
      <w:r w:rsidRPr="008E21C3">
        <w:t>H          1.80904        2.09388       -2.35449</w:t>
      </w:r>
    </w:p>
    <w:p w14:paraId="19F675A7" w14:textId="77777777" w:rsidR="008E21C3" w:rsidRPr="008E21C3" w:rsidRDefault="008E21C3" w:rsidP="008E21C3">
      <w:pPr>
        <w:pStyle w:val="XYZCoords"/>
      </w:pPr>
      <w:r w:rsidRPr="008E21C3">
        <w:t>H          1.63051       -1.78465       -3.44595</w:t>
      </w:r>
    </w:p>
    <w:p w14:paraId="1F0C397F" w14:textId="77777777" w:rsidR="008E21C3" w:rsidRPr="008E21C3" w:rsidRDefault="008E21C3" w:rsidP="008E21C3">
      <w:pPr>
        <w:pStyle w:val="XYZCoords"/>
      </w:pPr>
      <w:r w:rsidRPr="008E21C3">
        <w:t>C          1.94625        1.35647       -3.15761</w:t>
      </w:r>
    </w:p>
    <w:p w14:paraId="33068EF6" w14:textId="77777777" w:rsidR="008E21C3" w:rsidRPr="008E21C3" w:rsidRDefault="008E21C3" w:rsidP="008E21C3">
      <w:pPr>
        <w:pStyle w:val="XYZCoords"/>
      </w:pPr>
      <w:r w:rsidRPr="008E21C3">
        <w:t>H          1.77585        1.87055       -4.11806</w:t>
      </w:r>
    </w:p>
    <w:p w14:paraId="1DA73455" w14:textId="77777777" w:rsidR="008E21C3" w:rsidRPr="008E21C3" w:rsidRDefault="008E21C3" w:rsidP="008E21C3">
      <w:pPr>
        <w:pStyle w:val="XYZCoords"/>
      </w:pPr>
      <w:r w:rsidRPr="008E21C3">
        <w:t>H          2.26759       -1.13380        2.93873</w:t>
      </w:r>
    </w:p>
    <w:p w14:paraId="328F66DD" w14:textId="77777777" w:rsidR="008E21C3" w:rsidRPr="008E21C3" w:rsidRDefault="008E21C3" w:rsidP="008E21C3">
      <w:pPr>
        <w:pStyle w:val="XYZCoords"/>
      </w:pPr>
      <w:r w:rsidRPr="008E21C3">
        <w:t>Ru         2.56684        0.54429        0.42633</w:t>
      </w:r>
    </w:p>
    <w:p w14:paraId="4269F8CA" w14:textId="77777777" w:rsidR="008E21C3" w:rsidRPr="008E21C3" w:rsidRDefault="008E21C3" w:rsidP="008E21C3">
      <w:pPr>
        <w:pStyle w:val="XYZCoords"/>
      </w:pPr>
      <w:r w:rsidRPr="008E21C3">
        <w:t>H          2.69920       -2.51644        0.11657</w:t>
      </w:r>
    </w:p>
    <w:p w14:paraId="767A2250" w14:textId="77777777" w:rsidR="008E21C3" w:rsidRPr="008E21C3" w:rsidRDefault="008E21C3" w:rsidP="008E21C3">
      <w:pPr>
        <w:pStyle w:val="XYZCoords"/>
      </w:pPr>
      <w:r w:rsidRPr="008E21C3">
        <w:t>N          2.23960        0.90872        2.67109</w:t>
      </w:r>
    </w:p>
    <w:p w14:paraId="46835B76" w14:textId="77777777" w:rsidR="008E21C3" w:rsidRPr="008E21C3" w:rsidRDefault="008E21C3" w:rsidP="008E21C3">
      <w:pPr>
        <w:pStyle w:val="XYZCoords"/>
      </w:pPr>
      <w:r w:rsidRPr="008E21C3">
        <w:t>C          2.92162       -0.28578        3.20523</w:t>
      </w:r>
    </w:p>
    <w:p w14:paraId="38589635" w14:textId="77777777" w:rsidR="008E21C3" w:rsidRPr="008E21C3" w:rsidRDefault="008E21C3" w:rsidP="008E21C3">
      <w:pPr>
        <w:pStyle w:val="XYZCoords"/>
      </w:pPr>
      <w:r w:rsidRPr="008E21C3">
        <w:t>C          3.22067       -2.10962       -1.96357</w:t>
      </w:r>
    </w:p>
    <w:p w14:paraId="39874F03" w14:textId="77777777" w:rsidR="008E21C3" w:rsidRPr="008E21C3" w:rsidRDefault="008E21C3" w:rsidP="008E21C3">
      <w:pPr>
        <w:pStyle w:val="XYZCoords"/>
      </w:pPr>
      <w:r w:rsidRPr="008E21C3">
        <w:t>H          3.14970       -3.95308       -0.87315</w:t>
      </w:r>
    </w:p>
    <w:p w14:paraId="16EF052D" w14:textId="77777777" w:rsidR="008E21C3" w:rsidRPr="008E21C3" w:rsidRDefault="008E21C3" w:rsidP="008E21C3">
      <w:pPr>
        <w:pStyle w:val="XYZCoords"/>
      </w:pPr>
      <w:r w:rsidRPr="008E21C3">
        <w:t>H          2.92299       -0.73598       -4.64067</w:t>
      </w:r>
    </w:p>
    <w:p w14:paraId="6AA65614" w14:textId="77777777" w:rsidR="008E21C3" w:rsidRPr="008E21C3" w:rsidRDefault="008E21C3" w:rsidP="008E21C3">
      <w:pPr>
        <w:pStyle w:val="XYZCoords"/>
      </w:pPr>
      <w:r w:rsidRPr="008E21C3">
        <w:t>C          3.38740       -2.89712       -0.65726</w:t>
      </w:r>
    </w:p>
    <w:p w14:paraId="0A412917" w14:textId="77777777" w:rsidR="008E21C3" w:rsidRPr="008E21C3" w:rsidRDefault="008E21C3" w:rsidP="008E21C3">
      <w:pPr>
        <w:pStyle w:val="XYZCoords"/>
      </w:pPr>
      <w:r w:rsidRPr="008E21C3">
        <w:t>C          3.37353        0.79744       -3.12893</w:t>
      </w:r>
    </w:p>
    <w:p w14:paraId="00D21972" w14:textId="77777777" w:rsidR="008E21C3" w:rsidRPr="008E21C3" w:rsidRDefault="008E21C3" w:rsidP="008E21C3">
      <w:pPr>
        <w:pStyle w:val="XYZCoords"/>
      </w:pPr>
      <w:r w:rsidRPr="008E21C3">
        <w:t>P          3.47221       -0.27104       -1.54417</w:t>
      </w:r>
    </w:p>
    <w:p w14:paraId="1726E5D6" w14:textId="77777777" w:rsidR="008E21C3" w:rsidRPr="008E21C3" w:rsidRDefault="008E21C3" w:rsidP="008E21C3">
      <w:pPr>
        <w:pStyle w:val="XYZCoords"/>
      </w:pPr>
      <w:r w:rsidRPr="008E21C3">
        <w:t>H          3.06077       -0.22542        4.29811</w:t>
      </w:r>
    </w:p>
    <w:p w14:paraId="4A4BF7CB" w14:textId="77777777" w:rsidR="008E21C3" w:rsidRPr="008E21C3" w:rsidRDefault="008E21C3" w:rsidP="008E21C3">
      <w:pPr>
        <w:pStyle w:val="XYZCoords"/>
      </w:pPr>
      <w:r w:rsidRPr="008E21C3">
        <w:t>C          3.64980        0.06049       -4.43884</w:t>
      </w:r>
    </w:p>
    <w:p w14:paraId="5F6DFCCD" w14:textId="77777777" w:rsidR="008E21C3" w:rsidRPr="008E21C3" w:rsidRDefault="008E21C3" w:rsidP="008E21C3">
      <w:pPr>
        <w:pStyle w:val="XYZCoords"/>
      </w:pPr>
      <w:r w:rsidRPr="008E21C3">
        <w:t>H          3.92137        2.13685        2.74600</w:t>
      </w:r>
    </w:p>
    <w:p w14:paraId="198822BC" w14:textId="77777777" w:rsidR="008E21C3" w:rsidRPr="008E21C3" w:rsidRDefault="008E21C3" w:rsidP="008E21C3">
      <w:pPr>
        <w:pStyle w:val="XYZCoords"/>
      </w:pPr>
      <w:r w:rsidRPr="008E21C3">
        <w:t>H          1.86747        3.41929        1.76505</w:t>
      </w:r>
    </w:p>
    <w:p w14:paraId="16A94D1B" w14:textId="77777777" w:rsidR="008E21C3" w:rsidRPr="008E21C3" w:rsidRDefault="008E21C3" w:rsidP="008E21C3">
      <w:pPr>
        <w:pStyle w:val="XYZCoords"/>
      </w:pPr>
      <w:r w:rsidRPr="008E21C3">
        <w:t>H          3.57127        0.79015       -5.26218</w:t>
      </w:r>
    </w:p>
    <w:p w14:paraId="77FFD13B" w14:textId="77777777" w:rsidR="008E21C3" w:rsidRPr="008E21C3" w:rsidRDefault="008E21C3" w:rsidP="008E21C3">
      <w:pPr>
        <w:pStyle w:val="XYZCoords"/>
      </w:pPr>
      <w:r w:rsidRPr="008E21C3">
        <w:t>C          2.90572        2.12915        3.17040</w:t>
      </w:r>
    </w:p>
    <w:p w14:paraId="2C0ACF21" w14:textId="77777777" w:rsidR="008E21C3" w:rsidRPr="008E21C3" w:rsidRDefault="008E21C3" w:rsidP="008E21C3">
      <w:pPr>
        <w:pStyle w:val="XYZCoords"/>
      </w:pPr>
      <w:r w:rsidRPr="008E21C3">
        <w:t>H          4.10409       -3.77616       -2.97141</w:t>
      </w:r>
    </w:p>
    <w:p w14:paraId="35B8E0DB" w14:textId="77777777" w:rsidR="008E21C3" w:rsidRPr="008E21C3" w:rsidRDefault="008E21C3" w:rsidP="008E21C3">
      <w:pPr>
        <w:pStyle w:val="XYZCoords"/>
      </w:pPr>
      <w:r w:rsidRPr="008E21C3">
        <w:t>C          3.37619        2.16288        0.15103</w:t>
      </w:r>
    </w:p>
    <w:p w14:paraId="1097106C" w14:textId="77777777" w:rsidR="008E21C3" w:rsidRPr="008E21C3" w:rsidRDefault="008E21C3" w:rsidP="008E21C3">
      <w:pPr>
        <w:pStyle w:val="XYZCoords"/>
      </w:pPr>
      <w:r w:rsidRPr="008E21C3">
        <w:t>C          4.22365       -2.68001       -2.97180</w:t>
      </w:r>
    </w:p>
    <w:p w14:paraId="0E5DB111" w14:textId="77777777" w:rsidR="008E21C3" w:rsidRPr="008E21C3" w:rsidRDefault="008E21C3" w:rsidP="008E21C3">
      <w:pPr>
        <w:pStyle w:val="XYZCoords"/>
      </w:pPr>
      <w:r w:rsidRPr="008E21C3">
        <w:t>H          4.28215        2.54675       -2.13157</w:t>
      </w:r>
    </w:p>
    <w:p w14:paraId="3B5E84A3" w14:textId="77777777" w:rsidR="008E21C3" w:rsidRPr="008E21C3" w:rsidRDefault="008E21C3" w:rsidP="008E21C3">
      <w:pPr>
        <w:pStyle w:val="XYZCoords"/>
      </w:pPr>
      <w:r w:rsidRPr="008E21C3">
        <w:t>C          4.36805        1.95839       -3.05241</w:t>
      </w:r>
    </w:p>
    <w:p w14:paraId="3413222E" w14:textId="77777777" w:rsidR="008E21C3" w:rsidRPr="008E21C3" w:rsidRDefault="008E21C3" w:rsidP="008E21C3">
      <w:pPr>
        <w:pStyle w:val="XYZCoords"/>
      </w:pPr>
      <w:r w:rsidRPr="008E21C3">
        <w:t>H          4.06518       -2.33910       -3.99929</w:t>
      </w:r>
    </w:p>
    <w:p w14:paraId="5D1304B1" w14:textId="77777777" w:rsidR="008E21C3" w:rsidRPr="008E21C3" w:rsidRDefault="008E21C3" w:rsidP="008E21C3">
      <w:pPr>
        <w:pStyle w:val="XYZCoords"/>
      </w:pPr>
      <w:r w:rsidRPr="008E21C3">
        <w:t>H          4.16447        2.64113       -3.89428</w:t>
      </w:r>
    </w:p>
    <w:p w14:paraId="3DA7ED2B" w14:textId="77777777" w:rsidR="008E21C3" w:rsidRPr="008E21C3" w:rsidRDefault="008E21C3" w:rsidP="008E21C3">
      <w:pPr>
        <w:pStyle w:val="XYZCoords"/>
      </w:pPr>
      <w:r w:rsidRPr="008E21C3">
        <w:t>C          4.23212       -0.55244        2.52984</w:t>
      </w:r>
    </w:p>
    <w:p w14:paraId="6E424F8D" w14:textId="77777777" w:rsidR="008E21C3" w:rsidRPr="008E21C3" w:rsidRDefault="008E21C3" w:rsidP="008E21C3">
      <w:pPr>
        <w:pStyle w:val="XYZCoords"/>
      </w:pPr>
      <w:r w:rsidRPr="008E21C3">
        <w:t>N          4.26066       -0.29347        1.20812</w:t>
      </w:r>
    </w:p>
    <w:p w14:paraId="00F2D8A0" w14:textId="77777777" w:rsidR="008E21C3" w:rsidRPr="008E21C3" w:rsidRDefault="008E21C3" w:rsidP="008E21C3">
      <w:pPr>
        <w:pStyle w:val="XYZCoords"/>
      </w:pPr>
      <w:r w:rsidRPr="008E21C3">
        <w:t>C          2.17837        3.41271        2.81830</w:t>
      </w:r>
    </w:p>
    <w:p w14:paraId="7F6D2419" w14:textId="77777777" w:rsidR="008E21C3" w:rsidRPr="008E21C3" w:rsidRDefault="008E21C3" w:rsidP="008E21C3">
      <w:pPr>
        <w:pStyle w:val="XYZCoords"/>
      </w:pPr>
      <w:r w:rsidRPr="008E21C3">
        <w:t>H          4.42733       -2.87195       -0.29351</w:t>
      </w:r>
    </w:p>
    <w:p w14:paraId="190ED935" w14:textId="77777777" w:rsidR="008E21C3" w:rsidRPr="008E21C3" w:rsidRDefault="008E21C3" w:rsidP="008E21C3">
      <w:pPr>
        <w:pStyle w:val="XYZCoords"/>
      </w:pPr>
      <w:r w:rsidRPr="008E21C3">
        <w:t>H          3.02487        2.05829        4.26926</w:t>
      </w:r>
    </w:p>
    <w:p w14:paraId="69AF8A83" w14:textId="77777777" w:rsidR="008E21C3" w:rsidRPr="008E21C3" w:rsidRDefault="008E21C3" w:rsidP="008E21C3">
      <w:pPr>
        <w:pStyle w:val="XYZCoords"/>
      </w:pPr>
      <w:r w:rsidRPr="008E21C3">
        <w:t>H          4.66297       -0.36397       -4.47338</w:t>
      </w:r>
    </w:p>
    <w:p w14:paraId="0E61AFA4" w14:textId="77777777" w:rsidR="008E21C3" w:rsidRPr="008E21C3" w:rsidRDefault="008E21C3" w:rsidP="008E21C3">
      <w:pPr>
        <w:pStyle w:val="XYZCoords"/>
      </w:pPr>
      <w:r w:rsidRPr="008E21C3">
        <w:t>H          1.28096        3.55834        3.43643</w:t>
      </w:r>
    </w:p>
    <w:p w14:paraId="549BD735" w14:textId="77777777" w:rsidR="008E21C3" w:rsidRPr="008E21C3" w:rsidRDefault="008E21C3" w:rsidP="008E21C3">
      <w:pPr>
        <w:pStyle w:val="XYZCoords"/>
      </w:pPr>
      <w:r w:rsidRPr="008E21C3">
        <w:t>C          5.26488       -0.21591       -0.98745</w:t>
      </w:r>
    </w:p>
    <w:p w14:paraId="799BE1AB" w14:textId="77777777" w:rsidR="008E21C3" w:rsidRPr="008E21C3" w:rsidRDefault="008E21C3" w:rsidP="008E21C3">
      <w:pPr>
        <w:pStyle w:val="XYZCoords"/>
      </w:pPr>
      <w:r w:rsidRPr="008E21C3">
        <w:t>H          2.84597        4.27026        2.98512</w:t>
      </w:r>
    </w:p>
    <w:p w14:paraId="6C2D6005" w14:textId="77777777" w:rsidR="008E21C3" w:rsidRPr="008E21C3" w:rsidRDefault="008E21C3" w:rsidP="008E21C3">
      <w:pPr>
        <w:pStyle w:val="XYZCoords"/>
      </w:pPr>
      <w:r w:rsidRPr="008E21C3">
        <w:t>H          5.26986       -2.47853       -2.69355</w:t>
      </w:r>
    </w:p>
    <w:p w14:paraId="23C9863F" w14:textId="77777777" w:rsidR="008E21C3" w:rsidRPr="008E21C3" w:rsidRDefault="008E21C3" w:rsidP="008E21C3">
      <w:pPr>
        <w:pStyle w:val="XYZCoords"/>
      </w:pPr>
      <w:r w:rsidRPr="008E21C3">
        <w:t>C          5.35194       -0.57317        0.46505</w:t>
      </w:r>
    </w:p>
    <w:p w14:paraId="052FDE0E" w14:textId="77777777" w:rsidR="008E21C3" w:rsidRPr="008E21C3" w:rsidRDefault="008E21C3" w:rsidP="008E21C3">
      <w:pPr>
        <w:pStyle w:val="XYZCoords"/>
      </w:pPr>
      <w:r w:rsidRPr="008E21C3">
        <w:t>C          5.33575       -1.10622        3.16925</w:t>
      </w:r>
    </w:p>
    <w:p w14:paraId="18667749" w14:textId="77777777" w:rsidR="008E21C3" w:rsidRPr="008E21C3" w:rsidRDefault="008E21C3" w:rsidP="008E21C3">
      <w:pPr>
        <w:pStyle w:val="XYZCoords"/>
      </w:pPr>
      <w:r w:rsidRPr="008E21C3">
        <w:t>H          5.40872        1.61545       -3.16035</w:t>
      </w:r>
    </w:p>
    <w:p w14:paraId="2DFAE7D7" w14:textId="77777777" w:rsidR="008E21C3" w:rsidRPr="008E21C3" w:rsidRDefault="008E21C3" w:rsidP="008E21C3">
      <w:pPr>
        <w:pStyle w:val="XYZCoords"/>
      </w:pPr>
      <w:r w:rsidRPr="008E21C3">
        <w:t>H          5.29714       -1.30072        4.24147</w:t>
      </w:r>
    </w:p>
    <w:p w14:paraId="0D9CDF0D" w14:textId="77777777" w:rsidR="008E21C3" w:rsidRPr="008E21C3" w:rsidRDefault="008E21C3" w:rsidP="008E21C3">
      <w:pPr>
        <w:pStyle w:val="XYZCoords"/>
      </w:pPr>
      <w:r w:rsidRPr="008E21C3">
        <w:t>H          5.57622        0.83481       -1.10176</w:t>
      </w:r>
    </w:p>
    <w:p w14:paraId="5625B530" w14:textId="77777777" w:rsidR="008E21C3" w:rsidRPr="008E21C3" w:rsidRDefault="008E21C3" w:rsidP="008E21C3">
      <w:pPr>
        <w:pStyle w:val="XYZCoords"/>
      </w:pPr>
      <w:r w:rsidRPr="008E21C3">
        <w:t>H          5.94760       -0.82993       -1.59141</w:t>
      </w:r>
    </w:p>
    <w:p w14:paraId="7FA4C681" w14:textId="77777777" w:rsidR="008E21C3" w:rsidRPr="008E21C3" w:rsidRDefault="008E21C3" w:rsidP="008E21C3">
      <w:pPr>
        <w:pStyle w:val="XYZCoords"/>
      </w:pPr>
      <w:r w:rsidRPr="008E21C3">
        <w:t>C          6.47694       -1.14500        1.05423</w:t>
      </w:r>
    </w:p>
    <w:p w14:paraId="6F603B6C" w14:textId="77777777" w:rsidR="008E21C3" w:rsidRPr="008E21C3" w:rsidRDefault="008E21C3" w:rsidP="008E21C3">
      <w:pPr>
        <w:pStyle w:val="XYZCoords"/>
      </w:pPr>
      <w:r w:rsidRPr="008E21C3">
        <w:t>C          6.46875       -1.41095        2.41990</w:t>
      </w:r>
    </w:p>
    <w:p w14:paraId="59D4821D" w14:textId="77777777" w:rsidR="008E21C3" w:rsidRPr="008E21C3" w:rsidRDefault="008E21C3" w:rsidP="008E21C3">
      <w:pPr>
        <w:pStyle w:val="XYZCoords"/>
      </w:pPr>
      <w:r w:rsidRPr="008E21C3">
        <w:t>H          7.34875       -1.37413        0.44085</w:t>
      </w:r>
    </w:p>
    <w:p w14:paraId="48907152" w14:textId="77777777" w:rsidR="008E21C3" w:rsidRPr="008E21C3" w:rsidRDefault="008E21C3" w:rsidP="008E21C3">
      <w:pPr>
        <w:pStyle w:val="XYZCoords"/>
      </w:pPr>
      <w:r w:rsidRPr="008E21C3">
        <w:t>H          7.34436       -1.85234        2.89915</w:t>
      </w:r>
    </w:p>
    <w:p w14:paraId="68582802" w14:textId="77777777" w:rsidR="008E21C3" w:rsidRPr="008E21C3" w:rsidRDefault="008E21C3" w:rsidP="008E21C3">
      <w:pPr>
        <w:pStyle w:val="XYZCoords"/>
      </w:pPr>
      <w:r w:rsidRPr="008E21C3">
        <w:t>H          0.63496       -1.05555        0.77572</w:t>
      </w:r>
    </w:p>
    <w:p w14:paraId="1903D109" w14:textId="77777777" w:rsidR="008E21C3" w:rsidRPr="008E21C3" w:rsidRDefault="008E21C3" w:rsidP="008E21C3">
      <w:pPr>
        <w:pStyle w:val="XYZCoords"/>
      </w:pPr>
      <w:r w:rsidRPr="008E21C3">
        <w:t>O          3.87246        3.21300        0.03062</w:t>
      </w:r>
    </w:p>
    <w:p w14:paraId="427706DC" w14:textId="77777777" w:rsidR="008E21C3" w:rsidRPr="008E21C3" w:rsidRDefault="008E21C3" w:rsidP="008E21C3">
      <w:pPr>
        <w:pStyle w:val="XYZCoords"/>
      </w:pPr>
      <w:r w:rsidRPr="008E21C3">
        <w:t>H         -0.62825        0.88816        4.60526</w:t>
      </w:r>
    </w:p>
    <w:p w14:paraId="6B4EEF6D" w14:textId="77777777" w:rsidR="008E21C3" w:rsidRPr="008E21C3" w:rsidRDefault="008E21C3" w:rsidP="008E21C3">
      <w:pPr>
        <w:pStyle w:val="XYZCoords"/>
      </w:pPr>
      <w:r w:rsidRPr="008E21C3">
        <w:t>H          0.80880        1.85473        4.98886</w:t>
      </w:r>
    </w:p>
    <w:p w14:paraId="4E4409B4" w14:textId="77777777" w:rsidR="008E21C3" w:rsidRPr="008E21C3" w:rsidRDefault="008E21C3" w:rsidP="008E21C3">
      <w:pPr>
        <w:pStyle w:val="XYZCoords"/>
      </w:pPr>
      <w:r w:rsidRPr="008E21C3">
        <w:t>H          0.87716        0.07545        5.06003</w:t>
      </w:r>
    </w:p>
    <w:p w14:paraId="233527D1" w14:textId="77777777" w:rsidR="008E21C3" w:rsidRPr="008E21C3" w:rsidRDefault="008E21C3" w:rsidP="008E21C3">
      <w:pPr>
        <w:pStyle w:val="XYZCoords"/>
      </w:pPr>
      <w:r w:rsidRPr="008E21C3">
        <w:t>H          0.39995       -0.04647        2.56943</w:t>
      </w:r>
    </w:p>
    <w:p w14:paraId="49454635" w14:textId="77777777" w:rsidR="008E21C3" w:rsidRPr="008E21C3" w:rsidRDefault="008E21C3" w:rsidP="008E21C3">
      <w:pPr>
        <w:pStyle w:val="XYZCoords"/>
      </w:pPr>
      <w:r w:rsidRPr="008E21C3">
        <w:t>H          0.32600        1.69534        2.47519</w:t>
      </w:r>
    </w:p>
    <w:p w14:paraId="01A32B76" w14:textId="77777777" w:rsidR="008E21C3" w:rsidRPr="008E21C3" w:rsidRDefault="008E21C3" w:rsidP="008E21C3">
      <w:pPr>
        <w:pStyle w:val="XYZCoords"/>
      </w:pPr>
      <w:r w:rsidRPr="008E21C3">
        <w:t>H         -0.66325        0.32172        0.76362</w:t>
      </w:r>
    </w:p>
    <w:p w14:paraId="6BC6F6ED" w14:textId="77777777" w:rsidR="00241906" w:rsidRDefault="00241906">
      <w:r>
        <w:br w:type="page"/>
      </w:r>
    </w:p>
    <w:p w14:paraId="4AFBD09E" w14:textId="5705F14B" w:rsidR="008E21C3" w:rsidRDefault="00241906" w:rsidP="00241906">
      <w:pPr>
        <w:pStyle w:val="Caption"/>
      </w:pPr>
      <w:bookmarkStart w:id="241" w:name="_Toc461199636"/>
      <w:r>
        <w:t xml:space="preserve">Figure </w:t>
      </w:r>
      <w:fldSimple w:instr=" STYLEREF 1 \s ">
        <w:r w:rsidR="000D6DE5">
          <w:rPr>
            <w:noProof/>
          </w:rPr>
          <w:t>11</w:t>
        </w:r>
      </w:fldSimple>
      <w:r w:rsidR="003027B0">
        <w:noBreakHyphen/>
      </w:r>
      <w:fldSimple w:instr=" SEQ Figure \* ARABIC \s 1 ">
        <w:r w:rsidR="000D6DE5">
          <w:rPr>
            <w:noProof/>
          </w:rPr>
          <w:t>32</w:t>
        </w:r>
      </w:fldSimple>
      <w:r>
        <w:t xml:space="preserve"> [A-Mono]S</w:t>
      </w:r>
      <w:r>
        <w:rPr>
          <w:vertAlign w:val="subscript"/>
        </w:rPr>
        <w:t>0</w:t>
      </w:r>
      <w:r>
        <w:t xml:space="preserve"> Structure and Coordinates</w:t>
      </w:r>
      <w:bookmarkEnd w:id="241"/>
    </w:p>
    <w:p w14:paraId="397F1FC8" w14:textId="77777777" w:rsidR="00241906" w:rsidRDefault="00241906" w:rsidP="00241906">
      <w:pPr>
        <w:pStyle w:val="CaptionText"/>
      </w:pPr>
    </w:p>
    <w:p w14:paraId="5CF30216" w14:textId="77777777" w:rsidR="00241906" w:rsidRPr="00241906" w:rsidRDefault="00241906" w:rsidP="00241906">
      <w:pPr>
        <w:pStyle w:val="XYZCoords"/>
      </w:pPr>
      <w:r w:rsidRPr="00241906">
        <w:t>64</w:t>
      </w:r>
    </w:p>
    <w:p w14:paraId="71A3FC4D" w14:textId="77777777" w:rsidR="00241906" w:rsidRPr="00241906" w:rsidRDefault="00241906" w:rsidP="00241906">
      <w:pPr>
        <w:pStyle w:val="XYZCoords"/>
      </w:pPr>
      <w:r w:rsidRPr="00241906">
        <w:tab/>
        <w:t>Energy: -975781.7288466</w:t>
      </w:r>
    </w:p>
    <w:p w14:paraId="3B130EE8" w14:textId="77777777" w:rsidR="00241906" w:rsidRPr="00241906" w:rsidRDefault="00241906" w:rsidP="00241906">
      <w:pPr>
        <w:pStyle w:val="XYZCoords"/>
      </w:pPr>
      <w:r>
        <w:rPr>
          <w:noProof/>
        </w:rPr>
        <w:drawing>
          <wp:anchor distT="0" distB="0" distL="114300" distR="114300" simplePos="0" relativeHeight="251663360" behindDoc="0" locked="0" layoutInCell="1" allowOverlap="1" wp14:anchorId="10891C3C" wp14:editId="770CF193">
            <wp:simplePos x="0" y="0"/>
            <wp:positionH relativeFrom="column">
              <wp:posOffset>1828800</wp:posOffset>
            </wp:positionH>
            <wp:positionV relativeFrom="paragraph">
              <wp:posOffset>33655</wp:posOffset>
            </wp:positionV>
            <wp:extent cx="4393565" cy="4393565"/>
            <wp:effectExtent l="0" t="0" r="0" b="0"/>
            <wp:wrapTight wrapText="bothSides">
              <wp:wrapPolygon edited="0">
                <wp:start x="15484" y="2622"/>
                <wp:lineTo x="8367" y="4246"/>
                <wp:lineTo x="6119" y="4620"/>
                <wp:lineTo x="5120" y="5869"/>
                <wp:lineTo x="4246" y="6743"/>
                <wp:lineTo x="4246" y="6993"/>
                <wp:lineTo x="6119" y="8866"/>
                <wp:lineTo x="6244" y="8866"/>
                <wp:lineTo x="4246" y="10115"/>
                <wp:lineTo x="3496" y="11363"/>
                <wp:lineTo x="3996" y="12862"/>
                <wp:lineTo x="3247" y="13486"/>
                <wp:lineTo x="2747" y="14236"/>
                <wp:lineTo x="2872" y="16234"/>
                <wp:lineTo x="4246" y="16858"/>
                <wp:lineTo x="7368" y="16858"/>
                <wp:lineTo x="6369" y="17732"/>
                <wp:lineTo x="6369" y="18232"/>
                <wp:lineTo x="7617" y="18731"/>
                <wp:lineTo x="8242" y="18731"/>
                <wp:lineTo x="8991" y="18481"/>
                <wp:lineTo x="10614" y="17357"/>
                <wp:lineTo x="10739" y="15859"/>
                <wp:lineTo x="10365" y="15484"/>
                <wp:lineTo x="7992" y="14860"/>
                <wp:lineTo x="13486" y="14860"/>
                <wp:lineTo x="14985" y="14485"/>
                <wp:lineTo x="14735" y="12862"/>
                <wp:lineTo x="15609" y="12862"/>
                <wp:lineTo x="19480" y="11239"/>
                <wp:lineTo x="19355" y="8491"/>
                <wp:lineTo x="18606" y="7992"/>
                <wp:lineTo x="15984" y="6868"/>
                <wp:lineTo x="17607" y="5494"/>
                <wp:lineTo x="17732" y="4870"/>
                <wp:lineTo x="16733" y="4870"/>
                <wp:lineTo x="16358" y="2622"/>
                <wp:lineTo x="15484" y="2622"/>
              </wp:wrapPolygon>
            </wp:wrapTight>
            <wp:docPr id="6" name="Picture 6" descr="Macintosh HD:Users:Jacob:Documents:Water_Splitting:Two_Photon_Water_Splitting:Computational_Data:A_Intermediate:Mono:3-Full-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A_Intermediate:Mono:3-Full-GP-Disp-SMD.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393565" cy="43935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N         -0.71461        1.41145       -0.05552</w:t>
      </w:r>
    </w:p>
    <w:p w14:paraId="652FBAB6" w14:textId="77777777" w:rsidR="00241906" w:rsidRPr="00241906" w:rsidRDefault="00241906" w:rsidP="00241906">
      <w:pPr>
        <w:pStyle w:val="XYZCoords"/>
      </w:pPr>
      <w:r w:rsidRPr="00241906">
        <w:t>C         -1.93725        1.87355        0.26183</w:t>
      </w:r>
    </w:p>
    <w:p w14:paraId="731ACF8D" w14:textId="77777777" w:rsidR="00241906" w:rsidRPr="00241906" w:rsidRDefault="00241906" w:rsidP="00241906">
      <w:pPr>
        <w:pStyle w:val="XYZCoords"/>
      </w:pPr>
      <w:r w:rsidRPr="00241906">
        <w:t>C          0.19459        2.20723       -0.65239</w:t>
      </w:r>
    </w:p>
    <w:p w14:paraId="66994297" w14:textId="77777777" w:rsidR="00241906" w:rsidRPr="00241906" w:rsidRDefault="00241906" w:rsidP="00241906">
      <w:pPr>
        <w:pStyle w:val="XYZCoords"/>
      </w:pPr>
      <w:r w:rsidRPr="00241906">
        <w:t>C         -2.28128        3.20266        0.05361</w:t>
      </w:r>
    </w:p>
    <w:p w14:paraId="209C8A20" w14:textId="77777777" w:rsidR="00241906" w:rsidRPr="00241906" w:rsidRDefault="00241906" w:rsidP="00241906">
      <w:pPr>
        <w:pStyle w:val="XYZCoords"/>
      </w:pPr>
      <w:r w:rsidRPr="00241906">
        <w:t>C         -1.33114        4.06030       -0.49717</w:t>
      </w:r>
    </w:p>
    <w:p w14:paraId="306BBD5A" w14:textId="77777777" w:rsidR="00241906" w:rsidRPr="00241906" w:rsidRDefault="00241906" w:rsidP="00241906">
      <w:pPr>
        <w:pStyle w:val="XYZCoords"/>
      </w:pPr>
      <w:r w:rsidRPr="00241906">
        <w:t>C         -0.08773        3.55709       -0.86171</w:t>
      </w:r>
    </w:p>
    <w:p w14:paraId="304BE35D" w14:textId="77777777" w:rsidR="00241906" w:rsidRPr="00241906" w:rsidRDefault="00241906" w:rsidP="00241906">
      <w:pPr>
        <w:pStyle w:val="XYZCoords"/>
      </w:pPr>
      <w:r w:rsidRPr="00241906">
        <w:t>C         -2.85043        0.84429        0.85528</w:t>
      </w:r>
    </w:p>
    <w:p w14:paraId="6A5E2D11" w14:textId="77777777" w:rsidR="00241906" w:rsidRPr="00241906" w:rsidRDefault="00241906" w:rsidP="00241906">
      <w:pPr>
        <w:pStyle w:val="XYZCoords"/>
      </w:pPr>
      <w:r w:rsidRPr="00241906">
        <w:t>H         -3.27959        3.55437        0.31562</w:t>
      </w:r>
    </w:p>
    <w:p w14:paraId="39F3CD8D" w14:textId="77777777" w:rsidR="00241906" w:rsidRPr="00241906" w:rsidRDefault="00241906" w:rsidP="00241906">
      <w:pPr>
        <w:pStyle w:val="XYZCoords"/>
      </w:pPr>
      <w:r w:rsidRPr="00241906">
        <w:t>H         -1.56883        5.11248       -0.66341</w:t>
      </w:r>
    </w:p>
    <w:p w14:paraId="59217509" w14:textId="77777777" w:rsidR="00241906" w:rsidRPr="00241906" w:rsidRDefault="00241906" w:rsidP="00241906">
      <w:pPr>
        <w:pStyle w:val="XYZCoords"/>
      </w:pPr>
      <w:r w:rsidRPr="00241906">
        <w:t>H          0.66192        4.19707       -1.32817</w:t>
      </w:r>
    </w:p>
    <w:p w14:paraId="7393B9CD" w14:textId="77777777" w:rsidR="00241906" w:rsidRPr="00241906" w:rsidRDefault="00241906" w:rsidP="00241906">
      <w:pPr>
        <w:pStyle w:val="XYZCoords"/>
      </w:pPr>
      <w:r w:rsidRPr="00241906">
        <w:t>C          1.45721        1.55183       -1.11784</w:t>
      </w:r>
    </w:p>
    <w:p w14:paraId="054BDE05" w14:textId="77777777" w:rsidR="00241906" w:rsidRPr="00241906" w:rsidRDefault="00241906" w:rsidP="00241906">
      <w:pPr>
        <w:pStyle w:val="XYZCoords"/>
      </w:pPr>
      <w:r w:rsidRPr="00241906">
        <w:t>N         -2.72411       -0.45534        0.16951</w:t>
      </w:r>
    </w:p>
    <w:p w14:paraId="4A9112B3" w14:textId="77777777" w:rsidR="00241906" w:rsidRPr="00241906" w:rsidRDefault="00241906" w:rsidP="00241906">
      <w:pPr>
        <w:pStyle w:val="XYZCoords"/>
      </w:pPr>
      <w:r w:rsidRPr="00241906">
        <w:t>H         -3.89160        1.21043        0.86121</w:t>
      </w:r>
    </w:p>
    <w:p w14:paraId="3A872F4D" w14:textId="77777777" w:rsidR="00241906" w:rsidRPr="00241906" w:rsidRDefault="00241906" w:rsidP="00241906">
      <w:pPr>
        <w:pStyle w:val="XYZCoords"/>
      </w:pPr>
      <w:r w:rsidRPr="00241906">
        <w:t>H         -2.55608        0.68653        1.90573</w:t>
      </w:r>
    </w:p>
    <w:p w14:paraId="6F2E6161" w14:textId="77777777" w:rsidR="00241906" w:rsidRPr="00241906" w:rsidRDefault="00241906" w:rsidP="00241906">
      <w:pPr>
        <w:pStyle w:val="XYZCoords"/>
      </w:pPr>
      <w:r w:rsidRPr="00241906">
        <w:t>H          1.24304        1.16737       -2.13027</w:t>
      </w:r>
    </w:p>
    <w:p w14:paraId="615AC038" w14:textId="77777777" w:rsidR="00241906" w:rsidRPr="00241906" w:rsidRDefault="00241906" w:rsidP="00241906">
      <w:pPr>
        <w:pStyle w:val="XYZCoords"/>
      </w:pPr>
      <w:r w:rsidRPr="00241906">
        <w:t>P          1.78985       -0.01998       -0.16505</w:t>
      </w:r>
    </w:p>
    <w:p w14:paraId="718D1974" w14:textId="77777777" w:rsidR="00241906" w:rsidRPr="00241906" w:rsidRDefault="00241906" w:rsidP="00241906">
      <w:pPr>
        <w:pStyle w:val="XYZCoords"/>
      </w:pPr>
      <w:r w:rsidRPr="00241906">
        <w:t>H          2.29722        2.25937       -1.16090</w:t>
      </w:r>
    </w:p>
    <w:p w14:paraId="4D1673AC" w14:textId="77777777" w:rsidR="00241906" w:rsidRPr="00241906" w:rsidRDefault="00241906" w:rsidP="00241906">
      <w:pPr>
        <w:pStyle w:val="XYZCoords"/>
      </w:pPr>
      <w:r w:rsidRPr="00241906">
        <w:t>Ru        -0.39928       -0.61383        0.08172</w:t>
      </w:r>
    </w:p>
    <w:p w14:paraId="71606320" w14:textId="77777777" w:rsidR="00241906" w:rsidRPr="00241906" w:rsidRDefault="00241906" w:rsidP="00241906">
      <w:pPr>
        <w:pStyle w:val="XYZCoords"/>
      </w:pPr>
      <w:r w:rsidRPr="00241906">
        <w:t>C         -3.28283       -0.39340       -1.19918</w:t>
      </w:r>
    </w:p>
    <w:p w14:paraId="19C7B412" w14:textId="77777777" w:rsidR="00241906" w:rsidRPr="00241906" w:rsidRDefault="00241906" w:rsidP="00241906">
      <w:pPr>
        <w:pStyle w:val="XYZCoords"/>
      </w:pPr>
      <w:r w:rsidRPr="00241906">
        <w:t>C          2.97324       -0.99546       -1.29362</w:t>
      </w:r>
    </w:p>
    <w:p w14:paraId="1D53CA51" w14:textId="77777777" w:rsidR="00241906" w:rsidRPr="00241906" w:rsidRDefault="00241906" w:rsidP="00241906">
      <w:pPr>
        <w:pStyle w:val="XYZCoords"/>
      </w:pPr>
      <w:r w:rsidRPr="00241906">
        <w:t>C         -3.38475       -1.48595        1.00200</w:t>
      </w:r>
    </w:p>
    <w:p w14:paraId="32854C9C" w14:textId="77777777" w:rsidR="00241906" w:rsidRPr="00241906" w:rsidRDefault="00241906" w:rsidP="00241906">
      <w:pPr>
        <w:pStyle w:val="XYZCoords"/>
      </w:pPr>
      <w:r w:rsidRPr="00241906">
        <w:t>C          2.72182        0.58988        1.38220</w:t>
      </w:r>
    </w:p>
    <w:p w14:paraId="3ED8C594" w14:textId="77777777" w:rsidR="00241906" w:rsidRPr="00241906" w:rsidRDefault="00241906" w:rsidP="00241906">
      <w:pPr>
        <w:pStyle w:val="XYZCoords"/>
      </w:pPr>
      <w:r w:rsidRPr="00241906">
        <w:t>C          2.11769       -1.74151       -2.32039</w:t>
      </w:r>
    </w:p>
    <w:p w14:paraId="1D208E7E" w14:textId="77777777" w:rsidR="00241906" w:rsidRPr="00241906" w:rsidRDefault="00241906" w:rsidP="00241906">
      <w:pPr>
        <w:pStyle w:val="XYZCoords"/>
      </w:pPr>
      <w:r w:rsidRPr="00241906">
        <w:t>C          3.72410       -2.04167       -0.46792</w:t>
      </w:r>
    </w:p>
    <w:p w14:paraId="05073571" w14:textId="77777777" w:rsidR="00241906" w:rsidRPr="00241906" w:rsidRDefault="00241906" w:rsidP="00241906">
      <w:pPr>
        <w:pStyle w:val="XYZCoords"/>
      </w:pPr>
      <w:r w:rsidRPr="00241906">
        <w:t>C          3.96342       -0.09780       -2.03899</w:t>
      </w:r>
    </w:p>
    <w:p w14:paraId="0099F656" w14:textId="77777777" w:rsidR="00241906" w:rsidRPr="00241906" w:rsidRDefault="00241906" w:rsidP="00241906">
      <w:pPr>
        <w:pStyle w:val="XYZCoords"/>
      </w:pPr>
      <w:r w:rsidRPr="00241906">
        <w:t>C          1.86381        1.68472        2.02822</w:t>
      </w:r>
    </w:p>
    <w:p w14:paraId="2D8C0341" w14:textId="77777777" w:rsidR="00241906" w:rsidRPr="00241906" w:rsidRDefault="00241906" w:rsidP="00241906">
      <w:pPr>
        <w:pStyle w:val="XYZCoords"/>
      </w:pPr>
      <w:r w:rsidRPr="00241906">
        <w:t>C          4.09031        1.19356        1.06301</w:t>
      </w:r>
    </w:p>
    <w:p w14:paraId="6F65AF6D" w14:textId="77777777" w:rsidR="00241906" w:rsidRPr="00241906" w:rsidRDefault="00241906" w:rsidP="00241906">
      <w:pPr>
        <w:pStyle w:val="XYZCoords"/>
      </w:pPr>
      <w:r w:rsidRPr="00241906">
        <w:t>C          2.89349       -0.54913        2.39174</w:t>
      </w:r>
    </w:p>
    <w:p w14:paraId="2B07D3A2" w14:textId="77777777" w:rsidR="00241906" w:rsidRPr="00241906" w:rsidRDefault="00241906" w:rsidP="00241906">
      <w:pPr>
        <w:pStyle w:val="XYZCoords"/>
      </w:pPr>
      <w:r w:rsidRPr="00241906">
        <w:t>C         -0.39429       -0.83617        1.89956</w:t>
      </w:r>
    </w:p>
    <w:p w14:paraId="664EC6CA" w14:textId="77777777" w:rsidR="00241906" w:rsidRPr="00241906" w:rsidRDefault="00241906" w:rsidP="00241906">
      <w:pPr>
        <w:pStyle w:val="XYZCoords"/>
      </w:pPr>
      <w:r w:rsidRPr="00241906">
        <w:t>O         -0.45848       -1.02652        3.05049</w:t>
      </w:r>
    </w:p>
    <w:p w14:paraId="772D2486" w14:textId="77777777" w:rsidR="00241906" w:rsidRPr="00241906" w:rsidRDefault="00241906" w:rsidP="00241906">
      <w:pPr>
        <w:pStyle w:val="XYZCoords"/>
      </w:pPr>
      <w:r w:rsidRPr="00241906">
        <w:t>H         -2.68999        0.34812       -1.75005</w:t>
      </w:r>
    </w:p>
    <w:p w14:paraId="19DF0D29" w14:textId="77777777" w:rsidR="00241906" w:rsidRPr="00241906" w:rsidRDefault="00241906" w:rsidP="00241906">
      <w:pPr>
        <w:pStyle w:val="XYZCoords"/>
      </w:pPr>
      <w:r w:rsidRPr="00241906">
        <w:t>C         -4.77475       -0.11819       -1.30549</w:t>
      </w:r>
    </w:p>
    <w:p w14:paraId="1D08A7B4" w14:textId="77777777" w:rsidR="00241906" w:rsidRPr="00241906" w:rsidRDefault="00241906" w:rsidP="00241906">
      <w:pPr>
        <w:pStyle w:val="XYZCoords"/>
      </w:pPr>
      <w:r w:rsidRPr="00241906">
        <w:t>H         -3.03278       -1.34793       -1.67752</w:t>
      </w:r>
    </w:p>
    <w:p w14:paraId="701654A4" w14:textId="77777777" w:rsidR="00241906" w:rsidRPr="00241906" w:rsidRDefault="00241906" w:rsidP="00241906">
      <w:pPr>
        <w:pStyle w:val="XYZCoords"/>
      </w:pPr>
      <w:r w:rsidRPr="00241906">
        <w:t>H         -2.85003       -1.49718        1.96295</w:t>
      </w:r>
    </w:p>
    <w:p w14:paraId="23BA16E2" w14:textId="77777777" w:rsidR="00241906" w:rsidRPr="00241906" w:rsidRDefault="00241906" w:rsidP="00241906">
      <w:pPr>
        <w:pStyle w:val="XYZCoords"/>
      </w:pPr>
      <w:r w:rsidRPr="00241906">
        <w:t>C         -3.35227       -2.86901        0.38750</w:t>
      </w:r>
    </w:p>
    <w:p w14:paraId="350CA6F5" w14:textId="77777777" w:rsidR="00241906" w:rsidRPr="00241906" w:rsidRDefault="00241906" w:rsidP="00241906">
      <w:pPr>
        <w:pStyle w:val="XYZCoords"/>
      </w:pPr>
      <w:r w:rsidRPr="00241906">
        <w:t>H         -4.42405       -1.16918        1.22192</w:t>
      </w:r>
    </w:p>
    <w:p w14:paraId="416DCA17" w14:textId="77777777" w:rsidR="00241906" w:rsidRPr="00241906" w:rsidRDefault="00241906" w:rsidP="00241906">
      <w:pPr>
        <w:pStyle w:val="XYZCoords"/>
      </w:pPr>
      <w:r w:rsidRPr="00241906">
        <w:t>O         -0.32253       -2.62904       -0.33069</w:t>
      </w:r>
    </w:p>
    <w:p w14:paraId="2BEE99F7" w14:textId="77777777" w:rsidR="00241906" w:rsidRPr="00241906" w:rsidRDefault="00241906" w:rsidP="00241906">
      <w:pPr>
        <w:pStyle w:val="XYZCoords"/>
      </w:pPr>
      <w:r w:rsidRPr="00241906">
        <w:t>H          0.22403       -3.10148        0.30746</w:t>
      </w:r>
    </w:p>
    <w:p w14:paraId="7B9568C0" w14:textId="77777777" w:rsidR="00241906" w:rsidRPr="00241906" w:rsidRDefault="00241906" w:rsidP="00241906">
      <w:pPr>
        <w:pStyle w:val="XYZCoords"/>
      </w:pPr>
      <w:r w:rsidRPr="00241906">
        <w:t>O         -0.53805       -0.41410       -1.96323</w:t>
      </w:r>
    </w:p>
    <w:p w14:paraId="2DE08DA7" w14:textId="77777777" w:rsidR="00241906" w:rsidRPr="00241906" w:rsidRDefault="00241906" w:rsidP="00241906">
      <w:pPr>
        <w:pStyle w:val="XYZCoords"/>
      </w:pPr>
      <w:r w:rsidRPr="00241906">
        <w:t>H         -0.51927       -1.34094       -2.23979</w:t>
      </w:r>
    </w:p>
    <w:p w14:paraId="1AA71BE8" w14:textId="77777777" w:rsidR="00241906" w:rsidRPr="00241906" w:rsidRDefault="00241906" w:rsidP="00241906">
      <w:pPr>
        <w:pStyle w:val="XYZCoords"/>
      </w:pPr>
      <w:r w:rsidRPr="00241906">
        <w:t>H         -2.32197       -3.10175        0.06512</w:t>
      </w:r>
    </w:p>
    <w:p w14:paraId="17E65DC3" w14:textId="77777777" w:rsidR="00241906" w:rsidRPr="00241906" w:rsidRDefault="00241906" w:rsidP="00241906">
      <w:pPr>
        <w:pStyle w:val="XYZCoords"/>
      </w:pPr>
      <w:r w:rsidRPr="00241906">
        <w:t>H         -4.03521       -2.96053       -0.47067</w:t>
      </w:r>
    </w:p>
    <w:p w14:paraId="7BA7CA71" w14:textId="77777777" w:rsidR="00241906" w:rsidRPr="00241906" w:rsidRDefault="00241906" w:rsidP="00241906">
      <w:pPr>
        <w:pStyle w:val="XYZCoords"/>
      </w:pPr>
      <w:r w:rsidRPr="00241906">
        <w:t>H         -3.67404       -3.60285        1.14184</w:t>
      </w:r>
    </w:p>
    <w:p w14:paraId="6F0E51A0" w14:textId="77777777" w:rsidR="00241906" w:rsidRPr="00241906" w:rsidRDefault="00241906" w:rsidP="00241906">
      <w:pPr>
        <w:pStyle w:val="XYZCoords"/>
      </w:pPr>
      <w:r w:rsidRPr="00241906">
        <w:t>H         -5.05270       -0.10914       -2.37017</w:t>
      </w:r>
    </w:p>
    <w:p w14:paraId="135E5BA4" w14:textId="77777777" w:rsidR="00241906" w:rsidRPr="00241906" w:rsidRDefault="00241906" w:rsidP="00241906">
      <w:pPr>
        <w:pStyle w:val="XYZCoords"/>
      </w:pPr>
      <w:r w:rsidRPr="00241906">
        <w:t>H         -5.06413        0.86089       -0.89282</w:t>
      </w:r>
    </w:p>
    <w:p w14:paraId="25EE6770" w14:textId="77777777" w:rsidR="00241906" w:rsidRPr="00241906" w:rsidRDefault="00241906" w:rsidP="00241906">
      <w:pPr>
        <w:pStyle w:val="XYZCoords"/>
      </w:pPr>
      <w:r w:rsidRPr="00241906">
        <w:t>H         -5.38839       -0.88876       -0.81452</w:t>
      </w:r>
    </w:p>
    <w:p w14:paraId="46030AC1" w14:textId="77777777" w:rsidR="00241906" w:rsidRPr="00241906" w:rsidRDefault="00241906" w:rsidP="00241906">
      <w:pPr>
        <w:pStyle w:val="XYZCoords"/>
      </w:pPr>
      <w:r w:rsidRPr="00241906">
        <w:t>H          2.78956       -2.35108       -2.94866</w:t>
      </w:r>
    </w:p>
    <w:p w14:paraId="7DC06A7F" w14:textId="77777777" w:rsidR="00241906" w:rsidRPr="00241906" w:rsidRDefault="00241906" w:rsidP="00241906">
      <w:pPr>
        <w:pStyle w:val="XYZCoords"/>
      </w:pPr>
      <w:r w:rsidRPr="00241906">
        <w:t>H          1.55854       -1.05021       -2.96420</w:t>
      </w:r>
    </w:p>
    <w:p w14:paraId="59C288EA" w14:textId="77777777" w:rsidR="00241906" w:rsidRPr="00241906" w:rsidRDefault="00241906" w:rsidP="00241906">
      <w:pPr>
        <w:pStyle w:val="XYZCoords"/>
      </w:pPr>
      <w:r w:rsidRPr="00241906">
        <w:t>H          1.38471       -2.39095       -1.81685</w:t>
      </w:r>
    </w:p>
    <w:p w14:paraId="170B5FBD" w14:textId="77777777" w:rsidR="00241906" w:rsidRPr="00241906" w:rsidRDefault="00241906" w:rsidP="00241906">
      <w:pPr>
        <w:pStyle w:val="XYZCoords"/>
      </w:pPr>
      <w:r w:rsidRPr="00241906">
        <w:t>H          4.25560       -2.71733       -1.15807</w:t>
      </w:r>
    </w:p>
    <w:p w14:paraId="2A648A43" w14:textId="77777777" w:rsidR="00241906" w:rsidRPr="00241906" w:rsidRDefault="00241906" w:rsidP="00241906">
      <w:pPr>
        <w:pStyle w:val="XYZCoords"/>
      </w:pPr>
      <w:r w:rsidRPr="00241906">
        <w:t>H          3.03302       -2.65720        0.12777</w:t>
      </w:r>
    </w:p>
    <w:p w14:paraId="6E18F372" w14:textId="77777777" w:rsidR="00241906" w:rsidRPr="00241906" w:rsidRDefault="00241906" w:rsidP="00241906">
      <w:pPr>
        <w:pStyle w:val="XYZCoords"/>
      </w:pPr>
      <w:r w:rsidRPr="00241906">
        <w:t>H          4.47476       -1.60264        0.20341</w:t>
      </w:r>
    </w:p>
    <w:p w14:paraId="4E4044B7" w14:textId="77777777" w:rsidR="00241906" w:rsidRPr="00241906" w:rsidRDefault="00241906" w:rsidP="00241906">
      <w:pPr>
        <w:pStyle w:val="XYZCoords"/>
      </w:pPr>
      <w:r w:rsidRPr="00241906">
        <w:t>H          4.59861       -0.73497       -2.67721</w:t>
      </w:r>
    </w:p>
    <w:p w14:paraId="1298F454" w14:textId="77777777" w:rsidR="00241906" w:rsidRPr="00241906" w:rsidRDefault="00241906" w:rsidP="00241906">
      <w:pPr>
        <w:pStyle w:val="XYZCoords"/>
      </w:pPr>
      <w:r w:rsidRPr="00241906">
        <w:t>H          4.62793        0.47120       -1.37696</w:t>
      </w:r>
    </w:p>
    <w:p w14:paraId="10E1F7CF" w14:textId="77777777" w:rsidR="00241906" w:rsidRPr="00241906" w:rsidRDefault="00241906" w:rsidP="00241906">
      <w:pPr>
        <w:pStyle w:val="XYZCoords"/>
      </w:pPr>
      <w:r w:rsidRPr="00241906">
        <w:t>H          3.44808        0.60838       -2.70613</w:t>
      </w:r>
    </w:p>
    <w:p w14:paraId="47EC8A01" w14:textId="77777777" w:rsidR="00241906" w:rsidRPr="00241906" w:rsidRDefault="00241906" w:rsidP="00241906">
      <w:pPr>
        <w:pStyle w:val="XYZCoords"/>
      </w:pPr>
      <w:r w:rsidRPr="00241906">
        <w:t>H          4.81061        0.44266        0.71220</w:t>
      </w:r>
    </w:p>
    <w:p w14:paraId="58771EFB" w14:textId="77777777" w:rsidR="00241906" w:rsidRPr="00241906" w:rsidRDefault="00241906" w:rsidP="00241906">
      <w:pPr>
        <w:pStyle w:val="XYZCoords"/>
      </w:pPr>
      <w:r w:rsidRPr="00241906">
        <w:t>H          4.50493        1.63794        1.98338</w:t>
      </w:r>
    </w:p>
    <w:p w14:paraId="6CEC5C1F" w14:textId="77777777" w:rsidR="00241906" w:rsidRPr="00241906" w:rsidRDefault="00241906" w:rsidP="00241906">
      <w:pPr>
        <w:pStyle w:val="XYZCoords"/>
      </w:pPr>
      <w:r w:rsidRPr="00241906">
        <w:t>H          4.03158        1.99636        0.31245</w:t>
      </w:r>
    </w:p>
    <w:p w14:paraId="42970267" w14:textId="77777777" w:rsidR="00241906" w:rsidRPr="00241906" w:rsidRDefault="00241906" w:rsidP="00241906">
      <w:pPr>
        <w:pStyle w:val="XYZCoords"/>
      </w:pPr>
      <w:r w:rsidRPr="00241906">
        <w:t>H          3.57490       -1.32971        2.03359</w:t>
      </w:r>
    </w:p>
    <w:p w14:paraId="36440E0C" w14:textId="77777777" w:rsidR="00241906" w:rsidRPr="00241906" w:rsidRDefault="00241906" w:rsidP="00241906">
      <w:pPr>
        <w:pStyle w:val="XYZCoords"/>
      </w:pPr>
      <w:r w:rsidRPr="00241906">
        <w:t>H          1.93780       -1.01914        2.65161</w:t>
      </w:r>
    </w:p>
    <w:p w14:paraId="6BDBBA06" w14:textId="77777777" w:rsidR="00241906" w:rsidRPr="00241906" w:rsidRDefault="00241906" w:rsidP="00241906">
      <w:pPr>
        <w:pStyle w:val="XYZCoords"/>
      </w:pPr>
      <w:r w:rsidRPr="00241906">
        <w:t>H          3.32255       -0.13633        3.32020</w:t>
      </w:r>
    </w:p>
    <w:p w14:paraId="677C65F3" w14:textId="77777777" w:rsidR="00241906" w:rsidRPr="00241906" w:rsidRDefault="00241906" w:rsidP="00241906">
      <w:pPr>
        <w:pStyle w:val="XYZCoords"/>
      </w:pPr>
      <w:r w:rsidRPr="00241906">
        <w:t>H          2.33188        1.98025        2.98143</w:t>
      </w:r>
    </w:p>
    <w:p w14:paraId="2A5FF92A" w14:textId="77777777" w:rsidR="00241906" w:rsidRPr="00241906" w:rsidRDefault="00241906" w:rsidP="00241906">
      <w:pPr>
        <w:pStyle w:val="XYZCoords"/>
      </w:pPr>
      <w:r w:rsidRPr="00241906">
        <w:t>H          0.84386        1.34147        2.24529</w:t>
      </w:r>
    </w:p>
    <w:p w14:paraId="3EE68A96" w14:textId="77777777" w:rsidR="00241906" w:rsidRPr="00241906" w:rsidRDefault="00241906" w:rsidP="00241906">
      <w:pPr>
        <w:pStyle w:val="XYZCoords"/>
      </w:pPr>
      <w:r w:rsidRPr="00241906">
        <w:t>H          1.79979        2.58622        1.40116</w:t>
      </w:r>
    </w:p>
    <w:p w14:paraId="2D5F7D87" w14:textId="77777777" w:rsidR="00241906" w:rsidRDefault="00241906">
      <w:r>
        <w:br w:type="page"/>
      </w:r>
    </w:p>
    <w:p w14:paraId="435F6023" w14:textId="59E4B16A" w:rsidR="00241906" w:rsidRDefault="00241906" w:rsidP="00241906">
      <w:pPr>
        <w:pStyle w:val="Caption"/>
      </w:pPr>
      <w:bookmarkStart w:id="242" w:name="_Toc461199637"/>
      <w:r>
        <w:t xml:space="preserve">Figure </w:t>
      </w:r>
      <w:fldSimple w:instr=" STYLEREF 1 \s ">
        <w:r w:rsidR="000D6DE5">
          <w:rPr>
            <w:noProof/>
          </w:rPr>
          <w:t>11</w:t>
        </w:r>
      </w:fldSimple>
      <w:r w:rsidR="003027B0">
        <w:noBreakHyphen/>
      </w:r>
      <w:fldSimple w:instr=" SEQ Figure \* ARABIC \s 1 ">
        <w:r w:rsidR="000D6DE5">
          <w:rPr>
            <w:noProof/>
          </w:rPr>
          <w:t>33</w:t>
        </w:r>
      </w:fldSimple>
      <w:r>
        <w:t xml:space="preserve"> [B]T</w:t>
      </w:r>
      <w:r>
        <w:rPr>
          <w:vertAlign w:val="subscript"/>
        </w:rPr>
        <w:t>0</w:t>
      </w:r>
      <w:r>
        <w:t xml:space="preserve"> Structure and Coordinates</w:t>
      </w:r>
      <w:bookmarkEnd w:id="242"/>
    </w:p>
    <w:p w14:paraId="3CF7EC1E" w14:textId="77777777" w:rsidR="00241906" w:rsidRDefault="00241906" w:rsidP="00241906">
      <w:pPr>
        <w:pStyle w:val="CaptionText"/>
      </w:pPr>
    </w:p>
    <w:p w14:paraId="0E2A06BB" w14:textId="77777777" w:rsidR="00241906" w:rsidRPr="00241906" w:rsidRDefault="00241906" w:rsidP="00241906">
      <w:pPr>
        <w:pStyle w:val="XYZCoords"/>
      </w:pPr>
      <w:r>
        <w:rPr>
          <w:noProof/>
        </w:rPr>
        <w:drawing>
          <wp:anchor distT="0" distB="0" distL="114300" distR="114300" simplePos="0" relativeHeight="251664384" behindDoc="0" locked="0" layoutInCell="1" allowOverlap="1" wp14:anchorId="469C950E" wp14:editId="000F0F49">
            <wp:simplePos x="0" y="0"/>
            <wp:positionH relativeFrom="column">
              <wp:posOffset>1370965</wp:posOffset>
            </wp:positionH>
            <wp:positionV relativeFrom="paragraph">
              <wp:posOffset>50800</wp:posOffset>
            </wp:positionV>
            <wp:extent cx="4800600" cy="4800600"/>
            <wp:effectExtent l="0" t="0" r="0" b="0"/>
            <wp:wrapSquare wrapText="bothSides"/>
            <wp:docPr id="7" name="Picture 7" descr="Macintosh HD:Users:Jacob:Documents:Water_Splitting:Two_Photon_Water_Splitting:Computational_Data:B_Intermediate:Full_Model:G-Ci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B_Intermediate:Full_Model:G-Cis-R2-R2-Down-T-GP-SMD.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128</w:t>
      </w:r>
    </w:p>
    <w:p w14:paraId="7D50E083" w14:textId="77777777" w:rsidR="00241906" w:rsidRPr="00241906" w:rsidRDefault="00241906" w:rsidP="00241906">
      <w:pPr>
        <w:pStyle w:val="XYZCoords"/>
      </w:pPr>
      <w:r w:rsidRPr="00241906">
        <w:tab/>
        <w:t>Energy: -1951514.6685434</w:t>
      </w:r>
    </w:p>
    <w:p w14:paraId="22C204B7" w14:textId="77777777" w:rsidR="00241906" w:rsidRPr="00241906" w:rsidRDefault="00241906" w:rsidP="00241906">
      <w:pPr>
        <w:pStyle w:val="XYZCoords"/>
      </w:pPr>
      <w:r w:rsidRPr="00241906">
        <w:t>H          0.84052       -2.25311       -2.78417</w:t>
      </w:r>
    </w:p>
    <w:p w14:paraId="083BB587" w14:textId="77777777" w:rsidR="00241906" w:rsidRPr="00241906" w:rsidRDefault="00241906" w:rsidP="00241906">
      <w:pPr>
        <w:pStyle w:val="XYZCoords"/>
      </w:pPr>
      <w:r w:rsidRPr="00241906">
        <w:t>C         -0.23016       -2.03744       -2.88605</w:t>
      </w:r>
    </w:p>
    <w:p w14:paraId="75AFB5BC" w14:textId="77777777" w:rsidR="00241906" w:rsidRPr="00241906" w:rsidRDefault="00241906" w:rsidP="00241906">
      <w:pPr>
        <w:pStyle w:val="XYZCoords"/>
      </w:pPr>
      <w:r w:rsidRPr="00241906">
        <w:t>H         -0.57102       -2.40557       -3.86621</w:t>
      </w:r>
    </w:p>
    <w:p w14:paraId="70DBE840" w14:textId="77777777" w:rsidR="00241906" w:rsidRPr="00241906" w:rsidRDefault="00241906" w:rsidP="00241906">
      <w:pPr>
        <w:pStyle w:val="XYZCoords"/>
      </w:pPr>
      <w:r w:rsidRPr="00241906">
        <w:t>H         -0.34157       -0.94451       -2.83707</w:t>
      </w:r>
    </w:p>
    <w:p w14:paraId="3F69E24D" w14:textId="77777777" w:rsidR="00241906" w:rsidRPr="00241906" w:rsidRDefault="00241906" w:rsidP="00241906">
      <w:pPr>
        <w:pStyle w:val="XYZCoords"/>
      </w:pPr>
      <w:r w:rsidRPr="00241906">
        <w:t>H         -1.64170        1.80046        2.89472</w:t>
      </w:r>
    </w:p>
    <w:p w14:paraId="5C1B71F9" w14:textId="77777777" w:rsidR="00241906" w:rsidRPr="00241906" w:rsidRDefault="00241906" w:rsidP="00241906">
      <w:pPr>
        <w:pStyle w:val="XYZCoords"/>
      </w:pPr>
      <w:r w:rsidRPr="00241906">
        <w:t>O         -0.72294        0.62491       -1.06975</w:t>
      </w:r>
    </w:p>
    <w:p w14:paraId="23F03AAB" w14:textId="77777777" w:rsidR="00241906" w:rsidRPr="00241906" w:rsidRDefault="00241906" w:rsidP="00241906">
      <w:pPr>
        <w:pStyle w:val="XYZCoords"/>
      </w:pPr>
      <w:r w:rsidRPr="00241906">
        <w:t>H         -1.47959        3.47385        1.34965</w:t>
      </w:r>
    </w:p>
    <w:p w14:paraId="52078A76" w14:textId="77777777" w:rsidR="00241906" w:rsidRPr="00241906" w:rsidRDefault="00241906" w:rsidP="00241906">
      <w:pPr>
        <w:pStyle w:val="XYZCoords"/>
      </w:pPr>
      <w:r w:rsidRPr="00241906">
        <w:t>O         -1.68143       -1.00834        0.89192</w:t>
      </w:r>
    </w:p>
    <w:p w14:paraId="0657B0A1" w14:textId="77777777" w:rsidR="00241906" w:rsidRPr="00241906" w:rsidRDefault="00241906" w:rsidP="00241906">
      <w:pPr>
        <w:pStyle w:val="XYZCoords"/>
      </w:pPr>
      <w:r w:rsidRPr="00241906">
        <w:t>H         -0.59535        0.16002        1.52690</w:t>
      </w:r>
    </w:p>
    <w:p w14:paraId="6D1FC935" w14:textId="77777777" w:rsidR="00241906" w:rsidRPr="00241906" w:rsidRDefault="00241906" w:rsidP="00241906">
      <w:pPr>
        <w:pStyle w:val="XYZCoords"/>
      </w:pPr>
      <w:r w:rsidRPr="00241906">
        <w:t>C         -0.95291       -2.67994       -1.72274</w:t>
      </w:r>
    </w:p>
    <w:p w14:paraId="7776E359" w14:textId="77777777" w:rsidR="00241906" w:rsidRPr="00241906" w:rsidRDefault="00241906" w:rsidP="00241906">
      <w:pPr>
        <w:pStyle w:val="XYZCoords"/>
      </w:pPr>
      <w:r w:rsidRPr="00241906">
        <w:t>H         -2.72120        1.84010        4.31167</w:t>
      </w:r>
    </w:p>
    <w:p w14:paraId="26FCB928" w14:textId="77777777" w:rsidR="00241906" w:rsidRPr="00241906" w:rsidRDefault="00241906" w:rsidP="00241906">
      <w:pPr>
        <w:pStyle w:val="XYZCoords"/>
      </w:pPr>
      <w:r w:rsidRPr="00241906">
        <w:t>H         -0.92044       -3.78459       -1.80117</w:t>
      </w:r>
    </w:p>
    <w:p w14:paraId="4857F5B1" w14:textId="77777777" w:rsidR="00241906" w:rsidRPr="00241906" w:rsidRDefault="00241906" w:rsidP="00241906">
      <w:pPr>
        <w:pStyle w:val="XYZCoords"/>
      </w:pPr>
      <w:r w:rsidRPr="00241906">
        <w:t>C         -2.64606        2.08586        3.23880</w:t>
      </w:r>
    </w:p>
    <w:p w14:paraId="7179700C" w14:textId="77777777" w:rsidR="00241906" w:rsidRPr="00241906" w:rsidRDefault="00241906" w:rsidP="00241906">
      <w:pPr>
        <w:pStyle w:val="XYZCoords"/>
      </w:pPr>
      <w:r w:rsidRPr="00241906">
        <w:t>H         -1.25654        2.94128       -0.32533</w:t>
      </w:r>
    </w:p>
    <w:p w14:paraId="5ACC7A03" w14:textId="77777777" w:rsidR="00241906" w:rsidRPr="00241906" w:rsidRDefault="00241906" w:rsidP="00241906">
      <w:pPr>
        <w:pStyle w:val="XYZCoords"/>
      </w:pPr>
      <w:r w:rsidRPr="00241906">
        <w:t>H         -2.75935        3.17491        3.15115</w:t>
      </w:r>
    </w:p>
    <w:p w14:paraId="7171B674" w14:textId="77777777" w:rsidR="00241906" w:rsidRPr="00241906" w:rsidRDefault="00241906" w:rsidP="00241906">
      <w:pPr>
        <w:pStyle w:val="XYZCoords"/>
      </w:pPr>
      <w:r w:rsidRPr="00241906">
        <w:t>H         -0.44556       -2.38791       -0.79259</w:t>
      </w:r>
    </w:p>
    <w:p w14:paraId="32717987" w14:textId="77777777" w:rsidR="00241906" w:rsidRPr="00241906" w:rsidRDefault="00241906" w:rsidP="00241906">
      <w:pPr>
        <w:pStyle w:val="XYZCoords"/>
      </w:pPr>
      <w:r w:rsidRPr="00241906">
        <w:t>C         -1.83479        3.61673        0.32271</w:t>
      </w:r>
    </w:p>
    <w:p w14:paraId="464FED69" w14:textId="77777777" w:rsidR="00241906" w:rsidRPr="00241906" w:rsidRDefault="00241906" w:rsidP="00241906">
      <w:pPr>
        <w:pStyle w:val="XYZCoords"/>
      </w:pPr>
      <w:r w:rsidRPr="00241906">
        <w:t>H         -1.62574        4.65797        0.02470</w:t>
      </w:r>
    </w:p>
    <w:p w14:paraId="0353A5EC" w14:textId="77777777" w:rsidR="00241906" w:rsidRPr="00241906" w:rsidRDefault="00241906" w:rsidP="00241906">
      <w:pPr>
        <w:pStyle w:val="XYZCoords"/>
      </w:pPr>
      <w:r w:rsidRPr="00241906">
        <w:t>H         -2.39869       -2.96096        0.34173</w:t>
      </w:r>
    </w:p>
    <w:p w14:paraId="3B10FADE" w14:textId="77777777" w:rsidR="00241906" w:rsidRPr="00241906" w:rsidRDefault="00241906" w:rsidP="00241906">
      <w:pPr>
        <w:pStyle w:val="XYZCoords"/>
      </w:pPr>
      <w:r w:rsidRPr="00241906">
        <w:t>Ru        -2.59566       -0.16092       -0.64776</w:t>
      </w:r>
    </w:p>
    <w:p w14:paraId="1574EFF8" w14:textId="77777777" w:rsidR="00241906" w:rsidRPr="00241906" w:rsidRDefault="00241906" w:rsidP="00241906">
      <w:pPr>
        <w:pStyle w:val="XYZCoords"/>
      </w:pPr>
      <w:r w:rsidRPr="00241906">
        <w:t>H         -2.65270       -0.58334        2.49333</w:t>
      </w:r>
    </w:p>
    <w:p w14:paraId="4226B4FE" w14:textId="77777777" w:rsidR="00241906" w:rsidRPr="00241906" w:rsidRDefault="00241906" w:rsidP="00241906">
      <w:pPr>
        <w:pStyle w:val="XYZCoords"/>
      </w:pPr>
      <w:r w:rsidRPr="00241906">
        <w:t>N         -2.36315       -2.24342       -1.59784</w:t>
      </w:r>
    </w:p>
    <w:p w14:paraId="61FA3B14" w14:textId="77777777" w:rsidR="00241906" w:rsidRPr="00241906" w:rsidRDefault="00241906" w:rsidP="00241906">
      <w:pPr>
        <w:pStyle w:val="XYZCoords"/>
      </w:pPr>
      <w:r w:rsidRPr="00241906">
        <w:t>C         -3.03659       -3.03916       -0.55326</w:t>
      </w:r>
    </w:p>
    <w:p w14:paraId="57B9610E" w14:textId="77777777" w:rsidR="00241906" w:rsidRPr="00241906" w:rsidRDefault="00241906" w:rsidP="00241906">
      <w:pPr>
        <w:pStyle w:val="XYZCoords"/>
      </w:pPr>
      <w:r w:rsidRPr="00241906">
        <w:t>C         -3.74898        1.31946        2.50435</w:t>
      </w:r>
    </w:p>
    <w:p w14:paraId="7DCD3A69" w14:textId="77777777" w:rsidR="00241906" w:rsidRPr="00241906" w:rsidRDefault="00241906" w:rsidP="00241906">
      <w:pPr>
        <w:pStyle w:val="XYZCoords"/>
      </w:pPr>
      <w:r w:rsidRPr="00241906">
        <w:t>H         -3.64812       -0.26873        3.94669</w:t>
      </w:r>
    </w:p>
    <w:p w14:paraId="4546D6AA" w14:textId="77777777" w:rsidR="00241906" w:rsidRPr="00241906" w:rsidRDefault="00241906" w:rsidP="00241906">
      <w:pPr>
        <w:pStyle w:val="XYZCoords"/>
      </w:pPr>
      <w:r w:rsidRPr="00241906">
        <w:t>H         -3.94625        4.28929        2.05223</w:t>
      </w:r>
    </w:p>
    <w:p w14:paraId="49A60FCC" w14:textId="77777777" w:rsidR="00241906" w:rsidRPr="00241906" w:rsidRDefault="00241906" w:rsidP="00241906">
      <w:pPr>
        <w:pStyle w:val="XYZCoords"/>
      </w:pPr>
      <w:r w:rsidRPr="00241906">
        <w:t>C         -3.60773       -0.16651        2.84936</w:t>
      </w:r>
    </w:p>
    <w:p w14:paraId="02B8EF5D" w14:textId="77777777" w:rsidR="00241906" w:rsidRPr="00241906" w:rsidRDefault="00241906" w:rsidP="00241906">
      <w:pPr>
        <w:pStyle w:val="XYZCoords"/>
      </w:pPr>
      <w:r w:rsidRPr="00241906">
        <w:t>C         -3.33511        3.34700        0.15613</w:t>
      </w:r>
    </w:p>
    <w:p w14:paraId="0BC365A1" w14:textId="77777777" w:rsidR="00241906" w:rsidRPr="00241906" w:rsidRDefault="00241906" w:rsidP="00241906">
      <w:pPr>
        <w:pStyle w:val="XYZCoords"/>
      </w:pPr>
      <w:r w:rsidRPr="00241906">
        <w:t>P         -3.59593        1.52157        0.59701</w:t>
      </w:r>
    </w:p>
    <w:p w14:paraId="621E96B9" w14:textId="77777777" w:rsidR="00241906" w:rsidRPr="00241906" w:rsidRDefault="00241906" w:rsidP="00241906">
      <w:pPr>
        <w:pStyle w:val="XYZCoords"/>
      </w:pPr>
      <w:r w:rsidRPr="00241906">
        <w:t>H         -3.14219       -4.09816       -0.84126</w:t>
      </w:r>
    </w:p>
    <w:p w14:paraId="4A8921BF" w14:textId="77777777" w:rsidR="00241906" w:rsidRPr="00241906" w:rsidRDefault="00241906" w:rsidP="00241906">
      <w:pPr>
        <w:pStyle w:val="XYZCoords"/>
      </w:pPr>
      <w:r w:rsidRPr="00241906">
        <w:t>C         -4.18056        4.31654        0.98119</w:t>
      </w:r>
    </w:p>
    <w:p w14:paraId="09E0722F" w14:textId="77777777" w:rsidR="00241906" w:rsidRPr="00241906" w:rsidRDefault="00241906" w:rsidP="00241906">
      <w:pPr>
        <w:pStyle w:val="XYZCoords"/>
      </w:pPr>
      <w:r w:rsidRPr="00241906">
        <w:t>H         -2.63361       -1.64826       -3.57898</w:t>
      </w:r>
    </w:p>
    <w:p w14:paraId="028927BB" w14:textId="77777777" w:rsidR="00241906" w:rsidRPr="00241906" w:rsidRDefault="00241906" w:rsidP="00241906">
      <w:pPr>
        <w:pStyle w:val="XYZCoords"/>
      </w:pPr>
      <w:r w:rsidRPr="00241906">
        <w:t>H         -2.17894       -4.14639       -3.71682</w:t>
      </w:r>
    </w:p>
    <w:p w14:paraId="62C5DC51" w14:textId="77777777" w:rsidR="00241906" w:rsidRPr="00241906" w:rsidRDefault="00241906" w:rsidP="00241906">
      <w:pPr>
        <w:pStyle w:val="XYZCoords"/>
      </w:pPr>
      <w:r w:rsidRPr="00241906">
        <w:t>H         -3.98034        5.34225        0.62908</w:t>
      </w:r>
    </w:p>
    <w:p w14:paraId="5BA1EFC9" w14:textId="77777777" w:rsidR="00241906" w:rsidRPr="00241906" w:rsidRDefault="00241906" w:rsidP="00241906">
      <w:pPr>
        <w:pStyle w:val="XYZCoords"/>
      </w:pPr>
      <w:r w:rsidRPr="00241906">
        <w:t>C         -3.10242       -2.34818       -2.87765</w:t>
      </w:r>
    </w:p>
    <w:p w14:paraId="6E78D320" w14:textId="77777777" w:rsidR="00241906" w:rsidRPr="00241906" w:rsidRDefault="00241906" w:rsidP="00241906">
      <w:pPr>
        <w:pStyle w:val="XYZCoords"/>
      </w:pPr>
      <w:r w:rsidRPr="00241906">
        <w:t>H         -5.10777        1.73192        4.11432</w:t>
      </w:r>
    </w:p>
    <w:p w14:paraId="2C485C0D" w14:textId="77777777" w:rsidR="00241906" w:rsidRPr="00241906" w:rsidRDefault="00241906" w:rsidP="00241906">
      <w:pPr>
        <w:pStyle w:val="XYZCoords"/>
      </w:pPr>
      <w:r w:rsidRPr="00241906">
        <w:t>C         -3.15199        0.56368       -2.27223</w:t>
      </w:r>
    </w:p>
    <w:p w14:paraId="6F002813" w14:textId="77777777" w:rsidR="00241906" w:rsidRPr="00241906" w:rsidRDefault="00241906" w:rsidP="00241906">
      <w:pPr>
        <w:pStyle w:val="XYZCoords"/>
      </w:pPr>
      <w:r w:rsidRPr="00241906">
        <w:t>C         -5.11937        1.78407        3.01304</w:t>
      </w:r>
    </w:p>
    <w:p w14:paraId="740E5A6F" w14:textId="77777777" w:rsidR="00241906" w:rsidRPr="00241906" w:rsidRDefault="00241906" w:rsidP="00241906">
      <w:pPr>
        <w:pStyle w:val="XYZCoords"/>
      </w:pPr>
      <w:r w:rsidRPr="00241906">
        <w:t>H         -3.02838        2.96955       -1.97683</w:t>
      </w:r>
    </w:p>
    <w:p w14:paraId="65B04623" w14:textId="77777777" w:rsidR="00241906" w:rsidRPr="00241906" w:rsidRDefault="00241906" w:rsidP="00241906">
      <w:pPr>
        <w:pStyle w:val="XYZCoords"/>
      </w:pPr>
      <w:r w:rsidRPr="00241906">
        <w:t>C         -3.67618        3.55969       -1.31979</w:t>
      </w:r>
    </w:p>
    <w:p w14:paraId="367FA99F" w14:textId="77777777" w:rsidR="00241906" w:rsidRPr="00241906" w:rsidRDefault="00241906" w:rsidP="00241906">
      <w:pPr>
        <w:pStyle w:val="XYZCoords"/>
      </w:pPr>
      <w:r w:rsidRPr="00241906">
        <w:t>H         -5.36574        2.81755        2.73822</w:t>
      </w:r>
    </w:p>
    <w:p w14:paraId="5A9B0ABB" w14:textId="77777777" w:rsidR="00241906" w:rsidRPr="00241906" w:rsidRDefault="00241906" w:rsidP="00241906">
      <w:pPr>
        <w:pStyle w:val="XYZCoords"/>
      </w:pPr>
      <w:r w:rsidRPr="00241906">
        <w:t>H         -3.50398        4.62220       -1.55798</w:t>
      </w:r>
    </w:p>
    <w:p w14:paraId="08F79D33" w14:textId="77777777" w:rsidR="00241906" w:rsidRPr="00241906" w:rsidRDefault="00241906" w:rsidP="00241906">
      <w:pPr>
        <w:pStyle w:val="XYZCoords"/>
      </w:pPr>
      <w:r w:rsidRPr="00241906">
        <w:t>C         -4.36796       -2.43769       -0.21014</w:t>
      </w:r>
    </w:p>
    <w:p w14:paraId="1E566B45" w14:textId="77777777" w:rsidR="00241906" w:rsidRPr="00241906" w:rsidRDefault="00241906" w:rsidP="00241906">
      <w:pPr>
        <w:pStyle w:val="XYZCoords"/>
      </w:pPr>
      <w:r w:rsidRPr="00241906">
        <w:t>N         -4.38113       -1.09200       -0.21354</w:t>
      </w:r>
    </w:p>
    <w:p w14:paraId="745E0351" w14:textId="77777777" w:rsidR="00241906" w:rsidRPr="00241906" w:rsidRDefault="00241906" w:rsidP="00241906">
      <w:pPr>
        <w:pStyle w:val="XYZCoords"/>
      </w:pPr>
      <w:r w:rsidRPr="00241906">
        <w:t>C         -3.17526       -3.73298       -3.50339</w:t>
      </w:r>
    </w:p>
    <w:p w14:paraId="55B21EAE" w14:textId="77777777" w:rsidR="00241906" w:rsidRPr="00241906" w:rsidRDefault="00241906" w:rsidP="00241906">
      <w:pPr>
        <w:pStyle w:val="XYZCoords"/>
      </w:pPr>
      <w:r w:rsidRPr="00241906">
        <w:t>H         -4.42527       -0.77276        2.43354</w:t>
      </w:r>
    </w:p>
    <w:p w14:paraId="2D4FD48D" w14:textId="77777777" w:rsidR="00241906" w:rsidRPr="00241906" w:rsidRDefault="00241906" w:rsidP="00241906">
      <w:pPr>
        <w:pStyle w:val="XYZCoords"/>
      </w:pPr>
      <w:r w:rsidRPr="00241906">
        <w:t>H         -4.11879       -1.96813       -2.69623</w:t>
      </w:r>
    </w:p>
    <w:p w14:paraId="6A99E8CE" w14:textId="77777777" w:rsidR="00241906" w:rsidRPr="00241906" w:rsidRDefault="00241906" w:rsidP="00241906">
      <w:pPr>
        <w:pStyle w:val="XYZCoords"/>
      </w:pPr>
      <w:r w:rsidRPr="00241906">
        <w:t>H         -5.25952        4.13419        0.85440</w:t>
      </w:r>
    </w:p>
    <w:p w14:paraId="2D8520E5" w14:textId="77777777" w:rsidR="00241906" w:rsidRPr="00241906" w:rsidRDefault="00241906" w:rsidP="00241906">
      <w:pPr>
        <w:pStyle w:val="XYZCoords"/>
      </w:pPr>
      <w:r w:rsidRPr="00241906">
        <w:t>H         -3.72043       -4.45666       -2.87920</w:t>
      </w:r>
    </w:p>
    <w:p w14:paraId="674BC6E8" w14:textId="77777777" w:rsidR="00241906" w:rsidRPr="00241906" w:rsidRDefault="00241906" w:rsidP="00241906">
      <w:pPr>
        <w:pStyle w:val="XYZCoords"/>
      </w:pPr>
      <w:r w:rsidRPr="00241906">
        <w:t>C         -5.34568        1.09320        0.04616</w:t>
      </w:r>
    </w:p>
    <w:p w14:paraId="611AAAB0" w14:textId="77777777" w:rsidR="00241906" w:rsidRPr="00241906" w:rsidRDefault="00241906" w:rsidP="00241906">
      <w:pPr>
        <w:pStyle w:val="XYZCoords"/>
      </w:pPr>
      <w:r w:rsidRPr="00241906">
        <w:t>H         -3.71432       -3.66016       -4.45984</w:t>
      </w:r>
    </w:p>
    <w:p w14:paraId="57131E2B" w14:textId="77777777" w:rsidR="00241906" w:rsidRPr="00241906" w:rsidRDefault="00241906" w:rsidP="00241906">
      <w:pPr>
        <w:pStyle w:val="XYZCoords"/>
      </w:pPr>
      <w:r w:rsidRPr="00241906">
        <w:t>H         -5.93331        1.12663        2.67327</w:t>
      </w:r>
    </w:p>
    <w:p w14:paraId="1379379B" w14:textId="77777777" w:rsidR="00241906" w:rsidRPr="00241906" w:rsidRDefault="00241906" w:rsidP="00241906">
      <w:pPr>
        <w:pStyle w:val="XYZCoords"/>
      </w:pPr>
      <w:r w:rsidRPr="00241906">
        <w:t>C         -5.49449       -0.39610        0.10003</w:t>
      </w:r>
    </w:p>
    <w:p w14:paraId="2C5702F0" w14:textId="77777777" w:rsidR="00241906" w:rsidRPr="00241906" w:rsidRDefault="00241906" w:rsidP="00241906">
      <w:pPr>
        <w:pStyle w:val="XYZCoords"/>
      </w:pPr>
      <w:r w:rsidRPr="00241906">
        <w:t>C         -5.50907       -3.15651        0.12748</w:t>
      </w:r>
    </w:p>
    <w:p w14:paraId="21186B8F" w14:textId="77777777" w:rsidR="00241906" w:rsidRPr="00241906" w:rsidRDefault="00241906" w:rsidP="00241906">
      <w:pPr>
        <w:pStyle w:val="XYZCoords"/>
      </w:pPr>
      <w:r w:rsidRPr="00241906">
        <w:t>H         -4.72847        3.34280       -1.55912</w:t>
      </w:r>
    </w:p>
    <w:p w14:paraId="40E31388" w14:textId="77777777" w:rsidR="00241906" w:rsidRPr="00241906" w:rsidRDefault="00241906" w:rsidP="00241906">
      <w:pPr>
        <w:pStyle w:val="XYZCoords"/>
      </w:pPr>
      <w:r w:rsidRPr="00241906">
        <w:t>H         -5.48528       -4.24674        0.12427</w:t>
      </w:r>
    </w:p>
    <w:p w14:paraId="6271264A" w14:textId="77777777" w:rsidR="00241906" w:rsidRPr="00241906" w:rsidRDefault="00241906" w:rsidP="00241906">
      <w:pPr>
        <w:pStyle w:val="XYZCoords"/>
      </w:pPr>
      <w:r w:rsidRPr="00241906">
        <w:t>H         -5.39920        1.41082       -1.00804</w:t>
      </w:r>
    </w:p>
    <w:p w14:paraId="29D6D594" w14:textId="77777777" w:rsidR="00241906" w:rsidRPr="00241906" w:rsidRDefault="00241906" w:rsidP="00241906">
      <w:pPr>
        <w:pStyle w:val="XYZCoords"/>
      </w:pPr>
      <w:r w:rsidRPr="00241906">
        <w:t>H         -6.14654        1.60481        0.59464</w:t>
      </w:r>
    </w:p>
    <w:p w14:paraId="31CC4970" w14:textId="77777777" w:rsidR="00241906" w:rsidRPr="00241906" w:rsidRDefault="00241906" w:rsidP="00241906">
      <w:pPr>
        <w:pStyle w:val="XYZCoords"/>
      </w:pPr>
      <w:r w:rsidRPr="00241906">
        <w:t>C         -6.66267       -1.06745        0.45377</w:t>
      </w:r>
    </w:p>
    <w:p w14:paraId="052A09C9" w14:textId="77777777" w:rsidR="00241906" w:rsidRPr="00241906" w:rsidRDefault="00241906" w:rsidP="00241906">
      <w:pPr>
        <w:pStyle w:val="XYZCoords"/>
      </w:pPr>
      <w:r w:rsidRPr="00241906">
        <w:t>C         -6.66638       -2.45986        0.46973</w:t>
      </w:r>
    </w:p>
    <w:p w14:paraId="38C60B0F" w14:textId="77777777" w:rsidR="00241906" w:rsidRPr="00241906" w:rsidRDefault="00241906" w:rsidP="00241906">
      <w:pPr>
        <w:pStyle w:val="XYZCoords"/>
      </w:pPr>
      <w:r w:rsidRPr="00241906">
        <w:t>H         -7.55649       -0.49909        0.71248</w:t>
      </w:r>
    </w:p>
    <w:p w14:paraId="20A30A47" w14:textId="77777777" w:rsidR="00241906" w:rsidRPr="00241906" w:rsidRDefault="00241906" w:rsidP="00241906">
      <w:pPr>
        <w:pStyle w:val="XYZCoords"/>
      </w:pPr>
      <w:r w:rsidRPr="00241906">
        <w:t>H         -7.57298       -3.00206        0.74405</w:t>
      </w:r>
    </w:p>
    <w:p w14:paraId="29CE18BE" w14:textId="77777777" w:rsidR="00241906" w:rsidRPr="00241906" w:rsidRDefault="00241906" w:rsidP="00241906">
      <w:pPr>
        <w:pStyle w:val="XYZCoords"/>
      </w:pPr>
      <w:r w:rsidRPr="00241906">
        <w:t>O         -3.40404        0.96102       -3.33181</w:t>
      </w:r>
    </w:p>
    <w:p w14:paraId="6297E76B" w14:textId="77777777" w:rsidR="00241906" w:rsidRPr="00241906" w:rsidRDefault="00241906" w:rsidP="00241906">
      <w:pPr>
        <w:pStyle w:val="XYZCoords"/>
      </w:pPr>
      <w:r w:rsidRPr="00241906">
        <w:t>C          0.89904       -3.73171        2.71449</w:t>
      </w:r>
    </w:p>
    <w:p w14:paraId="7895EF20" w14:textId="77777777" w:rsidR="00241906" w:rsidRPr="00241906" w:rsidRDefault="00241906" w:rsidP="00241906">
      <w:pPr>
        <w:pStyle w:val="XYZCoords"/>
      </w:pPr>
      <w:r w:rsidRPr="00241906">
        <w:t>H          1.01359        1.04158       -2.29506</w:t>
      </w:r>
    </w:p>
    <w:p w14:paraId="2B03971C" w14:textId="77777777" w:rsidR="00241906" w:rsidRPr="00241906" w:rsidRDefault="00241906" w:rsidP="00241906">
      <w:pPr>
        <w:pStyle w:val="XYZCoords"/>
      </w:pPr>
      <w:r w:rsidRPr="00241906">
        <w:t>O         -0.12798        0.98651        1.82267</w:t>
      </w:r>
    </w:p>
    <w:p w14:paraId="43C8EA02" w14:textId="77777777" w:rsidR="00241906" w:rsidRPr="00241906" w:rsidRDefault="00241906" w:rsidP="00241906">
      <w:pPr>
        <w:pStyle w:val="XYZCoords"/>
      </w:pPr>
      <w:r w:rsidRPr="00241906">
        <w:t>H          1.24131        3.20125       -0.85621</w:t>
      </w:r>
    </w:p>
    <w:p w14:paraId="0DC62A98" w14:textId="77777777" w:rsidR="00241906" w:rsidRPr="00241906" w:rsidRDefault="00241906" w:rsidP="00241906">
      <w:pPr>
        <w:pStyle w:val="XYZCoords"/>
      </w:pPr>
      <w:r w:rsidRPr="00241906">
        <w:t>O          1.51852       -1.13690       -0.49408</w:t>
      </w:r>
    </w:p>
    <w:p w14:paraId="065CB0DC" w14:textId="77777777" w:rsidR="00241906" w:rsidRPr="00241906" w:rsidRDefault="00241906" w:rsidP="00241906">
      <w:pPr>
        <w:pStyle w:val="XYZCoords"/>
      </w:pPr>
      <w:r w:rsidRPr="00241906">
        <w:t>H          0.82336        0.81278        1.65421</w:t>
      </w:r>
    </w:p>
    <w:p w14:paraId="2CF99EC5" w14:textId="77777777" w:rsidR="00241906" w:rsidRPr="00241906" w:rsidRDefault="00241906" w:rsidP="00241906">
      <w:pPr>
        <w:pStyle w:val="XYZCoords"/>
      </w:pPr>
      <w:r w:rsidRPr="00241906">
        <w:t>C          1.17691       -2.34510        2.15621</w:t>
      </w:r>
    </w:p>
    <w:p w14:paraId="7F4CC3E7" w14:textId="77777777" w:rsidR="00241906" w:rsidRPr="00241906" w:rsidRDefault="00241906" w:rsidP="00241906">
      <w:pPr>
        <w:pStyle w:val="XYZCoords"/>
      </w:pPr>
      <w:r w:rsidRPr="00241906">
        <w:t>H          1.49211        1.02732       -4.01085</w:t>
      </w:r>
    </w:p>
    <w:p w14:paraId="3F047B0A" w14:textId="77777777" w:rsidR="00241906" w:rsidRPr="00241906" w:rsidRDefault="00241906" w:rsidP="00241906">
      <w:pPr>
        <w:pStyle w:val="XYZCoords"/>
      </w:pPr>
      <w:r w:rsidRPr="00241906">
        <w:t>C          1.75687        1.42185       -3.01446</w:t>
      </w:r>
    </w:p>
    <w:p w14:paraId="29F10DDE" w14:textId="77777777" w:rsidR="00241906" w:rsidRPr="00241906" w:rsidRDefault="00241906" w:rsidP="00241906">
      <w:pPr>
        <w:pStyle w:val="XYZCoords"/>
      </w:pPr>
      <w:r w:rsidRPr="00241906">
        <w:t>H          1.76771        3.00575        0.82090</w:t>
      </w:r>
    </w:p>
    <w:p w14:paraId="1FADD252" w14:textId="77777777" w:rsidR="00241906" w:rsidRPr="00241906" w:rsidRDefault="00241906" w:rsidP="00241906">
      <w:pPr>
        <w:pStyle w:val="XYZCoords"/>
      </w:pPr>
      <w:r w:rsidRPr="00241906">
        <w:t>H          1.64899        2.51591       -3.06415</w:t>
      </w:r>
    </w:p>
    <w:p w14:paraId="6A6A5101" w14:textId="77777777" w:rsidR="00241906" w:rsidRPr="00241906" w:rsidRDefault="00241906" w:rsidP="00241906">
      <w:pPr>
        <w:pStyle w:val="XYZCoords"/>
      </w:pPr>
      <w:r w:rsidRPr="00241906">
        <w:t>C          1.97639        3.54475       -0.11382</w:t>
      </w:r>
    </w:p>
    <w:p w14:paraId="0BB27C91" w14:textId="77777777" w:rsidR="00241906" w:rsidRPr="00241906" w:rsidRDefault="00241906" w:rsidP="00241906">
      <w:pPr>
        <w:pStyle w:val="XYZCoords"/>
      </w:pPr>
      <w:r w:rsidRPr="00241906">
        <w:t>H          1.81802        4.62383        0.05364</w:t>
      </w:r>
    </w:p>
    <w:p w14:paraId="59617B0D" w14:textId="77777777" w:rsidR="00241906" w:rsidRPr="00241906" w:rsidRDefault="00241906" w:rsidP="00241906">
      <w:pPr>
        <w:pStyle w:val="XYZCoords"/>
      </w:pPr>
      <w:r w:rsidRPr="00241906">
        <w:t>H          2.53022       -3.00441        0.15890</w:t>
      </w:r>
    </w:p>
    <w:p w14:paraId="0BBA7A4B" w14:textId="77777777" w:rsidR="00241906" w:rsidRPr="00241906" w:rsidRDefault="00241906" w:rsidP="00241906">
      <w:pPr>
        <w:pStyle w:val="XYZCoords"/>
      </w:pPr>
      <w:r w:rsidRPr="00241906">
        <w:t>Ru         2.76648       -0.04139        0.73767</w:t>
      </w:r>
    </w:p>
    <w:p w14:paraId="0BF23730" w14:textId="77777777" w:rsidR="00241906" w:rsidRPr="00241906" w:rsidRDefault="00241906" w:rsidP="00241906">
      <w:pPr>
        <w:pStyle w:val="XYZCoords"/>
      </w:pPr>
      <w:r w:rsidRPr="00241906">
        <w:t>H          2.67561       -1.03155       -2.07911</w:t>
      </w:r>
    </w:p>
    <w:p w14:paraId="663BD8CB" w14:textId="77777777" w:rsidR="00241906" w:rsidRPr="00241906" w:rsidRDefault="00241906" w:rsidP="00241906">
      <w:pPr>
        <w:pStyle w:val="XYZCoords"/>
      </w:pPr>
      <w:r w:rsidRPr="00241906">
        <w:t>N          2.60090       -1.98701        1.95836</w:t>
      </w:r>
    </w:p>
    <w:p w14:paraId="20F8D1F8" w14:textId="77777777" w:rsidR="00241906" w:rsidRPr="00241906" w:rsidRDefault="00241906" w:rsidP="00241906">
      <w:pPr>
        <w:pStyle w:val="XYZCoords"/>
      </w:pPr>
      <w:r w:rsidRPr="00241906">
        <w:t>C          3.23282       -2.92416        1.00403</w:t>
      </w:r>
    </w:p>
    <w:p w14:paraId="049BD1FE" w14:textId="77777777" w:rsidR="00241906" w:rsidRPr="00241906" w:rsidRDefault="00241906" w:rsidP="00241906">
      <w:pPr>
        <w:pStyle w:val="XYZCoords"/>
      </w:pPr>
      <w:r w:rsidRPr="00241906">
        <w:t>C          3.19079        1.00164       -2.68368</w:t>
      </w:r>
    </w:p>
    <w:p w14:paraId="68D3A7E8" w14:textId="77777777" w:rsidR="00241906" w:rsidRPr="00241906" w:rsidRDefault="00241906" w:rsidP="00241906">
      <w:pPr>
        <w:pStyle w:val="XYZCoords"/>
      </w:pPr>
      <w:r w:rsidRPr="00241906">
        <w:t>H          2.99687       -0.79961       -3.83875</w:t>
      </w:r>
    </w:p>
    <w:p w14:paraId="1ADD56AF" w14:textId="77777777" w:rsidR="00241906" w:rsidRPr="00241906" w:rsidRDefault="00241906" w:rsidP="00241906">
      <w:pPr>
        <w:pStyle w:val="XYZCoords"/>
      </w:pPr>
      <w:r w:rsidRPr="00241906">
        <w:t>H          2.98925        4.01912       -2.61904</w:t>
      </w:r>
    </w:p>
    <w:p w14:paraId="38534487" w14:textId="77777777" w:rsidR="00241906" w:rsidRPr="00241906" w:rsidRDefault="00241906" w:rsidP="00241906">
      <w:pPr>
        <w:pStyle w:val="XYZCoords"/>
      </w:pPr>
      <w:r w:rsidRPr="00241906">
        <w:t>C          3.31565       -0.52190       -2.81920</w:t>
      </w:r>
    </w:p>
    <w:p w14:paraId="6D78B76C" w14:textId="77777777" w:rsidR="00241906" w:rsidRPr="00241906" w:rsidRDefault="00241906" w:rsidP="00241906">
      <w:pPr>
        <w:pStyle w:val="XYZCoords"/>
      </w:pPr>
      <w:r w:rsidRPr="00241906">
        <w:t>C          3.41729        3.30850       -0.58173</w:t>
      </w:r>
    </w:p>
    <w:p w14:paraId="4B2195E8" w14:textId="77777777" w:rsidR="00241906" w:rsidRPr="00241906" w:rsidRDefault="00241906" w:rsidP="00241906">
      <w:pPr>
        <w:pStyle w:val="XYZCoords"/>
      </w:pPr>
      <w:r w:rsidRPr="00241906">
        <w:t>P          3.54254        1.42138       -0.85356</w:t>
      </w:r>
    </w:p>
    <w:p w14:paraId="6280BFDE" w14:textId="77777777" w:rsidR="00241906" w:rsidRPr="00241906" w:rsidRDefault="00241906" w:rsidP="00241906">
      <w:pPr>
        <w:pStyle w:val="XYZCoords"/>
      </w:pPr>
      <w:r w:rsidRPr="00241906">
        <w:t>H          3.38858       -3.91959        1.45565</w:t>
      </w:r>
    </w:p>
    <w:p w14:paraId="004D98A5" w14:textId="77777777" w:rsidR="00241906" w:rsidRPr="00241906" w:rsidRDefault="00241906" w:rsidP="00241906">
      <w:pPr>
        <w:pStyle w:val="XYZCoords"/>
      </w:pPr>
      <w:r w:rsidRPr="00241906">
        <w:t>C          3.70547        4.17978       -1.80325</w:t>
      </w:r>
    </w:p>
    <w:p w14:paraId="3BE5A21F" w14:textId="77777777" w:rsidR="00241906" w:rsidRPr="00241906" w:rsidRDefault="00241906" w:rsidP="00241906">
      <w:pPr>
        <w:pStyle w:val="XYZCoords"/>
      </w:pPr>
      <w:r w:rsidRPr="00241906">
        <w:t>H          4.35562       -1.54072        2.98214</w:t>
      </w:r>
    </w:p>
    <w:p w14:paraId="7389513B" w14:textId="77777777" w:rsidR="00241906" w:rsidRPr="00241906" w:rsidRDefault="00241906" w:rsidP="00241906">
      <w:pPr>
        <w:pStyle w:val="XYZCoords"/>
      </w:pPr>
      <w:r w:rsidRPr="00241906">
        <w:t>H          2.38435       -0.23237        4.03344</w:t>
      </w:r>
    </w:p>
    <w:p w14:paraId="75FE4814" w14:textId="77777777" w:rsidR="00241906" w:rsidRPr="00241906" w:rsidRDefault="00241906" w:rsidP="00241906">
      <w:pPr>
        <w:pStyle w:val="XYZCoords"/>
      </w:pPr>
      <w:r w:rsidRPr="00241906">
        <w:t>H          3.62357        5.23765       -1.50059</w:t>
      </w:r>
    </w:p>
    <w:p w14:paraId="37202D03" w14:textId="77777777" w:rsidR="00241906" w:rsidRPr="00241906" w:rsidRDefault="00241906" w:rsidP="00241906">
      <w:pPr>
        <w:pStyle w:val="XYZCoords"/>
      </w:pPr>
      <w:r w:rsidRPr="00241906">
        <w:t>C          3.37597       -1.98434        3.21683</w:t>
      </w:r>
    </w:p>
    <w:p w14:paraId="686BAEC5" w14:textId="77777777" w:rsidR="00241906" w:rsidRPr="00241906" w:rsidRDefault="00241906" w:rsidP="00241906">
      <w:pPr>
        <w:pStyle w:val="XYZCoords"/>
      </w:pPr>
      <w:r w:rsidRPr="00241906">
        <w:t>H          3.94360        1.20083       -4.67999</w:t>
      </w:r>
    </w:p>
    <w:p w14:paraId="061C9DE0" w14:textId="77777777" w:rsidR="00241906" w:rsidRPr="00241906" w:rsidRDefault="00241906" w:rsidP="00241906">
      <w:pPr>
        <w:pStyle w:val="XYZCoords"/>
      </w:pPr>
      <w:r w:rsidRPr="00241906">
        <w:t>C          3.49418        0.94625        2.09061</w:t>
      </w:r>
    </w:p>
    <w:p w14:paraId="12E159D8" w14:textId="77777777" w:rsidR="00241906" w:rsidRPr="00241906" w:rsidRDefault="00241906" w:rsidP="00241906">
      <w:pPr>
        <w:pStyle w:val="XYZCoords"/>
      </w:pPr>
      <w:r w:rsidRPr="00241906">
        <w:t>C          4.16731        1.62428       -3.68610</w:t>
      </w:r>
    </w:p>
    <w:p w14:paraId="6A40612C" w14:textId="77777777" w:rsidR="00241906" w:rsidRPr="00241906" w:rsidRDefault="00241906" w:rsidP="00241906">
      <w:pPr>
        <w:pStyle w:val="XYZCoords"/>
      </w:pPr>
      <w:r w:rsidRPr="00241906">
        <w:t>H          4.29331        3.15174        1.43832</w:t>
      </w:r>
    </w:p>
    <w:p w14:paraId="42DCCD8B" w14:textId="77777777" w:rsidR="00241906" w:rsidRPr="00241906" w:rsidRDefault="00241906" w:rsidP="00241906">
      <w:pPr>
        <w:pStyle w:val="XYZCoords"/>
      </w:pPr>
      <w:r w:rsidRPr="00241906">
        <w:t>C          4.38621        3.74278        0.52040</w:t>
      </w:r>
    </w:p>
    <w:p w14:paraId="2BC6314D" w14:textId="77777777" w:rsidR="00241906" w:rsidRPr="00241906" w:rsidRDefault="00241906" w:rsidP="00241906">
      <w:pPr>
        <w:pStyle w:val="XYZCoords"/>
      </w:pPr>
      <w:r w:rsidRPr="00241906">
        <w:t>H          4.08475        2.71247       -3.77194</w:t>
      </w:r>
    </w:p>
    <w:p w14:paraId="6D5E2EB6" w14:textId="77777777" w:rsidR="00241906" w:rsidRPr="00241906" w:rsidRDefault="00241906" w:rsidP="00241906">
      <w:pPr>
        <w:pStyle w:val="XYZCoords"/>
      </w:pPr>
      <w:r w:rsidRPr="00241906">
        <w:t>H          4.16501        4.79133        0.78193</w:t>
      </w:r>
    </w:p>
    <w:p w14:paraId="5132F0DB" w14:textId="77777777" w:rsidR="00241906" w:rsidRPr="00241906" w:rsidRDefault="00241906" w:rsidP="00241906">
      <w:pPr>
        <w:pStyle w:val="XYZCoords"/>
      </w:pPr>
      <w:r w:rsidRPr="00241906">
        <w:t>C          4.53163       -2.40174        0.44983</w:t>
      </w:r>
    </w:p>
    <w:p w14:paraId="2A4EDB66" w14:textId="77777777" w:rsidR="00241906" w:rsidRPr="00241906" w:rsidRDefault="00241906" w:rsidP="00241906">
      <w:pPr>
        <w:pStyle w:val="XYZCoords"/>
      </w:pPr>
      <w:r w:rsidRPr="00241906">
        <w:t>N          4.51001       -1.09843        0.14339</w:t>
      </w:r>
    </w:p>
    <w:p w14:paraId="2E43A9BA" w14:textId="77777777" w:rsidR="00241906" w:rsidRPr="00241906" w:rsidRDefault="00241906" w:rsidP="00241906">
      <w:pPr>
        <w:pStyle w:val="XYZCoords"/>
      </w:pPr>
      <w:r w:rsidRPr="00241906">
        <w:t>C          2.72102       -1.22694        4.35416</w:t>
      </w:r>
    </w:p>
    <w:p w14:paraId="74D31DF5" w14:textId="77777777" w:rsidR="00241906" w:rsidRPr="00241906" w:rsidRDefault="00241906" w:rsidP="00241906">
      <w:pPr>
        <w:pStyle w:val="XYZCoords"/>
      </w:pPr>
      <w:r w:rsidRPr="00241906">
        <w:t>H          4.35911       -0.85558       -2.70433</w:t>
      </w:r>
    </w:p>
    <w:p w14:paraId="62313497" w14:textId="77777777" w:rsidR="00241906" w:rsidRPr="00241906" w:rsidRDefault="00241906" w:rsidP="00241906">
      <w:pPr>
        <w:pStyle w:val="XYZCoords"/>
      </w:pPr>
      <w:r w:rsidRPr="00241906">
        <w:t>H          3.56550       -3.03025        3.53098</w:t>
      </w:r>
    </w:p>
    <w:p w14:paraId="14BB76F9" w14:textId="77777777" w:rsidR="00241906" w:rsidRPr="00241906" w:rsidRDefault="00241906" w:rsidP="00241906">
      <w:pPr>
        <w:pStyle w:val="XYZCoords"/>
      </w:pPr>
      <w:r w:rsidRPr="00241906">
        <w:t>H          4.72349        4.02930       -2.19144</w:t>
      </w:r>
    </w:p>
    <w:p w14:paraId="76CFFA6E" w14:textId="77777777" w:rsidR="00241906" w:rsidRPr="00241906" w:rsidRDefault="00241906" w:rsidP="00241906">
      <w:pPr>
        <w:pStyle w:val="XYZCoords"/>
      </w:pPr>
      <w:r w:rsidRPr="00241906">
        <w:t>H          1.85839       -1.76843        4.76853</w:t>
      </w:r>
    </w:p>
    <w:p w14:paraId="23C75535" w14:textId="77777777" w:rsidR="00241906" w:rsidRPr="00241906" w:rsidRDefault="00241906" w:rsidP="00241906">
      <w:pPr>
        <w:pStyle w:val="XYZCoords"/>
      </w:pPr>
      <w:r w:rsidRPr="00241906">
        <w:t>C          5.37414        0.99133       -0.69100</w:t>
      </w:r>
    </w:p>
    <w:p w14:paraId="311CA6D9" w14:textId="77777777" w:rsidR="00241906" w:rsidRPr="00241906" w:rsidRDefault="00241906" w:rsidP="00241906">
      <w:pPr>
        <w:pStyle w:val="XYZCoords"/>
      </w:pPr>
      <w:r w:rsidRPr="00241906">
        <w:t>H          3.45166       -1.08927        5.16455</w:t>
      </w:r>
    </w:p>
    <w:p w14:paraId="3339AF72" w14:textId="77777777" w:rsidR="00241906" w:rsidRPr="00241906" w:rsidRDefault="00241906" w:rsidP="00241906">
      <w:pPr>
        <w:pStyle w:val="XYZCoords"/>
      </w:pPr>
      <w:r w:rsidRPr="00241906">
        <w:t>H          5.21502        1.36975       -3.46452</w:t>
      </w:r>
    </w:p>
    <w:p w14:paraId="470C6F5F" w14:textId="77777777" w:rsidR="00241906" w:rsidRPr="00241906" w:rsidRDefault="00241906" w:rsidP="00241906">
      <w:pPr>
        <w:pStyle w:val="XYZCoords"/>
      </w:pPr>
      <w:r w:rsidRPr="00241906">
        <w:t>C          5.54851       -0.48094       -0.44195</w:t>
      </w:r>
    </w:p>
    <w:p w14:paraId="431969E0" w14:textId="77777777" w:rsidR="00241906" w:rsidRPr="00241906" w:rsidRDefault="00241906" w:rsidP="00241906">
      <w:pPr>
        <w:pStyle w:val="XYZCoords"/>
      </w:pPr>
      <w:r w:rsidRPr="00241906">
        <w:t>C          5.65844       -3.17208        0.18390</w:t>
      </w:r>
    </w:p>
    <w:p w14:paraId="40FF9276" w14:textId="77777777" w:rsidR="00241906" w:rsidRPr="00241906" w:rsidRDefault="00241906" w:rsidP="00241906">
      <w:pPr>
        <w:pStyle w:val="XYZCoords"/>
      </w:pPr>
      <w:r w:rsidRPr="00241906">
        <w:t>H          5.43282        3.70979        0.17958</w:t>
      </w:r>
    </w:p>
    <w:p w14:paraId="27A29BC6" w14:textId="77777777" w:rsidR="00241906" w:rsidRPr="00241906" w:rsidRDefault="00241906" w:rsidP="00241906">
      <w:pPr>
        <w:pStyle w:val="XYZCoords"/>
      </w:pPr>
      <w:r w:rsidRPr="00241906">
        <w:t>H          5.67600       -4.23157        0.44358</w:t>
      </w:r>
    </w:p>
    <w:p w14:paraId="243ECBC8" w14:textId="77777777" w:rsidR="00241906" w:rsidRPr="00241906" w:rsidRDefault="00241906" w:rsidP="00241906">
      <w:pPr>
        <w:pStyle w:val="XYZCoords"/>
      </w:pPr>
      <w:r w:rsidRPr="00241906">
        <w:t>H          5.70147        1.52347        0.21738</w:t>
      </w:r>
    </w:p>
    <w:p w14:paraId="181C6AC3" w14:textId="77777777" w:rsidR="00241906" w:rsidRPr="00241906" w:rsidRDefault="00241906" w:rsidP="00241906">
      <w:pPr>
        <w:pStyle w:val="XYZCoords"/>
      </w:pPr>
      <w:r w:rsidRPr="00241906">
        <w:t>H          6.00622        1.33539       -1.52244</w:t>
      </w:r>
    </w:p>
    <w:p w14:paraId="153869AC" w14:textId="77777777" w:rsidR="00241906" w:rsidRPr="00241906" w:rsidRDefault="00241906" w:rsidP="00241906">
      <w:pPr>
        <w:pStyle w:val="XYZCoords"/>
      </w:pPr>
      <w:r w:rsidRPr="00241906">
        <w:t>C          6.69878       -1.20595       -0.75386</w:t>
      </w:r>
    </w:p>
    <w:p w14:paraId="303AB31E" w14:textId="77777777" w:rsidR="00241906" w:rsidRPr="00241906" w:rsidRDefault="00241906" w:rsidP="00241906">
      <w:pPr>
        <w:pStyle w:val="XYZCoords"/>
      </w:pPr>
      <w:r w:rsidRPr="00241906">
        <w:t>C          6.75075       -2.56054       -0.43242</w:t>
      </w:r>
    </w:p>
    <w:p w14:paraId="56F65240" w14:textId="77777777" w:rsidR="00241906" w:rsidRPr="00241906" w:rsidRDefault="00241906" w:rsidP="00241906">
      <w:pPr>
        <w:pStyle w:val="XYZCoords"/>
      </w:pPr>
      <w:r w:rsidRPr="00241906">
        <w:t>H          7.54228       -0.71178       -1.23800</w:t>
      </w:r>
    </w:p>
    <w:p w14:paraId="42BE3E9C" w14:textId="77777777" w:rsidR="00241906" w:rsidRPr="00241906" w:rsidRDefault="00241906" w:rsidP="00241906">
      <w:pPr>
        <w:pStyle w:val="XYZCoords"/>
      </w:pPr>
      <w:r w:rsidRPr="00241906">
        <w:t>H          7.64639       -3.14154       -0.66061</w:t>
      </w:r>
    </w:p>
    <w:p w14:paraId="1774CCF4" w14:textId="77777777" w:rsidR="00241906" w:rsidRPr="00241906" w:rsidRDefault="00241906" w:rsidP="00241906">
      <w:pPr>
        <w:pStyle w:val="XYZCoords"/>
      </w:pPr>
      <w:r w:rsidRPr="00241906">
        <w:t>H          0.78527       -0.56025       -0.78993</w:t>
      </w:r>
    </w:p>
    <w:p w14:paraId="76E75DCA" w14:textId="77777777" w:rsidR="00241906" w:rsidRPr="00241906" w:rsidRDefault="00241906" w:rsidP="00241906">
      <w:pPr>
        <w:pStyle w:val="XYZCoords"/>
      </w:pPr>
      <w:r w:rsidRPr="00241906">
        <w:t>O          3.92481        1.54918        3.00268</w:t>
      </w:r>
    </w:p>
    <w:p w14:paraId="25061495" w14:textId="77777777" w:rsidR="00241906" w:rsidRPr="00241906" w:rsidRDefault="00241906" w:rsidP="00241906">
      <w:pPr>
        <w:pStyle w:val="XYZCoords"/>
      </w:pPr>
      <w:r w:rsidRPr="00241906">
        <w:t>H         -0.18949       -3.84641        2.83096</w:t>
      </w:r>
    </w:p>
    <w:p w14:paraId="755057E4" w14:textId="77777777" w:rsidR="00241906" w:rsidRPr="00241906" w:rsidRDefault="00241906" w:rsidP="00241906">
      <w:pPr>
        <w:pStyle w:val="XYZCoords"/>
      </w:pPr>
      <w:r w:rsidRPr="00241906">
        <w:t>H          1.35456       -3.90128        3.70334</w:t>
      </w:r>
    </w:p>
    <w:p w14:paraId="2648B5C6" w14:textId="77777777" w:rsidR="00241906" w:rsidRPr="00241906" w:rsidRDefault="00241906" w:rsidP="00241906">
      <w:pPr>
        <w:pStyle w:val="XYZCoords"/>
      </w:pPr>
      <w:r w:rsidRPr="00241906">
        <w:t>H          1.23928       -4.53427        2.04175</w:t>
      </w:r>
    </w:p>
    <w:p w14:paraId="4E722ECB" w14:textId="77777777" w:rsidR="00241906" w:rsidRPr="00241906" w:rsidRDefault="00241906" w:rsidP="00241906">
      <w:pPr>
        <w:pStyle w:val="XYZCoords"/>
      </w:pPr>
      <w:r w:rsidRPr="00241906">
        <w:t>H          0.71188       -2.20240        1.17126</w:t>
      </w:r>
    </w:p>
    <w:p w14:paraId="0D79EEA0" w14:textId="77777777" w:rsidR="00241906" w:rsidRPr="00241906" w:rsidRDefault="00241906" w:rsidP="00241906">
      <w:pPr>
        <w:pStyle w:val="XYZCoords"/>
      </w:pPr>
      <w:r w:rsidRPr="00241906">
        <w:t>H          0.74400       -1.57738        2.80962</w:t>
      </w:r>
    </w:p>
    <w:p w14:paraId="19C4318A" w14:textId="77777777" w:rsidR="00241906" w:rsidRPr="00241906" w:rsidRDefault="00241906" w:rsidP="00241906">
      <w:pPr>
        <w:pStyle w:val="XYZCoords"/>
      </w:pPr>
      <w:r w:rsidRPr="00241906">
        <w:t>H         -0.43434        0.98733       -0.21631</w:t>
      </w:r>
    </w:p>
    <w:p w14:paraId="16AD4491" w14:textId="77777777" w:rsidR="00241906" w:rsidRDefault="00241906">
      <w:r>
        <w:br w:type="page"/>
      </w:r>
    </w:p>
    <w:p w14:paraId="102C2274" w14:textId="683E077D" w:rsidR="00241906" w:rsidRDefault="00241906" w:rsidP="00241906">
      <w:pPr>
        <w:pStyle w:val="Caption"/>
      </w:pPr>
      <w:bookmarkStart w:id="243" w:name="_Toc461199638"/>
      <w:r>
        <w:t xml:space="preserve">Figure </w:t>
      </w:r>
      <w:fldSimple w:instr=" STYLEREF 1 \s ">
        <w:r w:rsidR="000D6DE5">
          <w:rPr>
            <w:noProof/>
          </w:rPr>
          <w:t>11</w:t>
        </w:r>
      </w:fldSimple>
      <w:r w:rsidR="003027B0">
        <w:noBreakHyphen/>
      </w:r>
      <w:fldSimple w:instr=" SEQ Figure \* ARABIC \s 1 ">
        <w:r w:rsidR="000D6DE5">
          <w:rPr>
            <w:noProof/>
          </w:rPr>
          <w:t>34</w:t>
        </w:r>
      </w:fldSimple>
      <w:r>
        <w:t xml:space="preserve"> [B-Mono]D</w:t>
      </w:r>
      <w:r>
        <w:rPr>
          <w:vertAlign w:val="subscript"/>
        </w:rPr>
        <w:t>0</w:t>
      </w:r>
      <w:r>
        <w:t xml:space="preserve"> (Me Model) Structure and Coordinates</w:t>
      </w:r>
      <w:bookmarkEnd w:id="243"/>
    </w:p>
    <w:p w14:paraId="08328354" w14:textId="77777777" w:rsidR="00241906" w:rsidRDefault="00241906" w:rsidP="00241906">
      <w:pPr>
        <w:pStyle w:val="CaptionText"/>
      </w:pPr>
      <w:r>
        <w:rPr>
          <w:noProof/>
        </w:rPr>
        <w:drawing>
          <wp:anchor distT="0" distB="0" distL="114300" distR="114300" simplePos="0" relativeHeight="251665408" behindDoc="0" locked="0" layoutInCell="1" allowOverlap="1" wp14:anchorId="5CCA04C9" wp14:editId="4D2685BC">
            <wp:simplePos x="0" y="0"/>
            <wp:positionH relativeFrom="column">
              <wp:posOffset>1435100</wp:posOffset>
            </wp:positionH>
            <wp:positionV relativeFrom="paragraph">
              <wp:posOffset>146685</wp:posOffset>
            </wp:positionV>
            <wp:extent cx="4736465" cy="4736465"/>
            <wp:effectExtent l="0" t="0" r="0" b="0"/>
            <wp:wrapSquare wrapText="bothSides"/>
            <wp:docPr id="8" name="Picture 8" descr="Macintosh HD:Users:Jacob:Documents:Water_Splitting:Two_Photon_Water_Splitting:Computational_Data:B_Intermediate:Me_Mono:CASSCF:GMe-Cis-Mono-D-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acob:Documents:Water_Splitting:Two_Photon_Water_Splitting:Computational_Data:B_Intermediate:Me_Mono:CASSCF:GMe-Cis-Mono-D-0-GPOF.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736465" cy="4736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4D00F" w14:textId="77777777" w:rsidR="00241906" w:rsidRDefault="00241906" w:rsidP="00241906">
      <w:pPr>
        <w:pStyle w:val="XYZCoords"/>
      </w:pPr>
      <w:r>
        <w:t>39</w:t>
      </w:r>
    </w:p>
    <w:p w14:paraId="290E9F2D" w14:textId="77777777" w:rsidR="00241906" w:rsidRDefault="00241906" w:rsidP="00241906">
      <w:pPr>
        <w:pStyle w:val="XYZCoords"/>
      </w:pPr>
      <w:r>
        <w:tab/>
        <w:t>Energy: -778002.1873236</w:t>
      </w:r>
    </w:p>
    <w:p w14:paraId="30FD3F04" w14:textId="77777777" w:rsidR="00241906" w:rsidRDefault="00241906" w:rsidP="00241906">
      <w:pPr>
        <w:pStyle w:val="XYZCoords"/>
      </w:pPr>
      <w:r>
        <w:t>O         -0.55505       -2.76423       -0.44723</w:t>
      </w:r>
    </w:p>
    <w:p w14:paraId="7E6742BB" w14:textId="77777777" w:rsidR="00241906" w:rsidRDefault="00241906" w:rsidP="00241906">
      <w:pPr>
        <w:pStyle w:val="XYZCoords"/>
      </w:pPr>
      <w:r>
        <w:t>O          0.12508       -0.53954       -2.02669</w:t>
      </w:r>
    </w:p>
    <w:p w14:paraId="5A780EAC" w14:textId="77777777" w:rsidR="00241906" w:rsidRDefault="00241906" w:rsidP="00241906">
      <w:pPr>
        <w:pStyle w:val="XYZCoords"/>
      </w:pPr>
      <w:r>
        <w:t>C          2.33494       -2.33026       -0.93340</w:t>
      </w:r>
    </w:p>
    <w:p w14:paraId="4AD7B75F" w14:textId="77777777" w:rsidR="00241906" w:rsidRDefault="00241906" w:rsidP="00241906">
      <w:pPr>
        <w:pStyle w:val="XYZCoords"/>
      </w:pPr>
      <w:r>
        <w:t>H          2.32532        0.00079       -1.74955</w:t>
      </w:r>
    </w:p>
    <w:p w14:paraId="50A29E03" w14:textId="77777777" w:rsidR="00241906" w:rsidRDefault="00241906" w:rsidP="00241906">
      <w:pPr>
        <w:pStyle w:val="XYZCoords"/>
      </w:pPr>
      <w:r>
        <w:t>N          2.03471       -1.17743       -0.07897</w:t>
      </w:r>
    </w:p>
    <w:p w14:paraId="0994C584" w14:textId="77777777" w:rsidR="00241906" w:rsidRDefault="00241906" w:rsidP="00241906">
      <w:pPr>
        <w:pStyle w:val="XYZCoords"/>
      </w:pPr>
      <w:r>
        <w:t>C          2.56292        0.06056       -0.67376</w:t>
      </w:r>
    </w:p>
    <w:p w14:paraId="2B6A0610" w14:textId="77777777" w:rsidR="00241906" w:rsidRDefault="00241906" w:rsidP="00241906">
      <w:pPr>
        <w:pStyle w:val="XYZCoords"/>
      </w:pPr>
      <w:r>
        <w:t>C         -2.66050        0.70913       -1.96705</w:t>
      </w:r>
    </w:p>
    <w:p w14:paraId="1D7754A1" w14:textId="77777777" w:rsidR="00241906" w:rsidRDefault="00241906" w:rsidP="00241906">
      <w:pPr>
        <w:pStyle w:val="XYZCoords"/>
      </w:pPr>
      <w:r>
        <w:t>C         -3.68291       -0.22283        0.57254</w:t>
      </w:r>
    </w:p>
    <w:p w14:paraId="05F65C8A" w14:textId="77777777" w:rsidR="00241906" w:rsidRDefault="00241906" w:rsidP="00241906">
      <w:pPr>
        <w:pStyle w:val="XYZCoords"/>
      </w:pPr>
      <w:r>
        <w:t>P         -2.13697        0.26299       -0.27867</w:t>
      </w:r>
    </w:p>
    <w:p w14:paraId="5748C883" w14:textId="77777777" w:rsidR="00241906" w:rsidRDefault="00241906" w:rsidP="00241906">
      <w:pPr>
        <w:pStyle w:val="XYZCoords"/>
      </w:pPr>
      <w:r>
        <w:t>H          3.65817        0.13929       -0.54726</w:t>
      </w:r>
    </w:p>
    <w:p w14:paraId="1E413424" w14:textId="77777777" w:rsidR="00241906" w:rsidRDefault="00241906" w:rsidP="00241906">
      <w:pPr>
        <w:pStyle w:val="XYZCoords"/>
      </w:pPr>
      <w:r>
        <w:t>C          2.57390       -1.37539        1.26528</w:t>
      </w:r>
    </w:p>
    <w:p w14:paraId="467A07CB" w14:textId="77777777" w:rsidR="00241906" w:rsidRDefault="00241906" w:rsidP="00241906">
      <w:pPr>
        <w:pStyle w:val="XYZCoords"/>
      </w:pPr>
      <w:r>
        <w:t>C         -0.47743       -1.05726        1.74030</w:t>
      </w:r>
    </w:p>
    <w:p w14:paraId="5289D1DC" w14:textId="77777777" w:rsidR="00241906" w:rsidRDefault="00241906" w:rsidP="00241906">
      <w:pPr>
        <w:pStyle w:val="XYZCoords"/>
      </w:pPr>
      <w:r>
        <w:t>C          1.86506        1.29245       -0.16828</w:t>
      </w:r>
    </w:p>
    <w:p w14:paraId="0C44B9F8" w14:textId="77777777" w:rsidR="00241906" w:rsidRDefault="00241906" w:rsidP="00241906">
      <w:pPr>
        <w:pStyle w:val="XYZCoords"/>
      </w:pPr>
      <w:r>
        <w:t>N          0.54935        1.13551        0.08192</w:t>
      </w:r>
    </w:p>
    <w:p w14:paraId="439F18CA" w14:textId="77777777" w:rsidR="00241906" w:rsidRDefault="00241906" w:rsidP="00241906">
      <w:pPr>
        <w:pStyle w:val="XYZCoords"/>
      </w:pPr>
      <w:r>
        <w:t>C         -1.69729        1.88636        0.55815</w:t>
      </w:r>
    </w:p>
    <w:p w14:paraId="4986D1FA" w14:textId="77777777" w:rsidR="00241906" w:rsidRDefault="00241906" w:rsidP="00241906">
      <w:pPr>
        <w:pStyle w:val="XYZCoords"/>
      </w:pPr>
      <w:r>
        <w:t>C         -0.24327        2.19517        0.34859</w:t>
      </w:r>
    </w:p>
    <w:p w14:paraId="5432406E" w14:textId="77777777" w:rsidR="00241906" w:rsidRDefault="00241906" w:rsidP="00241906">
      <w:pPr>
        <w:pStyle w:val="XYZCoords"/>
      </w:pPr>
      <w:r>
        <w:t>C          2.46033        2.54481       -0.08112</w:t>
      </w:r>
    </w:p>
    <w:p w14:paraId="26DEA948" w14:textId="77777777" w:rsidR="00241906" w:rsidRDefault="00241906" w:rsidP="00241906">
      <w:pPr>
        <w:pStyle w:val="XYZCoords"/>
      </w:pPr>
      <w:r>
        <w:t>H          3.52962        2.65191       -0.26713</w:t>
      </w:r>
    </w:p>
    <w:p w14:paraId="47110985" w14:textId="77777777" w:rsidR="00241906" w:rsidRDefault="00241906" w:rsidP="00241906">
      <w:pPr>
        <w:pStyle w:val="XYZCoords"/>
      </w:pPr>
      <w:r>
        <w:t>H         -1.87475        1.70669        1.63369</w:t>
      </w:r>
    </w:p>
    <w:p w14:paraId="73A70F67" w14:textId="77777777" w:rsidR="00241906" w:rsidRDefault="00241906" w:rsidP="00241906">
      <w:pPr>
        <w:pStyle w:val="XYZCoords"/>
      </w:pPr>
      <w:r>
        <w:t>H         -2.33600        2.73055        0.25599</w:t>
      </w:r>
    </w:p>
    <w:p w14:paraId="6B06C552" w14:textId="77777777" w:rsidR="00241906" w:rsidRDefault="00241906" w:rsidP="00241906">
      <w:pPr>
        <w:pStyle w:val="XYZCoords"/>
      </w:pPr>
      <w:r>
        <w:t>C          0.29836        3.47682        0.41385</w:t>
      </w:r>
    </w:p>
    <w:p w14:paraId="7DCCD1FF" w14:textId="77777777" w:rsidR="00241906" w:rsidRDefault="00241906" w:rsidP="00241906">
      <w:pPr>
        <w:pStyle w:val="XYZCoords"/>
      </w:pPr>
      <w:r>
        <w:t>C          1.66531        3.64977        0.21585</w:t>
      </w:r>
    </w:p>
    <w:p w14:paraId="35A1238A" w14:textId="77777777" w:rsidR="00241906" w:rsidRDefault="00241906" w:rsidP="00241906">
      <w:pPr>
        <w:pStyle w:val="XYZCoords"/>
      </w:pPr>
      <w:r>
        <w:t>H         -0.35016        4.32785        0.62448</w:t>
      </w:r>
    </w:p>
    <w:p w14:paraId="01DD4160" w14:textId="77777777" w:rsidR="00241906" w:rsidRDefault="00241906" w:rsidP="00241906">
      <w:pPr>
        <w:pStyle w:val="XYZCoords"/>
      </w:pPr>
      <w:r>
        <w:t>H          2.10798        4.64516        0.28014</w:t>
      </w:r>
    </w:p>
    <w:p w14:paraId="2021A3FE" w14:textId="77777777" w:rsidR="00241906" w:rsidRDefault="00241906" w:rsidP="00241906">
      <w:pPr>
        <w:pStyle w:val="XYZCoords"/>
      </w:pPr>
      <w:r>
        <w:t>O         -0.72992       -1.22961        2.86076</w:t>
      </w:r>
    </w:p>
    <w:p w14:paraId="459D0FE2" w14:textId="77777777" w:rsidR="00241906" w:rsidRDefault="00241906" w:rsidP="00241906">
      <w:pPr>
        <w:pStyle w:val="XYZCoords"/>
      </w:pPr>
      <w:r>
        <w:t>H         -3.43464        1.49046       -1.96458</w:t>
      </w:r>
    </w:p>
    <w:p w14:paraId="35771BF5" w14:textId="77777777" w:rsidR="00241906" w:rsidRDefault="00241906" w:rsidP="00241906">
      <w:pPr>
        <w:pStyle w:val="XYZCoords"/>
      </w:pPr>
      <w:r>
        <w:t>H         -3.04101       -0.20175       -2.45134</w:t>
      </w:r>
    </w:p>
    <w:p w14:paraId="35784B17" w14:textId="77777777" w:rsidR="00241906" w:rsidRDefault="00241906" w:rsidP="00241906">
      <w:pPr>
        <w:pStyle w:val="XYZCoords"/>
      </w:pPr>
      <w:r>
        <w:t>H         -1.76103        1.01476       -2.51817</w:t>
      </w:r>
    </w:p>
    <w:p w14:paraId="62E576F6" w14:textId="77777777" w:rsidR="00241906" w:rsidRDefault="00241906" w:rsidP="00241906">
      <w:pPr>
        <w:pStyle w:val="XYZCoords"/>
      </w:pPr>
      <w:r>
        <w:t>H         -3.45978       -0.44094        1.62671</w:t>
      </w:r>
    </w:p>
    <w:p w14:paraId="1811B1C2" w14:textId="77777777" w:rsidR="00241906" w:rsidRDefault="00241906" w:rsidP="00241906">
      <w:pPr>
        <w:pStyle w:val="XYZCoords"/>
      </w:pPr>
      <w:r>
        <w:t>H         -4.05811       -1.14273        0.10074</w:t>
      </w:r>
    </w:p>
    <w:p w14:paraId="79DD12A6" w14:textId="77777777" w:rsidR="00241906" w:rsidRDefault="00241906" w:rsidP="00241906">
      <w:pPr>
        <w:pStyle w:val="XYZCoords"/>
      </w:pPr>
      <w:r>
        <w:t>H         -4.45366        0.55989        0.50619</w:t>
      </w:r>
    </w:p>
    <w:p w14:paraId="31216CD5" w14:textId="77777777" w:rsidR="00241906" w:rsidRDefault="00241906" w:rsidP="00241906">
      <w:pPr>
        <w:pStyle w:val="XYZCoords"/>
      </w:pPr>
      <w:r>
        <w:t>H          1.84660       -3.21136       -0.49936</w:t>
      </w:r>
    </w:p>
    <w:p w14:paraId="6A58EB09" w14:textId="77777777" w:rsidR="00241906" w:rsidRDefault="00241906" w:rsidP="00241906">
      <w:pPr>
        <w:pStyle w:val="XYZCoords"/>
      </w:pPr>
      <w:r>
        <w:t>H          3.42719       -2.48162       -1.02251</w:t>
      </w:r>
    </w:p>
    <w:p w14:paraId="703DB94B" w14:textId="77777777" w:rsidR="00241906" w:rsidRDefault="00241906" w:rsidP="00241906">
      <w:pPr>
        <w:pStyle w:val="XYZCoords"/>
      </w:pPr>
      <w:r>
        <w:t>H          1.87627       -2.14584       -1.91327</w:t>
      </w:r>
    </w:p>
    <w:p w14:paraId="0AFA6A36" w14:textId="77777777" w:rsidR="00241906" w:rsidRDefault="00241906" w:rsidP="00241906">
      <w:pPr>
        <w:pStyle w:val="XYZCoords"/>
      </w:pPr>
      <w:r>
        <w:t>H          2.34750       -0.50001        1.89028</w:t>
      </w:r>
    </w:p>
    <w:p w14:paraId="43C945C0" w14:textId="77777777" w:rsidR="00241906" w:rsidRDefault="00241906" w:rsidP="00241906">
      <w:pPr>
        <w:pStyle w:val="XYZCoords"/>
      </w:pPr>
      <w:r>
        <w:t>H          3.67065       -1.52383        1.23530</w:t>
      </w:r>
    </w:p>
    <w:p w14:paraId="1B85B011" w14:textId="77777777" w:rsidR="00241906" w:rsidRDefault="00241906" w:rsidP="00241906">
      <w:pPr>
        <w:pStyle w:val="XYZCoords"/>
      </w:pPr>
      <w:r>
        <w:t>H          2.10148       -2.25869        1.71336</w:t>
      </w:r>
    </w:p>
    <w:p w14:paraId="72C0436E" w14:textId="77777777" w:rsidR="00241906" w:rsidRDefault="00241906" w:rsidP="00241906">
      <w:pPr>
        <w:pStyle w:val="XYZCoords"/>
      </w:pPr>
      <w:r>
        <w:t>Ru        -0.17204       -0.78748       -0.08391</w:t>
      </w:r>
    </w:p>
    <w:p w14:paraId="54E7C932" w14:textId="77777777" w:rsidR="00241906" w:rsidRDefault="00241906" w:rsidP="00241906">
      <w:pPr>
        <w:pStyle w:val="XYZCoords"/>
      </w:pPr>
      <w:r>
        <w:t>H         -1.30296       -3.07172        0.07743</w:t>
      </w:r>
    </w:p>
    <w:p w14:paraId="5B1E7547" w14:textId="77777777" w:rsidR="00241906" w:rsidRDefault="00241906">
      <w:r>
        <w:br w:type="page"/>
      </w:r>
    </w:p>
    <w:p w14:paraId="3A861722" w14:textId="7B6FB90A" w:rsidR="00241906" w:rsidRDefault="00976BCC" w:rsidP="00976BCC">
      <w:pPr>
        <w:pStyle w:val="Caption"/>
      </w:pPr>
      <w:bookmarkStart w:id="244" w:name="_Toc461199639"/>
      <w:r>
        <w:t xml:space="preserve">Figure </w:t>
      </w:r>
      <w:fldSimple w:instr=" STYLEREF 1 \s ">
        <w:r w:rsidR="000D6DE5">
          <w:rPr>
            <w:noProof/>
          </w:rPr>
          <w:t>11</w:t>
        </w:r>
      </w:fldSimple>
      <w:r w:rsidR="003027B0">
        <w:noBreakHyphen/>
      </w:r>
      <w:fldSimple w:instr=" SEQ Figure \* ARABIC \s 1 ">
        <w:r w:rsidR="000D6DE5">
          <w:rPr>
            <w:noProof/>
          </w:rPr>
          <w:t>35</w:t>
        </w:r>
      </w:fldSimple>
      <w:r>
        <w:t xml:space="preserve"> [B-Mono]D</w:t>
      </w:r>
      <w:r>
        <w:rPr>
          <w:vertAlign w:val="subscript"/>
        </w:rPr>
        <w:t xml:space="preserve">0 </w:t>
      </w:r>
      <w:r>
        <w:t>Structure and Coordinates</w:t>
      </w:r>
      <w:bookmarkEnd w:id="244"/>
    </w:p>
    <w:p w14:paraId="4532543C" w14:textId="77777777" w:rsidR="00976BCC" w:rsidRDefault="00976BCC" w:rsidP="00976BCC">
      <w:pPr>
        <w:pStyle w:val="CaptionText"/>
      </w:pPr>
      <w:r>
        <w:rPr>
          <w:noProof/>
        </w:rPr>
        <w:drawing>
          <wp:anchor distT="0" distB="0" distL="114300" distR="114300" simplePos="0" relativeHeight="251666432" behindDoc="0" locked="0" layoutInCell="1" allowOverlap="1" wp14:anchorId="59E5684B" wp14:editId="50DEEDC5">
            <wp:simplePos x="0" y="0"/>
            <wp:positionH relativeFrom="column">
              <wp:posOffset>1485900</wp:posOffset>
            </wp:positionH>
            <wp:positionV relativeFrom="paragraph">
              <wp:posOffset>82550</wp:posOffset>
            </wp:positionV>
            <wp:extent cx="4799965" cy="4799965"/>
            <wp:effectExtent l="0" t="0" r="0" b="0"/>
            <wp:wrapSquare wrapText="bothSides"/>
            <wp:docPr id="10" name="Picture 10" descr="Macintosh HD:Users:Jacob:Documents:Water_Splitting:Two_Photon_Water_Splitting:Computational_Data:B_Intermediate:Mono:G-Cis-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B_Intermediate:Mono:G-Cis-Mono-D-0-GP-TD-SMD.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799965" cy="4799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D65651" w14:textId="77777777" w:rsidR="00976BCC" w:rsidRPr="00976BCC" w:rsidRDefault="00976BCC" w:rsidP="00976BCC">
      <w:pPr>
        <w:pStyle w:val="XYZCoords"/>
      </w:pPr>
      <w:r w:rsidRPr="00976BCC">
        <w:t>63</w:t>
      </w:r>
    </w:p>
    <w:p w14:paraId="57BA3711" w14:textId="77777777" w:rsidR="00976BCC" w:rsidRPr="00976BCC" w:rsidRDefault="00976BCC" w:rsidP="00976BCC">
      <w:pPr>
        <w:pStyle w:val="XYZCoords"/>
      </w:pPr>
      <w:r w:rsidRPr="00976BCC">
        <w:tab/>
        <w:t>Energy: -975165.8829902</w:t>
      </w:r>
    </w:p>
    <w:p w14:paraId="1DDF789F" w14:textId="77777777" w:rsidR="00976BCC" w:rsidRPr="00976BCC" w:rsidRDefault="00976BCC" w:rsidP="00976BCC">
      <w:pPr>
        <w:pStyle w:val="XYZCoords"/>
      </w:pPr>
      <w:r w:rsidRPr="00976BCC">
        <w:t>H         -3.59713       -3.37011        1.85732</w:t>
      </w:r>
    </w:p>
    <w:p w14:paraId="21231F64" w14:textId="77777777" w:rsidR="00976BCC" w:rsidRPr="00976BCC" w:rsidRDefault="00976BCC" w:rsidP="00976BCC">
      <w:pPr>
        <w:pStyle w:val="XYZCoords"/>
      </w:pPr>
      <w:r w:rsidRPr="00976BCC">
        <w:t>C         -3.30686       -2.75815        0.99015</w:t>
      </w:r>
    </w:p>
    <w:p w14:paraId="5B77F892" w14:textId="77777777" w:rsidR="00976BCC" w:rsidRPr="00976BCC" w:rsidRDefault="00976BCC" w:rsidP="00976BCC">
      <w:pPr>
        <w:pStyle w:val="XYZCoords"/>
      </w:pPr>
      <w:r w:rsidRPr="00976BCC">
        <w:t>H         -4.05420       -2.93520        0.20058</w:t>
      </w:r>
    </w:p>
    <w:p w14:paraId="2487F08D" w14:textId="77777777" w:rsidR="00976BCC" w:rsidRPr="00976BCC" w:rsidRDefault="00976BCC" w:rsidP="00976BCC">
      <w:pPr>
        <w:pStyle w:val="XYZCoords"/>
      </w:pPr>
      <w:r w:rsidRPr="00976BCC">
        <w:t>H         -2.30651       -3.08263        0.65924</w:t>
      </w:r>
    </w:p>
    <w:p w14:paraId="0E242033" w14:textId="77777777" w:rsidR="00976BCC" w:rsidRPr="00976BCC" w:rsidRDefault="00976BCC" w:rsidP="00976BCC">
      <w:pPr>
        <w:pStyle w:val="XYZCoords"/>
      </w:pPr>
      <w:r w:rsidRPr="00976BCC">
        <w:t>H          1.49110       -0.73473        2.72708</w:t>
      </w:r>
    </w:p>
    <w:p w14:paraId="1AF4093D" w14:textId="77777777" w:rsidR="00976BCC" w:rsidRPr="00976BCC" w:rsidRDefault="00976BCC" w:rsidP="00976BCC">
      <w:pPr>
        <w:pStyle w:val="XYZCoords"/>
      </w:pPr>
      <w:r w:rsidRPr="00976BCC">
        <w:t>O         -0.25026       -2.58975        0.68320</w:t>
      </w:r>
    </w:p>
    <w:p w14:paraId="1F13324B" w14:textId="77777777" w:rsidR="00976BCC" w:rsidRPr="00976BCC" w:rsidRDefault="00976BCC" w:rsidP="00976BCC">
      <w:pPr>
        <w:pStyle w:val="XYZCoords"/>
      </w:pPr>
      <w:r w:rsidRPr="00976BCC">
        <w:t>H          4.33842       -1.68060        0.66041</w:t>
      </w:r>
    </w:p>
    <w:p w14:paraId="3E7D2583" w14:textId="77777777" w:rsidR="00976BCC" w:rsidRPr="00976BCC" w:rsidRDefault="00976BCC" w:rsidP="00976BCC">
      <w:pPr>
        <w:pStyle w:val="XYZCoords"/>
      </w:pPr>
      <w:r w:rsidRPr="00976BCC">
        <w:t>O         -0.48413       -0.19782        2.04727</w:t>
      </w:r>
    </w:p>
    <w:p w14:paraId="6214EA41" w14:textId="77777777" w:rsidR="00976BCC" w:rsidRPr="00976BCC" w:rsidRDefault="00976BCC" w:rsidP="00976BCC">
      <w:pPr>
        <w:pStyle w:val="XYZCoords"/>
      </w:pPr>
      <w:r w:rsidRPr="00976BCC">
        <w:t>C         -3.23487       -1.31048        1.42488</w:t>
      </w:r>
    </w:p>
    <w:p w14:paraId="576BAD62" w14:textId="77777777" w:rsidR="00976BCC" w:rsidRPr="00976BCC" w:rsidRDefault="00976BCC" w:rsidP="00976BCC">
      <w:pPr>
        <w:pStyle w:val="XYZCoords"/>
      </w:pPr>
      <w:r w:rsidRPr="00976BCC">
        <w:t>H          2.87147        0.05390        3.54960</w:t>
      </w:r>
    </w:p>
    <w:p w14:paraId="58E76669" w14:textId="77777777" w:rsidR="00976BCC" w:rsidRPr="00976BCC" w:rsidRDefault="00976BCC" w:rsidP="00976BCC">
      <w:pPr>
        <w:pStyle w:val="XYZCoords"/>
      </w:pPr>
      <w:r w:rsidRPr="00976BCC">
        <w:t>H         -4.22373       -0.93932        1.76129</w:t>
      </w:r>
    </w:p>
    <w:p w14:paraId="4050B3DE" w14:textId="77777777" w:rsidR="00976BCC" w:rsidRPr="00976BCC" w:rsidRDefault="00976BCC" w:rsidP="00976BCC">
      <w:pPr>
        <w:pStyle w:val="XYZCoords"/>
      </w:pPr>
      <w:r w:rsidRPr="00976BCC">
        <w:t>C          2.52841       -0.39289        2.60092</w:t>
      </w:r>
    </w:p>
    <w:p w14:paraId="731130CD" w14:textId="77777777" w:rsidR="00976BCC" w:rsidRPr="00976BCC" w:rsidRDefault="00976BCC" w:rsidP="00976BCC">
      <w:pPr>
        <w:pStyle w:val="XYZCoords"/>
      </w:pPr>
      <w:r w:rsidRPr="00976BCC">
        <w:t>H          2.86422       -2.66213        0.46270</w:t>
      </w:r>
    </w:p>
    <w:p w14:paraId="758A0A8D" w14:textId="77777777" w:rsidR="00976BCC" w:rsidRPr="00976BCC" w:rsidRDefault="00976BCC" w:rsidP="00976BCC">
      <w:pPr>
        <w:pStyle w:val="XYZCoords"/>
      </w:pPr>
      <w:r w:rsidRPr="00976BCC">
        <w:t>H          3.17429       -1.25419        2.38812</w:t>
      </w:r>
    </w:p>
    <w:p w14:paraId="4BC3BA95" w14:textId="77777777" w:rsidR="00976BCC" w:rsidRPr="00976BCC" w:rsidRDefault="00976BCC" w:rsidP="00976BCC">
      <w:pPr>
        <w:pStyle w:val="XYZCoords"/>
      </w:pPr>
      <w:r w:rsidRPr="00976BCC">
        <w:t>H         -2.52682       -1.20764        2.26099</w:t>
      </w:r>
    </w:p>
    <w:p w14:paraId="2ED9CD9B" w14:textId="77777777" w:rsidR="00976BCC" w:rsidRPr="00976BCC" w:rsidRDefault="00976BCC" w:rsidP="00976BCC">
      <w:pPr>
        <w:pStyle w:val="XYZCoords"/>
      </w:pPr>
      <w:r w:rsidRPr="00976BCC">
        <w:t>C          3.65433       -2.11887       -0.07818</w:t>
      </w:r>
    </w:p>
    <w:p w14:paraId="74B1873A" w14:textId="77777777" w:rsidR="00976BCC" w:rsidRPr="00976BCC" w:rsidRDefault="00976BCC" w:rsidP="00976BCC">
      <w:pPr>
        <w:pStyle w:val="XYZCoords"/>
      </w:pPr>
      <w:r w:rsidRPr="00976BCC">
        <w:t>H          4.22969       -2.85168       -0.66789</w:t>
      </w:r>
    </w:p>
    <w:p w14:paraId="599DA6B1" w14:textId="77777777" w:rsidR="00976BCC" w:rsidRPr="00976BCC" w:rsidRDefault="00976BCC" w:rsidP="00976BCC">
      <w:pPr>
        <w:pStyle w:val="XYZCoords"/>
      </w:pPr>
      <w:r w:rsidRPr="00976BCC">
        <w:t>H         -2.32081        0.92236        1.90782</w:t>
      </w:r>
    </w:p>
    <w:p w14:paraId="1010C06D" w14:textId="77777777" w:rsidR="00976BCC" w:rsidRPr="00976BCC" w:rsidRDefault="00976BCC" w:rsidP="00976BCC">
      <w:pPr>
        <w:pStyle w:val="XYZCoords"/>
      </w:pPr>
      <w:r w:rsidRPr="00976BCC">
        <w:t>Ru        -0.39555       -0.61368        0.13394</w:t>
      </w:r>
    </w:p>
    <w:p w14:paraId="6DB2CD31" w14:textId="77777777" w:rsidR="00976BCC" w:rsidRPr="00976BCC" w:rsidRDefault="00976BCC" w:rsidP="00976BCC">
      <w:pPr>
        <w:pStyle w:val="XYZCoords"/>
      </w:pPr>
      <w:r w:rsidRPr="00976BCC">
        <w:t>H          0.70178        1.55765        2.11987</w:t>
      </w:r>
    </w:p>
    <w:p w14:paraId="7F76C875" w14:textId="77777777" w:rsidR="00976BCC" w:rsidRPr="00976BCC" w:rsidRDefault="00976BCC" w:rsidP="00976BCC">
      <w:pPr>
        <w:pStyle w:val="XYZCoords"/>
      </w:pPr>
      <w:r w:rsidRPr="00976BCC">
        <w:t>N         -2.70573       -0.40463        0.37971</w:t>
      </w:r>
    </w:p>
    <w:p w14:paraId="0AF533DB" w14:textId="77777777" w:rsidR="00976BCC" w:rsidRPr="00976BCC" w:rsidRDefault="00976BCC" w:rsidP="00976BCC">
      <w:pPr>
        <w:pStyle w:val="XYZCoords"/>
      </w:pPr>
      <w:r w:rsidRPr="00976BCC">
        <w:t>C         -2.75145        0.97496        0.89198</w:t>
      </w:r>
    </w:p>
    <w:p w14:paraId="7BD31C11" w14:textId="77777777" w:rsidR="00976BCC" w:rsidRPr="00976BCC" w:rsidRDefault="00976BCC" w:rsidP="00976BCC">
      <w:pPr>
        <w:pStyle w:val="XYZCoords"/>
      </w:pPr>
      <w:r w:rsidRPr="00976BCC">
        <w:t>C          2.59529        0.67933        1.50764</w:t>
      </w:r>
    </w:p>
    <w:p w14:paraId="6CE8AB43" w14:textId="77777777" w:rsidR="00976BCC" w:rsidRPr="00976BCC" w:rsidRDefault="00976BCC" w:rsidP="00976BCC">
      <w:pPr>
        <w:pStyle w:val="XYZCoords"/>
      </w:pPr>
      <w:r w:rsidRPr="00976BCC">
        <w:t>H          2.14556        2.24447        2.90814</w:t>
      </w:r>
    </w:p>
    <w:p w14:paraId="34FF298B" w14:textId="77777777" w:rsidR="00976BCC" w:rsidRPr="00976BCC" w:rsidRDefault="00976BCC" w:rsidP="00976BCC">
      <w:pPr>
        <w:pStyle w:val="XYZCoords"/>
      </w:pPr>
      <w:r w:rsidRPr="00976BCC">
        <w:t>H          4.76596        0.33218       -0.95365</w:t>
      </w:r>
    </w:p>
    <w:p w14:paraId="3BE98B3E" w14:textId="77777777" w:rsidR="00976BCC" w:rsidRPr="00976BCC" w:rsidRDefault="00976BCC" w:rsidP="00976BCC">
      <w:pPr>
        <w:pStyle w:val="XYZCoords"/>
      </w:pPr>
      <w:r w:rsidRPr="00976BCC">
        <w:t>C          1.74084        1.87352        1.95171</w:t>
      </w:r>
    </w:p>
    <w:p w14:paraId="098FA9E3" w14:textId="77777777" w:rsidR="00976BCC" w:rsidRPr="00976BCC" w:rsidRDefault="00976BCC" w:rsidP="00976BCC">
      <w:pPr>
        <w:pStyle w:val="XYZCoords"/>
      </w:pPr>
      <w:r w:rsidRPr="00976BCC">
        <w:t>C          3.06317       -1.07233       -1.02616</w:t>
      </w:r>
    </w:p>
    <w:p w14:paraId="67750D34" w14:textId="77777777" w:rsidR="00976BCC" w:rsidRPr="00976BCC" w:rsidRDefault="00976BCC" w:rsidP="00976BCC">
      <w:pPr>
        <w:pStyle w:val="XYZCoords"/>
      </w:pPr>
      <w:r w:rsidRPr="00976BCC">
        <w:t>P          1.79654       -0.02448       -0.06751</w:t>
      </w:r>
    </w:p>
    <w:p w14:paraId="10887662" w14:textId="77777777" w:rsidR="00976BCC" w:rsidRPr="00976BCC" w:rsidRDefault="00976BCC" w:rsidP="00976BCC">
      <w:pPr>
        <w:pStyle w:val="XYZCoords"/>
      </w:pPr>
      <w:r w:rsidRPr="00976BCC">
        <w:t>H         -3.78161        1.36308        0.96435</w:t>
      </w:r>
    </w:p>
    <w:p w14:paraId="5E32560E" w14:textId="77777777" w:rsidR="00976BCC" w:rsidRPr="00976BCC" w:rsidRDefault="00976BCC" w:rsidP="00976BCC">
      <w:pPr>
        <w:pStyle w:val="XYZCoords"/>
      </w:pPr>
      <w:r w:rsidRPr="00976BCC">
        <w:t>C          4.17182       -0.23927       -1.67502</w:t>
      </w:r>
    </w:p>
    <w:p w14:paraId="4C1C49BA" w14:textId="77777777" w:rsidR="00976BCC" w:rsidRPr="00976BCC" w:rsidRDefault="00976BCC" w:rsidP="00976BCC">
      <w:pPr>
        <w:pStyle w:val="XYZCoords"/>
      </w:pPr>
      <w:r w:rsidRPr="00976BCC">
        <w:t>H         -3.20025       -1.51011       -1.31426</w:t>
      </w:r>
    </w:p>
    <w:p w14:paraId="74453AF6" w14:textId="77777777" w:rsidR="00976BCC" w:rsidRPr="00976BCC" w:rsidRDefault="00976BCC" w:rsidP="00976BCC">
      <w:pPr>
        <w:pStyle w:val="XYZCoords"/>
      </w:pPr>
      <w:r w:rsidRPr="00976BCC">
        <w:t>H         -5.43814       -1.02666       -0.23633</w:t>
      </w:r>
    </w:p>
    <w:p w14:paraId="1EF3D9C5" w14:textId="77777777" w:rsidR="00976BCC" w:rsidRPr="00976BCC" w:rsidRDefault="00976BCC" w:rsidP="00976BCC">
      <w:pPr>
        <w:pStyle w:val="XYZCoords"/>
      </w:pPr>
      <w:r w:rsidRPr="00976BCC">
        <w:t>H          4.85933       -0.91938       -2.20537</w:t>
      </w:r>
    </w:p>
    <w:p w14:paraId="0BF60B59" w14:textId="77777777" w:rsidR="00976BCC" w:rsidRPr="00976BCC" w:rsidRDefault="00976BCC" w:rsidP="00976BCC">
      <w:pPr>
        <w:pStyle w:val="XYZCoords"/>
      </w:pPr>
      <w:r w:rsidRPr="00976BCC">
        <w:t>C         -3.41984       -0.51442       -0.90804</w:t>
      </w:r>
    </w:p>
    <w:p w14:paraId="791E1252" w14:textId="77777777" w:rsidR="00976BCC" w:rsidRPr="00976BCC" w:rsidRDefault="00976BCC" w:rsidP="00976BCC">
      <w:pPr>
        <w:pStyle w:val="XYZCoords"/>
      </w:pPr>
      <w:r w:rsidRPr="00976BCC">
        <w:t>H          4.35612        1.64830        2.25763</w:t>
      </w:r>
    </w:p>
    <w:p w14:paraId="11B1CE73" w14:textId="77777777" w:rsidR="00976BCC" w:rsidRPr="00976BCC" w:rsidRDefault="00976BCC" w:rsidP="00976BCC">
      <w:pPr>
        <w:pStyle w:val="XYZCoords"/>
      </w:pPr>
      <w:r w:rsidRPr="00976BCC">
        <w:t>C         -0.57605       -1.06302       -1.67290</w:t>
      </w:r>
    </w:p>
    <w:p w14:paraId="6D49D296" w14:textId="77777777" w:rsidR="00976BCC" w:rsidRPr="00976BCC" w:rsidRDefault="00976BCC" w:rsidP="00976BCC">
      <w:pPr>
        <w:pStyle w:val="XYZCoords"/>
      </w:pPr>
      <w:r w:rsidRPr="00976BCC">
        <w:t>C          4.03188        1.16478        1.32094</w:t>
      </w:r>
    </w:p>
    <w:p w14:paraId="4420C944" w14:textId="77777777" w:rsidR="00976BCC" w:rsidRPr="00976BCC" w:rsidRDefault="00976BCC" w:rsidP="00976BCC">
      <w:pPr>
        <w:pStyle w:val="XYZCoords"/>
      </w:pPr>
      <w:r w:rsidRPr="00976BCC">
        <w:t>H          1.56839       -2.50274       -1.74182</w:t>
      </w:r>
    </w:p>
    <w:p w14:paraId="38D60A73" w14:textId="77777777" w:rsidR="00976BCC" w:rsidRPr="00976BCC" w:rsidRDefault="00976BCC" w:rsidP="00976BCC">
      <w:pPr>
        <w:pStyle w:val="XYZCoords"/>
      </w:pPr>
      <w:r w:rsidRPr="00976BCC">
        <w:t>C          2.32624       -1.81575       -2.14048</w:t>
      </w:r>
    </w:p>
    <w:p w14:paraId="065BA1F7" w14:textId="77777777" w:rsidR="00976BCC" w:rsidRPr="00976BCC" w:rsidRDefault="00976BCC" w:rsidP="00976BCC">
      <w:pPr>
        <w:pStyle w:val="XYZCoords"/>
      </w:pPr>
      <w:r w:rsidRPr="00976BCC">
        <w:t>H          4.73787        0.34781        1.11946</w:t>
      </w:r>
    </w:p>
    <w:p w14:paraId="04613F73" w14:textId="77777777" w:rsidR="00976BCC" w:rsidRPr="00976BCC" w:rsidRDefault="00976BCC" w:rsidP="00976BCC">
      <w:pPr>
        <w:pStyle w:val="XYZCoords"/>
      </w:pPr>
      <w:r w:rsidRPr="00976BCC">
        <w:t>H          3.06007       -2.41065       -2.70890</w:t>
      </w:r>
    </w:p>
    <w:p w14:paraId="21CBD387" w14:textId="77777777" w:rsidR="00976BCC" w:rsidRPr="00976BCC" w:rsidRDefault="00976BCC" w:rsidP="00976BCC">
      <w:pPr>
        <w:pStyle w:val="XYZCoords"/>
      </w:pPr>
      <w:r w:rsidRPr="00976BCC">
        <w:t>C         -1.88057        1.90873        0.10674</w:t>
      </w:r>
    </w:p>
    <w:p w14:paraId="237EB717" w14:textId="77777777" w:rsidR="00976BCC" w:rsidRPr="00976BCC" w:rsidRDefault="00976BCC" w:rsidP="00976BCC">
      <w:pPr>
        <w:pStyle w:val="XYZCoords"/>
      </w:pPr>
      <w:r w:rsidRPr="00976BCC">
        <w:t>N         -0.69360        1.38892       -0.26425</w:t>
      </w:r>
    </w:p>
    <w:p w14:paraId="4F42A70D" w14:textId="77777777" w:rsidR="00976BCC" w:rsidRPr="00976BCC" w:rsidRDefault="00976BCC" w:rsidP="00976BCC">
      <w:pPr>
        <w:pStyle w:val="XYZCoords"/>
      </w:pPr>
      <w:r w:rsidRPr="00976BCC">
        <w:t>C         -4.92463       -0.29089       -0.87206</w:t>
      </w:r>
    </w:p>
    <w:p w14:paraId="4B0F7251" w14:textId="77777777" w:rsidR="00976BCC" w:rsidRPr="00976BCC" w:rsidRDefault="00976BCC" w:rsidP="00976BCC">
      <w:pPr>
        <w:pStyle w:val="XYZCoords"/>
      </w:pPr>
      <w:r w:rsidRPr="00976BCC">
        <w:t>H          1.77858        2.70973        1.23656</w:t>
      </w:r>
    </w:p>
    <w:p w14:paraId="2AA16A0A" w14:textId="77777777" w:rsidR="00976BCC" w:rsidRPr="00976BCC" w:rsidRDefault="00976BCC" w:rsidP="00976BCC">
      <w:pPr>
        <w:pStyle w:val="XYZCoords"/>
      </w:pPr>
      <w:r w:rsidRPr="00976BCC">
        <w:t>H         -2.95208        0.20869       -1.59418</w:t>
      </w:r>
    </w:p>
    <w:p w14:paraId="0D6DC898" w14:textId="77777777" w:rsidR="00976BCC" w:rsidRPr="00976BCC" w:rsidRDefault="00976BCC" w:rsidP="00976BCC">
      <w:pPr>
        <w:pStyle w:val="XYZCoords"/>
      </w:pPr>
      <w:r w:rsidRPr="00976BCC">
        <w:t>H          3.77213        0.46010       -2.42482</w:t>
      </w:r>
    </w:p>
    <w:p w14:paraId="47B52338" w14:textId="77777777" w:rsidR="00976BCC" w:rsidRPr="00976BCC" w:rsidRDefault="00976BCC" w:rsidP="00976BCC">
      <w:pPr>
        <w:pStyle w:val="XYZCoords"/>
      </w:pPr>
      <w:r w:rsidRPr="00976BCC">
        <w:t>H         -5.19915        0.71495       -0.51997</w:t>
      </w:r>
    </w:p>
    <w:p w14:paraId="0B14F76F" w14:textId="77777777" w:rsidR="00976BCC" w:rsidRPr="00976BCC" w:rsidRDefault="00976BCC" w:rsidP="00976BCC">
      <w:pPr>
        <w:pStyle w:val="XYZCoords"/>
      </w:pPr>
      <w:r w:rsidRPr="00976BCC">
        <w:t>C          1.54856        1.47139       -1.17724</w:t>
      </w:r>
    </w:p>
    <w:p w14:paraId="3E6519DE" w14:textId="77777777" w:rsidR="00976BCC" w:rsidRPr="00976BCC" w:rsidRDefault="00976BCC" w:rsidP="00976BCC">
      <w:pPr>
        <w:pStyle w:val="XYZCoords"/>
      </w:pPr>
      <w:r w:rsidRPr="00976BCC">
        <w:t>H         -5.32498       -0.39766       -1.89143</w:t>
      </w:r>
    </w:p>
    <w:p w14:paraId="479E2A7F" w14:textId="77777777" w:rsidR="00976BCC" w:rsidRPr="00976BCC" w:rsidRDefault="00976BCC" w:rsidP="00976BCC">
      <w:pPr>
        <w:pStyle w:val="XYZCoords"/>
      </w:pPr>
      <w:r w:rsidRPr="00976BCC">
        <w:t>H          4.12562        1.91569        0.52060</w:t>
      </w:r>
    </w:p>
    <w:p w14:paraId="19D1239B" w14:textId="77777777" w:rsidR="00976BCC" w:rsidRPr="00976BCC" w:rsidRDefault="00976BCC" w:rsidP="00976BCC">
      <w:pPr>
        <w:pStyle w:val="XYZCoords"/>
      </w:pPr>
      <w:r w:rsidRPr="00976BCC">
        <w:t>C          0.25002        2.15170       -0.85440</w:t>
      </w:r>
    </w:p>
    <w:p w14:paraId="074FA024" w14:textId="77777777" w:rsidR="00976BCC" w:rsidRPr="00976BCC" w:rsidRDefault="00976BCC" w:rsidP="00976BCC">
      <w:pPr>
        <w:pStyle w:val="XYZCoords"/>
      </w:pPr>
      <w:r w:rsidRPr="00976BCC">
        <w:t>C         -2.18830        3.23851       -0.15518</w:t>
      </w:r>
    </w:p>
    <w:p w14:paraId="14BF4CB6" w14:textId="77777777" w:rsidR="00976BCC" w:rsidRPr="00976BCC" w:rsidRDefault="00976BCC" w:rsidP="00976BCC">
      <w:pPr>
        <w:pStyle w:val="XYZCoords"/>
      </w:pPr>
      <w:r w:rsidRPr="00976BCC">
        <w:t>H          1.83157       -1.13894       -2.85135</w:t>
      </w:r>
    </w:p>
    <w:p w14:paraId="09EEAE79" w14:textId="77777777" w:rsidR="00976BCC" w:rsidRPr="00976BCC" w:rsidRDefault="00976BCC" w:rsidP="00976BCC">
      <w:pPr>
        <w:pStyle w:val="XYZCoords"/>
      </w:pPr>
      <w:r w:rsidRPr="00976BCC">
        <w:t>H         -3.15904        3.63838        0.13975</w:t>
      </w:r>
    </w:p>
    <w:p w14:paraId="24A80EF5" w14:textId="77777777" w:rsidR="00976BCC" w:rsidRPr="00976BCC" w:rsidRDefault="00976BCC" w:rsidP="00976BCC">
      <w:pPr>
        <w:pStyle w:val="XYZCoords"/>
      </w:pPr>
      <w:r w:rsidRPr="00976BCC">
        <w:t>H          1.48976        1.05781       -2.19907</w:t>
      </w:r>
    </w:p>
    <w:p w14:paraId="5E528CEB" w14:textId="77777777" w:rsidR="00976BCC" w:rsidRPr="00976BCC" w:rsidRDefault="00976BCC" w:rsidP="00976BCC">
      <w:pPr>
        <w:pStyle w:val="XYZCoords"/>
      </w:pPr>
      <w:r w:rsidRPr="00976BCC">
        <w:t>H          2.38389        2.18731       -1.16170</w:t>
      </w:r>
    </w:p>
    <w:p w14:paraId="1FF4EAE4" w14:textId="77777777" w:rsidR="00976BCC" w:rsidRPr="00976BCC" w:rsidRDefault="00976BCC" w:rsidP="00976BCC">
      <w:pPr>
        <w:pStyle w:val="XYZCoords"/>
      </w:pPr>
      <w:r w:rsidRPr="00976BCC">
        <w:t>C         -0.00188        3.49525       -1.12311</w:t>
      </w:r>
    </w:p>
    <w:p w14:paraId="11E3E64D" w14:textId="77777777" w:rsidR="00976BCC" w:rsidRPr="00976BCC" w:rsidRDefault="00976BCC" w:rsidP="00976BCC">
      <w:pPr>
        <w:pStyle w:val="XYZCoords"/>
      </w:pPr>
      <w:r w:rsidRPr="00976BCC">
        <w:t>C         -1.23569        4.04003       -0.77988</w:t>
      </w:r>
    </w:p>
    <w:p w14:paraId="6F06D7A9" w14:textId="77777777" w:rsidR="00976BCC" w:rsidRPr="00976BCC" w:rsidRDefault="00976BCC" w:rsidP="00976BCC">
      <w:pPr>
        <w:pStyle w:val="XYZCoords"/>
      </w:pPr>
      <w:r w:rsidRPr="00976BCC">
        <w:t>H          0.76850        4.10418       -1.59729</w:t>
      </w:r>
    </w:p>
    <w:p w14:paraId="748C575E" w14:textId="77777777" w:rsidR="00976BCC" w:rsidRPr="00976BCC" w:rsidRDefault="00976BCC" w:rsidP="00976BCC">
      <w:pPr>
        <w:pStyle w:val="XYZCoords"/>
      </w:pPr>
      <w:r w:rsidRPr="00976BCC">
        <w:t>H         -1.45156        5.08839       -0.99284</w:t>
      </w:r>
    </w:p>
    <w:p w14:paraId="47009D6B" w14:textId="77777777" w:rsidR="00976BCC" w:rsidRPr="00976BCC" w:rsidRDefault="00976BCC" w:rsidP="00976BCC">
      <w:pPr>
        <w:pStyle w:val="XYZCoords"/>
      </w:pPr>
      <w:r w:rsidRPr="00976BCC">
        <w:t>O         -0.79262       -1.32801       -2.78212</w:t>
      </w:r>
    </w:p>
    <w:p w14:paraId="7DA3FDD7" w14:textId="77777777" w:rsidR="00976BCC" w:rsidRPr="00976BCC" w:rsidRDefault="00976BCC" w:rsidP="00976BCC">
      <w:pPr>
        <w:pStyle w:val="XYZCoords"/>
      </w:pPr>
      <w:r w:rsidRPr="00976BCC">
        <w:t>H          0.34645       -3.05966        0.08963</w:t>
      </w:r>
    </w:p>
    <w:p w14:paraId="174E177F" w14:textId="77777777" w:rsidR="00976BCC" w:rsidRDefault="00976BCC">
      <w:r>
        <w:br w:type="page"/>
      </w:r>
    </w:p>
    <w:p w14:paraId="29E81650" w14:textId="6D583DB5" w:rsidR="00976BCC" w:rsidRDefault="00976BCC" w:rsidP="00976BCC">
      <w:pPr>
        <w:pStyle w:val="Caption"/>
      </w:pPr>
      <w:bookmarkStart w:id="245" w:name="_Toc461199640"/>
      <w:r>
        <w:t xml:space="preserve">Figure </w:t>
      </w:r>
      <w:fldSimple w:instr=" STYLEREF 1 \s ">
        <w:r w:rsidR="000D6DE5">
          <w:rPr>
            <w:noProof/>
          </w:rPr>
          <w:t>11</w:t>
        </w:r>
      </w:fldSimple>
      <w:r w:rsidR="003027B0">
        <w:noBreakHyphen/>
      </w:r>
      <w:fldSimple w:instr=" SEQ Figure \* ARABIC \s 1 ">
        <w:r w:rsidR="000D6DE5">
          <w:rPr>
            <w:noProof/>
          </w:rPr>
          <w:t>36</w:t>
        </w:r>
      </w:fldSimple>
      <w:r>
        <w:t xml:space="preserve"> [B-Mono-Up]D</w:t>
      </w:r>
      <w:r>
        <w:rPr>
          <w:vertAlign w:val="subscript"/>
        </w:rPr>
        <w:t>0</w:t>
      </w:r>
      <w:r>
        <w:rPr>
          <w:vertAlign w:val="superscript"/>
        </w:rPr>
        <w:t xml:space="preserve"> </w:t>
      </w:r>
      <w:r>
        <w:t>Structure and Coordinates</w:t>
      </w:r>
      <w:bookmarkEnd w:id="245"/>
    </w:p>
    <w:p w14:paraId="47ACD739" w14:textId="77777777" w:rsidR="00976BCC" w:rsidRDefault="00976BCC" w:rsidP="00976BCC">
      <w:pPr>
        <w:rPr>
          <w:sz w:val="20"/>
        </w:rPr>
      </w:pPr>
    </w:p>
    <w:p w14:paraId="4CC98F95" w14:textId="77777777" w:rsidR="00976BCC" w:rsidRDefault="00976BCC" w:rsidP="00976BCC">
      <w:pPr>
        <w:pStyle w:val="XYZCoords"/>
      </w:pPr>
      <w:r>
        <w:rPr>
          <w:noProof/>
        </w:rPr>
        <w:drawing>
          <wp:anchor distT="0" distB="0" distL="114300" distR="114300" simplePos="0" relativeHeight="251667456" behindDoc="0" locked="0" layoutInCell="1" allowOverlap="1" wp14:anchorId="13548752" wp14:editId="2CD805B8">
            <wp:simplePos x="0" y="0"/>
            <wp:positionH relativeFrom="column">
              <wp:posOffset>1337310</wp:posOffset>
            </wp:positionH>
            <wp:positionV relativeFrom="paragraph">
              <wp:posOffset>130810</wp:posOffset>
            </wp:positionV>
            <wp:extent cx="4834890" cy="4834890"/>
            <wp:effectExtent l="0" t="0" r="0" b="0"/>
            <wp:wrapSquare wrapText="bothSides"/>
            <wp:docPr id="11" name="Picture 11" descr="Macintosh HD:Users:Jacob:Documents:Water_Splitting:Two_Photon_Water_Splitting:Computational_Data:B_Intermediate:Mono:3-HCi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B_Intermediate:Mono:3-HCis-GP-D-0-TD-SMD.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834890" cy="483489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6B9613DA" w14:textId="77777777" w:rsidR="00976BCC" w:rsidRDefault="00976BCC" w:rsidP="00976BCC">
      <w:pPr>
        <w:pStyle w:val="XYZCoords"/>
      </w:pPr>
      <w:r>
        <w:tab/>
        <w:t>Energy: -975164.6396053</w:t>
      </w:r>
    </w:p>
    <w:p w14:paraId="77849265" w14:textId="77777777" w:rsidR="00976BCC" w:rsidRDefault="00976BCC" w:rsidP="00976BCC">
      <w:pPr>
        <w:pStyle w:val="XYZCoords"/>
      </w:pPr>
      <w:r>
        <w:t>N         -0.74074        1.42138       -0.09733</w:t>
      </w:r>
    </w:p>
    <w:p w14:paraId="33F124CD" w14:textId="77777777" w:rsidR="00976BCC" w:rsidRDefault="00976BCC" w:rsidP="00976BCC">
      <w:pPr>
        <w:pStyle w:val="XYZCoords"/>
      </w:pPr>
      <w:r>
        <w:t>C         -1.96289        1.88374        0.22032</w:t>
      </w:r>
    </w:p>
    <w:p w14:paraId="451DACE8" w14:textId="77777777" w:rsidR="00976BCC" w:rsidRDefault="00976BCC" w:rsidP="00976BCC">
      <w:pPr>
        <w:pStyle w:val="XYZCoords"/>
      </w:pPr>
      <w:r>
        <w:t>C          0.17622        2.21737       -0.68254</w:t>
      </w:r>
    </w:p>
    <w:p w14:paraId="1E7F115B" w14:textId="77777777" w:rsidR="00976BCC" w:rsidRDefault="00976BCC" w:rsidP="00976BCC">
      <w:pPr>
        <w:pStyle w:val="XYZCoords"/>
      </w:pPr>
      <w:r>
        <w:t>C         -2.30204        3.21558        0.02029</w:t>
      </w:r>
    </w:p>
    <w:p w14:paraId="0BC99811" w14:textId="77777777" w:rsidR="00976BCC" w:rsidRDefault="00976BCC" w:rsidP="00976BCC">
      <w:pPr>
        <w:pStyle w:val="XYZCoords"/>
      </w:pPr>
      <w:r>
        <w:t>C         -1.34598        4.07348       -0.52001</w:t>
      </w:r>
    </w:p>
    <w:p w14:paraId="4FDB8D01" w14:textId="77777777" w:rsidR="00976BCC" w:rsidRDefault="00976BCC" w:rsidP="00976BCC">
      <w:pPr>
        <w:pStyle w:val="XYZCoords"/>
      </w:pPr>
      <w:r>
        <w:t>C         -0.10169        3.56952       -0.88257</w:t>
      </w:r>
    </w:p>
    <w:p w14:paraId="34BD4E7C" w14:textId="77777777" w:rsidR="00976BCC" w:rsidRDefault="00976BCC" w:rsidP="00976BCC">
      <w:pPr>
        <w:pStyle w:val="XYZCoords"/>
      </w:pPr>
      <w:r>
        <w:t>C         -2.88430        0.85097        0.80217</w:t>
      </w:r>
    </w:p>
    <w:p w14:paraId="5D78ACD5" w14:textId="77777777" w:rsidR="00976BCC" w:rsidRDefault="00976BCC" w:rsidP="00976BCC">
      <w:pPr>
        <w:pStyle w:val="XYZCoords"/>
      </w:pPr>
      <w:r>
        <w:t>H         -3.30015        3.56986        0.28000</w:t>
      </w:r>
    </w:p>
    <w:p w14:paraId="798B53A6" w14:textId="77777777" w:rsidR="00976BCC" w:rsidRDefault="00976BCC" w:rsidP="00976BCC">
      <w:pPr>
        <w:pStyle w:val="XYZCoords"/>
      </w:pPr>
      <w:r>
        <w:t>H         -1.57919        5.12778       -0.67888</w:t>
      </w:r>
    </w:p>
    <w:p w14:paraId="7114F333" w14:textId="77777777" w:rsidR="00976BCC" w:rsidRDefault="00976BCC" w:rsidP="00976BCC">
      <w:pPr>
        <w:pStyle w:val="XYZCoords"/>
      </w:pPr>
      <w:r>
        <w:t>H          0.65212        4.21228       -1.33854</w:t>
      </w:r>
    </w:p>
    <w:p w14:paraId="4BC2DAF2" w14:textId="77777777" w:rsidR="00976BCC" w:rsidRDefault="00976BCC" w:rsidP="00976BCC">
      <w:pPr>
        <w:pStyle w:val="XYZCoords"/>
      </w:pPr>
      <w:r>
        <w:t>C          1.44448        1.56307       -1.13985</w:t>
      </w:r>
    </w:p>
    <w:p w14:paraId="0D5653A7" w14:textId="77777777" w:rsidR="00976BCC" w:rsidRDefault="00976BCC" w:rsidP="00976BCC">
      <w:pPr>
        <w:pStyle w:val="XYZCoords"/>
      </w:pPr>
      <w:r>
        <w:t>N         -2.70439       -0.46230        0.15473</w:t>
      </w:r>
    </w:p>
    <w:p w14:paraId="43D3EA0F" w14:textId="77777777" w:rsidR="00976BCC" w:rsidRDefault="00976BCC" w:rsidP="00976BCC">
      <w:pPr>
        <w:pStyle w:val="XYZCoords"/>
      </w:pPr>
      <w:r>
        <w:t>H         -3.93071        1.19911        0.74917</w:t>
      </w:r>
    </w:p>
    <w:p w14:paraId="33C72AB9" w14:textId="77777777" w:rsidR="00976BCC" w:rsidRDefault="00976BCC" w:rsidP="00976BCC">
      <w:pPr>
        <w:pStyle w:val="XYZCoords"/>
      </w:pPr>
      <w:r>
        <w:t>H         -2.63964        0.72630        1.86984</w:t>
      </w:r>
    </w:p>
    <w:p w14:paraId="7ABEDCE9" w14:textId="77777777" w:rsidR="00976BCC" w:rsidRDefault="00976BCC" w:rsidP="00976BCC">
      <w:pPr>
        <w:pStyle w:val="XYZCoords"/>
      </w:pPr>
      <w:r>
        <w:t>H          1.25253        1.19198       -2.16066</w:t>
      </w:r>
    </w:p>
    <w:p w14:paraId="072DD175" w14:textId="77777777" w:rsidR="00976BCC" w:rsidRDefault="00976BCC" w:rsidP="00976BCC">
      <w:pPr>
        <w:pStyle w:val="XYZCoords"/>
      </w:pPr>
      <w:r>
        <w:t>P          1.78133       -0.01008       -0.18518</w:t>
      </w:r>
    </w:p>
    <w:p w14:paraId="03C91DE5" w14:textId="77777777" w:rsidR="00976BCC" w:rsidRDefault="00976BCC" w:rsidP="00976BCC">
      <w:pPr>
        <w:pStyle w:val="XYZCoords"/>
      </w:pPr>
      <w:r>
        <w:t>H          2.28303        2.27367       -1.16965</w:t>
      </w:r>
    </w:p>
    <w:p w14:paraId="558C89FF" w14:textId="77777777" w:rsidR="00976BCC" w:rsidRDefault="00976BCC" w:rsidP="00976BCC">
      <w:pPr>
        <w:pStyle w:val="XYZCoords"/>
      </w:pPr>
      <w:r>
        <w:t>Ru        -0.39601       -0.59869        0.12102</w:t>
      </w:r>
    </w:p>
    <w:p w14:paraId="0B96D122" w14:textId="77777777" w:rsidR="00976BCC" w:rsidRDefault="00976BCC" w:rsidP="00976BCC">
      <w:pPr>
        <w:pStyle w:val="XYZCoords"/>
      </w:pPr>
      <w:r>
        <w:t>C         -3.20909       -0.43591       -1.23905</w:t>
      </w:r>
    </w:p>
    <w:p w14:paraId="33E1C27E" w14:textId="77777777" w:rsidR="00976BCC" w:rsidRDefault="00976BCC" w:rsidP="00976BCC">
      <w:pPr>
        <w:pStyle w:val="XYZCoords"/>
      </w:pPr>
      <w:r>
        <w:t>C          2.85648       -1.04703       -1.35491</w:t>
      </w:r>
    </w:p>
    <w:p w14:paraId="76EF3E00" w14:textId="77777777" w:rsidR="00976BCC" w:rsidRDefault="00976BCC" w:rsidP="00976BCC">
      <w:pPr>
        <w:pStyle w:val="XYZCoords"/>
      </w:pPr>
      <w:r>
        <w:t>C         -3.36843       -1.49999        0.97491</w:t>
      </w:r>
    </w:p>
    <w:p w14:paraId="532A8B39" w14:textId="77777777" w:rsidR="00976BCC" w:rsidRDefault="00976BCC" w:rsidP="00976BCC">
      <w:pPr>
        <w:pStyle w:val="XYZCoords"/>
      </w:pPr>
      <w:r>
        <w:t>C          2.78394        0.59230        1.31399</w:t>
      </w:r>
    </w:p>
    <w:p w14:paraId="222BE20D" w14:textId="77777777" w:rsidR="00976BCC" w:rsidRDefault="00976BCC" w:rsidP="00976BCC">
      <w:pPr>
        <w:pStyle w:val="XYZCoords"/>
      </w:pPr>
      <w:r>
        <w:t>C          1.90070       -1.73018       -2.33764</w:t>
      </w:r>
    </w:p>
    <w:p w14:paraId="088BC61F" w14:textId="77777777" w:rsidR="00976BCC" w:rsidRDefault="00976BCC" w:rsidP="00976BCC">
      <w:pPr>
        <w:pStyle w:val="XYZCoords"/>
      </w:pPr>
      <w:r>
        <w:t>C          3.55725       -2.14341       -0.55043</w:t>
      </w:r>
    </w:p>
    <w:p w14:paraId="753C4BFB" w14:textId="77777777" w:rsidR="00976BCC" w:rsidRDefault="00976BCC" w:rsidP="00976BCC">
      <w:pPr>
        <w:pStyle w:val="XYZCoords"/>
      </w:pPr>
      <w:r>
        <w:t>C          3.87599       -0.21711       -2.13684</w:t>
      </w:r>
    </w:p>
    <w:p w14:paraId="253BC948" w14:textId="77777777" w:rsidR="00976BCC" w:rsidRDefault="00976BCC" w:rsidP="00976BCC">
      <w:pPr>
        <w:pStyle w:val="XYZCoords"/>
      </w:pPr>
      <w:r>
        <w:t>C          1.99413        1.73965        1.95477</w:t>
      </w:r>
    </w:p>
    <w:p w14:paraId="01A5949E" w14:textId="77777777" w:rsidR="00976BCC" w:rsidRDefault="00976BCC" w:rsidP="00976BCC">
      <w:pPr>
        <w:pStyle w:val="XYZCoords"/>
      </w:pPr>
      <w:r>
        <w:t>C          4.16940        1.11761        0.93685</w:t>
      </w:r>
    </w:p>
    <w:p w14:paraId="4843337C" w14:textId="77777777" w:rsidR="00976BCC" w:rsidRDefault="00976BCC" w:rsidP="00976BCC">
      <w:pPr>
        <w:pStyle w:val="XYZCoords"/>
      </w:pPr>
      <w:r>
        <w:t>C          2.92947       -0.53336        2.34160</w:t>
      </w:r>
    </w:p>
    <w:p w14:paraId="551AFDD4" w14:textId="77777777" w:rsidR="00976BCC" w:rsidRDefault="00976BCC" w:rsidP="00976BCC">
      <w:pPr>
        <w:pStyle w:val="XYZCoords"/>
      </w:pPr>
      <w:r>
        <w:t>C         -0.40004       -0.68686        1.97617</w:t>
      </w:r>
    </w:p>
    <w:p w14:paraId="078894E5" w14:textId="77777777" w:rsidR="00976BCC" w:rsidRDefault="00976BCC" w:rsidP="00976BCC">
      <w:pPr>
        <w:pStyle w:val="XYZCoords"/>
      </w:pPr>
      <w:r>
        <w:t>O         -0.47562       -0.77910        3.13527</w:t>
      </w:r>
    </w:p>
    <w:p w14:paraId="1DC4D7BB" w14:textId="77777777" w:rsidR="00976BCC" w:rsidRDefault="00976BCC" w:rsidP="00976BCC">
      <w:pPr>
        <w:pStyle w:val="XYZCoords"/>
      </w:pPr>
      <w:r>
        <w:t>H         -2.68179        0.38306       -1.74960</w:t>
      </w:r>
    </w:p>
    <w:p w14:paraId="2394DFCD" w14:textId="77777777" w:rsidR="00976BCC" w:rsidRDefault="00976BCC" w:rsidP="00976BCC">
      <w:pPr>
        <w:pStyle w:val="XYZCoords"/>
      </w:pPr>
      <w:r>
        <w:t>C         -4.71270       -0.28445       -1.40559</w:t>
      </w:r>
    </w:p>
    <w:p w14:paraId="215A7E29" w14:textId="77777777" w:rsidR="00976BCC" w:rsidRDefault="00976BCC" w:rsidP="00976BCC">
      <w:pPr>
        <w:pStyle w:val="XYZCoords"/>
      </w:pPr>
      <w:r>
        <w:t>H         -2.83982       -1.34707       -1.72405</w:t>
      </w:r>
    </w:p>
    <w:p w14:paraId="27A6B7B3" w14:textId="77777777" w:rsidR="00976BCC" w:rsidRDefault="00976BCC" w:rsidP="00976BCC">
      <w:pPr>
        <w:pStyle w:val="XYZCoords"/>
      </w:pPr>
      <w:r>
        <w:t>H         -2.87188       -1.48262        1.95655</w:t>
      </w:r>
    </w:p>
    <w:p w14:paraId="41E20879" w14:textId="77777777" w:rsidR="00976BCC" w:rsidRDefault="00976BCC" w:rsidP="00976BCC">
      <w:pPr>
        <w:pStyle w:val="XYZCoords"/>
      </w:pPr>
      <w:r>
        <w:t>C         -3.26382       -2.88646        0.37557</w:t>
      </w:r>
    </w:p>
    <w:p w14:paraId="176BD783" w14:textId="77777777" w:rsidR="00976BCC" w:rsidRDefault="00976BCC" w:rsidP="00976BCC">
      <w:pPr>
        <w:pStyle w:val="XYZCoords"/>
      </w:pPr>
      <w:r>
        <w:t>H         -4.42473       -1.21202        1.14790</w:t>
      </w:r>
    </w:p>
    <w:p w14:paraId="1F376FFE" w14:textId="77777777" w:rsidR="00976BCC" w:rsidRDefault="00976BCC" w:rsidP="00976BCC">
      <w:pPr>
        <w:pStyle w:val="XYZCoords"/>
      </w:pPr>
      <w:r>
        <w:t>O         -0.18170       -2.64843       -0.04358</w:t>
      </w:r>
    </w:p>
    <w:p w14:paraId="2CD02DFA" w14:textId="77777777" w:rsidR="00976BCC" w:rsidRDefault="00976BCC" w:rsidP="00976BCC">
      <w:pPr>
        <w:pStyle w:val="XYZCoords"/>
      </w:pPr>
      <w:r>
        <w:t>H          0.14647       -3.01157        0.78796</w:t>
      </w:r>
    </w:p>
    <w:p w14:paraId="4980AD55" w14:textId="77777777" w:rsidR="00976BCC" w:rsidRDefault="00976BCC" w:rsidP="00976BCC">
      <w:pPr>
        <w:pStyle w:val="XYZCoords"/>
      </w:pPr>
      <w:r>
        <w:t>O         -0.54564       -0.56134       -1.85533</w:t>
      </w:r>
    </w:p>
    <w:p w14:paraId="688663BA" w14:textId="77777777" w:rsidR="00976BCC" w:rsidRDefault="00976BCC" w:rsidP="00976BCC">
      <w:pPr>
        <w:pStyle w:val="XYZCoords"/>
      </w:pPr>
      <w:r>
        <w:t>H         -2.21126       -3.09138        0.10780</w:t>
      </w:r>
    </w:p>
    <w:p w14:paraId="06ACCC36" w14:textId="77777777" w:rsidR="00976BCC" w:rsidRDefault="00976BCC" w:rsidP="00976BCC">
      <w:pPr>
        <w:pStyle w:val="XYZCoords"/>
      </w:pPr>
      <w:r>
        <w:t>H         -3.89803       -3.00367       -0.51592</w:t>
      </w:r>
    </w:p>
    <w:p w14:paraId="2E22EDD6" w14:textId="77777777" w:rsidR="00976BCC" w:rsidRDefault="00976BCC" w:rsidP="00976BCC">
      <w:pPr>
        <w:pStyle w:val="XYZCoords"/>
      </w:pPr>
      <w:r>
        <w:t>H         -3.60244       -3.62393        1.11892</w:t>
      </w:r>
    </w:p>
    <w:p w14:paraId="0D0B09C1" w14:textId="77777777" w:rsidR="00976BCC" w:rsidRDefault="00976BCC" w:rsidP="00976BCC">
      <w:pPr>
        <w:pStyle w:val="XYZCoords"/>
      </w:pPr>
      <w:r>
        <w:t>H         -4.94265       -0.24441       -2.48080</w:t>
      </w:r>
    </w:p>
    <w:p w14:paraId="7B81F0E0" w14:textId="77777777" w:rsidR="00976BCC" w:rsidRDefault="00976BCC" w:rsidP="00976BCC">
      <w:pPr>
        <w:pStyle w:val="XYZCoords"/>
      </w:pPr>
      <w:r>
        <w:t>H         -5.10743        0.64145       -0.95834</w:t>
      </w:r>
    </w:p>
    <w:p w14:paraId="4302B151" w14:textId="77777777" w:rsidR="00976BCC" w:rsidRDefault="00976BCC" w:rsidP="00976BCC">
      <w:pPr>
        <w:pStyle w:val="XYZCoords"/>
      </w:pPr>
      <w:r>
        <w:t>H         -5.27286       -1.13184       -0.98342</w:t>
      </w:r>
    </w:p>
    <w:p w14:paraId="595958A6" w14:textId="77777777" w:rsidR="00976BCC" w:rsidRDefault="00976BCC" w:rsidP="00976BCC">
      <w:pPr>
        <w:pStyle w:val="XYZCoords"/>
      </w:pPr>
      <w:r>
        <w:t>H          2.49969       -2.36903       -3.00935</w:t>
      </w:r>
    </w:p>
    <w:p w14:paraId="53AACB8B" w14:textId="77777777" w:rsidR="00976BCC" w:rsidRDefault="00976BCC" w:rsidP="00976BCC">
      <w:pPr>
        <w:pStyle w:val="XYZCoords"/>
      </w:pPr>
      <w:r>
        <w:t>H          1.34662       -1.00652       -2.95296</w:t>
      </w:r>
    </w:p>
    <w:p w14:paraId="5A4F7B45" w14:textId="77777777" w:rsidR="00976BCC" w:rsidRDefault="00976BCC" w:rsidP="00976BCC">
      <w:pPr>
        <w:pStyle w:val="XYZCoords"/>
      </w:pPr>
      <w:r>
        <w:t>H          1.16093       -2.34476       -1.80028</w:t>
      </w:r>
    </w:p>
    <w:p w14:paraId="3638F5DC" w14:textId="77777777" w:rsidR="00976BCC" w:rsidRDefault="00976BCC" w:rsidP="00976BCC">
      <w:pPr>
        <w:pStyle w:val="XYZCoords"/>
      </w:pPr>
      <w:r>
        <w:t>H          4.02159       -2.85217       -1.25567</w:t>
      </w:r>
    </w:p>
    <w:p w14:paraId="423CD310" w14:textId="77777777" w:rsidR="00976BCC" w:rsidRDefault="00976BCC" w:rsidP="00976BCC">
      <w:pPr>
        <w:pStyle w:val="XYZCoords"/>
      </w:pPr>
      <w:r>
        <w:t>H          2.83394       -2.70824        0.05660</w:t>
      </w:r>
    </w:p>
    <w:p w14:paraId="3279D3FF" w14:textId="77777777" w:rsidR="00976BCC" w:rsidRDefault="00976BCC" w:rsidP="00976BCC">
      <w:pPr>
        <w:pStyle w:val="XYZCoords"/>
      </w:pPr>
      <w:r>
        <w:t>H          4.35550       -1.75779        0.09962</w:t>
      </w:r>
    </w:p>
    <w:p w14:paraId="06C6A68C" w14:textId="77777777" w:rsidR="00976BCC" w:rsidRDefault="00976BCC" w:rsidP="00976BCC">
      <w:pPr>
        <w:pStyle w:val="XYZCoords"/>
      </w:pPr>
      <w:r>
        <w:t>H          4.42435       -0.89100       -2.81628</w:t>
      </w:r>
    </w:p>
    <w:p w14:paraId="0DEFF239" w14:textId="77777777" w:rsidR="00976BCC" w:rsidRDefault="00976BCC" w:rsidP="00976BCC">
      <w:pPr>
        <w:pStyle w:val="XYZCoords"/>
      </w:pPr>
      <w:r>
        <w:t>H          4.61745        0.28340       -1.50127</w:t>
      </w:r>
    </w:p>
    <w:p w14:paraId="492C325F" w14:textId="77777777" w:rsidR="00976BCC" w:rsidRDefault="00976BCC" w:rsidP="00976BCC">
      <w:pPr>
        <w:pStyle w:val="XYZCoords"/>
      </w:pPr>
      <w:r>
        <w:t>H          3.38880        0.54168       -2.76701</w:t>
      </w:r>
    </w:p>
    <w:p w14:paraId="3F955328" w14:textId="77777777" w:rsidR="00976BCC" w:rsidRDefault="00976BCC" w:rsidP="00976BCC">
      <w:pPr>
        <w:pStyle w:val="XYZCoords"/>
      </w:pPr>
      <w:r>
        <w:t>H          4.83845        0.31922        0.58911</w:t>
      </w:r>
    </w:p>
    <w:p w14:paraId="5EA40DE8" w14:textId="77777777" w:rsidR="00976BCC" w:rsidRDefault="00976BCC" w:rsidP="00976BCC">
      <w:pPr>
        <w:pStyle w:val="XYZCoords"/>
      </w:pPr>
      <w:r>
        <w:t>H          4.63419        1.56882        1.82951</w:t>
      </w:r>
    </w:p>
    <w:p w14:paraId="56B65818" w14:textId="77777777" w:rsidR="00976BCC" w:rsidRDefault="00976BCC" w:rsidP="00976BCC">
      <w:pPr>
        <w:pStyle w:val="XYZCoords"/>
      </w:pPr>
      <w:r>
        <w:t>H          4.12758        1.89776        0.16160</w:t>
      </w:r>
    </w:p>
    <w:p w14:paraId="2C5E7041" w14:textId="77777777" w:rsidR="00976BCC" w:rsidRDefault="00976BCC" w:rsidP="00976BCC">
      <w:pPr>
        <w:pStyle w:val="XYZCoords"/>
      </w:pPr>
      <w:r>
        <w:t>H          3.52590       -1.37251        1.96409</w:t>
      </w:r>
    </w:p>
    <w:p w14:paraId="3E0537CB" w14:textId="77777777" w:rsidR="00976BCC" w:rsidRDefault="00976BCC" w:rsidP="00976BCC">
      <w:pPr>
        <w:pStyle w:val="XYZCoords"/>
      </w:pPr>
      <w:r>
        <w:t>H          1.95694       -0.92246        2.66522</w:t>
      </w:r>
    </w:p>
    <w:p w14:paraId="693A39D7" w14:textId="77777777" w:rsidR="00976BCC" w:rsidRDefault="00976BCC" w:rsidP="00976BCC">
      <w:pPr>
        <w:pStyle w:val="XYZCoords"/>
      </w:pPr>
      <w:r>
        <w:t>H          3.44126       -0.13502        3.23371</w:t>
      </w:r>
    </w:p>
    <w:p w14:paraId="79C9D7CD" w14:textId="77777777" w:rsidR="00976BCC" w:rsidRDefault="00976BCC" w:rsidP="00976BCC">
      <w:pPr>
        <w:pStyle w:val="XYZCoords"/>
      </w:pPr>
      <w:r>
        <w:t>H          2.49440        2.03236        2.89242</w:t>
      </w:r>
    </w:p>
    <w:p w14:paraId="4F68C67D" w14:textId="77777777" w:rsidR="00976BCC" w:rsidRDefault="00976BCC" w:rsidP="00976BCC">
      <w:pPr>
        <w:pStyle w:val="XYZCoords"/>
      </w:pPr>
      <w:r>
        <w:t>H          0.96381        1.44847        2.19949</w:t>
      </w:r>
    </w:p>
    <w:p w14:paraId="01937C5C" w14:textId="77777777" w:rsidR="00976BCC" w:rsidRDefault="00976BCC" w:rsidP="00976BCC">
      <w:pPr>
        <w:pStyle w:val="XYZCoords"/>
      </w:pPr>
      <w:r>
        <w:t>H          1.95863        2.63050        1.31020</w:t>
      </w:r>
    </w:p>
    <w:p w14:paraId="12168BD3" w14:textId="77777777" w:rsidR="00976BCC" w:rsidRDefault="00976BCC">
      <w:r>
        <w:br w:type="page"/>
      </w:r>
    </w:p>
    <w:p w14:paraId="05FECC30" w14:textId="338042EE" w:rsidR="00976BCC" w:rsidRDefault="00976BCC" w:rsidP="00976BCC">
      <w:pPr>
        <w:pStyle w:val="Caption"/>
      </w:pPr>
      <w:bookmarkStart w:id="246" w:name="_Toc461199641"/>
      <w:r>
        <w:t xml:space="preserve">Figure </w:t>
      </w:r>
      <w:fldSimple w:instr=" STYLEREF 1 \s ">
        <w:r w:rsidR="000D6DE5">
          <w:rPr>
            <w:noProof/>
          </w:rPr>
          <w:t>11</w:t>
        </w:r>
      </w:fldSimple>
      <w:r w:rsidR="003027B0">
        <w:noBreakHyphen/>
      </w:r>
      <w:fldSimple w:instr=" SEQ Figure \* ARABIC \s 1 ">
        <w:r w:rsidR="000D6DE5">
          <w:rPr>
            <w:noProof/>
          </w:rPr>
          <w:t>37</w:t>
        </w:r>
      </w:fldSimple>
      <w:r>
        <w:t xml:space="preserve"> [B-Trans]T</w:t>
      </w:r>
      <w:r>
        <w:rPr>
          <w:vertAlign w:val="subscript"/>
        </w:rPr>
        <w:t>0</w:t>
      </w:r>
      <w:r>
        <w:t xml:space="preserve"> Structure and Coordinates</w:t>
      </w:r>
      <w:bookmarkEnd w:id="246"/>
    </w:p>
    <w:p w14:paraId="1AEC04B3" w14:textId="77777777" w:rsidR="00976BCC" w:rsidRDefault="00976BCC" w:rsidP="00976BCC">
      <w:pPr>
        <w:pStyle w:val="CaptionText"/>
      </w:pPr>
      <w:r>
        <w:rPr>
          <w:noProof/>
        </w:rPr>
        <w:drawing>
          <wp:anchor distT="0" distB="0" distL="114300" distR="114300" simplePos="0" relativeHeight="251668480" behindDoc="0" locked="0" layoutInCell="1" allowOverlap="1" wp14:anchorId="76602EC5" wp14:editId="62EF2DFB">
            <wp:simplePos x="0" y="0"/>
            <wp:positionH relativeFrom="column">
              <wp:posOffset>1549400</wp:posOffset>
            </wp:positionH>
            <wp:positionV relativeFrom="paragraph">
              <wp:posOffset>146685</wp:posOffset>
            </wp:positionV>
            <wp:extent cx="4622165" cy="4622165"/>
            <wp:effectExtent l="0" t="0" r="0" b="0"/>
            <wp:wrapSquare wrapText="bothSides"/>
            <wp:docPr id="12" name="Picture 12" descr="Macintosh HD:Users:Jacob:Documents:Water_Splitting:Two_Photon_Water_Splitting:Computational_Data:B_Intermediate:Trans_Isomer:Full_Model:G-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Jacob:Documents:Water_Splitting:Two_Photon_Water_Splitting:Computational_Data:B_Intermediate:Trans_Isomer:Full_Model:G-R2-R2-Down-GP-T-SMD.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7D0C25" w14:textId="77777777" w:rsidR="00976BCC" w:rsidRDefault="00976BCC" w:rsidP="00976BCC"/>
    <w:p w14:paraId="3747EA14" w14:textId="77777777" w:rsidR="00976BCC" w:rsidRDefault="00976BCC" w:rsidP="00976BCC">
      <w:pPr>
        <w:pStyle w:val="XYZCoords"/>
      </w:pPr>
      <w:r>
        <w:t>128</w:t>
      </w:r>
    </w:p>
    <w:p w14:paraId="5CEBE272" w14:textId="77777777" w:rsidR="00976BCC" w:rsidRDefault="00976BCC" w:rsidP="00976BCC">
      <w:pPr>
        <w:pStyle w:val="XYZCoords"/>
      </w:pPr>
      <w:r>
        <w:tab/>
        <w:t>Energy: -1951524.2043341</w:t>
      </w:r>
    </w:p>
    <w:p w14:paraId="605B1FCE" w14:textId="77777777" w:rsidR="00976BCC" w:rsidRDefault="00976BCC" w:rsidP="00976BCC">
      <w:pPr>
        <w:pStyle w:val="XYZCoords"/>
      </w:pPr>
      <w:r>
        <w:t>H         -0.03271        1.60418        4.13717</w:t>
      </w:r>
    </w:p>
    <w:p w14:paraId="22E00D5C" w14:textId="77777777" w:rsidR="00976BCC" w:rsidRDefault="00976BCC" w:rsidP="00976BCC">
      <w:pPr>
        <w:pStyle w:val="XYZCoords"/>
      </w:pPr>
      <w:r>
        <w:t>C          0.93903        1.19294        3.83039</w:t>
      </w:r>
    </w:p>
    <w:p w14:paraId="086D4F01" w14:textId="77777777" w:rsidR="00976BCC" w:rsidRDefault="00976BCC" w:rsidP="00976BCC">
      <w:pPr>
        <w:pStyle w:val="XYZCoords"/>
      </w:pPr>
      <w:r>
        <w:t>H          1.55757        1.10677        4.73735</w:t>
      </w:r>
    </w:p>
    <w:p w14:paraId="647C7EE7" w14:textId="77777777" w:rsidR="00976BCC" w:rsidRDefault="00976BCC" w:rsidP="00976BCC">
      <w:pPr>
        <w:pStyle w:val="XYZCoords"/>
      </w:pPr>
      <w:r>
        <w:t>H          1.40931        1.90677        3.13456</w:t>
      </w:r>
    </w:p>
    <w:p w14:paraId="171D3DD6" w14:textId="77777777" w:rsidR="00976BCC" w:rsidRDefault="00976BCC" w:rsidP="00976BCC">
      <w:pPr>
        <w:pStyle w:val="XYZCoords"/>
      </w:pPr>
      <w:r>
        <w:t>H          1.46667        1.59848       -2.33918</w:t>
      </w:r>
    </w:p>
    <w:p w14:paraId="57D9ED05" w14:textId="77777777" w:rsidR="00976BCC" w:rsidRDefault="00976BCC" w:rsidP="00976BCC">
      <w:pPr>
        <w:pStyle w:val="XYZCoords"/>
      </w:pPr>
      <w:r>
        <w:t>O          1.96714        2.11966        1.02547</w:t>
      </w:r>
    </w:p>
    <w:p w14:paraId="5E66AE15" w14:textId="77777777" w:rsidR="00976BCC" w:rsidRDefault="00976BCC" w:rsidP="00976BCC">
      <w:pPr>
        <w:pStyle w:val="XYZCoords"/>
      </w:pPr>
      <w:r>
        <w:t>H          3.26370        3.58976       -1.40532</w:t>
      </w:r>
    </w:p>
    <w:p w14:paraId="24315098" w14:textId="77777777" w:rsidR="00976BCC" w:rsidRDefault="00976BCC" w:rsidP="00976BCC">
      <w:pPr>
        <w:pStyle w:val="XYZCoords"/>
      </w:pPr>
      <w:r>
        <w:t>O          1.13721       -0.21512       -0.12088</w:t>
      </w:r>
    </w:p>
    <w:p w14:paraId="12ED9F74" w14:textId="77777777" w:rsidR="00976BCC" w:rsidRDefault="00976BCC" w:rsidP="00976BCC">
      <w:pPr>
        <w:pStyle w:val="XYZCoords"/>
      </w:pPr>
      <w:r>
        <w:t>H          0.67013        2.31304       -0.01713</w:t>
      </w:r>
    </w:p>
    <w:p w14:paraId="410ADC83" w14:textId="77777777" w:rsidR="00976BCC" w:rsidRDefault="00976BCC" w:rsidP="00976BCC">
      <w:pPr>
        <w:pStyle w:val="XYZCoords"/>
      </w:pPr>
      <w:r>
        <w:t>C          0.70514       -0.13262        3.14136</w:t>
      </w:r>
    </w:p>
    <w:p w14:paraId="58BA7058" w14:textId="77777777" w:rsidR="00976BCC" w:rsidRDefault="00976BCC" w:rsidP="00976BCC">
      <w:pPr>
        <w:pStyle w:val="XYZCoords"/>
      </w:pPr>
      <w:r>
        <w:t>H          1.65072        1.13562       -4.04736</w:t>
      </w:r>
    </w:p>
    <w:p w14:paraId="0374C93F" w14:textId="77777777" w:rsidR="00976BCC" w:rsidRDefault="00976BCC" w:rsidP="00976BCC">
      <w:pPr>
        <w:pStyle w:val="XYZCoords"/>
      </w:pPr>
      <w:r>
        <w:t>H          0.23184       -0.85739        3.83074</w:t>
      </w:r>
    </w:p>
    <w:p w14:paraId="3259313B" w14:textId="77777777" w:rsidR="00976BCC" w:rsidRDefault="00976BCC" w:rsidP="00976BCC">
      <w:pPr>
        <w:pStyle w:val="XYZCoords"/>
      </w:pPr>
      <w:r>
        <w:t>C          2.20339        1.42983       -3.13929</w:t>
      </w:r>
    </w:p>
    <w:p w14:paraId="22C278E1" w14:textId="77777777" w:rsidR="00976BCC" w:rsidRDefault="00976BCC" w:rsidP="00976BCC">
      <w:pPr>
        <w:pStyle w:val="XYZCoords"/>
      </w:pPr>
      <w:r>
        <w:t>H          3.78233        3.29263        0.25363</w:t>
      </w:r>
    </w:p>
    <w:p w14:paraId="19A41E6A" w14:textId="77777777" w:rsidR="00976BCC" w:rsidRDefault="00976BCC" w:rsidP="00976BCC">
      <w:pPr>
        <w:pStyle w:val="XYZCoords"/>
      </w:pPr>
      <w:r>
        <w:t>H          2.69252        2.39138       -3.35541</w:t>
      </w:r>
    </w:p>
    <w:p w14:paraId="482F97B5" w14:textId="77777777" w:rsidR="00976BCC" w:rsidRDefault="00976BCC" w:rsidP="00976BCC">
      <w:pPr>
        <w:pStyle w:val="XYZCoords"/>
      </w:pPr>
      <w:r>
        <w:t>H          0.01209       -0.01986        2.29622</w:t>
      </w:r>
    </w:p>
    <w:p w14:paraId="64DBD45E" w14:textId="77777777" w:rsidR="00976BCC" w:rsidRDefault="00976BCC" w:rsidP="00976BCC">
      <w:pPr>
        <w:pStyle w:val="XYZCoords"/>
      </w:pPr>
      <w:r>
        <w:t>C          4.15143        3.47739       -0.76538</w:t>
      </w:r>
    </w:p>
    <w:p w14:paraId="606EFD47" w14:textId="77777777" w:rsidR="00976BCC" w:rsidRDefault="00976BCC" w:rsidP="00976BCC">
      <w:pPr>
        <w:pStyle w:val="XYZCoords"/>
      </w:pPr>
      <w:r>
        <w:t>H          4.70769        4.42922       -0.78539</w:t>
      </w:r>
    </w:p>
    <w:p w14:paraId="1CF7728C" w14:textId="77777777" w:rsidR="00976BCC" w:rsidRDefault="00976BCC" w:rsidP="00976BCC">
      <w:pPr>
        <w:pStyle w:val="XYZCoords"/>
      </w:pPr>
      <w:r>
        <w:t>H          0.74442       -1.81454        1.29101</w:t>
      </w:r>
    </w:p>
    <w:p w14:paraId="5BF231F6" w14:textId="77777777" w:rsidR="00976BCC" w:rsidRDefault="00976BCC" w:rsidP="00976BCC">
      <w:pPr>
        <w:pStyle w:val="XYZCoords"/>
      </w:pPr>
      <w:r>
        <w:t>Ru         2.84345        0.41858        0.84464</w:t>
      </w:r>
    </w:p>
    <w:p w14:paraId="757380AF" w14:textId="77777777" w:rsidR="00976BCC" w:rsidRDefault="00976BCC" w:rsidP="00976BCC">
      <w:pPr>
        <w:pStyle w:val="XYZCoords"/>
      </w:pPr>
      <w:r>
        <w:t>H          1.84130       -0.99793       -1.75221</w:t>
      </w:r>
    </w:p>
    <w:p w14:paraId="6B1C9D00" w14:textId="77777777" w:rsidR="00976BCC" w:rsidRDefault="00976BCC" w:rsidP="00976BCC">
      <w:pPr>
        <w:pStyle w:val="XYZCoords"/>
      </w:pPr>
      <w:r>
        <w:t>N          1.94541       -0.73808        2.59715</w:t>
      </w:r>
    </w:p>
    <w:p w14:paraId="43C00AB3" w14:textId="77777777" w:rsidR="00976BCC" w:rsidRDefault="00976BCC" w:rsidP="00976BCC">
      <w:pPr>
        <w:pStyle w:val="XYZCoords"/>
      </w:pPr>
      <w:r>
        <w:t>C          1.60894       -2.01774        1.94199</w:t>
      </w:r>
    </w:p>
    <w:p w14:paraId="39675F0D" w14:textId="77777777" w:rsidR="00976BCC" w:rsidRDefault="00976BCC" w:rsidP="00976BCC">
      <w:pPr>
        <w:pStyle w:val="XYZCoords"/>
      </w:pPr>
      <w:r>
        <w:t>C          3.21917        0.33453       -2.80832</w:t>
      </w:r>
    </w:p>
    <w:p w14:paraId="4DB65063" w14:textId="77777777" w:rsidR="00976BCC" w:rsidRDefault="00976BCC" w:rsidP="00976BCC">
      <w:pPr>
        <w:pStyle w:val="XYZCoords"/>
      </w:pPr>
      <w:r>
        <w:t>H          1.88886       -1.17928       -3.54147</w:t>
      </w:r>
    </w:p>
    <w:p w14:paraId="6636B78F" w14:textId="77777777" w:rsidR="00976BCC" w:rsidRDefault="00976BCC" w:rsidP="00976BCC">
      <w:pPr>
        <w:pStyle w:val="XYZCoords"/>
      </w:pPr>
      <w:r>
        <w:t>H          4.74593        2.90046       -3.37196</w:t>
      </w:r>
    </w:p>
    <w:p w14:paraId="5C2CE1BB" w14:textId="77777777" w:rsidR="00976BCC" w:rsidRDefault="00976BCC" w:rsidP="00976BCC">
      <w:pPr>
        <w:pStyle w:val="XYZCoords"/>
      </w:pPr>
      <w:r>
        <w:t>C          2.49751       -1.00907       -2.63714</w:t>
      </w:r>
    </w:p>
    <w:p w14:paraId="40DCBBA5" w14:textId="77777777" w:rsidR="00976BCC" w:rsidRDefault="00976BCC" w:rsidP="00976BCC">
      <w:pPr>
        <w:pStyle w:val="XYZCoords"/>
      </w:pPr>
      <w:r>
        <w:t>C          5.06992        2.35683       -1.26636</w:t>
      </w:r>
    </w:p>
    <w:p w14:paraId="6F177451" w14:textId="77777777" w:rsidR="00976BCC" w:rsidRDefault="00976BCC" w:rsidP="00976BCC">
      <w:pPr>
        <w:pStyle w:val="XYZCoords"/>
      </w:pPr>
      <w:r>
        <w:t>P          4.03937        0.75614       -1.14019</w:t>
      </w:r>
    </w:p>
    <w:p w14:paraId="71D63D49" w14:textId="77777777" w:rsidR="00976BCC" w:rsidRDefault="00976BCC" w:rsidP="00976BCC">
      <w:pPr>
        <w:pStyle w:val="XYZCoords"/>
      </w:pPr>
      <w:r>
        <w:t>H          1.31415       -2.78482        2.67687</w:t>
      </w:r>
    </w:p>
    <w:p w14:paraId="42FA0F15" w14:textId="77777777" w:rsidR="00976BCC" w:rsidRDefault="00976BCC" w:rsidP="00976BCC">
      <w:pPr>
        <w:pStyle w:val="XYZCoords"/>
      </w:pPr>
      <w:r>
        <w:t>C          5.56579        2.70422       -2.66978</w:t>
      </w:r>
    </w:p>
    <w:p w14:paraId="0E217252" w14:textId="77777777" w:rsidR="00976BCC" w:rsidRDefault="00976BCC" w:rsidP="00976BCC">
      <w:pPr>
        <w:pStyle w:val="XYZCoords"/>
      </w:pPr>
      <w:r>
        <w:t>H          3.29420        0.02463        4.00180</w:t>
      </w:r>
    </w:p>
    <w:p w14:paraId="342B7786" w14:textId="77777777" w:rsidR="00976BCC" w:rsidRDefault="00976BCC" w:rsidP="00976BCC">
      <w:pPr>
        <w:pStyle w:val="XYZCoords"/>
      </w:pPr>
      <w:r>
        <w:t>H          1.72024       -1.32990        5.41648</w:t>
      </w:r>
    </w:p>
    <w:p w14:paraId="02953151" w14:textId="77777777" w:rsidR="00976BCC" w:rsidRDefault="00976BCC" w:rsidP="00976BCC">
      <w:pPr>
        <w:pStyle w:val="XYZCoords"/>
      </w:pPr>
      <w:r>
        <w:t>H          6.15948        3.63055       -2.59746</w:t>
      </w:r>
    </w:p>
    <w:p w14:paraId="3091978A" w14:textId="77777777" w:rsidR="00976BCC" w:rsidRDefault="00976BCC" w:rsidP="00976BCC">
      <w:pPr>
        <w:pStyle w:val="XYZCoords"/>
      </w:pPr>
      <w:r>
        <w:t>C          2.96490       -0.96123        3.65394</w:t>
      </w:r>
    </w:p>
    <w:p w14:paraId="5C6F5BEE" w14:textId="77777777" w:rsidR="00976BCC" w:rsidRDefault="00976BCC" w:rsidP="00976BCC">
      <w:pPr>
        <w:pStyle w:val="XYZCoords"/>
      </w:pPr>
      <w:r>
        <w:t>H          3.65865       -0.29009       -4.80620</w:t>
      </w:r>
    </w:p>
    <w:p w14:paraId="37269F4A" w14:textId="77777777" w:rsidR="00976BCC" w:rsidRDefault="00976BCC" w:rsidP="00976BCC">
      <w:pPr>
        <w:pStyle w:val="XYZCoords"/>
      </w:pPr>
      <w:r>
        <w:t>C          4.23993        0.99765        1.88691</w:t>
      </w:r>
    </w:p>
    <w:p w14:paraId="5FB9ADF3" w14:textId="77777777" w:rsidR="00976BCC" w:rsidRDefault="00976BCC" w:rsidP="00976BCC">
      <w:pPr>
        <w:pStyle w:val="XYZCoords"/>
      </w:pPr>
      <w:r>
        <w:t>C          4.20926        0.16512       -3.96646</w:t>
      </w:r>
    </w:p>
    <w:p w14:paraId="71533BD6" w14:textId="77777777" w:rsidR="00976BCC" w:rsidRDefault="00976BCC" w:rsidP="00976BCC">
      <w:pPr>
        <w:pStyle w:val="XYZCoords"/>
      </w:pPr>
      <w:r>
        <w:t>H          6.07936        1.98017        0.66517</w:t>
      </w:r>
    </w:p>
    <w:p w14:paraId="212B648D" w14:textId="77777777" w:rsidR="00976BCC" w:rsidRDefault="00976BCC" w:rsidP="00976BCC">
      <w:pPr>
        <w:pStyle w:val="XYZCoords"/>
      </w:pPr>
      <w:r>
        <w:t>C          6.30687        2.25095       -0.37099</w:t>
      </w:r>
    </w:p>
    <w:p w14:paraId="18BD269A" w14:textId="77777777" w:rsidR="00976BCC" w:rsidRDefault="00976BCC" w:rsidP="00976BCC">
      <w:pPr>
        <w:pStyle w:val="XYZCoords"/>
      </w:pPr>
      <w:r>
        <w:t>H          4.63229        1.10637       -4.32961</w:t>
      </w:r>
    </w:p>
    <w:p w14:paraId="2B7EB052" w14:textId="77777777" w:rsidR="00976BCC" w:rsidRDefault="00976BCC" w:rsidP="00976BCC">
      <w:pPr>
        <w:pStyle w:val="XYZCoords"/>
      </w:pPr>
      <w:r>
        <w:t>H          6.79448        3.23921       -0.34468</w:t>
      </w:r>
    </w:p>
    <w:p w14:paraId="363F137B" w14:textId="77777777" w:rsidR="00976BCC" w:rsidRDefault="00976BCC" w:rsidP="00976BCC">
      <w:pPr>
        <w:pStyle w:val="XYZCoords"/>
      </w:pPr>
      <w:r>
        <w:t>C          2.74500       -2.50792        1.09336</w:t>
      </w:r>
    </w:p>
    <w:p w14:paraId="2CDB196C" w14:textId="77777777" w:rsidR="00976BCC" w:rsidRDefault="00976BCC" w:rsidP="00976BCC">
      <w:pPr>
        <w:pStyle w:val="XYZCoords"/>
      </w:pPr>
      <w:r>
        <w:t>N          3.49427       -1.54532        0.52592</w:t>
      </w:r>
    </w:p>
    <w:p w14:paraId="6C6AFF80" w14:textId="77777777" w:rsidR="00976BCC" w:rsidRDefault="00976BCC" w:rsidP="00976BCC">
      <w:pPr>
        <w:pStyle w:val="XYZCoords"/>
      </w:pPr>
      <w:r>
        <w:t>C          2.53635       -1.79930        4.84880</w:t>
      </w:r>
    </w:p>
    <w:p w14:paraId="5FD8C556" w14:textId="77777777" w:rsidR="00976BCC" w:rsidRDefault="00976BCC" w:rsidP="00976BCC">
      <w:pPr>
        <w:pStyle w:val="XYZCoords"/>
      </w:pPr>
      <w:r>
        <w:t>H          3.21037       -1.84541       -2.56623</w:t>
      </w:r>
    </w:p>
    <w:p w14:paraId="1A176D8E" w14:textId="77777777" w:rsidR="00976BCC" w:rsidRDefault="00976BCC" w:rsidP="00976BCC">
      <w:pPr>
        <w:pStyle w:val="XYZCoords"/>
      </w:pPr>
      <w:r>
        <w:t>H          3.83516       -1.42327        3.16440</w:t>
      </w:r>
    </w:p>
    <w:p w14:paraId="0FD296FD" w14:textId="77777777" w:rsidR="00976BCC" w:rsidRDefault="00976BCC" w:rsidP="00976BCC">
      <w:pPr>
        <w:pStyle w:val="XYZCoords"/>
      </w:pPr>
      <w:r>
        <w:t>H          6.22003        1.92761       -3.09094</w:t>
      </w:r>
    </w:p>
    <w:p w14:paraId="1CF71671" w14:textId="77777777" w:rsidR="00976BCC" w:rsidRDefault="00976BCC" w:rsidP="00976BCC">
      <w:pPr>
        <w:pStyle w:val="XYZCoords"/>
      </w:pPr>
      <w:r>
        <w:t>H          2.22104       -2.81646        4.57277</w:t>
      </w:r>
    </w:p>
    <w:p w14:paraId="4E24BF2C" w14:textId="77777777" w:rsidR="00976BCC" w:rsidRDefault="00976BCC" w:rsidP="00976BCC">
      <w:pPr>
        <w:pStyle w:val="XYZCoords"/>
      </w:pPr>
      <w:r>
        <w:t>C          5.23608       -0.66838       -0.89074</w:t>
      </w:r>
    </w:p>
    <w:p w14:paraId="72C6D7D1" w14:textId="77777777" w:rsidR="00976BCC" w:rsidRDefault="00976BCC" w:rsidP="00976BCC">
      <w:pPr>
        <w:pStyle w:val="XYZCoords"/>
      </w:pPr>
      <w:r>
        <w:t>H          3.39534       -1.89987        5.52898</w:t>
      </w:r>
    </w:p>
    <w:p w14:paraId="51526F27" w14:textId="77777777" w:rsidR="00976BCC" w:rsidRDefault="00976BCC" w:rsidP="00976BCC">
      <w:pPr>
        <w:pStyle w:val="XYZCoords"/>
      </w:pPr>
      <w:r>
        <w:t>H          5.03647       -0.52011       -3.72437</w:t>
      </w:r>
    </w:p>
    <w:p w14:paraId="627EF951" w14:textId="77777777" w:rsidR="00976BCC" w:rsidRDefault="00976BCC" w:rsidP="00976BCC">
      <w:pPr>
        <w:pStyle w:val="XYZCoords"/>
      </w:pPr>
      <w:r>
        <w:t>C          4.50474       -1.84421       -0.31228</w:t>
      </w:r>
    </w:p>
    <w:p w14:paraId="3C2F8393" w14:textId="77777777" w:rsidR="00976BCC" w:rsidRDefault="00976BCC" w:rsidP="00976BCC">
      <w:pPr>
        <w:pStyle w:val="XYZCoords"/>
      </w:pPr>
      <w:r>
        <w:t>C          3.00870       -3.85068        0.84361</w:t>
      </w:r>
    </w:p>
    <w:p w14:paraId="05D76E81" w14:textId="77777777" w:rsidR="00976BCC" w:rsidRDefault="00976BCC" w:rsidP="00976BCC">
      <w:pPr>
        <w:pStyle w:val="XYZCoords"/>
      </w:pPr>
      <w:r>
        <w:t>H          7.04318        1.53799       -0.77358</w:t>
      </w:r>
    </w:p>
    <w:p w14:paraId="34B70502" w14:textId="77777777" w:rsidR="00976BCC" w:rsidRDefault="00976BCC" w:rsidP="00976BCC">
      <w:pPr>
        <w:pStyle w:val="XYZCoords"/>
      </w:pPr>
      <w:r>
        <w:t>H          2.39588       -4.62062        1.31359</w:t>
      </w:r>
    </w:p>
    <w:p w14:paraId="6C47F5C4" w14:textId="77777777" w:rsidR="00976BCC" w:rsidRDefault="00976BCC" w:rsidP="00976BCC">
      <w:pPr>
        <w:pStyle w:val="XYZCoords"/>
      </w:pPr>
      <w:r>
        <w:t>H          5.96418       -0.30988       -0.14538</w:t>
      </w:r>
    </w:p>
    <w:p w14:paraId="1FAC4A74" w14:textId="77777777" w:rsidR="00976BCC" w:rsidRDefault="00976BCC" w:rsidP="00976BCC">
      <w:pPr>
        <w:pStyle w:val="XYZCoords"/>
      </w:pPr>
      <w:r>
        <w:t>H          5.79248       -0.94732       -1.79631</w:t>
      </w:r>
    </w:p>
    <w:p w14:paraId="2FB10D7F" w14:textId="77777777" w:rsidR="00976BCC" w:rsidRDefault="00976BCC" w:rsidP="00976BCC">
      <w:pPr>
        <w:pStyle w:val="XYZCoords"/>
      </w:pPr>
      <w:r>
        <w:t>C          4.80936       -3.17184       -0.60228</w:t>
      </w:r>
    </w:p>
    <w:p w14:paraId="365F944F" w14:textId="77777777" w:rsidR="00976BCC" w:rsidRDefault="00976BCC" w:rsidP="00976BCC">
      <w:pPr>
        <w:pStyle w:val="XYZCoords"/>
      </w:pPr>
      <w:r>
        <w:t>C          4.05194       -4.18314       -0.01677</w:t>
      </w:r>
    </w:p>
    <w:p w14:paraId="0BC96601" w14:textId="77777777" w:rsidR="00976BCC" w:rsidRDefault="00976BCC" w:rsidP="00976BCC">
      <w:pPr>
        <w:pStyle w:val="XYZCoords"/>
      </w:pPr>
      <w:r>
        <w:t>H          5.62669       -3.40435       -1.28555</w:t>
      </w:r>
    </w:p>
    <w:p w14:paraId="485AFCE5" w14:textId="77777777" w:rsidR="00976BCC" w:rsidRDefault="00976BCC" w:rsidP="00976BCC">
      <w:pPr>
        <w:pStyle w:val="XYZCoords"/>
      </w:pPr>
      <w:r>
        <w:t>H          4.27449       -5.22961       -0.23262</w:t>
      </w:r>
    </w:p>
    <w:p w14:paraId="65A4B06F" w14:textId="77777777" w:rsidR="00976BCC" w:rsidRDefault="00976BCC" w:rsidP="00976BCC">
      <w:pPr>
        <w:pStyle w:val="XYZCoords"/>
      </w:pPr>
      <w:r>
        <w:t>O          5.05375        1.38425        2.62202</w:t>
      </w:r>
    </w:p>
    <w:p w14:paraId="7A118AF5" w14:textId="77777777" w:rsidR="00976BCC" w:rsidRDefault="00976BCC" w:rsidP="00976BCC">
      <w:pPr>
        <w:pStyle w:val="XYZCoords"/>
      </w:pPr>
      <w:r>
        <w:t>C         -0.17527       -3.89764       -1.73467</w:t>
      </w:r>
    </w:p>
    <w:p w14:paraId="0E0CC3C8" w14:textId="77777777" w:rsidR="00976BCC" w:rsidRDefault="00976BCC" w:rsidP="00976BCC">
      <w:pPr>
        <w:pStyle w:val="XYZCoords"/>
      </w:pPr>
      <w:r>
        <w:t>H         -1.24587        1.94143        1.62104</w:t>
      </w:r>
    </w:p>
    <w:p w14:paraId="1ABF7CFE" w14:textId="77777777" w:rsidR="00976BCC" w:rsidRDefault="00976BCC" w:rsidP="00976BCC">
      <w:pPr>
        <w:pStyle w:val="XYZCoords"/>
      </w:pPr>
      <w:r>
        <w:t>O          0.05360        2.34163       -0.80701</w:t>
      </w:r>
    </w:p>
    <w:p w14:paraId="3F2ACBA1" w14:textId="77777777" w:rsidR="00976BCC" w:rsidRDefault="00976BCC" w:rsidP="00976BCC">
      <w:pPr>
        <w:pStyle w:val="XYZCoords"/>
      </w:pPr>
      <w:r>
        <w:t>H         -2.09722        3.65271       -0.87619</w:t>
      </w:r>
    </w:p>
    <w:p w14:paraId="67D2B188" w14:textId="77777777" w:rsidR="00976BCC" w:rsidRDefault="00976BCC" w:rsidP="00976BCC">
      <w:pPr>
        <w:pStyle w:val="XYZCoords"/>
      </w:pPr>
      <w:r>
        <w:t>O         -1.42466       -0.63826        0.77242</w:t>
      </w:r>
    </w:p>
    <w:p w14:paraId="18F1AAA4" w14:textId="77777777" w:rsidR="00976BCC" w:rsidRDefault="00976BCC" w:rsidP="00976BCC">
      <w:pPr>
        <w:pStyle w:val="XYZCoords"/>
      </w:pPr>
      <w:r>
        <w:t>H         -0.74161        1.85095       -0.54158</w:t>
      </w:r>
    </w:p>
    <w:p w14:paraId="0A2C0F34" w14:textId="77777777" w:rsidR="00976BCC" w:rsidRDefault="00976BCC" w:rsidP="00976BCC">
      <w:pPr>
        <w:pStyle w:val="XYZCoords"/>
      </w:pPr>
      <w:r>
        <w:t>C         -0.72051       -2.48274       -1.60385</w:t>
      </w:r>
    </w:p>
    <w:p w14:paraId="574FE527" w14:textId="77777777" w:rsidR="00976BCC" w:rsidRDefault="00976BCC" w:rsidP="00976BCC">
      <w:pPr>
        <w:pStyle w:val="XYZCoords"/>
      </w:pPr>
      <w:r>
        <w:t>H         -1.71046        2.83297        3.09142</w:t>
      </w:r>
    </w:p>
    <w:p w14:paraId="2F16E9E7" w14:textId="77777777" w:rsidR="00976BCC" w:rsidRDefault="00976BCC" w:rsidP="00976BCC">
      <w:pPr>
        <w:pStyle w:val="XYZCoords"/>
      </w:pPr>
      <w:r>
        <w:t>C         -2.00864        2.60120        2.05539</w:t>
      </w:r>
    </w:p>
    <w:p w14:paraId="1D180981" w14:textId="77777777" w:rsidR="00976BCC" w:rsidRDefault="00976BCC" w:rsidP="00976BCC">
      <w:pPr>
        <w:pStyle w:val="XYZCoords"/>
      </w:pPr>
      <w:r>
        <w:t>H         -2.73850        2.72199       -2.23269</w:t>
      </w:r>
    </w:p>
    <w:p w14:paraId="3E315163" w14:textId="77777777" w:rsidR="00976BCC" w:rsidRDefault="00976BCC" w:rsidP="00976BCC">
      <w:pPr>
        <w:pStyle w:val="XYZCoords"/>
      </w:pPr>
      <w:r>
        <w:t>H         -2.00637        3.54772        1.49496</w:t>
      </w:r>
    </w:p>
    <w:p w14:paraId="050C0D4C" w14:textId="77777777" w:rsidR="00976BCC" w:rsidRDefault="00976BCC" w:rsidP="00976BCC">
      <w:pPr>
        <w:pStyle w:val="XYZCoords"/>
      </w:pPr>
      <w:r>
        <w:t>C         -2.98459        3.51026       -1.50902</w:t>
      </w:r>
    </w:p>
    <w:p w14:paraId="3A66D747" w14:textId="77777777" w:rsidR="00976BCC" w:rsidRDefault="00976BCC" w:rsidP="00976BCC">
      <w:pPr>
        <w:pStyle w:val="XYZCoords"/>
      </w:pPr>
      <w:r>
        <w:t>H         -3.16278        4.44821       -2.06195</w:t>
      </w:r>
    </w:p>
    <w:p w14:paraId="165DA140" w14:textId="77777777" w:rsidR="00976BCC" w:rsidRDefault="00976BCC" w:rsidP="00976BCC">
      <w:pPr>
        <w:pStyle w:val="XYZCoords"/>
      </w:pPr>
      <w:r>
        <w:t>H         -1.89005       -2.72701        0.59986</w:t>
      </w:r>
    </w:p>
    <w:p w14:paraId="20FFE1A7" w14:textId="77777777" w:rsidR="00976BCC" w:rsidRDefault="00976BCC" w:rsidP="00976BCC">
      <w:pPr>
        <w:pStyle w:val="XYZCoords"/>
      </w:pPr>
      <w:r>
        <w:t>Ru        -2.72275       -0.16773       -0.79566</w:t>
      </w:r>
    </w:p>
    <w:p w14:paraId="13808F80" w14:textId="77777777" w:rsidR="00976BCC" w:rsidRDefault="00976BCC" w:rsidP="00976BCC">
      <w:pPr>
        <w:pStyle w:val="XYZCoords"/>
      </w:pPr>
      <w:r>
        <w:t>H         -2.56150       -0.09991        2.23946</w:t>
      </w:r>
    </w:p>
    <w:p w14:paraId="460DCE15" w14:textId="77777777" w:rsidR="00976BCC" w:rsidRDefault="00976BCC" w:rsidP="00976BCC">
      <w:pPr>
        <w:pStyle w:val="XYZCoords"/>
      </w:pPr>
      <w:r>
        <w:t>N         -2.17984       -2.34650       -1.40602</w:t>
      </w:r>
    </w:p>
    <w:p w14:paraId="1AA7D865" w14:textId="77777777" w:rsidR="00976BCC" w:rsidRDefault="00976BCC" w:rsidP="00976BCC">
      <w:pPr>
        <w:pStyle w:val="XYZCoords"/>
      </w:pPr>
      <w:r>
        <w:t>C         -2.59716       -3.05718       -0.18043</w:t>
      </w:r>
    </w:p>
    <w:p w14:paraId="34254939" w14:textId="77777777" w:rsidR="00976BCC" w:rsidRDefault="00976BCC" w:rsidP="00976BCC">
      <w:pPr>
        <w:pStyle w:val="XYZCoords"/>
      </w:pPr>
      <w:r>
        <w:t>C         -3.37671        1.92043        2.06136</w:t>
      </w:r>
    </w:p>
    <w:p w14:paraId="1576E1D5" w14:textId="77777777" w:rsidR="00976BCC" w:rsidRDefault="00976BCC" w:rsidP="00976BCC">
      <w:pPr>
        <w:pStyle w:val="XYZCoords"/>
      </w:pPr>
      <w:r>
        <w:t>H         -2.87080        0.75163        3.79098</w:t>
      </w:r>
    </w:p>
    <w:p w14:paraId="0CC25EDB" w14:textId="77777777" w:rsidR="00976BCC" w:rsidRDefault="00976BCC" w:rsidP="00976BCC">
      <w:pPr>
        <w:pStyle w:val="XYZCoords"/>
      </w:pPr>
      <w:r>
        <w:t>H         -3.78661        4.67535        0.82229</w:t>
      </w:r>
    </w:p>
    <w:p w14:paraId="17BDAD0F" w14:textId="77777777" w:rsidR="00976BCC" w:rsidRDefault="00976BCC" w:rsidP="00976BCC">
      <w:pPr>
        <w:pStyle w:val="XYZCoords"/>
      </w:pPr>
      <w:r>
        <w:t>C         -3.25875        0.56585        2.77370</w:t>
      </w:r>
    </w:p>
    <w:p w14:paraId="62A4E673" w14:textId="77777777" w:rsidR="00976BCC" w:rsidRDefault="00976BCC" w:rsidP="00976BCC">
      <w:pPr>
        <w:pStyle w:val="XYZCoords"/>
      </w:pPr>
      <w:r>
        <w:t>C         -4.24013        3.16238       -0.70340</w:t>
      </w:r>
    </w:p>
    <w:p w14:paraId="6B29A6FC" w14:textId="77777777" w:rsidR="00976BCC" w:rsidRDefault="00976BCC" w:rsidP="00976BCC">
      <w:pPr>
        <w:pStyle w:val="XYZCoords"/>
      </w:pPr>
      <w:r>
        <w:t>P         -3.83908        1.54269        0.24875</w:t>
      </w:r>
    </w:p>
    <w:p w14:paraId="37F81040" w14:textId="77777777" w:rsidR="00976BCC" w:rsidRDefault="00976BCC" w:rsidP="00976BCC">
      <w:pPr>
        <w:pStyle w:val="XYZCoords"/>
      </w:pPr>
      <w:r>
        <w:t>H         -2.55567       -4.15280       -0.31104</w:t>
      </w:r>
    </w:p>
    <w:p w14:paraId="42944715" w14:textId="77777777" w:rsidR="00976BCC" w:rsidRDefault="00976BCC" w:rsidP="00976BCC">
      <w:pPr>
        <w:pStyle w:val="XYZCoords"/>
      </w:pPr>
      <w:r>
        <w:t>C         -4.61001        4.36190        0.16717</w:t>
      </w:r>
    </w:p>
    <w:p w14:paraId="4D77D6AE" w14:textId="77777777" w:rsidR="00976BCC" w:rsidRDefault="00976BCC" w:rsidP="00976BCC">
      <w:pPr>
        <w:pStyle w:val="XYZCoords"/>
      </w:pPr>
      <w:r>
        <w:t>H         -4.00259       -2.53275       -2.38774</w:t>
      </w:r>
    </w:p>
    <w:p w14:paraId="0973BA30" w14:textId="77777777" w:rsidR="00976BCC" w:rsidRDefault="00976BCC" w:rsidP="00976BCC">
      <w:pPr>
        <w:pStyle w:val="XYZCoords"/>
      </w:pPr>
      <w:r>
        <w:t>H         -2.33659       -1.32908       -3.95335</w:t>
      </w:r>
    </w:p>
    <w:p w14:paraId="37BA8946" w14:textId="77777777" w:rsidR="00976BCC" w:rsidRDefault="00976BCC" w:rsidP="00976BCC">
      <w:pPr>
        <w:pStyle w:val="XYZCoords"/>
      </w:pPr>
      <w:r>
        <w:t>H         -4.83577        5.21175       -0.49896</w:t>
      </w:r>
    </w:p>
    <w:p w14:paraId="0A310100" w14:textId="77777777" w:rsidR="00976BCC" w:rsidRDefault="00976BCC" w:rsidP="00976BCC">
      <w:pPr>
        <w:pStyle w:val="XYZCoords"/>
      </w:pPr>
      <w:r>
        <w:t>C         -2.96552       -2.86448       -2.54726</w:t>
      </w:r>
    </w:p>
    <w:p w14:paraId="150003D1" w14:textId="77777777" w:rsidR="00976BCC" w:rsidRDefault="00976BCC" w:rsidP="00976BCC">
      <w:pPr>
        <w:pStyle w:val="XYZCoords"/>
      </w:pPr>
      <w:r>
        <w:t>H         -4.14001        2.67516        3.91761</w:t>
      </w:r>
    </w:p>
    <w:p w14:paraId="3C9F1FD9" w14:textId="77777777" w:rsidR="00976BCC" w:rsidRDefault="00976BCC" w:rsidP="00976BCC">
      <w:pPr>
        <w:pStyle w:val="XYZCoords"/>
      </w:pPr>
      <w:r>
        <w:t>C         -3.52292        0.24424       -2.37986</w:t>
      </w:r>
    </w:p>
    <w:p w14:paraId="3F95A724" w14:textId="77777777" w:rsidR="00976BCC" w:rsidRDefault="00976BCC" w:rsidP="00976BCC">
      <w:pPr>
        <w:pStyle w:val="XYZCoords"/>
      </w:pPr>
      <w:r>
        <w:t>C         -4.38657        2.76361        2.84614</w:t>
      </w:r>
    </w:p>
    <w:p w14:paraId="6B39EBB7" w14:textId="77777777" w:rsidR="00976BCC" w:rsidRDefault="00976BCC" w:rsidP="00976BCC">
      <w:pPr>
        <w:pStyle w:val="XYZCoords"/>
      </w:pPr>
      <w:r>
        <w:t>H         -5.27115        2.04492       -2.30541</w:t>
      </w:r>
    </w:p>
    <w:p w14:paraId="2814AAF1" w14:textId="77777777" w:rsidR="00976BCC" w:rsidRDefault="00976BCC" w:rsidP="00976BCC">
      <w:pPr>
        <w:pStyle w:val="XYZCoords"/>
      </w:pPr>
      <w:r>
        <w:t>C         -5.40753        2.92610       -1.66678</w:t>
      </w:r>
    </w:p>
    <w:p w14:paraId="3BEEA2E9" w14:textId="77777777" w:rsidR="00976BCC" w:rsidRDefault="00976BCC" w:rsidP="00976BCC">
      <w:pPr>
        <w:pStyle w:val="XYZCoords"/>
      </w:pPr>
      <w:r>
        <w:t>H         -4.35929        3.82863        2.59535</w:t>
      </w:r>
    </w:p>
    <w:p w14:paraId="4CECA9CC" w14:textId="77777777" w:rsidR="00976BCC" w:rsidRDefault="00976BCC" w:rsidP="00976BCC">
      <w:pPr>
        <w:pStyle w:val="XYZCoords"/>
      </w:pPr>
      <w:r>
        <w:t>H         -5.48364        3.80019       -2.33498</w:t>
      </w:r>
    </w:p>
    <w:p w14:paraId="2E3AD931" w14:textId="77777777" w:rsidR="00976BCC" w:rsidRDefault="00976BCC" w:rsidP="00976BCC">
      <w:pPr>
        <w:pStyle w:val="XYZCoords"/>
      </w:pPr>
      <w:r>
        <w:t>C         -3.96012       -2.64603        0.30186</w:t>
      </w:r>
    </w:p>
    <w:p w14:paraId="22AAFDBA" w14:textId="77777777" w:rsidR="00976BCC" w:rsidRDefault="00976BCC" w:rsidP="00976BCC">
      <w:pPr>
        <w:pStyle w:val="XYZCoords"/>
      </w:pPr>
      <w:r>
        <w:t>N         -4.22295       -1.33845        0.18289</w:t>
      </w:r>
    </w:p>
    <w:p w14:paraId="14D482A5" w14:textId="77777777" w:rsidR="00976BCC" w:rsidRDefault="00976BCC" w:rsidP="00976BCC">
      <w:pPr>
        <w:pStyle w:val="XYZCoords"/>
      </w:pPr>
      <w:r>
        <w:t>C         -2.48161       -2.41610       -3.91157</w:t>
      </w:r>
    </w:p>
    <w:p w14:paraId="37A49EA7" w14:textId="77777777" w:rsidR="00976BCC" w:rsidRDefault="00976BCC" w:rsidP="00976BCC">
      <w:pPr>
        <w:pStyle w:val="XYZCoords"/>
      </w:pPr>
      <w:r>
        <w:t>H         -4.24057        0.07946        2.89004</w:t>
      </w:r>
    </w:p>
    <w:p w14:paraId="416734AD" w14:textId="77777777" w:rsidR="00976BCC" w:rsidRDefault="00976BCC" w:rsidP="00976BCC">
      <w:pPr>
        <w:pStyle w:val="XYZCoords"/>
      </w:pPr>
      <w:r>
        <w:t>H         -2.97449       -3.97228       -2.50949</w:t>
      </w:r>
    </w:p>
    <w:p w14:paraId="2F5C99AE" w14:textId="77777777" w:rsidR="00976BCC" w:rsidRDefault="00976BCC" w:rsidP="00976BCC">
      <w:pPr>
        <w:pStyle w:val="XYZCoords"/>
      </w:pPr>
      <w:r>
        <w:t>H         -5.50385        4.17952        0.78007</w:t>
      </w:r>
    </w:p>
    <w:p w14:paraId="0E8070F8" w14:textId="77777777" w:rsidR="00976BCC" w:rsidRDefault="00976BCC" w:rsidP="00976BCC">
      <w:pPr>
        <w:pStyle w:val="XYZCoords"/>
      </w:pPr>
      <w:r>
        <w:t>H         -1.54096       -2.90786       -4.19977</w:t>
      </w:r>
    </w:p>
    <w:p w14:paraId="707A9BE1" w14:textId="77777777" w:rsidR="00976BCC" w:rsidRDefault="00976BCC" w:rsidP="00976BCC">
      <w:pPr>
        <w:pStyle w:val="XYZCoords"/>
      </w:pPr>
      <w:r>
        <w:t>C         -5.50898        0.68212        0.44494</w:t>
      </w:r>
    </w:p>
    <w:p w14:paraId="2ABAF303" w14:textId="77777777" w:rsidR="00976BCC" w:rsidRDefault="00976BCC" w:rsidP="00976BCC">
      <w:pPr>
        <w:pStyle w:val="XYZCoords"/>
      </w:pPr>
      <w:r>
        <w:t>H         -3.23887       -2.67937       -4.66455</w:t>
      </w:r>
    </w:p>
    <w:p w14:paraId="61097FB2" w14:textId="77777777" w:rsidR="00976BCC" w:rsidRDefault="00976BCC" w:rsidP="00976BCC">
      <w:pPr>
        <w:pStyle w:val="XYZCoords"/>
      </w:pPr>
      <w:r>
        <w:t>H         -5.42152        2.40630        2.72913</w:t>
      </w:r>
    </w:p>
    <w:p w14:paraId="4474C60D" w14:textId="77777777" w:rsidR="00976BCC" w:rsidRDefault="00976BCC" w:rsidP="00976BCC">
      <w:pPr>
        <w:pStyle w:val="XYZCoords"/>
      </w:pPr>
      <w:r>
        <w:t>C         -5.34408       -0.79136        0.67597</w:t>
      </w:r>
    </w:p>
    <w:p w14:paraId="4EDEBA43" w14:textId="77777777" w:rsidR="00976BCC" w:rsidRDefault="00976BCC" w:rsidP="00976BCC">
      <w:pPr>
        <w:pStyle w:val="XYZCoords"/>
      </w:pPr>
      <w:r>
        <w:t>C         -4.86654       -3.49958        0.92281</w:t>
      </w:r>
    </w:p>
    <w:p w14:paraId="519C7880" w14:textId="77777777" w:rsidR="00976BCC" w:rsidRDefault="00976BCC" w:rsidP="00976BCC">
      <w:pPr>
        <w:pStyle w:val="XYZCoords"/>
      </w:pPr>
      <w:r>
        <w:t>H         -6.36742        2.84197       -1.13418</w:t>
      </w:r>
    </w:p>
    <w:p w14:paraId="7AC7B05F" w14:textId="77777777" w:rsidR="00976BCC" w:rsidRDefault="00976BCC" w:rsidP="00976BCC">
      <w:pPr>
        <w:pStyle w:val="XYZCoords"/>
      </w:pPr>
      <w:r>
        <w:t>H         -4.65076       -4.56583        1.00540</w:t>
      </w:r>
    </w:p>
    <w:p w14:paraId="59C61F9A" w14:textId="77777777" w:rsidR="00976BCC" w:rsidRDefault="00976BCC" w:rsidP="00976BCC">
      <w:pPr>
        <w:pStyle w:val="XYZCoords"/>
      </w:pPr>
      <w:r>
        <w:t>H         -6.00520        0.80826       -0.53016</w:t>
      </w:r>
    </w:p>
    <w:p w14:paraId="20B730C9" w14:textId="77777777" w:rsidR="00976BCC" w:rsidRDefault="00976BCC" w:rsidP="00976BCC">
      <w:pPr>
        <w:pStyle w:val="XYZCoords"/>
      </w:pPr>
      <w:r>
        <w:t>H         -6.16164        1.13571        1.20551</w:t>
      </w:r>
    </w:p>
    <w:p w14:paraId="2ED760B1" w14:textId="77777777" w:rsidR="00976BCC" w:rsidRDefault="00976BCC" w:rsidP="00976BCC">
      <w:pPr>
        <w:pStyle w:val="XYZCoords"/>
      </w:pPr>
      <w:r>
        <w:t>C         -6.28211       -1.59085        1.33036</w:t>
      </w:r>
    </w:p>
    <w:p w14:paraId="17A53FB1" w14:textId="77777777" w:rsidR="00976BCC" w:rsidRDefault="00976BCC" w:rsidP="00976BCC">
      <w:pPr>
        <w:pStyle w:val="XYZCoords"/>
      </w:pPr>
      <w:r>
        <w:t>C         -6.03973       -2.95704        1.44578</w:t>
      </w:r>
    </w:p>
    <w:p w14:paraId="39893787" w14:textId="77777777" w:rsidR="00976BCC" w:rsidRDefault="00976BCC" w:rsidP="00976BCC">
      <w:pPr>
        <w:pStyle w:val="XYZCoords"/>
      </w:pPr>
      <w:r>
        <w:t>H         -7.19098       -1.14560        1.73742</w:t>
      </w:r>
    </w:p>
    <w:p w14:paraId="602401CB" w14:textId="77777777" w:rsidR="00976BCC" w:rsidRDefault="00976BCC" w:rsidP="00976BCC">
      <w:pPr>
        <w:pStyle w:val="XYZCoords"/>
      </w:pPr>
      <w:r>
        <w:t>H         -6.76658       -3.60086        1.94491</w:t>
      </w:r>
    </w:p>
    <w:p w14:paraId="6065BB16" w14:textId="77777777" w:rsidR="00976BCC" w:rsidRDefault="00976BCC" w:rsidP="00976BCC">
      <w:pPr>
        <w:pStyle w:val="XYZCoords"/>
      </w:pPr>
      <w:r>
        <w:t>H         -0.51848       -0.41630        0.47013</w:t>
      </w:r>
    </w:p>
    <w:p w14:paraId="39C71BE0" w14:textId="77777777" w:rsidR="00976BCC" w:rsidRDefault="00976BCC" w:rsidP="00976BCC">
      <w:pPr>
        <w:pStyle w:val="XYZCoords"/>
      </w:pPr>
      <w:r>
        <w:t>O         -3.98373        0.48462       -3.43393</w:t>
      </w:r>
    </w:p>
    <w:p w14:paraId="268534E5" w14:textId="77777777" w:rsidR="00976BCC" w:rsidRDefault="00976BCC" w:rsidP="00976BCC">
      <w:pPr>
        <w:pStyle w:val="XYZCoords"/>
      </w:pPr>
      <w:r>
        <w:t>H          0.91129       -3.83865       -1.90240</w:t>
      </w:r>
    </w:p>
    <w:p w14:paraId="5F4B0AD5" w14:textId="77777777" w:rsidR="00976BCC" w:rsidRDefault="00976BCC" w:rsidP="00976BCC">
      <w:pPr>
        <w:pStyle w:val="XYZCoords"/>
      </w:pPr>
      <w:r>
        <w:t>H         -0.61188       -4.45486       -2.57866</w:t>
      </w:r>
    </w:p>
    <w:p w14:paraId="5CEB7ED2" w14:textId="77777777" w:rsidR="00976BCC" w:rsidRDefault="00976BCC" w:rsidP="00976BCC">
      <w:pPr>
        <w:pStyle w:val="XYZCoords"/>
      </w:pPr>
      <w:r>
        <w:t>H         -0.32861       -4.49142       -0.82007</w:t>
      </w:r>
    </w:p>
    <w:p w14:paraId="516D1847" w14:textId="77777777" w:rsidR="00976BCC" w:rsidRDefault="00976BCC" w:rsidP="00976BCC">
      <w:pPr>
        <w:pStyle w:val="XYZCoords"/>
      </w:pPr>
      <w:r>
        <w:t>H         -0.24340       -1.96131       -0.76500</w:t>
      </w:r>
    </w:p>
    <w:p w14:paraId="61493B66" w14:textId="77777777" w:rsidR="00976BCC" w:rsidRDefault="00976BCC" w:rsidP="00976BCC">
      <w:pPr>
        <w:pStyle w:val="XYZCoords"/>
      </w:pPr>
      <w:r>
        <w:t>H         -0.46742       -1.89627       -2.49584</w:t>
      </w:r>
    </w:p>
    <w:p w14:paraId="5178AF91" w14:textId="77777777" w:rsidR="00976BCC" w:rsidRDefault="00976BCC" w:rsidP="00976BCC">
      <w:pPr>
        <w:pStyle w:val="XYZCoords"/>
      </w:pPr>
      <w:r>
        <w:t>H          0.80147        0.56698       -0.59067</w:t>
      </w:r>
    </w:p>
    <w:p w14:paraId="1DF41CA7" w14:textId="77777777" w:rsidR="00976BCC" w:rsidRDefault="00976BCC">
      <w:pPr>
        <w:rPr>
          <w:sz w:val="9"/>
        </w:rPr>
      </w:pPr>
      <w:r>
        <w:br w:type="page"/>
      </w:r>
    </w:p>
    <w:p w14:paraId="38FBF761" w14:textId="0D6937C2" w:rsidR="00976BCC" w:rsidRDefault="00976BCC" w:rsidP="00976BCC">
      <w:pPr>
        <w:pStyle w:val="Caption"/>
      </w:pPr>
      <w:bookmarkStart w:id="247" w:name="_Toc461199642"/>
      <w:r>
        <w:t xml:space="preserve">Figure </w:t>
      </w:r>
      <w:fldSimple w:instr=" STYLEREF 1 \s ">
        <w:r w:rsidR="000D6DE5">
          <w:rPr>
            <w:noProof/>
          </w:rPr>
          <w:t>11</w:t>
        </w:r>
      </w:fldSimple>
      <w:r w:rsidR="003027B0">
        <w:noBreakHyphen/>
      </w:r>
      <w:fldSimple w:instr=" SEQ Figure \* ARABIC \s 1 ">
        <w:r w:rsidR="000D6DE5">
          <w:rPr>
            <w:noProof/>
          </w:rPr>
          <w:t>38</w:t>
        </w:r>
      </w:fldSimple>
      <w:r>
        <w:t xml:space="preserve"> [B-Mono-Trans]D</w:t>
      </w:r>
      <w:r>
        <w:rPr>
          <w:vertAlign w:val="subscript"/>
        </w:rPr>
        <w:t>0</w:t>
      </w:r>
      <w:r>
        <w:t xml:space="preserve"> Structure and Coordinates</w:t>
      </w:r>
      <w:bookmarkEnd w:id="247"/>
    </w:p>
    <w:p w14:paraId="354E0D5F" w14:textId="77777777" w:rsidR="00976BCC" w:rsidRDefault="00976BCC" w:rsidP="00976BCC">
      <w:pPr>
        <w:pStyle w:val="CaptionText"/>
      </w:pPr>
    </w:p>
    <w:p w14:paraId="0E63B3C8" w14:textId="77777777" w:rsidR="00976BCC" w:rsidRDefault="00976BCC" w:rsidP="00976BCC">
      <w:r>
        <w:rPr>
          <w:noProof/>
        </w:rPr>
        <w:drawing>
          <wp:anchor distT="0" distB="0" distL="114300" distR="114300" simplePos="0" relativeHeight="251669504" behindDoc="0" locked="0" layoutInCell="1" allowOverlap="1" wp14:anchorId="0CC3DE1D" wp14:editId="512CAF8A">
            <wp:simplePos x="0" y="0"/>
            <wp:positionH relativeFrom="column">
              <wp:posOffset>1828800</wp:posOffset>
            </wp:positionH>
            <wp:positionV relativeFrom="paragraph">
              <wp:posOffset>50800</wp:posOffset>
            </wp:positionV>
            <wp:extent cx="4458970" cy="4458970"/>
            <wp:effectExtent l="0" t="0" r="0" b="0"/>
            <wp:wrapSquare wrapText="bothSides"/>
            <wp:docPr id="13" name="Picture 13" descr="Macintosh HD:Users:Jacob:Documents:Water_Splitting:Two_Photon_Water_Splitting:Computational_Data:B_Intermediate:Trans_Isomer:Mono:G-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B_Intermediate:Trans_Isomer:Mono:G-Mono-D-0-GP-TD-SMD.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F4B0F6" w14:textId="77777777" w:rsidR="00976BCC" w:rsidRDefault="00976BCC" w:rsidP="00976BCC">
      <w:pPr>
        <w:pStyle w:val="XYZCoords"/>
      </w:pPr>
      <w:r>
        <w:t>63</w:t>
      </w:r>
    </w:p>
    <w:p w14:paraId="433594C6" w14:textId="77777777" w:rsidR="00976BCC" w:rsidRDefault="00976BCC" w:rsidP="00976BCC">
      <w:pPr>
        <w:pStyle w:val="XYZCoords"/>
      </w:pPr>
      <w:r>
        <w:tab/>
        <w:t>Energy: -975172.0784791</w:t>
      </w:r>
    </w:p>
    <w:p w14:paraId="79994DBD" w14:textId="77777777" w:rsidR="00976BCC" w:rsidRDefault="00976BCC" w:rsidP="00976BCC">
      <w:pPr>
        <w:pStyle w:val="XYZCoords"/>
      </w:pPr>
      <w:r>
        <w:t>H         -3.52147       -3.33180        1.91476</w:t>
      </w:r>
    </w:p>
    <w:p w14:paraId="09483563" w14:textId="77777777" w:rsidR="00976BCC" w:rsidRDefault="00976BCC" w:rsidP="00976BCC">
      <w:pPr>
        <w:pStyle w:val="XYZCoords"/>
      </w:pPr>
      <w:r>
        <w:t>C         -3.21273       -2.73924        1.04103</w:t>
      </w:r>
    </w:p>
    <w:p w14:paraId="3234D5D5" w14:textId="77777777" w:rsidR="00976BCC" w:rsidRDefault="00976BCC" w:rsidP="00976BCC">
      <w:pPr>
        <w:pStyle w:val="XYZCoords"/>
      </w:pPr>
      <w:r>
        <w:t>H         -3.90599       -2.97992        0.22015</w:t>
      </w:r>
    </w:p>
    <w:p w14:paraId="2FFC0F11" w14:textId="77777777" w:rsidR="00976BCC" w:rsidRDefault="00976BCC" w:rsidP="00976BCC">
      <w:pPr>
        <w:pStyle w:val="XYZCoords"/>
      </w:pPr>
      <w:r>
        <w:t>H         -2.19116       -3.04829        0.76397</w:t>
      </w:r>
    </w:p>
    <w:p w14:paraId="73DACBF9" w14:textId="77777777" w:rsidR="00976BCC" w:rsidRDefault="00976BCC" w:rsidP="00976BCC">
      <w:pPr>
        <w:pStyle w:val="XYZCoords"/>
      </w:pPr>
      <w:r>
        <w:t>H          1.93826       -0.69328        2.69178</w:t>
      </w:r>
    </w:p>
    <w:p w14:paraId="2BD016A1" w14:textId="77777777" w:rsidR="00976BCC" w:rsidRDefault="00976BCC" w:rsidP="00976BCC">
      <w:pPr>
        <w:pStyle w:val="XYZCoords"/>
      </w:pPr>
      <w:r>
        <w:t>O         -0.16459       -2.37754        0.90223</w:t>
      </w:r>
    </w:p>
    <w:p w14:paraId="6900EC09" w14:textId="77777777" w:rsidR="00976BCC" w:rsidRDefault="00976BCC" w:rsidP="00976BCC">
      <w:pPr>
        <w:pStyle w:val="XYZCoords"/>
      </w:pPr>
      <w:r>
        <w:t>H          2.96531       -2.60730        0.75502</w:t>
      </w:r>
    </w:p>
    <w:p w14:paraId="636C1565" w14:textId="77777777" w:rsidR="00976BCC" w:rsidRDefault="00976BCC" w:rsidP="00976BCC">
      <w:pPr>
        <w:pStyle w:val="XYZCoords"/>
      </w:pPr>
      <w:r>
        <w:t>O         -0.51143       -0.09534        2.16923</w:t>
      </w:r>
    </w:p>
    <w:p w14:paraId="447DB4C2" w14:textId="77777777" w:rsidR="00976BCC" w:rsidRDefault="00976BCC" w:rsidP="00976BCC">
      <w:pPr>
        <w:pStyle w:val="XYZCoords"/>
      </w:pPr>
      <w:r>
        <w:t>C         -3.22818       -1.27357        1.41611</w:t>
      </w:r>
    </w:p>
    <w:p w14:paraId="258C53FD" w14:textId="77777777" w:rsidR="00976BCC" w:rsidRDefault="00976BCC" w:rsidP="00976BCC">
      <w:pPr>
        <w:pStyle w:val="XYZCoords"/>
      </w:pPr>
      <w:r>
        <w:t>H          3.26996        0.29760        3.34665</w:t>
      </w:r>
    </w:p>
    <w:p w14:paraId="137EDEC4" w14:textId="77777777" w:rsidR="00976BCC" w:rsidRDefault="00976BCC" w:rsidP="00976BCC">
      <w:pPr>
        <w:pStyle w:val="XYZCoords"/>
      </w:pPr>
      <w:r>
        <w:t>H         -4.25213       -0.93762        1.66951</w:t>
      </w:r>
    </w:p>
    <w:p w14:paraId="0534AE1E" w14:textId="77777777" w:rsidR="00976BCC" w:rsidRDefault="00976BCC" w:rsidP="00976BCC">
      <w:pPr>
        <w:pStyle w:val="XYZCoords"/>
      </w:pPr>
      <w:r>
        <w:t>C          2.88237       -0.19169        2.43768</w:t>
      </w:r>
    </w:p>
    <w:p w14:paraId="51086F1E" w14:textId="77777777" w:rsidR="00976BCC" w:rsidRDefault="00976BCC" w:rsidP="00976BCC">
      <w:pPr>
        <w:pStyle w:val="XYZCoords"/>
      </w:pPr>
      <w:r>
        <w:t>H          1.61419       -2.86521       -0.35016</w:t>
      </w:r>
    </w:p>
    <w:p w14:paraId="4B9BB0E8" w14:textId="77777777" w:rsidR="00976BCC" w:rsidRDefault="00976BCC" w:rsidP="00976BCC">
      <w:pPr>
        <w:pStyle w:val="XYZCoords"/>
      </w:pPr>
      <w:r>
        <w:t>H          3.61834       -0.94831        2.12774</w:t>
      </w:r>
    </w:p>
    <w:p w14:paraId="2EDE9A69" w14:textId="77777777" w:rsidR="00976BCC" w:rsidRDefault="00976BCC" w:rsidP="00976BCC">
      <w:pPr>
        <w:pStyle w:val="XYZCoords"/>
      </w:pPr>
      <w:r>
        <w:t>H         -2.58714       -1.09775        2.29149</w:t>
      </w:r>
    </w:p>
    <w:p w14:paraId="2CD677BA" w14:textId="77777777" w:rsidR="00976BCC" w:rsidRDefault="00976BCC" w:rsidP="00976BCC">
      <w:pPr>
        <w:pStyle w:val="XYZCoords"/>
      </w:pPr>
      <w:r>
        <w:t>C          2.68130       -2.59912       -0.30746</w:t>
      </w:r>
    </w:p>
    <w:p w14:paraId="3ABBDC48" w14:textId="77777777" w:rsidR="00976BCC" w:rsidRDefault="00976BCC" w:rsidP="00976BCC">
      <w:pPr>
        <w:pStyle w:val="XYZCoords"/>
      </w:pPr>
      <w:r>
        <w:t>H          3.27596       -3.37305       -0.82088</w:t>
      </w:r>
    </w:p>
    <w:p w14:paraId="53FE9B75" w14:textId="77777777" w:rsidR="00976BCC" w:rsidRDefault="00976BCC" w:rsidP="00976BCC">
      <w:pPr>
        <w:pStyle w:val="XYZCoords"/>
      </w:pPr>
      <w:r>
        <w:t>H         -2.30473        0.98017        1.86228</w:t>
      </w:r>
    </w:p>
    <w:p w14:paraId="699EC785" w14:textId="77777777" w:rsidR="00976BCC" w:rsidRDefault="00976BCC" w:rsidP="00976BCC">
      <w:pPr>
        <w:pStyle w:val="XYZCoords"/>
      </w:pPr>
      <w:r>
        <w:t>Ru        -0.40986       -0.62255        0.17304</w:t>
      </w:r>
    </w:p>
    <w:p w14:paraId="0B59285D" w14:textId="77777777" w:rsidR="00976BCC" w:rsidRDefault="00976BCC" w:rsidP="00976BCC">
      <w:pPr>
        <w:pStyle w:val="XYZCoords"/>
      </w:pPr>
      <w:r>
        <w:t>H          0.70035        1.43941        2.15670</w:t>
      </w:r>
    </w:p>
    <w:p w14:paraId="766E329A" w14:textId="77777777" w:rsidR="00976BCC" w:rsidRDefault="00976BCC" w:rsidP="00976BCC">
      <w:pPr>
        <w:pStyle w:val="XYZCoords"/>
      </w:pPr>
      <w:r>
        <w:t>N         -2.67307       -0.38667        0.36774</w:t>
      </w:r>
    </w:p>
    <w:p w14:paraId="7C982E56" w14:textId="77777777" w:rsidR="00976BCC" w:rsidRDefault="00976BCC" w:rsidP="00976BCC">
      <w:pPr>
        <w:pStyle w:val="XYZCoords"/>
      </w:pPr>
      <w:r>
        <w:t>C         -2.74464        1.00794        0.85003</w:t>
      </w:r>
    </w:p>
    <w:p w14:paraId="753684C3" w14:textId="77777777" w:rsidR="00976BCC" w:rsidRDefault="00976BCC" w:rsidP="00976BCC">
      <w:pPr>
        <w:pStyle w:val="XYZCoords"/>
      </w:pPr>
      <w:r>
        <w:t>C          2.64564        0.86733        1.36016</w:t>
      </w:r>
    </w:p>
    <w:p w14:paraId="47901FDB" w14:textId="77777777" w:rsidR="00976BCC" w:rsidRDefault="00976BCC" w:rsidP="00976BCC">
      <w:pPr>
        <w:pStyle w:val="XYZCoords"/>
      </w:pPr>
      <w:r>
        <w:t>H          2.10188        2.34881        2.81099</w:t>
      </w:r>
    </w:p>
    <w:p w14:paraId="7F22E780" w14:textId="77777777" w:rsidR="00976BCC" w:rsidRDefault="00976BCC" w:rsidP="00976BCC">
      <w:pPr>
        <w:pStyle w:val="XYZCoords"/>
      </w:pPr>
      <w:r>
        <w:t>H          4.81260       -0.98398        0.21233</w:t>
      </w:r>
    </w:p>
    <w:p w14:paraId="79181C9F" w14:textId="77777777" w:rsidR="00976BCC" w:rsidRDefault="00976BCC" w:rsidP="00976BCC">
      <w:pPr>
        <w:pStyle w:val="XYZCoords"/>
      </w:pPr>
      <w:r>
        <w:t>C          1.66058        1.91369        1.89823</w:t>
      </w:r>
    </w:p>
    <w:p w14:paraId="2D0EFB2C" w14:textId="77777777" w:rsidR="00976BCC" w:rsidRDefault="00976BCC" w:rsidP="00976BCC">
      <w:pPr>
        <w:pStyle w:val="XYZCoords"/>
      </w:pPr>
      <w:r>
        <w:t>C          2.97237       -1.24134       -0.95698</w:t>
      </w:r>
    </w:p>
    <w:p w14:paraId="32C680C1" w14:textId="77777777" w:rsidR="00976BCC" w:rsidRDefault="00976BCC" w:rsidP="00976BCC">
      <w:pPr>
        <w:pStyle w:val="XYZCoords"/>
      </w:pPr>
      <w:r>
        <w:t>P          1.80265        0.00325       -0.10829</w:t>
      </w:r>
    </w:p>
    <w:p w14:paraId="044647AE" w14:textId="77777777" w:rsidR="00976BCC" w:rsidRDefault="00976BCC" w:rsidP="00976BCC">
      <w:pPr>
        <w:pStyle w:val="XYZCoords"/>
      </w:pPr>
      <w:r>
        <w:t>H         -3.78248        1.37546        0.90262</w:t>
      </w:r>
    </w:p>
    <w:p w14:paraId="17389057" w14:textId="77777777" w:rsidR="00976BCC" w:rsidRDefault="00976BCC" w:rsidP="00976BCC">
      <w:pPr>
        <w:pStyle w:val="XYZCoords"/>
      </w:pPr>
      <w:r>
        <w:t>C          4.46192       -0.92727       -0.82616</w:t>
      </w:r>
    </w:p>
    <w:p w14:paraId="700620EF" w14:textId="77777777" w:rsidR="00976BCC" w:rsidRDefault="00976BCC" w:rsidP="00976BCC">
      <w:pPr>
        <w:pStyle w:val="XYZCoords"/>
      </w:pPr>
      <w:r>
        <w:t>H         -3.12810       -1.53856       -1.31205</w:t>
      </w:r>
    </w:p>
    <w:p w14:paraId="362A6E08" w14:textId="77777777" w:rsidR="00976BCC" w:rsidRDefault="00976BCC" w:rsidP="00976BCC">
      <w:pPr>
        <w:pStyle w:val="XYZCoords"/>
      </w:pPr>
      <w:r>
        <w:t>H         -5.39232       -1.04930       -0.30824</w:t>
      </w:r>
    </w:p>
    <w:p w14:paraId="14CBF077" w14:textId="77777777" w:rsidR="00976BCC" w:rsidRDefault="00976BCC" w:rsidP="00976BCC">
      <w:pPr>
        <w:pStyle w:val="XYZCoords"/>
      </w:pPr>
      <w:r>
        <w:t>H          5.02152       -1.68584       -1.39840</w:t>
      </w:r>
    </w:p>
    <w:p w14:paraId="6ED4CA9D" w14:textId="77777777" w:rsidR="00976BCC" w:rsidRDefault="00976BCC" w:rsidP="00976BCC">
      <w:pPr>
        <w:pStyle w:val="XYZCoords"/>
      </w:pPr>
      <w:r>
        <w:t>C         -3.35946       -0.53418       -0.93590</w:t>
      </w:r>
    </w:p>
    <w:p w14:paraId="746DCA84" w14:textId="77777777" w:rsidR="00976BCC" w:rsidRDefault="00976BCC" w:rsidP="00976BCC">
      <w:pPr>
        <w:pStyle w:val="XYZCoords"/>
      </w:pPr>
      <w:r>
        <w:t>H          4.21857        2.22703        1.87501</w:t>
      </w:r>
    </w:p>
    <w:p w14:paraId="32FF0FEF" w14:textId="77777777" w:rsidR="00976BCC" w:rsidRDefault="00976BCC" w:rsidP="00976BCC">
      <w:pPr>
        <w:pStyle w:val="XYZCoords"/>
      </w:pPr>
      <w:r>
        <w:t>C         -0.54036       -1.26267       -1.54368</w:t>
      </w:r>
    </w:p>
    <w:p w14:paraId="7E12FF8A" w14:textId="77777777" w:rsidR="00976BCC" w:rsidRDefault="00976BCC" w:rsidP="00976BCC">
      <w:pPr>
        <w:pStyle w:val="XYZCoords"/>
      </w:pPr>
      <w:r>
        <w:t>C          3.94788        1.59477        1.01331</w:t>
      </w:r>
    </w:p>
    <w:p w14:paraId="39E2486B" w14:textId="77777777" w:rsidR="00976BCC" w:rsidRDefault="00976BCC" w:rsidP="00976BCC">
      <w:pPr>
        <w:pStyle w:val="XYZCoords"/>
      </w:pPr>
      <w:r>
        <w:t>H          1.59523       -1.50593       -2.66402</w:t>
      </w:r>
    </w:p>
    <w:p w14:paraId="3901114E" w14:textId="77777777" w:rsidR="00976BCC" w:rsidRDefault="00976BCC" w:rsidP="00976BCC">
      <w:pPr>
        <w:pStyle w:val="XYZCoords"/>
      </w:pPr>
      <w:r>
        <w:t>C          2.65159       -1.30784       -2.45228</w:t>
      </w:r>
    </w:p>
    <w:p w14:paraId="7901AE68" w14:textId="77777777" w:rsidR="00976BCC" w:rsidRDefault="00976BCC" w:rsidP="00976BCC">
      <w:pPr>
        <w:pStyle w:val="XYZCoords"/>
      </w:pPr>
      <w:r>
        <w:t>H          4.79263        0.92558        0.82327</w:t>
      </w:r>
    </w:p>
    <w:p w14:paraId="508CBA26" w14:textId="77777777" w:rsidR="00976BCC" w:rsidRDefault="00976BCC" w:rsidP="00976BCC">
      <w:pPr>
        <w:pStyle w:val="XYZCoords"/>
      </w:pPr>
      <w:r>
        <w:t>H          3.22919       -2.13934       -2.88826</w:t>
      </w:r>
    </w:p>
    <w:p w14:paraId="41CE3313" w14:textId="77777777" w:rsidR="00976BCC" w:rsidRDefault="00976BCC" w:rsidP="00976BCC">
      <w:pPr>
        <w:pStyle w:val="XYZCoords"/>
      </w:pPr>
      <w:r>
        <w:t>C         -1.88127        1.92541        0.03882</w:t>
      </w:r>
    </w:p>
    <w:p w14:paraId="1E8A2FA1" w14:textId="77777777" w:rsidR="00976BCC" w:rsidRDefault="00976BCC" w:rsidP="00976BCC">
      <w:pPr>
        <w:pStyle w:val="XYZCoords"/>
      </w:pPr>
      <w:r>
        <w:t>N         -0.70686        1.38778       -0.33782</w:t>
      </w:r>
    </w:p>
    <w:p w14:paraId="3651F128" w14:textId="77777777" w:rsidR="00976BCC" w:rsidRDefault="00976BCC" w:rsidP="00976BCC">
      <w:pPr>
        <w:pStyle w:val="XYZCoords"/>
      </w:pPr>
      <w:r>
        <w:t>C         -4.86498       -0.31800       -0.93794</w:t>
      </w:r>
    </w:p>
    <w:p w14:paraId="009D51D1" w14:textId="77777777" w:rsidR="00976BCC" w:rsidRDefault="00976BCC" w:rsidP="00976BCC">
      <w:pPr>
        <w:pStyle w:val="XYZCoords"/>
      </w:pPr>
      <w:r>
        <w:t>H          1.51175        2.74169        1.18775</w:t>
      </w:r>
    </w:p>
    <w:p w14:paraId="2E5880F0" w14:textId="77777777" w:rsidR="00976BCC" w:rsidRDefault="00976BCC" w:rsidP="00976BCC">
      <w:pPr>
        <w:pStyle w:val="XYZCoords"/>
      </w:pPr>
      <w:r>
        <w:t>H         -2.87726        0.17266       -1.62817</w:t>
      </w:r>
    </w:p>
    <w:p w14:paraId="14575201" w14:textId="77777777" w:rsidR="00976BCC" w:rsidRDefault="00976BCC" w:rsidP="00976BCC">
      <w:pPr>
        <w:pStyle w:val="XYZCoords"/>
      </w:pPr>
      <w:r>
        <w:t>H          4.72653        0.05722       -1.23858</w:t>
      </w:r>
    </w:p>
    <w:p w14:paraId="74F1B508" w14:textId="77777777" w:rsidR="00976BCC" w:rsidRDefault="00976BCC" w:rsidP="00976BCC">
      <w:pPr>
        <w:pStyle w:val="XYZCoords"/>
      </w:pPr>
      <w:r>
        <w:t>H         -5.15359        0.69064       -0.60641</w:t>
      </w:r>
    </w:p>
    <w:p w14:paraId="77BAF318" w14:textId="77777777" w:rsidR="00976BCC" w:rsidRDefault="00976BCC" w:rsidP="00976BCC">
      <w:pPr>
        <w:pStyle w:val="XYZCoords"/>
      </w:pPr>
      <w:r>
        <w:t>C          1.50175        1.40498       -1.31722</w:t>
      </w:r>
    </w:p>
    <w:p w14:paraId="5A0CD9A0" w14:textId="77777777" w:rsidR="00976BCC" w:rsidRDefault="00976BCC" w:rsidP="00976BCC">
      <w:pPr>
        <w:pStyle w:val="XYZCoords"/>
      </w:pPr>
      <w:r>
        <w:t>H         -5.23715       -0.44030       -1.96609</w:t>
      </w:r>
    </w:p>
    <w:p w14:paraId="3A05BD58" w14:textId="77777777" w:rsidR="00976BCC" w:rsidRDefault="00976BCC" w:rsidP="00976BCC">
      <w:pPr>
        <w:pStyle w:val="XYZCoords"/>
      </w:pPr>
      <w:r>
        <w:t>H          3.83783        2.26939        0.14977</w:t>
      </w:r>
    </w:p>
    <w:p w14:paraId="093DBA3B" w14:textId="77777777" w:rsidR="00976BCC" w:rsidRDefault="00976BCC" w:rsidP="00976BCC">
      <w:pPr>
        <w:pStyle w:val="XYZCoords"/>
      </w:pPr>
      <w:r>
        <w:t>C          0.23022        2.12364       -0.96564</w:t>
      </w:r>
    </w:p>
    <w:p w14:paraId="201E1412" w14:textId="77777777" w:rsidR="00976BCC" w:rsidRDefault="00976BCC" w:rsidP="00976BCC">
      <w:pPr>
        <w:pStyle w:val="XYZCoords"/>
      </w:pPr>
      <w:r>
        <w:t>C         -2.18126        3.25278       -0.24505</w:t>
      </w:r>
    </w:p>
    <w:p w14:paraId="3CF4B794" w14:textId="77777777" w:rsidR="00976BCC" w:rsidRDefault="00976BCC" w:rsidP="00976BCC">
      <w:pPr>
        <w:pStyle w:val="XYZCoords"/>
      </w:pPr>
      <w:r>
        <w:t>H          2.95743       -0.39133       -2.98035</w:t>
      </w:r>
    </w:p>
    <w:p w14:paraId="133375B8" w14:textId="77777777" w:rsidR="00976BCC" w:rsidRDefault="00976BCC" w:rsidP="00976BCC">
      <w:pPr>
        <w:pStyle w:val="XYZCoords"/>
      </w:pPr>
      <w:r>
        <w:t>H         -3.14183        3.67075        0.05806</w:t>
      </w:r>
    </w:p>
    <w:p w14:paraId="3837DC3A" w14:textId="77777777" w:rsidR="00976BCC" w:rsidRDefault="00976BCC" w:rsidP="00976BCC">
      <w:pPr>
        <w:pStyle w:val="XYZCoords"/>
      </w:pPr>
      <w:r>
        <w:t>H          1.36662        0.92202       -2.29851</w:t>
      </w:r>
    </w:p>
    <w:p w14:paraId="52086261" w14:textId="77777777" w:rsidR="00976BCC" w:rsidRDefault="00976BCC" w:rsidP="00976BCC">
      <w:pPr>
        <w:pStyle w:val="XYZCoords"/>
      </w:pPr>
      <w:r>
        <w:t>H          2.34420        2.10582       -1.40654</w:t>
      </w:r>
    </w:p>
    <w:p w14:paraId="26B2FDC1" w14:textId="77777777" w:rsidR="00976BCC" w:rsidRDefault="00976BCC" w:rsidP="00976BCC">
      <w:pPr>
        <w:pStyle w:val="XYZCoords"/>
      </w:pPr>
      <w:r>
        <w:t>C         -0.00850        3.46423       -1.25873</w:t>
      </w:r>
    </w:p>
    <w:p w14:paraId="3BBD98C6" w14:textId="77777777" w:rsidR="00976BCC" w:rsidRDefault="00976BCC" w:rsidP="00976BCC">
      <w:pPr>
        <w:pStyle w:val="XYZCoords"/>
      </w:pPr>
      <w:r>
        <w:t>C         -1.22962        4.03010       -0.90145</w:t>
      </w:r>
    </w:p>
    <w:p w14:paraId="739ABE97" w14:textId="77777777" w:rsidR="00976BCC" w:rsidRDefault="00976BCC" w:rsidP="00976BCC">
      <w:pPr>
        <w:pStyle w:val="XYZCoords"/>
      </w:pPr>
      <w:r>
        <w:t>H          0.75780        4.05357       -1.76333</w:t>
      </w:r>
    </w:p>
    <w:p w14:paraId="128E9ED2" w14:textId="77777777" w:rsidR="00976BCC" w:rsidRDefault="00976BCC" w:rsidP="00976BCC">
      <w:pPr>
        <w:pStyle w:val="XYZCoords"/>
      </w:pPr>
      <w:r>
        <w:t>H         -1.43685        5.07689       -1.13027</w:t>
      </w:r>
    </w:p>
    <w:p w14:paraId="046F8A6D" w14:textId="77777777" w:rsidR="00976BCC" w:rsidRDefault="00976BCC" w:rsidP="00976BCC">
      <w:pPr>
        <w:pStyle w:val="XYZCoords"/>
      </w:pPr>
      <w:r>
        <w:t>O         -0.71029       -1.72257       -2.59914</w:t>
      </w:r>
    </w:p>
    <w:p w14:paraId="461E2A8D" w14:textId="77777777" w:rsidR="00976BCC" w:rsidRDefault="00976BCC" w:rsidP="00976BCC">
      <w:pPr>
        <w:pStyle w:val="XYZCoords"/>
      </w:pPr>
      <w:r>
        <w:t>H         -0.30740       -0.97807        2.52158</w:t>
      </w:r>
    </w:p>
    <w:p w14:paraId="0E532A7C" w14:textId="77777777" w:rsidR="00976BCC" w:rsidRDefault="00976BCC">
      <w:pPr>
        <w:rPr>
          <w:sz w:val="9"/>
        </w:rPr>
      </w:pPr>
      <w:r>
        <w:br w:type="page"/>
      </w:r>
    </w:p>
    <w:p w14:paraId="2791808F" w14:textId="702F4A64" w:rsidR="00976BCC" w:rsidRDefault="00976BCC" w:rsidP="00976BCC">
      <w:pPr>
        <w:pStyle w:val="Caption"/>
      </w:pPr>
      <w:bookmarkStart w:id="248" w:name="_Toc461199643"/>
      <w:r>
        <w:t xml:space="preserve">Figure </w:t>
      </w:r>
      <w:fldSimple w:instr=" STYLEREF 1 \s ">
        <w:r w:rsidR="000D6DE5">
          <w:rPr>
            <w:noProof/>
          </w:rPr>
          <w:t>11</w:t>
        </w:r>
      </w:fldSimple>
      <w:r w:rsidR="003027B0">
        <w:noBreakHyphen/>
      </w:r>
      <w:fldSimple w:instr=" SEQ Figure \* ARABIC \s 1 ">
        <w:r w:rsidR="000D6DE5">
          <w:rPr>
            <w:noProof/>
          </w:rPr>
          <w:t>39</w:t>
        </w:r>
      </w:fldSimple>
      <w:r>
        <w:t xml:space="preserve"> [B-Mono-Trans-Up]D</w:t>
      </w:r>
      <w:r>
        <w:rPr>
          <w:vertAlign w:val="subscript"/>
        </w:rPr>
        <w:t>0</w:t>
      </w:r>
      <w:r>
        <w:t xml:space="preserve"> Structure and Coordinates</w:t>
      </w:r>
      <w:bookmarkEnd w:id="248"/>
    </w:p>
    <w:p w14:paraId="13FDB98E" w14:textId="77777777" w:rsidR="00976BCC" w:rsidRDefault="00976BCC" w:rsidP="00976BCC">
      <w:pPr>
        <w:pStyle w:val="CaptionText"/>
      </w:pPr>
      <w:r>
        <w:rPr>
          <w:noProof/>
        </w:rPr>
        <w:drawing>
          <wp:anchor distT="0" distB="0" distL="114300" distR="114300" simplePos="0" relativeHeight="251670528" behindDoc="0" locked="0" layoutInCell="1" allowOverlap="1" wp14:anchorId="3A571308" wp14:editId="3981E1D7">
            <wp:simplePos x="0" y="0"/>
            <wp:positionH relativeFrom="column">
              <wp:posOffset>1600200</wp:posOffset>
            </wp:positionH>
            <wp:positionV relativeFrom="paragraph">
              <wp:posOffset>82550</wp:posOffset>
            </wp:positionV>
            <wp:extent cx="4801870" cy="4801870"/>
            <wp:effectExtent l="0" t="0" r="0" b="0"/>
            <wp:wrapSquare wrapText="bothSides"/>
            <wp:docPr id="14" name="Picture 14" descr="Macintosh HD:Users:Jacob:Documents:Water_Splitting:Two_Photon_Water_Splitting:Computational_Data:B_Intermediate:Trans_Isomer:Mono:3-HTran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Trans_Isomer:Mono:3-HTrans-GP-D-0-TD-SMD.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43AA1" w14:textId="77777777" w:rsidR="00976BCC" w:rsidRDefault="00976BCC" w:rsidP="00976BCC"/>
    <w:p w14:paraId="0E09F541" w14:textId="77777777" w:rsidR="00976BCC" w:rsidRDefault="00976BCC" w:rsidP="00976BCC">
      <w:pPr>
        <w:pStyle w:val="XYZCoords"/>
      </w:pPr>
      <w:r>
        <w:t>63</w:t>
      </w:r>
    </w:p>
    <w:p w14:paraId="2F126C05" w14:textId="77777777" w:rsidR="00976BCC" w:rsidRDefault="00976BCC" w:rsidP="00976BCC">
      <w:pPr>
        <w:pStyle w:val="XYZCoords"/>
      </w:pPr>
      <w:r>
        <w:tab/>
        <w:t>Energy: -975173.7263503</w:t>
      </w:r>
    </w:p>
    <w:p w14:paraId="70C6D880" w14:textId="77777777" w:rsidR="00976BCC" w:rsidRDefault="00976BCC" w:rsidP="00976BCC">
      <w:pPr>
        <w:pStyle w:val="XYZCoords"/>
      </w:pPr>
      <w:r>
        <w:t>N         -0.73550        1.42125       -0.02208</w:t>
      </w:r>
    </w:p>
    <w:p w14:paraId="176C9ACB" w14:textId="77777777" w:rsidR="00976BCC" w:rsidRDefault="00976BCC" w:rsidP="00976BCC">
      <w:pPr>
        <w:pStyle w:val="XYZCoords"/>
      </w:pPr>
      <w:r>
        <w:t>C         -1.96750        1.86456        0.28053</w:t>
      </w:r>
    </w:p>
    <w:p w14:paraId="3C7B0DA0" w14:textId="77777777" w:rsidR="00976BCC" w:rsidRDefault="00976BCC" w:rsidP="00976BCC">
      <w:pPr>
        <w:pStyle w:val="XYZCoords"/>
      </w:pPr>
      <w:r>
        <w:t>C          0.17340        2.23170       -0.59528</w:t>
      </w:r>
    </w:p>
    <w:p w14:paraId="57C68F96" w14:textId="77777777" w:rsidR="00976BCC" w:rsidRDefault="00976BCC" w:rsidP="00976BCC">
      <w:pPr>
        <w:pStyle w:val="XYZCoords"/>
      </w:pPr>
      <w:r>
        <w:t>C         -2.32652        3.19045        0.08017</w:t>
      </w:r>
    </w:p>
    <w:p w14:paraId="777F4CDF" w14:textId="77777777" w:rsidR="00976BCC" w:rsidRDefault="00976BCC" w:rsidP="00976BCC">
      <w:pPr>
        <w:pStyle w:val="XYZCoords"/>
      </w:pPr>
      <w:r>
        <w:t>C         -1.37539        4.06578       -0.44217</w:t>
      </w:r>
    </w:p>
    <w:p w14:paraId="69B50FFA" w14:textId="77777777" w:rsidR="00976BCC" w:rsidRDefault="00976BCC" w:rsidP="00976BCC">
      <w:pPr>
        <w:pStyle w:val="XYZCoords"/>
      </w:pPr>
      <w:r>
        <w:t>C         -0.11894        3.58115       -0.79053</w:t>
      </w:r>
    </w:p>
    <w:p w14:paraId="6232EB85" w14:textId="77777777" w:rsidR="00976BCC" w:rsidRDefault="00976BCC" w:rsidP="00976BCC">
      <w:pPr>
        <w:pStyle w:val="XYZCoords"/>
      </w:pPr>
      <w:r>
        <w:t>C         -2.86501        0.81117        0.85662</w:t>
      </w:r>
    </w:p>
    <w:p w14:paraId="56823744" w14:textId="77777777" w:rsidR="00976BCC" w:rsidRDefault="00976BCC" w:rsidP="00976BCC">
      <w:pPr>
        <w:pStyle w:val="XYZCoords"/>
      </w:pPr>
      <w:r>
        <w:t>H         -3.33302        3.52853        0.32880</w:t>
      </w:r>
    </w:p>
    <w:p w14:paraId="5C8EFF66" w14:textId="77777777" w:rsidR="00976BCC" w:rsidRDefault="00976BCC" w:rsidP="00976BCC">
      <w:pPr>
        <w:pStyle w:val="XYZCoords"/>
      </w:pPr>
      <w:r>
        <w:t>H         -1.62190        5.11719       -0.59960</w:t>
      </w:r>
    </w:p>
    <w:p w14:paraId="74E8C1C5" w14:textId="77777777" w:rsidR="00976BCC" w:rsidRDefault="00976BCC" w:rsidP="00976BCC">
      <w:pPr>
        <w:pStyle w:val="XYZCoords"/>
      </w:pPr>
      <w:r>
        <w:t>H          0.63046        4.23614       -1.23640</w:t>
      </w:r>
    </w:p>
    <w:p w14:paraId="205E9AFA" w14:textId="77777777" w:rsidR="00976BCC" w:rsidRDefault="00976BCC" w:rsidP="00976BCC">
      <w:pPr>
        <w:pStyle w:val="XYZCoords"/>
      </w:pPr>
      <w:r>
        <w:t>C          1.44263        1.58998       -1.06790</w:t>
      </w:r>
    </w:p>
    <w:p w14:paraId="686C3EC3" w14:textId="77777777" w:rsidR="00976BCC" w:rsidRDefault="00976BCC" w:rsidP="00976BCC">
      <w:pPr>
        <w:pStyle w:val="XYZCoords"/>
      </w:pPr>
      <w:r>
        <w:t>N         -2.69846       -0.48240        0.16027</w:t>
      </w:r>
    </w:p>
    <w:p w14:paraId="1BB0A5CB" w14:textId="77777777" w:rsidR="00976BCC" w:rsidRDefault="00976BCC" w:rsidP="00976BCC">
      <w:pPr>
        <w:pStyle w:val="XYZCoords"/>
      </w:pPr>
      <w:r>
        <w:t>H         -3.91549        1.14707        0.85267</w:t>
      </w:r>
    </w:p>
    <w:p w14:paraId="62D52640" w14:textId="77777777" w:rsidR="00976BCC" w:rsidRDefault="00976BCC" w:rsidP="00976BCC">
      <w:pPr>
        <w:pStyle w:val="XYZCoords"/>
      </w:pPr>
      <w:r>
        <w:t>H         -2.57625        0.65027        1.90818</w:t>
      </w:r>
    </w:p>
    <w:p w14:paraId="2629465C" w14:textId="77777777" w:rsidR="00976BCC" w:rsidRDefault="00976BCC" w:rsidP="00976BCC">
      <w:pPr>
        <w:pStyle w:val="XYZCoords"/>
      </w:pPr>
      <w:r>
        <w:t>H          1.23589        1.24028       -2.09463</w:t>
      </w:r>
    </w:p>
    <w:p w14:paraId="187CFA7C" w14:textId="77777777" w:rsidR="00976BCC" w:rsidRDefault="00976BCC" w:rsidP="00976BCC">
      <w:pPr>
        <w:pStyle w:val="XYZCoords"/>
      </w:pPr>
      <w:r>
        <w:t>P          1.78869       -0.00874       -0.17117</w:t>
      </w:r>
    </w:p>
    <w:p w14:paraId="0DA23055" w14:textId="77777777" w:rsidR="00976BCC" w:rsidRDefault="00976BCC" w:rsidP="00976BCC">
      <w:pPr>
        <w:pStyle w:val="XYZCoords"/>
      </w:pPr>
      <w:r>
        <w:t>H          2.28334        2.29787       -1.08076</w:t>
      </w:r>
    </w:p>
    <w:p w14:paraId="2224D2B8" w14:textId="77777777" w:rsidR="00976BCC" w:rsidRDefault="00976BCC" w:rsidP="00976BCC">
      <w:pPr>
        <w:pStyle w:val="XYZCoords"/>
      </w:pPr>
      <w:r>
        <w:t>Ru        -0.41448       -0.64096        0.07272</w:t>
      </w:r>
    </w:p>
    <w:p w14:paraId="79B4AC44" w14:textId="77777777" w:rsidR="00976BCC" w:rsidRDefault="00976BCC" w:rsidP="00976BCC">
      <w:pPr>
        <w:pStyle w:val="XYZCoords"/>
      </w:pPr>
      <w:r>
        <w:t>C         -3.25948       -0.42483       -1.21093</w:t>
      </w:r>
    </w:p>
    <w:p w14:paraId="23419B39" w14:textId="77777777" w:rsidR="00976BCC" w:rsidRDefault="00976BCC" w:rsidP="00976BCC">
      <w:pPr>
        <w:pStyle w:val="XYZCoords"/>
      </w:pPr>
      <w:r>
        <w:t>C          2.95262       -0.96472       -1.33095</w:t>
      </w:r>
    </w:p>
    <w:p w14:paraId="26ECB08D" w14:textId="77777777" w:rsidR="00976BCC" w:rsidRDefault="00976BCC" w:rsidP="00976BCC">
      <w:pPr>
        <w:pStyle w:val="XYZCoords"/>
      </w:pPr>
      <w:r>
        <w:t>C         -3.33235       -1.54129        0.98082</w:t>
      </w:r>
    </w:p>
    <w:p w14:paraId="613DD8B4" w14:textId="77777777" w:rsidR="00976BCC" w:rsidRDefault="00976BCC" w:rsidP="00976BCC">
      <w:pPr>
        <w:pStyle w:val="XYZCoords"/>
      </w:pPr>
      <w:r>
        <w:t>C          2.72034        0.54474        1.39552</w:t>
      </w:r>
    </w:p>
    <w:p w14:paraId="1CAF562C" w14:textId="77777777" w:rsidR="00976BCC" w:rsidRDefault="00976BCC" w:rsidP="00976BCC">
      <w:pPr>
        <w:pStyle w:val="XYZCoords"/>
      </w:pPr>
      <w:r>
        <w:t>C          2.10182       -1.66971       -2.38906</w:t>
      </w:r>
    </w:p>
    <w:p w14:paraId="0D89953A" w14:textId="77777777" w:rsidR="00976BCC" w:rsidRDefault="00976BCC" w:rsidP="00976BCC">
      <w:pPr>
        <w:pStyle w:val="XYZCoords"/>
      </w:pPr>
      <w:r>
        <w:t>C          3.68224       -2.04466       -0.52984</w:t>
      </w:r>
    </w:p>
    <w:p w14:paraId="722E913B" w14:textId="77777777" w:rsidR="00976BCC" w:rsidRDefault="00976BCC" w:rsidP="00976BCC">
      <w:pPr>
        <w:pStyle w:val="XYZCoords"/>
      </w:pPr>
      <w:r>
        <w:t>C          3.95300       -0.04857       -2.03970</w:t>
      </w:r>
    </w:p>
    <w:p w14:paraId="7F86895A" w14:textId="77777777" w:rsidR="00976BCC" w:rsidRDefault="00976BCC" w:rsidP="00976BCC">
      <w:pPr>
        <w:pStyle w:val="XYZCoords"/>
      </w:pPr>
      <w:r>
        <w:t>C          1.85805        1.61627        2.07491</w:t>
      </w:r>
    </w:p>
    <w:p w14:paraId="67504AE3" w14:textId="77777777" w:rsidR="00976BCC" w:rsidRDefault="00976BCC" w:rsidP="00976BCC">
      <w:pPr>
        <w:pStyle w:val="XYZCoords"/>
      </w:pPr>
      <w:r>
        <w:t>C          4.08721        1.16239        1.09591</w:t>
      </w:r>
    </w:p>
    <w:p w14:paraId="0E55D6C9" w14:textId="77777777" w:rsidR="00976BCC" w:rsidRDefault="00976BCC" w:rsidP="00976BCC">
      <w:pPr>
        <w:pStyle w:val="XYZCoords"/>
      </w:pPr>
      <w:r>
        <w:t>C          2.89745       -0.62801        2.36501</w:t>
      </w:r>
    </w:p>
    <w:p w14:paraId="0E1D9B37" w14:textId="77777777" w:rsidR="00976BCC" w:rsidRDefault="00976BCC" w:rsidP="00976BCC">
      <w:pPr>
        <w:pStyle w:val="XYZCoords"/>
      </w:pPr>
      <w:r>
        <w:t>C         -0.39102       -0.90857        1.88917</w:t>
      </w:r>
    </w:p>
    <w:p w14:paraId="20D83751" w14:textId="77777777" w:rsidR="00976BCC" w:rsidRDefault="00976BCC" w:rsidP="00976BCC">
      <w:pPr>
        <w:pStyle w:val="XYZCoords"/>
      </w:pPr>
      <w:r>
        <w:t>O         -0.43996       -1.10599        3.03685</w:t>
      </w:r>
    </w:p>
    <w:p w14:paraId="21CEE9F5" w14:textId="77777777" w:rsidR="00976BCC" w:rsidRDefault="00976BCC" w:rsidP="00976BCC">
      <w:pPr>
        <w:pStyle w:val="XYZCoords"/>
      </w:pPr>
      <w:r>
        <w:t>H         -2.69139        0.34337       -1.75061</w:t>
      </w:r>
    </w:p>
    <w:p w14:paraId="19F21314" w14:textId="77777777" w:rsidR="00976BCC" w:rsidRDefault="00976BCC" w:rsidP="00976BCC">
      <w:pPr>
        <w:pStyle w:val="XYZCoords"/>
      </w:pPr>
      <w:r>
        <w:t>C         -4.75996       -0.20438       -1.31443</w:t>
      </w:r>
    </w:p>
    <w:p w14:paraId="76D2AD25" w14:textId="77777777" w:rsidR="00976BCC" w:rsidRDefault="00976BCC" w:rsidP="00976BCC">
      <w:pPr>
        <w:pStyle w:val="XYZCoords"/>
      </w:pPr>
      <w:r>
        <w:t>H         -2.97355       -1.36336       -1.70059</w:t>
      </w:r>
    </w:p>
    <w:p w14:paraId="0B495E34" w14:textId="77777777" w:rsidR="00976BCC" w:rsidRDefault="00976BCC" w:rsidP="00976BCC">
      <w:pPr>
        <w:pStyle w:val="XYZCoords"/>
      </w:pPr>
      <w:r>
        <w:t>H         -2.84433       -1.50672        1.96523</w:t>
      </w:r>
    </w:p>
    <w:p w14:paraId="18AFAAD0" w14:textId="77777777" w:rsidR="00976BCC" w:rsidRDefault="00976BCC" w:rsidP="00976BCC">
      <w:pPr>
        <w:pStyle w:val="XYZCoords"/>
      </w:pPr>
      <w:r>
        <w:t>C         -3.19827       -2.93071        0.39736</w:t>
      </w:r>
    </w:p>
    <w:p w14:paraId="2638B0B3" w14:textId="77777777" w:rsidR="00976BCC" w:rsidRDefault="00976BCC" w:rsidP="00976BCC">
      <w:pPr>
        <w:pStyle w:val="XYZCoords"/>
      </w:pPr>
      <w:r>
        <w:t>H         -4.39647       -1.28329        1.14499</w:t>
      </w:r>
    </w:p>
    <w:p w14:paraId="67DF9346" w14:textId="77777777" w:rsidR="00976BCC" w:rsidRDefault="00976BCC" w:rsidP="00976BCC">
      <w:pPr>
        <w:pStyle w:val="XYZCoords"/>
      </w:pPr>
      <w:r>
        <w:t>O         -0.22382       -2.50500       -0.32104</w:t>
      </w:r>
    </w:p>
    <w:p w14:paraId="0721D2E1" w14:textId="77777777" w:rsidR="00976BCC" w:rsidRDefault="00976BCC" w:rsidP="00976BCC">
      <w:pPr>
        <w:pStyle w:val="XYZCoords"/>
      </w:pPr>
      <w:r>
        <w:t>O         -0.53886       -0.35007       -1.97302</w:t>
      </w:r>
    </w:p>
    <w:p w14:paraId="37A3AB2D" w14:textId="77777777" w:rsidR="00976BCC" w:rsidRDefault="00976BCC" w:rsidP="00976BCC">
      <w:pPr>
        <w:pStyle w:val="XYZCoords"/>
      </w:pPr>
      <w:r>
        <w:t>H         -2.14096       -3.15136        0.17157</w:t>
      </w:r>
    </w:p>
    <w:p w14:paraId="1CEAA1FC" w14:textId="77777777" w:rsidR="00976BCC" w:rsidRDefault="00976BCC" w:rsidP="00976BCC">
      <w:pPr>
        <w:pStyle w:val="XYZCoords"/>
      </w:pPr>
      <w:r>
        <w:t>H         -3.79382       -3.05995       -0.51852</w:t>
      </w:r>
    </w:p>
    <w:p w14:paraId="705502B5" w14:textId="77777777" w:rsidR="00976BCC" w:rsidRDefault="00976BCC" w:rsidP="00976BCC">
      <w:pPr>
        <w:pStyle w:val="XYZCoords"/>
      </w:pPr>
      <w:r>
        <w:t>H         -3.56282       -3.66199        1.13397</w:t>
      </w:r>
    </w:p>
    <w:p w14:paraId="0855C282" w14:textId="77777777" w:rsidR="00976BCC" w:rsidRDefault="00976BCC" w:rsidP="00976BCC">
      <w:pPr>
        <w:pStyle w:val="XYZCoords"/>
      </w:pPr>
      <w:r>
        <w:t>H         -5.03187       -0.17514       -2.38023</w:t>
      </w:r>
    </w:p>
    <w:p w14:paraId="5D13A64E" w14:textId="77777777" w:rsidR="00976BCC" w:rsidRDefault="00976BCC" w:rsidP="00976BCC">
      <w:pPr>
        <w:pStyle w:val="XYZCoords"/>
      </w:pPr>
      <w:r>
        <w:t>H         -5.08940        0.75050       -0.87617</w:t>
      </w:r>
    </w:p>
    <w:p w14:paraId="55DFD733" w14:textId="77777777" w:rsidR="00976BCC" w:rsidRDefault="00976BCC" w:rsidP="00976BCC">
      <w:pPr>
        <w:pStyle w:val="XYZCoords"/>
      </w:pPr>
      <w:r>
        <w:t>H         -5.34650       -1.01228       -0.85134</w:t>
      </w:r>
    </w:p>
    <w:p w14:paraId="074FA9B4" w14:textId="77777777" w:rsidR="00976BCC" w:rsidRDefault="00976BCC" w:rsidP="00976BCC">
      <w:pPr>
        <w:pStyle w:val="XYZCoords"/>
      </w:pPr>
      <w:r>
        <w:t>H          2.78023       -2.24866       -3.03846</w:t>
      </w:r>
    </w:p>
    <w:p w14:paraId="162E20A1" w14:textId="77777777" w:rsidR="00976BCC" w:rsidRDefault="00976BCC" w:rsidP="00976BCC">
      <w:pPr>
        <w:pStyle w:val="XYZCoords"/>
      </w:pPr>
      <w:r>
        <w:t>H          1.53741       -0.95722       -3.00423</w:t>
      </w:r>
    </w:p>
    <w:p w14:paraId="02A689D9" w14:textId="77777777" w:rsidR="00976BCC" w:rsidRDefault="00976BCC" w:rsidP="00976BCC">
      <w:pPr>
        <w:pStyle w:val="XYZCoords"/>
      </w:pPr>
      <w:r>
        <w:t>H          1.37671       -2.35037       -1.91752</w:t>
      </w:r>
    </w:p>
    <w:p w14:paraId="4A02F6A4" w14:textId="77777777" w:rsidR="00976BCC" w:rsidRDefault="00976BCC" w:rsidP="00976BCC">
      <w:pPr>
        <w:pStyle w:val="XYZCoords"/>
      </w:pPr>
      <w:r>
        <w:t>H          4.20178       -2.71174       -1.23693</w:t>
      </w:r>
    </w:p>
    <w:p w14:paraId="6EBCBCE2" w14:textId="77777777" w:rsidR="00976BCC" w:rsidRDefault="00976BCC" w:rsidP="00976BCC">
      <w:pPr>
        <w:pStyle w:val="XYZCoords"/>
      </w:pPr>
      <w:r>
        <w:t>H          2.97485       -2.65965        0.04710</w:t>
      </w:r>
    </w:p>
    <w:p w14:paraId="59A709A2" w14:textId="77777777" w:rsidR="00976BCC" w:rsidRDefault="00976BCC" w:rsidP="00976BCC">
      <w:pPr>
        <w:pStyle w:val="XYZCoords"/>
      </w:pPr>
      <w:r>
        <w:t>H          4.44129       -1.63469        0.15033</w:t>
      </w:r>
    </w:p>
    <w:p w14:paraId="78297C77" w14:textId="77777777" w:rsidR="00976BCC" w:rsidRDefault="00976BCC" w:rsidP="00976BCC">
      <w:pPr>
        <w:pStyle w:val="XYZCoords"/>
      </w:pPr>
      <w:r>
        <w:t>H          4.59219       -0.66907       -2.68980</w:t>
      </w:r>
    </w:p>
    <w:p w14:paraId="6A98E1A8" w14:textId="77777777" w:rsidR="00976BCC" w:rsidRDefault="00976BCC" w:rsidP="00976BCC">
      <w:pPr>
        <w:pStyle w:val="XYZCoords"/>
      </w:pPr>
      <w:r>
        <w:t>H          4.61277        0.49757       -1.35440</w:t>
      </w:r>
    </w:p>
    <w:p w14:paraId="0615D0C3" w14:textId="77777777" w:rsidR="00976BCC" w:rsidRDefault="00976BCC" w:rsidP="00976BCC">
      <w:pPr>
        <w:pStyle w:val="XYZCoords"/>
      </w:pPr>
      <w:r>
        <w:t>H          3.44634        0.67926       -2.69033</w:t>
      </w:r>
    </w:p>
    <w:p w14:paraId="0DF67D71" w14:textId="77777777" w:rsidR="00976BCC" w:rsidRDefault="00976BCC" w:rsidP="00976BCC">
      <w:pPr>
        <w:pStyle w:val="XYZCoords"/>
      </w:pPr>
      <w:r>
        <w:t>H          4.80829        0.42454        0.71985</w:t>
      </w:r>
    </w:p>
    <w:p w14:paraId="44371F28" w14:textId="77777777" w:rsidR="00976BCC" w:rsidRDefault="00976BCC" w:rsidP="00976BCC">
      <w:pPr>
        <w:pStyle w:val="XYZCoords"/>
      </w:pPr>
      <w:r>
        <w:t>H          4.50075        1.57465        2.03148</w:t>
      </w:r>
    </w:p>
    <w:p w14:paraId="11B329D6" w14:textId="77777777" w:rsidR="00976BCC" w:rsidRDefault="00976BCC" w:rsidP="00976BCC">
      <w:pPr>
        <w:pStyle w:val="XYZCoords"/>
      </w:pPr>
      <w:r>
        <w:t>H          4.02741        1.99115        0.37408</w:t>
      </w:r>
    </w:p>
    <w:p w14:paraId="2158A43A" w14:textId="77777777" w:rsidR="00976BCC" w:rsidRDefault="00976BCC" w:rsidP="00976BCC">
      <w:pPr>
        <w:pStyle w:val="XYZCoords"/>
      </w:pPr>
      <w:r>
        <w:t>H          3.61500       -1.37036        1.99704</w:t>
      </w:r>
    </w:p>
    <w:p w14:paraId="60A1025C" w14:textId="77777777" w:rsidR="00976BCC" w:rsidRDefault="00976BCC" w:rsidP="00976BCC">
      <w:pPr>
        <w:pStyle w:val="XYZCoords"/>
      </w:pPr>
      <w:r>
        <w:t>H          1.95320       -1.14306        2.57572</w:t>
      </w:r>
    </w:p>
    <w:p w14:paraId="1BE47398" w14:textId="77777777" w:rsidR="00976BCC" w:rsidRDefault="00976BCC" w:rsidP="00976BCC">
      <w:pPr>
        <w:pStyle w:val="XYZCoords"/>
      </w:pPr>
      <w:r>
        <w:t>H          3.28477       -0.23823        3.32116</w:t>
      </w:r>
    </w:p>
    <w:p w14:paraId="26333E79" w14:textId="77777777" w:rsidR="00976BCC" w:rsidRDefault="00976BCC" w:rsidP="00976BCC">
      <w:pPr>
        <w:pStyle w:val="XYZCoords"/>
      </w:pPr>
      <w:r>
        <w:t>H          2.32646        1.88437        3.03586</w:t>
      </w:r>
    </w:p>
    <w:p w14:paraId="16F080E6" w14:textId="77777777" w:rsidR="00976BCC" w:rsidRDefault="00976BCC" w:rsidP="00976BCC">
      <w:pPr>
        <w:pStyle w:val="XYZCoords"/>
      </w:pPr>
      <w:r>
        <w:t>H          0.83963        1.26333        2.28304</w:t>
      </w:r>
    </w:p>
    <w:p w14:paraId="238DC256" w14:textId="77777777" w:rsidR="00976BCC" w:rsidRDefault="00976BCC" w:rsidP="00976BCC">
      <w:pPr>
        <w:pStyle w:val="XYZCoords"/>
      </w:pPr>
      <w:r>
        <w:t>H          1.78947        2.53610        1.47544</w:t>
      </w:r>
    </w:p>
    <w:p w14:paraId="10651B5C" w14:textId="77777777" w:rsidR="00976BCC" w:rsidRDefault="00976BCC" w:rsidP="00976BCC">
      <w:pPr>
        <w:pStyle w:val="XYZCoords"/>
      </w:pPr>
      <w:r>
        <w:t>H         -0.52085       -1.27160       -2.26913</w:t>
      </w:r>
    </w:p>
    <w:p w14:paraId="11D76228" w14:textId="77777777" w:rsidR="00A36FA3" w:rsidRDefault="00A36FA3">
      <w:pPr>
        <w:rPr>
          <w:sz w:val="9"/>
        </w:rPr>
      </w:pPr>
      <w:r>
        <w:br w:type="page"/>
      </w:r>
    </w:p>
    <w:p w14:paraId="0EDD41D2" w14:textId="4B39043F" w:rsidR="00A36FA3" w:rsidRDefault="00A36FA3" w:rsidP="00A36FA3">
      <w:pPr>
        <w:pStyle w:val="Caption"/>
      </w:pPr>
      <w:bookmarkStart w:id="249" w:name="_Toc461199644"/>
      <w:r>
        <w:t xml:space="preserve">Figure </w:t>
      </w:r>
      <w:fldSimple w:instr=" STYLEREF 1 \s ">
        <w:r w:rsidR="000D6DE5">
          <w:rPr>
            <w:noProof/>
          </w:rPr>
          <w:t>11</w:t>
        </w:r>
      </w:fldSimple>
      <w:r w:rsidR="003027B0">
        <w:noBreakHyphen/>
      </w:r>
      <w:fldSimple w:instr=" SEQ Figure \* ARABIC \s 1 ">
        <w:r w:rsidR="000D6DE5">
          <w:rPr>
            <w:noProof/>
          </w:rPr>
          <w:t>40</w:t>
        </w:r>
      </w:fldSimple>
      <w:r>
        <w:t xml:space="preserve"> [B-Alt]T</w:t>
      </w:r>
      <w:r>
        <w:rPr>
          <w:vertAlign w:val="subscript"/>
        </w:rPr>
        <w:t>0</w:t>
      </w:r>
      <w:r>
        <w:t xml:space="preserve"> Structure and Coordinates</w:t>
      </w:r>
      <w:bookmarkEnd w:id="249"/>
    </w:p>
    <w:p w14:paraId="5932CBFC" w14:textId="77777777" w:rsidR="00A36FA3" w:rsidRDefault="00A36FA3" w:rsidP="00A36FA3">
      <w:pPr>
        <w:pStyle w:val="CaptionText"/>
      </w:pPr>
    </w:p>
    <w:p w14:paraId="0CC87351" w14:textId="77777777" w:rsidR="00A36FA3" w:rsidRDefault="00A36FA3" w:rsidP="00A36FA3"/>
    <w:p w14:paraId="00FCAC11" w14:textId="77777777" w:rsidR="00A36FA3" w:rsidRDefault="00A36FA3" w:rsidP="00A36FA3">
      <w:pPr>
        <w:pStyle w:val="XYZCoords"/>
      </w:pPr>
      <w:r>
        <w:t>62</w:t>
      </w:r>
    </w:p>
    <w:p w14:paraId="7861C025" w14:textId="77777777" w:rsidR="00A36FA3" w:rsidRDefault="00A36FA3" w:rsidP="00A36FA3">
      <w:pPr>
        <w:pStyle w:val="XYZCoords"/>
      </w:pPr>
      <w:r>
        <w:rPr>
          <w:noProof/>
        </w:rPr>
        <w:drawing>
          <wp:anchor distT="0" distB="0" distL="114300" distR="114300" simplePos="0" relativeHeight="251757568" behindDoc="0" locked="0" layoutInCell="1" allowOverlap="1" wp14:anchorId="46C1B6F8" wp14:editId="109514F9">
            <wp:simplePos x="0" y="0"/>
            <wp:positionH relativeFrom="column">
              <wp:posOffset>2286000</wp:posOffset>
            </wp:positionH>
            <wp:positionV relativeFrom="paragraph">
              <wp:posOffset>53340</wp:posOffset>
            </wp:positionV>
            <wp:extent cx="3771900" cy="3771900"/>
            <wp:effectExtent l="0" t="0" r="0" b="0"/>
            <wp:wrapSquare wrapText="bothSides"/>
            <wp:docPr id="112" name="Picture 112" descr="Macintosh HD:Users:Jacob:Documents:Water_Splitting:Two_Photon_Water_Splitting:Computational_Data:Misc:OO_Bond_Scans:GAlt-Mono-T-0-GPOF:GAlt-Mono-T-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Macintosh HD:Users:Jacob:Documents:Water_Splitting:Two_Photon_Water_Splitting:Computational_Data:Misc:OO_Bond_Scans:GAlt-Mono-T-0-GPOF:GAlt-Mono-T-0-GPOF.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771900" cy="3771900"/>
                    </a:xfrm>
                    <a:prstGeom prst="rect">
                      <a:avLst/>
                    </a:prstGeom>
                    <a:noFill/>
                    <a:ln>
                      <a:noFill/>
                    </a:ln>
                  </pic:spPr>
                </pic:pic>
              </a:graphicData>
            </a:graphic>
            <wp14:sizeRelH relativeFrom="page">
              <wp14:pctWidth>0</wp14:pctWidth>
            </wp14:sizeRelH>
            <wp14:sizeRelV relativeFrom="page">
              <wp14:pctHeight>0</wp14:pctHeight>
            </wp14:sizeRelV>
          </wp:anchor>
        </w:drawing>
      </w:r>
      <w:r>
        <w:tab/>
        <w:t>Energy: -974727.8788646</w:t>
      </w:r>
    </w:p>
    <w:p w14:paraId="59153F95" w14:textId="77777777" w:rsidR="00A36FA3" w:rsidRDefault="00A36FA3" w:rsidP="00A36FA3">
      <w:pPr>
        <w:pStyle w:val="XYZCoords"/>
      </w:pPr>
      <w:r>
        <w:t>H         -3.37170       -3.45409        1.93521</w:t>
      </w:r>
    </w:p>
    <w:p w14:paraId="1F350AFA" w14:textId="77777777" w:rsidR="00A36FA3" w:rsidRDefault="00A36FA3" w:rsidP="00A36FA3">
      <w:pPr>
        <w:pStyle w:val="XYZCoords"/>
      </w:pPr>
      <w:r>
        <w:t>C         -3.14617       -2.83166        1.05673</w:t>
      </w:r>
    </w:p>
    <w:p w14:paraId="50F2D61C" w14:textId="77777777" w:rsidR="00A36FA3" w:rsidRDefault="00A36FA3" w:rsidP="00A36FA3">
      <w:pPr>
        <w:pStyle w:val="XYZCoords"/>
      </w:pPr>
      <w:r>
        <w:t>H         -3.89627       -3.06852        0.28600</w:t>
      </w:r>
    </w:p>
    <w:p w14:paraId="0F0CE058" w14:textId="77777777" w:rsidR="00A36FA3" w:rsidRDefault="00A36FA3" w:rsidP="00A36FA3">
      <w:pPr>
        <w:pStyle w:val="XYZCoords"/>
      </w:pPr>
      <w:r>
        <w:t>H         -2.14678       -3.11364        0.68908</w:t>
      </w:r>
    </w:p>
    <w:p w14:paraId="7C074038" w14:textId="77777777" w:rsidR="00A36FA3" w:rsidRDefault="00A36FA3" w:rsidP="00A36FA3">
      <w:pPr>
        <w:pStyle w:val="XYZCoords"/>
      </w:pPr>
      <w:r>
        <w:t>H          1.43283       -0.73896        2.71410</w:t>
      </w:r>
    </w:p>
    <w:p w14:paraId="3D37A3A6" w14:textId="77777777" w:rsidR="00A36FA3" w:rsidRDefault="00A36FA3" w:rsidP="00A36FA3">
      <w:pPr>
        <w:pStyle w:val="XYZCoords"/>
      </w:pPr>
      <w:r>
        <w:t>O          0.00504       -2.50545        0.26301</w:t>
      </w:r>
    </w:p>
    <w:p w14:paraId="1A8DE229" w14:textId="77777777" w:rsidR="00A36FA3" w:rsidRDefault="00A36FA3" w:rsidP="00A36FA3">
      <w:pPr>
        <w:pStyle w:val="XYZCoords"/>
      </w:pPr>
      <w:r>
        <w:t>H          4.24011       -1.78082        0.62515</w:t>
      </w:r>
    </w:p>
    <w:p w14:paraId="502A03FA" w14:textId="77777777" w:rsidR="00A36FA3" w:rsidRDefault="00A36FA3" w:rsidP="00A36FA3">
      <w:pPr>
        <w:pStyle w:val="XYZCoords"/>
      </w:pPr>
      <w:r>
        <w:t>O         -0.44643       -0.21944        1.93866</w:t>
      </w:r>
    </w:p>
    <w:p w14:paraId="76E779CA" w14:textId="77777777" w:rsidR="00A36FA3" w:rsidRDefault="00A36FA3" w:rsidP="00A36FA3">
      <w:pPr>
        <w:pStyle w:val="XYZCoords"/>
      </w:pPr>
      <w:r>
        <w:t>C         -3.15723       -1.37684        1.47382</w:t>
      </w:r>
    </w:p>
    <w:p w14:paraId="293830C5" w14:textId="77777777" w:rsidR="00A36FA3" w:rsidRDefault="00A36FA3" w:rsidP="00A36FA3">
      <w:pPr>
        <w:pStyle w:val="XYZCoords"/>
      </w:pPr>
      <w:r>
        <w:t>H          2.86230       -0.05299        3.56056</w:t>
      </w:r>
    </w:p>
    <w:p w14:paraId="6BB3CF1A" w14:textId="77777777" w:rsidR="00A36FA3" w:rsidRDefault="00A36FA3" w:rsidP="00A36FA3">
      <w:pPr>
        <w:pStyle w:val="XYZCoords"/>
      </w:pPr>
      <w:r>
        <w:t>H         -4.15576       -1.07734        1.84882</w:t>
      </w:r>
    </w:p>
    <w:p w14:paraId="6C1D1AF8" w14:textId="77777777" w:rsidR="00A36FA3" w:rsidRDefault="00A36FA3" w:rsidP="00A36FA3">
      <w:pPr>
        <w:pStyle w:val="XYZCoords"/>
      </w:pPr>
      <w:r>
        <w:t>C          2.49277       -0.45756        2.60301</w:t>
      </w:r>
    </w:p>
    <w:p w14:paraId="33A0861E" w14:textId="77777777" w:rsidR="00A36FA3" w:rsidRDefault="00A36FA3" w:rsidP="00A36FA3">
      <w:pPr>
        <w:pStyle w:val="XYZCoords"/>
      </w:pPr>
      <w:r>
        <w:t>H          2.72915       -2.70038        0.34332</w:t>
      </w:r>
    </w:p>
    <w:p w14:paraId="304607A3" w14:textId="77777777" w:rsidR="00A36FA3" w:rsidRDefault="00A36FA3" w:rsidP="00A36FA3">
      <w:pPr>
        <w:pStyle w:val="XYZCoords"/>
      </w:pPr>
      <w:r>
        <w:t>H          3.09225       -1.34501        2.36268</w:t>
      </w:r>
    </w:p>
    <w:p w14:paraId="099FD0C9" w14:textId="77777777" w:rsidR="00A36FA3" w:rsidRDefault="00A36FA3" w:rsidP="00A36FA3">
      <w:pPr>
        <w:pStyle w:val="XYZCoords"/>
      </w:pPr>
      <w:r>
        <w:t>H         -2.41870       -1.21361        2.27597</w:t>
      </w:r>
    </w:p>
    <w:p w14:paraId="531956F5" w14:textId="77777777" w:rsidR="00A36FA3" w:rsidRDefault="00A36FA3" w:rsidP="00A36FA3">
      <w:pPr>
        <w:pStyle w:val="XYZCoords"/>
      </w:pPr>
      <w:r>
        <w:t>C          3.55747       -2.16404       -0.14512</w:t>
      </w:r>
    </w:p>
    <w:p w14:paraId="0E29C7BA" w14:textId="77777777" w:rsidR="00A36FA3" w:rsidRDefault="00A36FA3" w:rsidP="00A36FA3">
      <w:pPr>
        <w:pStyle w:val="XYZCoords"/>
      </w:pPr>
      <w:r>
        <w:t>H          4.11907       -2.88988       -0.75579</w:t>
      </w:r>
    </w:p>
    <w:p w14:paraId="73DFF26C" w14:textId="77777777" w:rsidR="00A36FA3" w:rsidRDefault="00A36FA3" w:rsidP="00A36FA3">
      <w:pPr>
        <w:pStyle w:val="XYZCoords"/>
      </w:pPr>
      <w:r>
        <w:t>H         -2.27115        0.85962        1.90665</w:t>
      </w:r>
    </w:p>
    <w:p w14:paraId="716420DA" w14:textId="77777777" w:rsidR="00A36FA3" w:rsidRDefault="00A36FA3" w:rsidP="00A36FA3">
      <w:pPr>
        <w:pStyle w:val="XYZCoords"/>
      </w:pPr>
      <w:r>
        <w:t>Ru        -0.35462       -0.69712        0.13791</w:t>
      </w:r>
    </w:p>
    <w:p w14:paraId="294D42B5" w14:textId="77777777" w:rsidR="00A36FA3" w:rsidRDefault="00A36FA3" w:rsidP="00A36FA3">
      <w:pPr>
        <w:pStyle w:val="XYZCoords"/>
      </w:pPr>
      <w:r>
        <w:t>H          0.71569        1.51588        2.12337</w:t>
      </w:r>
    </w:p>
    <w:p w14:paraId="1404E8CE" w14:textId="77777777" w:rsidR="00A36FA3" w:rsidRDefault="00A36FA3" w:rsidP="00A36FA3">
      <w:pPr>
        <w:pStyle w:val="XYZCoords"/>
      </w:pPr>
      <w:r>
        <w:t>N         -2.72905       -0.45400        0.40380</w:t>
      </w:r>
    </w:p>
    <w:p w14:paraId="1B63F284" w14:textId="77777777" w:rsidR="00A36FA3" w:rsidRDefault="00A36FA3" w:rsidP="00A36FA3">
      <w:pPr>
        <w:pStyle w:val="XYZCoords"/>
      </w:pPr>
      <w:r>
        <w:t>C         -2.76769        0.92147        0.91974</w:t>
      </w:r>
    </w:p>
    <w:p w14:paraId="645B76F6" w14:textId="77777777" w:rsidR="00A36FA3" w:rsidRDefault="00A36FA3" w:rsidP="00A36FA3">
      <w:pPr>
        <w:pStyle w:val="XYZCoords"/>
      </w:pPr>
      <w:r>
        <w:t>C          2.60744        0.64126        1.54098</w:t>
      </w:r>
    </w:p>
    <w:p w14:paraId="23EFA05F" w14:textId="77777777" w:rsidR="00A36FA3" w:rsidRDefault="00A36FA3" w:rsidP="00A36FA3">
      <w:pPr>
        <w:pStyle w:val="XYZCoords"/>
      </w:pPr>
      <w:r>
        <w:t>H          2.14954        2.16794        2.97809</w:t>
      </w:r>
    </w:p>
    <w:p w14:paraId="3AE830A8" w14:textId="77777777" w:rsidR="00A36FA3" w:rsidRDefault="00A36FA3" w:rsidP="00A36FA3">
      <w:pPr>
        <w:pStyle w:val="XYZCoords"/>
      </w:pPr>
      <w:r>
        <w:t>H          4.79589        0.24930       -0.92510</w:t>
      </w:r>
    </w:p>
    <w:p w14:paraId="789F7631" w14:textId="77777777" w:rsidR="00A36FA3" w:rsidRDefault="00A36FA3" w:rsidP="00A36FA3">
      <w:pPr>
        <w:pStyle w:val="XYZCoords"/>
      </w:pPr>
      <w:r>
        <w:t>C          1.76287        1.83665        1.99980</w:t>
      </w:r>
    </w:p>
    <w:p w14:paraId="18863BDA" w14:textId="77777777" w:rsidR="00A36FA3" w:rsidRDefault="00A36FA3" w:rsidP="00A36FA3">
      <w:pPr>
        <w:pStyle w:val="XYZCoords"/>
      </w:pPr>
      <w:r>
        <w:t>C          3.02434       -1.06043       -1.06208</w:t>
      </w:r>
    </w:p>
    <w:p w14:paraId="70B2CC05" w14:textId="77777777" w:rsidR="00A36FA3" w:rsidRDefault="00A36FA3" w:rsidP="00A36FA3">
      <w:pPr>
        <w:pStyle w:val="XYZCoords"/>
      </w:pPr>
      <w:r>
        <w:t>P          1.82004        0.00258       -0.05920</w:t>
      </w:r>
    </w:p>
    <w:p w14:paraId="1649D401" w14:textId="77777777" w:rsidR="00A36FA3" w:rsidRDefault="00A36FA3" w:rsidP="00A36FA3">
      <w:pPr>
        <w:pStyle w:val="XYZCoords"/>
      </w:pPr>
      <w:r>
        <w:t>H         -3.79654        1.30265        1.03468</w:t>
      </w:r>
    </w:p>
    <w:p w14:paraId="2956EB54" w14:textId="77777777" w:rsidR="00A36FA3" w:rsidRDefault="00A36FA3" w:rsidP="00A36FA3">
      <w:pPr>
        <w:pStyle w:val="XYZCoords"/>
      </w:pPr>
      <w:r>
        <w:t>C          4.16657       -0.24589       -1.67315</w:t>
      </w:r>
    </w:p>
    <w:p w14:paraId="068EBB81" w14:textId="77777777" w:rsidR="00A36FA3" w:rsidRDefault="00A36FA3" w:rsidP="00A36FA3">
      <w:pPr>
        <w:pStyle w:val="XYZCoords"/>
      </w:pPr>
      <w:r>
        <w:t>H         -3.23597       -1.56796       -1.28232</w:t>
      </w:r>
    </w:p>
    <w:p w14:paraId="2CBBEA01" w14:textId="77777777" w:rsidR="00A36FA3" w:rsidRDefault="00A36FA3" w:rsidP="00A36FA3">
      <w:pPr>
        <w:pStyle w:val="XYZCoords"/>
      </w:pPr>
      <w:r>
        <w:t>H         -5.44523       -1.22885       -0.10792</w:t>
      </w:r>
    </w:p>
    <w:p w14:paraId="400CED4C" w14:textId="77777777" w:rsidR="00A36FA3" w:rsidRDefault="00A36FA3" w:rsidP="00A36FA3">
      <w:pPr>
        <w:pStyle w:val="XYZCoords"/>
      </w:pPr>
      <w:r>
        <w:t>H          4.81250       -0.92768       -2.25088</w:t>
      </w:r>
    </w:p>
    <w:p w14:paraId="4AF85AA5" w14:textId="77777777" w:rsidR="00A36FA3" w:rsidRDefault="00A36FA3" w:rsidP="00A36FA3">
      <w:pPr>
        <w:pStyle w:val="XYZCoords"/>
      </w:pPr>
      <w:r>
        <w:t>C         -3.48927       -0.59015       -0.84988</w:t>
      </w:r>
    </w:p>
    <w:p w14:paraId="34BA4435" w14:textId="77777777" w:rsidR="00A36FA3" w:rsidRDefault="00A36FA3" w:rsidP="00A36FA3">
      <w:pPr>
        <w:pStyle w:val="XYZCoords"/>
      </w:pPr>
      <w:r>
        <w:t>H          4.38508        1.54949        2.32069</w:t>
      </w:r>
    </w:p>
    <w:p w14:paraId="68D77E0B" w14:textId="77777777" w:rsidR="00A36FA3" w:rsidRDefault="00A36FA3" w:rsidP="00A36FA3">
      <w:pPr>
        <w:pStyle w:val="XYZCoords"/>
      </w:pPr>
      <w:r>
        <w:t>C         -0.62707       -0.88215       -1.78209</w:t>
      </w:r>
    </w:p>
    <w:p w14:paraId="2E0B4F34" w14:textId="77777777" w:rsidR="00A36FA3" w:rsidRDefault="00A36FA3" w:rsidP="00A36FA3">
      <w:pPr>
        <w:pStyle w:val="XYZCoords"/>
      </w:pPr>
      <w:r>
        <w:t>C          4.05739        1.09118        1.37284</w:t>
      </w:r>
    </w:p>
    <w:p w14:paraId="02EA4441" w14:textId="77777777" w:rsidR="00A36FA3" w:rsidRDefault="00A36FA3" w:rsidP="00A36FA3">
      <w:pPr>
        <w:pStyle w:val="XYZCoords"/>
      </w:pPr>
      <w:r>
        <w:t>H          1.45359       -2.38214       -1.79420</w:t>
      </w:r>
    </w:p>
    <w:p w14:paraId="7049143A" w14:textId="77777777" w:rsidR="00A36FA3" w:rsidRDefault="00A36FA3" w:rsidP="00A36FA3">
      <w:pPr>
        <w:pStyle w:val="XYZCoords"/>
      </w:pPr>
      <w:r>
        <w:t>C          2.24643       -1.73425       -2.19388</w:t>
      </w:r>
    </w:p>
    <w:p w14:paraId="3E99F221" w14:textId="77777777" w:rsidR="00A36FA3" w:rsidRDefault="00A36FA3" w:rsidP="00A36FA3">
      <w:pPr>
        <w:pStyle w:val="XYZCoords"/>
      </w:pPr>
      <w:r>
        <w:t>H          4.74174        0.25774        1.16261</w:t>
      </w:r>
    </w:p>
    <w:p w14:paraId="32EAAC8A" w14:textId="77777777" w:rsidR="00A36FA3" w:rsidRDefault="00A36FA3" w:rsidP="00A36FA3">
      <w:pPr>
        <w:pStyle w:val="XYZCoords"/>
      </w:pPr>
      <w:r>
        <w:t>H          2.95067       -2.35439       -2.77279</w:t>
      </w:r>
    </w:p>
    <w:p w14:paraId="6FE9E7B9" w14:textId="77777777" w:rsidR="00A36FA3" w:rsidRDefault="00A36FA3" w:rsidP="00A36FA3">
      <w:pPr>
        <w:pStyle w:val="XYZCoords"/>
      </w:pPr>
      <w:r>
        <w:t>C         -1.92243        1.87476        0.12878</w:t>
      </w:r>
    </w:p>
    <w:p w14:paraId="7B6B89E2" w14:textId="77777777" w:rsidR="00A36FA3" w:rsidRDefault="00A36FA3" w:rsidP="00A36FA3">
      <w:pPr>
        <w:pStyle w:val="XYZCoords"/>
      </w:pPr>
      <w:r>
        <w:t>N         -0.71947        1.39723       -0.22866</w:t>
      </w:r>
    </w:p>
    <w:p w14:paraId="67958FAC" w14:textId="77777777" w:rsidR="00A36FA3" w:rsidRDefault="00A36FA3" w:rsidP="00A36FA3">
      <w:pPr>
        <w:pStyle w:val="XYZCoords"/>
      </w:pPr>
      <w:r>
        <w:t>C         -5.00080       -0.44809       -0.74224</w:t>
      </w:r>
    </w:p>
    <w:p w14:paraId="6FB59AF7" w14:textId="77777777" w:rsidR="00A36FA3" w:rsidRDefault="00A36FA3" w:rsidP="00A36FA3">
      <w:pPr>
        <w:pStyle w:val="XYZCoords"/>
      </w:pPr>
      <w:r>
        <w:t>H          1.83617        2.69550        1.31409</w:t>
      </w:r>
    </w:p>
    <w:p w14:paraId="2506DBA3" w14:textId="77777777" w:rsidR="00A36FA3" w:rsidRDefault="00A36FA3" w:rsidP="00A36FA3">
      <w:pPr>
        <w:pStyle w:val="XYZCoords"/>
      </w:pPr>
      <w:r>
        <w:t>H         -3.09450        0.16548       -1.54675</w:t>
      </w:r>
    </w:p>
    <w:p w14:paraId="1324B0E4" w14:textId="77777777" w:rsidR="00A36FA3" w:rsidRDefault="00A36FA3" w:rsidP="00A36FA3">
      <w:pPr>
        <w:pStyle w:val="XYZCoords"/>
      </w:pPr>
      <w:r>
        <w:t>H          3.79683        0.51719       -2.37522</w:t>
      </w:r>
    </w:p>
    <w:p w14:paraId="01A2E8E8" w14:textId="77777777" w:rsidR="00A36FA3" w:rsidRDefault="00A36FA3" w:rsidP="00A36FA3">
      <w:pPr>
        <w:pStyle w:val="XYZCoords"/>
      </w:pPr>
      <w:r>
        <w:t>H         -5.30680        0.53018       -0.34161</w:t>
      </w:r>
    </w:p>
    <w:p w14:paraId="61CDCA18" w14:textId="77777777" w:rsidR="00A36FA3" w:rsidRDefault="00A36FA3" w:rsidP="00A36FA3">
      <w:pPr>
        <w:pStyle w:val="XYZCoords"/>
      </w:pPr>
      <w:r>
        <w:t>C          1.53853        1.52825       -1.10810</w:t>
      </w:r>
    </w:p>
    <w:p w14:paraId="2ECEF54E" w14:textId="77777777" w:rsidR="00A36FA3" w:rsidRDefault="00A36FA3" w:rsidP="00A36FA3">
      <w:pPr>
        <w:pStyle w:val="XYZCoords"/>
      </w:pPr>
      <w:r>
        <w:t>H         -5.44435       -0.54324       -1.74477</w:t>
      </w:r>
    </w:p>
    <w:p w14:paraId="54A57692" w14:textId="77777777" w:rsidR="00A36FA3" w:rsidRDefault="00A36FA3" w:rsidP="00A36FA3">
      <w:pPr>
        <w:pStyle w:val="XYZCoords"/>
      </w:pPr>
      <w:r>
        <w:t>H          4.17855        1.85301        0.58630</w:t>
      </w:r>
    </w:p>
    <w:p w14:paraId="6AC29295" w14:textId="77777777" w:rsidR="00A36FA3" w:rsidRDefault="00A36FA3" w:rsidP="00A36FA3">
      <w:pPr>
        <w:pStyle w:val="XYZCoords"/>
      </w:pPr>
      <w:r>
        <w:t>C          0.21961        2.17956       -0.78374</w:t>
      </w:r>
    </w:p>
    <w:p w14:paraId="457E4C46" w14:textId="77777777" w:rsidR="00A36FA3" w:rsidRDefault="00A36FA3" w:rsidP="00A36FA3">
      <w:pPr>
        <w:pStyle w:val="XYZCoords"/>
      </w:pPr>
      <w:r>
        <w:t>C         -2.25559        3.20258       -0.12104</w:t>
      </w:r>
    </w:p>
    <w:p w14:paraId="1940F3B9" w14:textId="77777777" w:rsidR="00A36FA3" w:rsidRDefault="00A36FA3" w:rsidP="00A36FA3">
      <w:pPr>
        <w:pStyle w:val="XYZCoords"/>
      </w:pPr>
      <w:r>
        <w:t>H          1.80126       -1.01006       -2.89205</w:t>
      </w:r>
    </w:p>
    <w:p w14:paraId="6BD2AEF6" w14:textId="77777777" w:rsidR="00A36FA3" w:rsidRDefault="00A36FA3" w:rsidP="00A36FA3">
      <w:pPr>
        <w:pStyle w:val="XYZCoords"/>
      </w:pPr>
      <w:r>
        <w:t>H         -3.23994        3.57988        0.15842</w:t>
      </w:r>
    </w:p>
    <w:p w14:paraId="0C8EFA66" w14:textId="77777777" w:rsidR="00A36FA3" w:rsidRDefault="00A36FA3" w:rsidP="00A36FA3">
      <w:pPr>
        <w:pStyle w:val="XYZCoords"/>
      </w:pPr>
      <w:r>
        <w:t>H          1.51330        1.16638       -2.15038</w:t>
      </w:r>
    </w:p>
    <w:p w14:paraId="6428C53D" w14:textId="77777777" w:rsidR="00A36FA3" w:rsidRDefault="00A36FA3" w:rsidP="00A36FA3">
      <w:pPr>
        <w:pStyle w:val="XYZCoords"/>
      </w:pPr>
      <w:r>
        <w:t>H          2.36129        2.25550       -1.03714</w:t>
      </w:r>
    </w:p>
    <w:p w14:paraId="0B23991E" w14:textId="77777777" w:rsidR="00A36FA3" w:rsidRDefault="00A36FA3" w:rsidP="00A36FA3">
      <w:pPr>
        <w:pStyle w:val="XYZCoords"/>
      </w:pPr>
      <w:r>
        <w:t>C         -0.04789        3.52524       -1.03064</w:t>
      </w:r>
    </w:p>
    <w:p w14:paraId="6FB5D336" w14:textId="77777777" w:rsidR="00A36FA3" w:rsidRDefault="00A36FA3" w:rsidP="00A36FA3">
      <w:pPr>
        <w:pStyle w:val="XYZCoords"/>
      </w:pPr>
      <w:r>
        <w:t>C         -1.30354        4.03277       -0.70786</w:t>
      </w:r>
    </w:p>
    <w:p w14:paraId="2D74AB1D" w14:textId="77777777" w:rsidR="00A36FA3" w:rsidRDefault="00A36FA3" w:rsidP="00A36FA3">
      <w:pPr>
        <w:pStyle w:val="XYZCoords"/>
      </w:pPr>
      <w:r>
        <w:t>H          0.71958        4.16173       -1.47237</w:t>
      </w:r>
    </w:p>
    <w:p w14:paraId="6FD551F9" w14:textId="77777777" w:rsidR="00A36FA3" w:rsidRDefault="00A36FA3" w:rsidP="00A36FA3">
      <w:pPr>
        <w:pStyle w:val="XYZCoords"/>
      </w:pPr>
      <w:r>
        <w:t>H         -1.53725        5.08026       -0.90722</w:t>
      </w:r>
    </w:p>
    <w:p w14:paraId="65B6A083" w14:textId="77777777" w:rsidR="00A36FA3" w:rsidRDefault="00A36FA3" w:rsidP="00A36FA3">
      <w:pPr>
        <w:pStyle w:val="XYZCoords"/>
      </w:pPr>
      <w:r>
        <w:t>O         -0.88592       -0.86035       -2.90796</w:t>
      </w:r>
    </w:p>
    <w:p w14:paraId="2A38A087" w14:textId="77777777" w:rsidR="00A36FA3" w:rsidRPr="00A36FA3" w:rsidRDefault="00A36FA3" w:rsidP="00A36FA3">
      <w:pPr>
        <w:pStyle w:val="XYZCoords"/>
      </w:pPr>
    </w:p>
    <w:p w14:paraId="597313D6" w14:textId="77777777" w:rsidR="00976BCC" w:rsidRDefault="00976BCC">
      <w:pPr>
        <w:rPr>
          <w:sz w:val="9"/>
        </w:rPr>
      </w:pPr>
      <w:r>
        <w:br w:type="page"/>
      </w:r>
    </w:p>
    <w:p w14:paraId="2ECCECCF" w14:textId="58CF22C9" w:rsidR="00976BCC" w:rsidRDefault="00976BCC" w:rsidP="00976BCC">
      <w:pPr>
        <w:pStyle w:val="Caption"/>
      </w:pPr>
      <w:bookmarkStart w:id="250" w:name="_Toc461199645"/>
      <w:r>
        <w:t xml:space="preserve">Figure </w:t>
      </w:r>
      <w:fldSimple w:instr=" STYLEREF 1 \s ">
        <w:r w:rsidR="000D6DE5">
          <w:rPr>
            <w:noProof/>
          </w:rPr>
          <w:t>11</w:t>
        </w:r>
      </w:fldSimple>
      <w:r w:rsidR="003027B0">
        <w:noBreakHyphen/>
      </w:r>
      <w:fldSimple w:instr=" SEQ Figure \* ARABIC \s 1 ">
        <w:r w:rsidR="000D6DE5">
          <w:rPr>
            <w:noProof/>
          </w:rPr>
          <w:t>41</w:t>
        </w:r>
      </w:fldSimple>
      <w:r>
        <w:t xml:space="preserve"> [BC] D</w:t>
      </w:r>
      <w:r>
        <w:rPr>
          <w:vertAlign w:val="subscript"/>
        </w:rPr>
        <w:t>1</w:t>
      </w:r>
      <w:r>
        <w:t>/D</w:t>
      </w:r>
      <w:r>
        <w:rPr>
          <w:vertAlign w:val="subscript"/>
        </w:rPr>
        <w:t xml:space="preserve">o </w:t>
      </w:r>
      <w:r>
        <w:t>MECI Structure and Coordinates</w:t>
      </w:r>
      <w:bookmarkEnd w:id="250"/>
    </w:p>
    <w:p w14:paraId="06A5828A" w14:textId="77777777" w:rsidR="00976BCC" w:rsidRDefault="00976BCC" w:rsidP="00976BCC">
      <w:pPr>
        <w:pStyle w:val="CaptionText"/>
      </w:pPr>
    </w:p>
    <w:p w14:paraId="168DAA99" w14:textId="77777777" w:rsidR="00976BCC" w:rsidRDefault="00976BCC" w:rsidP="00976BCC">
      <w:r>
        <w:rPr>
          <w:noProof/>
        </w:rPr>
        <w:drawing>
          <wp:anchor distT="0" distB="0" distL="114300" distR="114300" simplePos="0" relativeHeight="251671552" behindDoc="0" locked="0" layoutInCell="1" allowOverlap="1" wp14:anchorId="425255DF" wp14:editId="6BB51570">
            <wp:simplePos x="0" y="0"/>
            <wp:positionH relativeFrom="column">
              <wp:posOffset>1713230</wp:posOffset>
            </wp:positionH>
            <wp:positionV relativeFrom="paragraph">
              <wp:posOffset>163830</wp:posOffset>
            </wp:positionV>
            <wp:extent cx="4458970" cy="4458970"/>
            <wp:effectExtent l="0" t="0" r="0" b="0"/>
            <wp:wrapSquare wrapText="bothSides"/>
            <wp:docPr id="15" name="Picture 15" descr="Macintosh HD:Users:Jacob:Documents:Water_Splitting:Two_Photon_Water_Splitting:Computational_Data:BC_Conical_Intersection:CI_12:GMe-Cis-CI23Short-D0-VDZ-SA-CAS1311-Pi-CI12-CI23-Guess-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C_Conical_Intersection:CI_12:GMe-Cis-CI23Short-D0-VDZ-SA-CAS1311-Pi-CI12-CI23-Guess-Opt.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6677A" w14:textId="77777777" w:rsidR="00976BCC" w:rsidRDefault="00976BCC" w:rsidP="00976BCC">
      <w:pPr>
        <w:pStyle w:val="XYZCoords"/>
      </w:pPr>
      <w:r>
        <w:t xml:space="preserve">  39</w:t>
      </w:r>
    </w:p>
    <w:p w14:paraId="634CA07D" w14:textId="77777777" w:rsidR="00976BCC" w:rsidRDefault="00976BCC" w:rsidP="00976BCC">
      <w:pPr>
        <w:pStyle w:val="XYZCoords"/>
      </w:pPr>
      <w:r>
        <w:t xml:space="preserve">  -5668.6564319599938     </w:t>
      </w:r>
    </w:p>
    <w:p w14:paraId="0DB5CE34" w14:textId="77777777" w:rsidR="00976BCC" w:rsidRDefault="00976BCC" w:rsidP="00976BCC">
      <w:pPr>
        <w:pStyle w:val="XYZCoords"/>
      </w:pPr>
      <w:r>
        <w:t xml:space="preserve"> O    -0.34914799    -2.36258133    -2.38144151</w:t>
      </w:r>
    </w:p>
    <w:p w14:paraId="12B45EDC" w14:textId="77777777" w:rsidR="00976BCC" w:rsidRDefault="00976BCC" w:rsidP="00976BCC">
      <w:pPr>
        <w:pStyle w:val="XYZCoords"/>
      </w:pPr>
      <w:r>
        <w:t xml:space="preserve"> O     0.11685657    -0.82199044    -2.03587137</w:t>
      </w:r>
    </w:p>
    <w:p w14:paraId="2CA7D9B7" w14:textId="77777777" w:rsidR="00976BCC" w:rsidRDefault="00976BCC" w:rsidP="00976BCC">
      <w:pPr>
        <w:pStyle w:val="XYZCoords"/>
      </w:pPr>
      <w:r>
        <w:t xml:space="preserve"> C     2.45972115    -2.48770293    -0.59692125</w:t>
      </w:r>
    </w:p>
    <w:p w14:paraId="3E58195F" w14:textId="77777777" w:rsidR="00976BCC" w:rsidRDefault="00976BCC" w:rsidP="00976BCC">
      <w:pPr>
        <w:pStyle w:val="XYZCoords"/>
      </w:pPr>
      <w:r>
        <w:t xml:space="preserve"> H     2.47961778    -0.22805005    -1.63105341</w:t>
      </w:r>
    </w:p>
    <w:p w14:paraId="54D22DD3" w14:textId="77777777" w:rsidR="00976BCC" w:rsidRDefault="00976BCC" w:rsidP="00976BCC">
      <w:pPr>
        <w:pStyle w:val="XYZCoords"/>
      </w:pPr>
      <w:r>
        <w:t xml:space="preserve"> N     2.10379531    -1.25231934     0.14255947</w:t>
      </w:r>
    </w:p>
    <w:p w14:paraId="1E34C91A" w14:textId="77777777" w:rsidR="00976BCC" w:rsidRDefault="00976BCC" w:rsidP="00976BCC">
      <w:pPr>
        <w:pStyle w:val="XYZCoords"/>
      </w:pPr>
      <w:r>
        <w:t xml:space="preserve"> C     2.62880606    -0.06033524    -0.57055869</w:t>
      </w:r>
    </w:p>
    <w:p w14:paraId="6A13AEED" w14:textId="77777777" w:rsidR="00976BCC" w:rsidRDefault="00976BCC" w:rsidP="00976BCC">
      <w:pPr>
        <w:pStyle w:val="XYZCoords"/>
      </w:pPr>
      <w:r>
        <w:t xml:space="preserve"> C    -2.95592546     0.75139328    -1.79018937</w:t>
      </w:r>
    </w:p>
    <w:p w14:paraId="102ABB0D" w14:textId="77777777" w:rsidR="00976BCC" w:rsidRDefault="00976BCC" w:rsidP="00976BCC">
      <w:pPr>
        <w:pStyle w:val="XYZCoords"/>
      </w:pPr>
      <w:r>
        <w:t xml:space="preserve"> C    -3.85195267    -0.02730160     0.89974336</w:t>
      </w:r>
    </w:p>
    <w:p w14:paraId="5256AC5A" w14:textId="77777777" w:rsidR="00976BCC" w:rsidRDefault="00976BCC" w:rsidP="00976BCC">
      <w:pPr>
        <w:pStyle w:val="XYZCoords"/>
      </w:pPr>
      <w:r>
        <w:t xml:space="preserve"> P    -2.30795928     0.27308186    -0.10621931</w:t>
      </w:r>
    </w:p>
    <w:p w14:paraId="621ECF3C" w14:textId="77777777" w:rsidR="00976BCC" w:rsidRDefault="00976BCC" w:rsidP="00976BCC">
      <w:pPr>
        <w:pStyle w:val="XYZCoords"/>
      </w:pPr>
      <w:r>
        <w:t xml:space="preserve"> H     3.69309868     0.06167002    -0.37783977</w:t>
      </w:r>
    </w:p>
    <w:p w14:paraId="53012922" w14:textId="77777777" w:rsidR="00976BCC" w:rsidRDefault="00976BCC" w:rsidP="00976BCC">
      <w:pPr>
        <w:pStyle w:val="XYZCoords"/>
      </w:pPr>
      <w:r>
        <w:t xml:space="preserve"> C     2.62840602    -1.30970376     1.52619968</w:t>
      </w:r>
    </w:p>
    <w:p w14:paraId="6E93CC40" w14:textId="77777777" w:rsidR="00976BCC" w:rsidRDefault="00976BCC" w:rsidP="00976BCC">
      <w:pPr>
        <w:pStyle w:val="XYZCoords"/>
      </w:pPr>
      <w:r>
        <w:t xml:space="preserve"> C    -0.41490170    -1.04519197     2.19364736</w:t>
      </w:r>
    </w:p>
    <w:p w14:paraId="370F975B" w14:textId="77777777" w:rsidR="00976BCC" w:rsidRDefault="00976BCC" w:rsidP="00976BCC">
      <w:pPr>
        <w:pStyle w:val="XYZCoords"/>
      </w:pPr>
      <w:r>
        <w:t xml:space="preserve"> C     1.88732904     1.20543682    -0.20269598</w:t>
      </w:r>
    </w:p>
    <w:p w14:paraId="6C2E4B4F" w14:textId="77777777" w:rsidR="00976BCC" w:rsidRDefault="00976BCC" w:rsidP="00976BCC">
      <w:pPr>
        <w:pStyle w:val="XYZCoords"/>
      </w:pPr>
      <w:r>
        <w:t xml:space="preserve"> N     0.57933910     1.07344928     0.06366621</w:t>
      </w:r>
    </w:p>
    <w:p w14:paraId="470BF9F4" w14:textId="77777777" w:rsidR="00976BCC" w:rsidRDefault="00976BCC" w:rsidP="00976BCC">
      <w:pPr>
        <w:pStyle w:val="XYZCoords"/>
      </w:pPr>
      <w:r>
        <w:t xml:space="preserve"> C    -1.66417890     1.89964300     0.62849087</w:t>
      </w:r>
    </w:p>
    <w:p w14:paraId="3180E0FB" w14:textId="77777777" w:rsidR="00976BCC" w:rsidRDefault="00976BCC" w:rsidP="00976BCC">
      <w:pPr>
        <w:pStyle w:val="XYZCoords"/>
      </w:pPr>
      <w:r>
        <w:t xml:space="preserve"> C    -0.20953457     2.14595474     0.30032474</w:t>
      </w:r>
    </w:p>
    <w:p w14:paraId="3843C0C5" w14:textId="77777777" w:rsidR="00976BCC" w:rsidRDefault="00976BCC" w:rsidP="00976BCC">
      <w:pPr>
        <w:pStyle w:val="XYZCoords"/>
      </w:pPr>
      <w:r>
        <w:t xml:space="preserve"> C     2.47868580     2.46568668    -0.22235894</w:t>
      </w:r>
    </w:p>
    <w:p w14:paraId="1A471944" w14:textId="77777777" w:rsidR="00976BCC" w:rsidRDefault="00976BCC" w:rsidP="00976BCC">
      <w:pPr>
        <w:pStyle w:val="XYZCoords"/>
      </w:pPr>
      <w:r>
        <w:t xml:space="preserve"> H     3.52977925     2.55859074    -0.42706967</w:t>
      </w:r>
    </w:p>
    <w:p w14:paraId="34A0F50F" w14:textId="77777777" w:rsidR="00976BCC" w:rsidRDefault="00976BCC" w:rsidP="00976BCC">
      <w:pPr>
        <w:pStyle w:val="XYZCoords"/>
      </w:pPr>
      <w:r>
        <w:t xml:space="preserve"> H    -1.75784807     1.78995768     1.70762753</w:t>
      </w:r>
    </w:p>
    <w:p w14:paraId="1DE61280" w14:textId="77777777" w:rsidR="00976BCC" w:rsidRDefault="00976BCC" w:rsidP="00976BCC">
      <w:pPr>
        <w:pStyle w:val="XYZCoords"/>
      </w:pPr>
      <w:r>
        <w:t xml:space="preserve"> H    -2.26840551     2.74654963     0.32032961</w:t>
      </w:r>
    </w:p>
    <w:p w14:paraId="1E606802" w14:textId="77777777" w:rsidR="00976BCC" w:rsidRDefault="00976BCC" w:rsidP="00976BCC">
      <w:pPr>
        <w:pStyle w:val="XYZCoords"/>
      </w:pPr>
      <w:r>
        <w:t xml:space="preserve"> C     0.34078846     3.42118238     0.26751214</w:t>
      </w:r>
    </w:p>
    <w:p w14:paraId="7382CE58" w14:textId="77777777" w:rsidR="00976BCC" w:rsidRDefault="00976BCC" w:rsidP="00976BCC">
      <w:pPr>
        <w:pStyle w:val="XYZCoords"/>
      </w:pPr>
      <w:r>
        <w:t xml:space="preserve"> C     1.70205995     3.57535527     0.01007743</w:t>
      </w:r>
    </w:p>
    <w:p w14:paraId="7C32F9F4" w14:textId="77777777" w:rsidR="00976BCC" w:rsidRDefault="00976BCC" w:rsidP="00976BCC">
      <w:pPr>
        <w:pStyle w:val="XYZCoords"/>
      </w:pPr>
      <w:r>
        <w:t xml:space="preserve"> H    -0.28345471     4.27631644     0.45043994</w:t>
      </w:r>
    </w:p>
    <w:p w14:paraId="4AAC0CBC" w14:textId="77777777" w:rsidR="00976BCC" w:rsidRDefault="00976BCC" w:rsidP="00976BCC">
      <w:pPr>
        <w:pStyle w:val="XYZCoords"/>
      </w:pPr>
      <w:r>
        <w:t xml:space="preserve"> H     2.13906704     4.55889235    -0.00585560</w:t>
      </w:r>
    </w:p>
    <w:p w14:paraId="45717551" w14:textId="77777777" w:rsidR="00976BCC" w:rsidRDefault="00976BCC" w:rsidP="00976BCC">
      <w:pPr>
        <w:pStyle w:val="XYZCoords"/>
      </w:pPr>
      <w:r>
        <w:t xml:space="preserve"> O    -0.73061464    -1.74610669     3.13055667</w:t>
      </w:r>
    </w:p>
    <w:p w14:paraId="2CAE8948" w14:textId="77777777" w:rsidR="00976BCC" w:rsidRDefault="00976BCC" w:rsidP="00976BCC">
      <w:pPr>
        <w:pStyle w:val="XYZCoords"/>
      </w:pPr>
      <w:r>
        <w:t xml:space="preserve"> H    -3.67933575     1.55973355    -1.72787910</w:t>
      </w:r>
    </w:p>
    <w:p w14:paraId="3ED5555D" w14:textId="77777777" w:rsidR="00976BCC" w:rsidRDefault="00976BCC" w:rsidP="00976BCC">
      <w:pPr>
        <w:pStyle w:val="XYZCoords"/>
      </w:pPr>
      <w:r>
        <w:t xml:space="preserve"> H    -3.42495100    -0.11461877    -2.24627638</w:t>
      </w:r>
    </w:p>
    <w:p w14:paraId="1938B232" w14:textId="77777777" w:rsidR="00976BCC" w:rsidRDefault="00976BCC" w:rsidP="00976BCC">
      <w:pPr>
        <w:pStyle w:val="XYZCoords"/>
      </w:pPr>
      <w:r>
        <w:t xml:space="preserve"> H    -2.12184913     1.04499984    -2.41770806</w:t>
      </w:r>
    </w:p>
    <w:p w14:paraId="2F18E0BC" w14:textId="77777777" w:rsidR="00976BCC" w:rsidRDefault="00976BCC" w:rsidP="00976BCC">
      <w:pPr>
        <w:pStyle w:val="XYZCoords"/>
      </w:pPr>
      <w:r>
        <w:t xml:space="preserve"> H    -3.57230091    -0.26896885     1.91967123</w:t>
      </w:r>
    </w:p>
    <w:p w14:paraId="68726B74" w14:textId="77777777" w:rsidR="00976BCC" w:rsidRDefault="00976BCC" w:rsidP="00976BCC">
      <w:pPr>
        <w:pStyle w:val="XYZCoords"/>
      </w:pPr>
      <w:r>
        <w:t xml:space="preserve"> H    -4.38840515    -0.87507903     0.48484844</w:t>
      </w:r>
    </w:p>
    <w:p w14:paraId="08913535" w14:textId="77777777" w:rsidR="00976BCC" w:rsidRDefault="00976BCC" w:rsidP="00976BCC">
      <w:pPr>
        <w:pStyle w:val="XYZCoords"/>
      </w:pPr>
      <w:r>
        <w:t xml:space="preserve"> H    -4.50670963     0.83997556     0.89817174</w:t>
      </w:r>
    </w:p>
    <w:p w14:paraId="45B2F397" w14:textId="77777777" w:rsidR="00976BCC" w:rsidRDefault="00976BCC" w:rsidP="00976BCC">
      <w:pPr>
        <w:pStyle w:val="XYZCoords"/>
      </w:pPr>
      <w:r>
        <w:t xml:space="preserve"> H     2.07210958    -3.34198547    -0.05431959</w:t>
      </w:r>
    </w:p>
    <w:p w14:paraId="7D37D0AD" w14:textId="77777777" w:rsidR="00976BCC" w:rsidRDefault="00976BCC" w:rsidP="00976BCC">
      <w:pPr>
        <w:pStyle w:val="XYZCoords"/>
      </w:pPr>
      <w:r>
        <w:t xml:space="preserve"> H     3.54399273    -2.58737731    -0.68353774</w:t>
      </w:r>
    </w:p>
    <w:p w14:paraId="614D8178" w14:textId="77777777" w:rsidR="00976BCC" w:rsidRDefault="00976BCC" w:rsidP="00976BCC">
      <w:pPr>
        <w:pStyle w:val="XYZCoords"/>
      </w:pPr>
      <w:r>
        <w:t xml:space="preserve"> H     2.00477094    -2.45857026    -1.57612531</w:t>
      </w:r>
    </w:p>
    <w:p w14:paraId="756CC5E9" w14:textId="77777777" w:rsidR="00976BCC" w:rsidRDefault="00976BCC" w:rsidP="00976BCC">
      <w:pPr>
        <w:pStyle w:val="XYZCoords"/>
      </w:pPr>
      <w:r>
        <w:t xml:space="preserve"> H     2.34624449    -0.41525499     2.06620993</w:t>
      </w:r>
    </w:p>
    <w:p w14:paraId="68F17C5F" w14:textId="77777777" w:rsidR="00976BCC" w:rsidRDefault="00976BCC" w:rsidP="00976BCC">
      <w:pPr>
        <w:pStyle w:val="XYZCoords"/>
      </w:pPr>
      <w:r>
        <w:t xml:space="preserve"> H     3.71628435    -1.40166085     1.51688219</w:t>
      </w:r>
    </w:p>
    <w:p w14:paraId="133D24C0" w14:textId="77777777" w:rsidR="00976BCC" w:rsidRDefault="00976BCC" w:rsidP="00976BCC">
      <w:pPr>
        <w:pStyle w:val="XYZCoords"/>
      </w:pPr>
      <w:r>
        <w:t xml:space="preserve"> H     2.20065294    -2.16034732     2.03867858</w:t>
      </w:r>
    </w:p>
    <w:p w14:paraId="2BB7A43B" w14:textId="77777777" w:rsidR="00976BCC" w:rsidRDefault="00976BCC" w:rsidP="00976BCC">
      <w:pPr>
        <w:pStyle w:val="XYZCoords"/>
      </w:pPr>
      <w:r>
        <w:t>Ru    -0.11705731    -0.88144683     0.05896810</w:t>
      </w:r>
    </w:p>
    <w:p w14:paraId="3F24340A" w14:textId="77777777" w:rsidR="00976BCC" w:rsidRDefault="00976BCC" w:rsidP="00976BCC">
      <w:pPr>
        <w:pStyle w:val="XYZCoords"/>
      </w:pPr>
      <w:r>
        <w:t xml:space="preserve"> H    -0.69487285    -2.18311611    -3.27277416</w:t>
      </w:r>
    </w:p>
    <w:p w14:paraId="6AED3DD8" w14:textId="77777777" w:rsidR="00976BCC" w:rsidRDefault="00976BCC">
      <w:pPr>
        <w:rPr>
          <w:sz w:val="9"/>
        </w:rPr>
      </w:pPr>
      <w:r>
        <w:br w:type="page"/>
      </w:r>
    </w:p>
    <w:p w14:paraId="2A6A7BFC" w14:textId="07D63FFF" w:rsidR="00976BCC" w:rsidRDefault="00976BCC" w:rsidP="00976BCC">
      <w:pPr>
        <w:pStyle w:val="Caption"/>
      </w:pPr>
      <w:bookmarkStart w:id="251" w:name="_Toc461199646"/>
      <w:r>
        <w:t xml:space="preserve">Figure </w:t>
      </w:r>
      <w:fldSimple w:instr=" STYLEREF 1 \s ">
        <w:r w:rsidR="000D6DE5">
          <w:rPr>
            <w:noProof/>
          </w:rPr>
          <w:t>11</w:t>
        </w:r>
      </w:fldSimple>
      <w:r w:rsidR="003027B0">
        <w:noBreakHyphen/>
      </w:r>
      <w:fldSimple w:instr=" SEQ Figure \* ARABIC \s 1 ">
        <w:r w:rsidR="000D6DE5">
          <w:rPr>
            <w:noProof/>
          </w:rPr>
          <w:t>42</w:t>
        </w:r>
      </w:fldSimple>
      <w:r>
        <w:t xml:space="preserve"> [BC] D</w:t>
      </w:r>
      <w:r>
        <w:rPr>
          <w:vertAlign w:val="subscript"/>
        </w:rPr>
        <w:t>2</w:t>
      </w:r>
      <w:r>
        <w:t>/D</w:t>
      </w:r>
      <w:r>
        <w:rPr>
          <w:vertAlign w:val="subscript"/>
        </w:rPr>
        <w:t>1</w:t>
      </w:r>
      <w:r>
        <w:t xml:space="preserve"> MECI Structure and Coordinates</w:t>
      </w:r>
      <w:bookmarkEnd w:id="251"/>
    </w:p>
    <w:p w14:paraId="52233768" w14:textId="77777777" w:rsidR="00976BCC" w:rsidRDefault="00976BCC" w:rsidP="00976BCC">
      <w:pPr>
        <w:pStyle w:val="CaptionText"/>
      </w:pPr>
    </w:p>
    <w:p w14:paraId="2C1167D9" w14:textId="77777777" w:rsidR="00976BCC" w:rsidRDefault="00554753" w:rsidP="00976BCC">
      <w:r>
        <w:rPr>
          <w:noProof/>
        </w:rPr>
        <w:drawing>
          <wp:anchor distT="0" distB="0" distL="114300" distR="114300" simplePos="0" relativeHeight="251672576" behindDoc="0" locked="0" layoutInCell="1" allowOverlap="1" wp14:anchorId="1D046A31" wp14:editId="4D6AA10F">
            <wp:simplePos x="0" y="0"/>
            <wp:positionH relativeFrom="column">
              <wp:posOffset>1598930</wp:posOffset>
            </wp:positionH>
            <wp:positionV relativeFrom="paragraph">
              <wp:posOffset>163830</wp:posOffset>
            </wp:positionV>
            <wp:extent cx="4573270" cy="4573270"/>
            <wp:effectExtent l="0" t="0" r="0" b="0"/>
            <wp:wrapSquare wrapText="bothSides"/>
            <wp:docPr id="16" name="Picture 16" descr="Macintosh HD:Users:Jacob:Documents:Water_Splitting:Two_Photon_Water_Splitting:Computational_Data:BC_Conical_Intersection:CI_23:GMe-Cis-CI23-D0-VDZ-SA-CAS1311-Pi-CI23-Opt-Thres-6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C_Conical_Intersection:CI_23:GMe-Cis-CI23-D0-VDZ-SA-CAS1311-Pi-CI23-Opt-Thres-6D-4.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C9CC38" w14:textId="77777777" w:rsidR="00554753" w:rsidRDefault="00554753" w:rsidP="00554753">
      <w:pPr>
        <w:pStyle w:val="XYZCoords"/>
      </w:pPr>
      <w:r>
        <w:t xml:space="preserve">  39</w:t>
      </w:r>
    </w:p>
    <w:p w14:paraId="02AC58C3" w14:textId="77777777" w:rsidR="00554753" w:rsidRDefault="00554753" w:rsidP="00554753">
      <w:pPr>
        <w:pStyle w:val="XYZCoords"/>
      </w:pPr>
      <w:r>
        <w:t xml:space="preserve">  -5668.6347902092621     </w:t>
      </w:r>
    </w:p>
    <w:p w14:paraId="28D5F134" w14:textId="77777777" w:rsidR="00554753" w:rsidRDefault="00554753" w:rsidP="00554753">
      <w:pPr>
        <w:pStyle w:val="XYZCoords"/>
      </w:pPr>
      <w:r>
        <w:t xml:space="preserve"> O    -0.43728033    -2.88986880    -1.22059513</w:t>
      </w:r>
    </w:p>
    <w:p w14:paraId="329332DB" w14:textId="77777777" w:rsidR="00554753" w:rsidRDefault="00554753" w:rsidP="00554753">
      <w:pPr>
        <w:pStyle w:val="XYZCoords"/>
      </w:pPr>
      <w:r>
        <w:t xml:space="preserve"> O     0.01072006    -1.15926324    -2.16057615</w:t>
      </w:r>
    </w:p>
    <w:p w14:paraId="5412D9AB" w14:textId="77777777" w:rsidR="00554753" w:rsidRDefault="00554753" w:rsidP="00554753">
      <w:pPr>
        <w:pStyle w:val="XYZCoords"/>
      </w:pPr>
      <w:r>
        <w:t xml:space="preserve"> C     2.54759821    -2.43747772    -0.70919219</w:t>
      </w:r>
    </w:p>
    <w:p w14:paraId="7235545A" w14:textId="77777777" w:rsidR="00554753" w:rsidRDefault="00554753" w:rsidP="00554753">
      <w:pPr>
        <w:pStyle w:val="XYZCoords"/>
      </w:pPr>
      <w:r>
        <w:t xml:space="preserve"> H     2.44612775    -0.14249022    -1.70345216</w:t>
      </w:r>
    </w:p>
    <w:p w14:paraId="02F1FBBB" w14:textId="77777777" w:rsidR="00554753" w:rsidRDefault="00554753" w:rsidP="00554753">
      <w:pPr>
        <w:pStyle w:val="XYZCoords"/>
      </w:pPr>
      <w:r>
        <w:t xml:space="preserve"> N     2.12487170    -1.23114238     0.04303850</w:t>
      </w:r>
    </w:p>
    <w:p w14:paraId="1852F24D" w14:textId="77777777" w:rsidR="00554753" w:rsidRDefault="00554753" w:rsidP="00554753">
      <w:pPr>
        <w:pStyle w:val="XYZCoords"/>
      </w:pPr>
      <w:r>
        <w:t xml:space="preserve"> C     2.62047055    -0.00886298    -0.64061489</w:t>
      </w:r>
    </w:p>
    <w:p w14:paraId="412644BF" w14:textId="77777777" w:rsidR="00554753" w:rsidRDefault="00554753" w:rsidP="00554753">
      <w:pPr>
        <w:pStyle w:val="XYZCoords"/>
      </w:pPr>
      <w:r>
        <w:t xml:space="preserve"> C    -2.87559717     0.87962919    -1.85668339</w:t>
      </w:r>
    </w:p>
    <w:p w14:paraId="74283CE2" w14:textId="77777777" w:rsidR="00554753" w:rsidRDefault="00554753" w:rsidP="00554753">
      <w:pPr>
        <w:pStyle w:val="XYZCoords"/>
      </w:pPr>
      <w:r>
        <w:t xml:space="preserve"> C    -3.87797477    -0.02746943     0.75622607</w:t>
      </w:r>
    </w:p>
    <w:p w14:paraId="46B4A0B7" w14:textId="77777777" w:rsidR="00554753" w:rsidRDefault="00554753" w:rsidP="00554753">
      <w:pPr>
        <w:pStyle w:val="XYZCoords"/>
      </w:pPr>
      <w:r>
        <w:t xml:space="preserve"> P    -2.29420613     0.29809104    -0.17808649</w:t>
      </w:r>
    </w:p>
    <w:p w14:paraId="1A8654A4" w14:textId="77777777" w:rsidR="00554753" w:rsidRDefault="00554753" w:rsidP="00554753">
      <w:pPr>
        <w:pStyle w:val="XYZCoords"/>
      </w:pPr>
      <w:r>
        <w:t xml:space="preserve"> H     3.68994019     0.11231407    -0.47556600</w:t>
      </w:r>
    </w:p>
    <w:p w14:paraId="2E69C7FC" w14:textId="77777777" w:rsidR="00554753" w:rsidRDefault="00554753" w:rsidP="00554753">
      <w:pPr>
        <w:pStyle w:val="XYZCoords"/>
      </w:pPr>
      <w:r>
        <w:t xml:space="preserve"> C     2.63446526    -1.29572540     1.43245850</w:t>
      </w:r>
    </w:p>
    <w:p w14:paraId="2B29CF10" w14:textId="77777777" w:rsidR="00554753" w:rsidRDefault="00554753" w:rsidP="00554753">
      <w:pPr>
        <w:pStyle w:val="XYZCoords"/>
      </w:pPr>
      <w:r>
        <w:t xml:space="preserve"> C    -0.42517600    -1.11796295     2.03526966</w:t>
      </w:r>
    </w:p>
    <w:p w14:paraId="7DF95B58" w14:textId="77777777" w:rsidR="00554753" w:rsidRDefault="00554753" w:rsidP="00554753">
      <w:pPr>
        <w:pStyle w:val="XYZCoords"/>
      </w:pPr>
      <w:r>
        <w:t xml:space="preserve"> C     1.88531427     1.24155372    -0.20809201</w:t>
      </w:r>
    </w:p>
    <w:p w14:paraId="62324A8F" w14:textId="77777777" w:rsidR="00554753" w:rsidRDefault="00554753" w:rsidP="00554753">
      <w:pPr>
        <w:pStyle w:val="XYZCoords"/>
      </w:pPr>
      <w:r>
        <w:t xml:space="preserve"> N     0.57880933     1.09855615     0.05344743</w:t>
      </w:r>
    </w:p>
    <w:p w14:paraId="3E633913" w14:textId="77777777" w:rsidR="00554753" w:rsidRDefault="00554753" w:rsidP="00554753">
      <w:pPr>
        <w:pStyle w:val="XYZCoords"/>
      </w:pPr>
      <w:r>
        <w:t xml:space="preserve"> C    -1.66441087     1.88021247     0.65687480</w:t>
      </w:r>
    </w:p>
    <w:p w14:paraId="7F9161AB" w14:textId="77777777" w:rsidR="00554753" w:rsidRDefault="00554753" w:rsidP="00554753">
      <w:pPr>
        <w:pStyle w:val="XYZCoords"/>
      </w:pPr>
      <w:r>
        <w:t xml:space="preserve"> C    -0.21056753     2.15434403     0.34797870</w:t>
      </w:r>
    </w:p>
    <w:p w14:paraId="075CE02D" w14:textId="77777777" w:rsidR="00554753" w:rsidRDefault="00554753" w:rsidP="00554753">
      <w:pPr>
        <w:pStyle w:val="XYZCoords"/>
      </w:pPr>
      <w:r>
        <w:t xml:space="preserve"> C     2.47760799     2.50106027    -0.16125789</w:t>
      </w:r>
    </w:p>
    <w:p w14:paraId="1110C5FD" w14:textId="77777777" w:rsidR="00554753" w:rsidRDefault="00554753" w:rsidP="00554753">
      <w:pPr>
        <w:pStyle w:val="XYZCoords"/>
      </w:pPr>
      <w:r>
        <w:t xml:space="preserve"> H     3.52818477     2.60713109    -0.36260372</w:t>
      </w:r>
    </w:p>
    <w:p w14:paraId="4B8831C2" w14:textId="77777777" w:rsidR="00554753" w:rsidRDefault="00554753" w:rsidP="00554753">
      <w:pPr>
        <w:pStyle w:val="XYZCoords"/>
      </w:pPr>
      <w:r>
        <w:t xml:space="preserve"> H    -1.76355295     1.70866859     1.72754258</w:t>
      </w:r>
    </w:p>
    <w:p w14:paraId="42E9B7D1" w14:textId="77777777" w:rsidR="00554753" w:rsidRDefault="00554753" w:rsidP="00554753">
      <w:pPr>
        <w:pStyle w:val="XYZCoords"/>
      </w:pPr>
      <w:r>
        <w:t xml:space="preserve"> H    -2.27528270     2.73776658     0.39383644</w:t>
      </w:r>
    </w:p>
    <w:p w14:paraId="1B3DACB0" w14:textId="77777777" w:rsidR="00554753" w:rsidRDefault="00554753" w:rsidP="00554753">
      <w:pPr>
        <w:pStyle w:val="XYZCoords"/>
      </w:pPr>
      <w:r>
        <w:t xml:space="preserve"> C     0.33884029     3.42996022     0.38761050</w:t>
      </w:r>
    </w:p>
    <w:p w14:paraId="281694A9" w14:textId="77777777" w:rsidR="00554753" w:rsidRDefault="00554753" w:rsidP="00554753">
      <w:pPr>
        <w:pStyle w:val="XYZCoords"/>
      </w:pPr>
      <w:r>
        <w:t xml:space="preserve"> C     1.70049336     3.59590110     0.13645007</w:t>
      </w:r>
    </w:p>
    <w:p w14:paraId="0551DE21" w14:textId="77777777" w:rsidR="00554753" w:rsidRDefault="00554753" w:rsidP="00554753">
      <w:pPr>
        <w:pStyle w:val="XYZCoords"/>
      </w:pPr>
      <w:r>
        <w:t xml:space="preserve"> H    -0.28294042     4.27462591     0.62127536</w:t>
      </w:r>
    </w:p>
    <w:p w14:paraId="30C35D73" w14:textId="77777777" w:rsidR="00554753" w:rsidRDefault="00554753" w:rsidP="00554753">
      <w:pPr>
        <w:pStyle w:val="XYZCoords"/>
      </w:pPr>
      <w:r>
        <w:t xml:space="preserve"> H     2.13843195     4.57847672     0.17568621</w:t>
      </w:r>
    </w:p>
    <w:p w14:paraId="51E4C6DD" w14:textId="77777777" w:rsidR="00554753" w:rsidRDefault="00554753" w:rsidP="00554753">
      <w:pPr>
        <w:pStyle w:val="XYZCoords"/>
      </w:pPr>
      <w:r>
        <w:t xml:space="preserve"> O    -0.76941542    -1.65784233     3.06345115</w:t>
      </w:r>
    </w:p>
    <w:p w14:paraId="50ADEE11" w14:textId="77777777" w:rsidR="00554753" w:rsidRDefault="00554753" w:rsidP="00554753">
      <w:pPr>
        <w:pStyle w:val="XYZCoords"/>
      </w:pPr>
      <w:r>
        <w:t xml:space="preserve"> H    -3.61280414     1.67336524    -1.77222999</w:t>
      </w:r>
    </w:p>
    <w:p w14:paraId="3B92DD97" w14:textId="77777777" w:rsidR="00554753" w:rsidRDefault="00554753" w:rsidP="00554753">
      <w:pPr>
        <w:pStyle w:val="XYZCoords"/>
      </w:pPr>
      <w:r>
        <w:t xml:space="preserve"> H    -3.30868937     0.04220119    -2.39389968</w:t>
      </w:r>
    </w:p>
    <w:p w14:paraId="0C4BB46A" w14:textId="77777777" w:rsidR="00554753" w:rsidRDefault="00554753" w:rsidP="00554753">
      <w:pPr>
        <w:pStyle w:val="XYZCoords"/>
      </w:pPr>
      <w:r>
        <w:t xml:space="preserve"> H    -2.02276168     1.22893868    -2.42838256</w:t>
      </w:r>
    </w:p>
    <w:p w14:paraId="4F54EFB8" w14:textId="77777777" w:rsidR="00554753" w:rsidRDefault="00554753" w:rsidP="00554753">
      <w:pPr>
        <w:pStyle w:val="XYZCoords"/>
      </w:pPr>
      <w:r>
        <w:t xml:space="preserve"> H    -3.63710698    -0.33324758     1.76890258</w:t>
      </w:r>
    </w:p>
    <w:p w14:paraId="087D3BF1" w14:textId="77777777" w:rsidR="00554753" w:rsidRDefault="00554753" w:rsidP="00554753">
      <w:pPr>
        <w:pStyle w:val="XYZCoords"/>
      </w:pPr>
      <w:r>
        <w:t xml:space="preserve"> H    -4.41890407    -0.83703111     0.27598941</w:t>
      </w:r>
    </w:p>
    <w:p w14:paraId="477134B6" w14:textId="77777777" w:rsidR="00554753" w:rsidRDefault="00554753" w:rsidP="00554753">
      <w:pPr>
        <w:pStyle w:val="XYZCoords"/>
      </w:pPr>
      <w:r>
        <w:t xml:space="preserve"> H    -4.51302617     0.85388025     0.78345248</w:t>
      </w:r>
    </w:p>
    <w:p w14:paraId="5D0011BE" w14:textId="77777777" w:rsidR="00554753" w:rsidRDefault="00554753" w:rsidP="00554753">
      <w:pPr>
        <w:pStyle w:val="XYZCoords"/>
      </w:pPr>
      <w:r>
        <w:t xml:space="preserve"> H     2.17775313    -3.31465047    -0.19503086</w:t>
      </w:r>
    </w:p>
    <w:p w14:paraId="66B587E1" w14:textId="77777777" w:rsidR="00554753" w:rsidRDefault="00554753" w:rsidP="00554753">
      <w:pPr>
        <w:pStyle w:val="XYZCoords"/>
      </w:pPr>
      <w:r>
        <w:t xml:space="preserve"> H     3.63727585    -2.48753836    -0.76820659</w:t>
      </w:r>
    </w:p>
    <w:p w14:paraId="5D2AA51E" w14:textId="77777777" w:rsidR="00554753" w:rsidRDefault="00554753" w:rsidP="00554753">
      <w:pPr>
        <w:pStyle w:val="XYZCoords"/>
      </w:pPr>
      <w:r>
        <w:t xml:space="preserve"> H     2.11698942    -2.41043829    -1.69912923</w:t>
      </w:r>
    </w:p>
    <w:p w14:paraId="480D5CB2" w14:textId="77777777" w:rsidR="00554753" w:rsidRDefault="00554753" w:rsidP="00554753">
      <w:pPr>
        <w:pStyle w:val="XYZCoords"/>
      </w:pPr>
      <w:r>
        <w:t xml:space="preserve"> H     2.31779191    -0.42179048     1.98604882</w:t>
      </w:r>
    </w:p>
    <w:p w14:paraId="43A9E89D" w14:textId="77777777" w:rsidR="00554753" w:rsidRDefault="00554753" w:rsidP="00554753">
      <w:pPr>
        <w:pStyle w:val="XYZCoords"/>
      </w:pPr>
      <w:r>
        <w:t xml:space="preserve"> H     3.72491453    -1.35349895     1.43491293</w:t>
      </w:r>
    </w:p>
    <w:p w14:paraId="684DA19B" w14:textId="77777777" w:rsidR="00554753" w:rsidRDefault="00554753" w:rsidP="00554753">
      <w:pPr>
        <w:pStyle w:val="XYZCoords"/>
      </w:pPr>
      <w:r>
        <w:t xml:space="preserve"> H     2.22794279    -2.16974797     1.92250448</w:t>
      </w:r>
    </w:p>
    <w:p w14:paraId="053D9798" w14:textId="77777777" w:rsidR="00554753" w:rsidRDefault="00554753" w:rsidP="00554753">
      <w:pPr>
        <w:pStyle w:val="XYZCoords"/>
      </w:pPr>
      <w:r>
        <w:t>Ru    -0.11712086    -0.90963409    -0.04038537</w:t>
      </w:r>
    </w:p>
    <w:p w14:paraId="26ED655B" w14:textId="77777777" w:rsidR="00554753" w:rsidRDefault="00554753" w:rsidP="00554753">
      <w:pPr>
        <w:pStyle w:val="XYZCoords"/>
      </w:pPr>
      <w:r>
        <w:t xml:space="preserve"> H    -1.23425376    -2.88666281    -1.78515039</w:t>
      </w:r>
    </w:p>
    <w:p w14:paraId="7C56244E" w14:textId="77777777" w:rsidR="00554753" w:rsidRDefault="00554753">
      <w:pPr>
        <w:rPr>
          <w:sz w:val="9"/>
        </w:rPr>
      </w:pPr>
      <w:r>
        <w:br w:type="page"/>
      </w:r>
    </w:p>
    <w:p w14:paraId="0FBBB2C9" w14:textId="5F512CF8" w:rsidR="00976BCC" w:rsidRDefault="00554753" w:rsidP="00554753">
      <w:pPr>
        <w:pStyle w:val="Caption"/>
      </w:pPr>
      <w:bookmarkStart w:id="252" w:name="_Toc461199647"/>
      <w:r>
        <w:t xml:space="preserve">Figure </w:t>
      </w:r>
      <w:fldSimple w:instr=" STYLEREF 1 \s ">
        <w:r w:rsidR="000D6DE5">
          <w:rPr>
            <w:noProof/>
          </w:rPr>
          <w:t>11</w:t>
        </w:r>
      </w:fldSimple>
      <w:r w:rsidR="003027B0">
        <w:noBreakHyphen/>
      </w:r>
      <w:fldSimple w:instr=" SEQ Figure \* ARABIC \s 1 ">
        <w:r w:rsidR="000D6DE5">
          <w:rPr>
            <w:noProof/>
          </w:rPr>
          <w:t>43</w:t>
        </w:r>
      </w:fldSimple>
      <w:r>
        <w:t xml:space="preserve"> [C]T</w:t>
      </w:r>
      <w:r>
        <w:rPr>
          <w:vertAlign w:val="subscript"/>
        </w:rPr>
        <w:t>0</w:t>
      </w:r>
      <w:r>
        <w:t xml:space="preserve"> Structure and Coordinates</w:t>
      </w:r>
      <w:bookmarkEnd w:id="252"/>
    </w:p>
    <w:p w14:paraId="2EC6729B" w14:textId="77777777" w:rsidR="00554753" w:rsidRDefault="00554753" w:rsidP="00554753">
      <w:pPr>
        <w:pStyle w:val="CaptionText"/>
      </w:pPr>
    </w:p>
    <w:p w14:paraId="0E2776E2" w14:textId="77777777" w:rsidR="00554753" w:rsidRDefault="00554753" w:rsidP="00554753">
      <w:r>
        <w:rPr>
          <w:noProof/>
        </w:rPr>
        <w:drawing>
          <wp:anchor distT="0" distB="0" distL="114300" distR="114300" simplePos="0" relativeHeight="251673600" behindDoc="0" locked="0" layoutInCell="1" allowOverlap="1" wp14:anchorId="0EB18C53" wp14:editId="4C6117C1">
            <wp:simplePos x="0" y="0"/>
            <wp:positionH relativeFrom="column">
              <wp:posOffset>1485900</wp:posOffset>
            </wp:positionH>
            <wp:positionV relativeFrom="paragraph">
              <wp:posOffset>50800</wp:posOffset>
            </wp:positionV>
            <wp:extent cx="4916170" cy="4916170"/>
            <wp:effectExtent l="0" t="0" r="0" b="0"/>
            <wp:wrapSquare wrapText="bothSides"/>
            <wp:docPr id="17" name="Picture 17" descr="Macintosh HD:Users:Jacob:Documents:Water_Splitting:Two_Photon_Water_Splitting:Computational_Data:C_Intermediate:Full_Model:H-Trans-R2-R2-Down-RuMove-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C_Intermediate:Full_Model:H-Trans-R2-R2-Down-RuMove-T-GP-SMD.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916170" cy="4916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87606" w14:textId="77777777" w:rsidR="00554753" w:rsidRDefault="00554753" w:rsidP="00554753">
      <w:pPr>
        <w:pStyle w:val="XYZCoords"/>
      </w:pPr>
      <w:r>
        <w:t>128</w:t>
      </w:r>
    </w:p>
    <w:p w14:paraId="2EA48751" w14:textId="77777777" w:rsidR="00554753" w:rsidRDefault="00554753" w:rsidP="00554753">
      <w:pPr>
        <w:pStyle w:val="XYZCoords"/>
      </w:pPr>
      <w:r>
        <w:tab/>
        <w:t>Energy: -1951476.7711256</w:t>
      </w:r>
    </w:p>
    <w:p w14:paraId="78E7FEAC" w14:textId="77777777" w:rsidR="00554753" w:rsidRDefault="00554753" w:rsidP="00554753">
      <w:pPr>
        <w:pStyle w:val="XYZCoords"/>
      </w:pPr>
      <w:r>
        <w:t>H         -0.89663        2.64296        3.71461</w:t>
      </w:r>
    </w:p>
    <w:p w14:paraId="7721FAED" w14:textId="77777777" w:rsidR="00554753" w:rsidRDefault="00554753" w:rsidP="00554753">
      <w:pPr>
        <w:pStyle w:val="XYZCoords"/>
      </w:pPr>
      <w:r>
        <w:t>C         -1.82051        2.11644        3.43322</w:t>
      </w:r>
    </w:p>
    <w:p w14:paraId="6DA44C68" w14:textId="77777777" w:rsidR="00554753" w:rsidRDefault="00554753" w:rsidP="00554753">
      <w:pPr>
        <w:pStyle w:val="XYZCoords"/>
      </w:pPr>
      <w:r>
        <w:t>H         -2.52055        2.20160        4.27864</w:t>
      </w:r>
    </w:p>
    <w:p w14:paraId="53142ACA" w14:textId="77777777" w:rsidR="00554753" w:rsidRDefault="00554753" w:rsidP="00554753">
      <w:pPr>
        <w:pStyle w:val="XYZCoords"/>
      </w:pPr>
      <w:r>
        <w:t>H         -1.56165        1.05757        3.29041</w:t>
      </w:r>
    </w:p>
    <w:p w14:paraId="47BA6EB5" w14:textId="77777777" w:rsidR="00554753" w:rsidRDefault="00554753" w:rsidP="00554753">
      <w:pPr>
        <w:pStyle w:val="XYZCoords"/>
      </w:pPr>
      <w:r>
        <w:t>H         -0.28768       -1.17047       -1.92357</w:t>
      </w:r>
    </w:p>
    <w:p w14:paraId="56360219" w14:textId="77777777" w:rsidR="00554753" w:rsidRDefault="00554753" w:rsidP="00554753">
      <w:pPr>
        <w:pStyle w:val="XYZCoords"/>
      </w:pPr>
      <w:r>
        <w:t>O         -1.54793        1.14940       -0.36805</w:t>
      </w:r>
    </w:p>
    <w:p w14:paraId="70FB6BF2" w14:textId="77777777" w:rsidR="00554753" w:rsidRDefault="00554753" w:rsidP="00554753">
      <w:pPr>
        <w:pStyle w:val="XYZCoords"/>
      </w:pPr>
      <w:r>
        <w:t>H         -0.46505       -3.21252       -0.62748</w:t>
      </w:r>
    </w:p>
    <w:p w14:paraId="78690E35" w14:textId="77777777" w:rsidR="00554753" w:rsidRDefault="00554753" w:rsidP="00554753">
      <w:pPr>
        <w:pStyle w:val="XYZCoords"/>
      </w:pPr>
      <w:r>
        <w:t>O         -0.38495        1.09269        0.48860</w:t>
      </w:r>
    </w:p>
    <w:p w14:paraId="71530BA6" w14:textId="77777777" w:rsidR="00554753" w:rsidRDefault="00554753" w:rsidP="00554753">
      <w:pPr>
        <w:pStyle w:val="XYZCoords"/>
      </w:pPr>
      <w:r>
        <w:t>H         -1.30571       -1.13414        2.37114</w:t>
      </w:r>
    </w:p>
    <w:p w14:paraId="19F2DE03" w14:textId="77777777" w:rsidR="00554753" w:rsidRDefault="00554753" w:rsidP="00554753">
      <w:pPr>
        <w:pStyle w:val="XYZCoords"/>
      </w:pPr>
      <w:r>
        <w:t>C         -2.35690        2.72304        2.15547</w:t>
      </w:r>
    </w:p>
    <w:p w14:paraId="153BD290" w14:textId="77777777" w:rsidR="00554753" w:rsidRDefault="00554753" w:rsidP="00554753">
      <w:pPr>
        <w:pStyle w:val="XYZCoords"/>
      </w:pPr>
      <w:r>
        <w:t>H         -0.42762       -1.22931       -3.69580</w:t>
      </w:r>
    </w:p>
    <w:p w14:paraId="33099E01" w14:textId="77777777" w:rsidR="00554753" w:rsidRDefault="00554753" w:rsidP="00554753">
      <w:pPr>
        <w:pStyle w:val="XYZCoords"/>
      </w:pPr>
      <w:r>
        <w:t>H         -2.65393        3.77688        2.32440</w:t>
      </w:r>
    </w:p>
    <w:p w14:paraId="12FF4EFA" w14:textId="77777777" w:rsidR="00554753" w:rsidRDefault="00554753" w:rsidP="00554753">
      <w:pPr>
        <w:pStyle w:val="XYZCoords"/>
      </w:pPr>
      <w:r>
        <w:t>C         -0.84201       -1.63173       -2.75572</w:t>
      </w:r>
    </w:p>
    <w:p w14:paraId="678592A7" w14:textId="77777777" w:rsidR="00554753" w:rsidRDefault="00554753" w:rsidP="00554753">
      <w:pPr>
        <w:pStyle w:val="XYZCoords"/>
      </w:pPr>
      <w:r>
        <w:t>H         -1.18192       -2.88659        0.96029</w:t>
      </w:r>
    </w:p>
    <w:p w14:paraId="0A57F59A" w14:textId="77777777" w:rsidR="00554753" w:rsidRDefault="00554753" w:rsidP="00554753">
      <w:pPr>
        <w:pStyle w:val="XYZCoords"/>
      </w:pPr>
      <w:r>
        <w:t>H         -0.63509       -2.71240       -2.75244</w:t>
      </w:r>
    </w:p>
    <w:p w14:paraId="6B75BBC1" w14:textId="77777777" w:rsidR="00554753" w:rsidRDefault="00554753" w:rsidP="00554753">
      <w:pPr>
        <w:pStyle w:val="XYZCoords"/>
      </w:pPr>
      <w:r>
        <w:t>H         -1.57419        2.71034        1.38621</w:t>
      </w:r>
    </w:p>
    <w:p w14:paraId="1EB0DEC4" w14:textId="77777777" w:rsidR="00554753" w:rsidRDefault="00554753" w:rsidP="00554753">
      <w:pPr>
        <w:pStyle w:val="XYZCoords"/>
      </w:pPr>
      <w:r>
        <w:t>C         -1.23079       -3.54977        0.08471</w:t>
      </w:r>
    </w:p>
    <w:p w14:paraId="025EBE3A" w14:textId="77777777" w:rsidR="00554753" w:rsidRDefault="00554753" w:rsidP="00554753">
      <w:pPr>
        <w:pStyle w:val="XYZCoords"/>
      </w:pPr>
      <w:r>
        <w:t>H         -0.97429       -4.57457        0.40376</w:t>
      </w:r>
    </w:p>
    <w:p w14:paraId="07B47351" w14:textId="77777777" w:rsidR="00554753" w:rsidRDefault="00554753" w:rsidP="00554753">
      <w:pPr>
        <w:pStyle w:val="XYZCoords"/>
      </w:pPr>
      <w:r>
        <w:t>H         -3.02154        2.81209       -0.24934</w:t>
      </w:r>
    </w:p>
    <w:p w14:paraId="30B89F67" w14:textId="77777777" w:rsidR="00554753" w:rsidRDefault="00554753" w:rsidP="00554753">
      <w:pPr>
        <w:pStyle w:val="XYZCoords"/>
      </w:pPr>
      <w:r>
        <w:t>Ru        -2.93506       -0.05255        0.62261</w:t>
      </w:r>
    </w:p>
    <w:p w14:paraId="35C80CFF" w14:textId="77777777" w:rsidR="00554753" w:rsidRDefault="00554753" w:rsidP="00554753">
      <w:pPr>
        <w:pStyle w:val="XYZCoords"/>
      </w:pPr>
      <w:r>
        <w:t>H         -2.02696        0.77702       -2.20712</w:t>
      </w:r>
    </w:p>
    <w:p w14:paraId="56A77461" w14:textId="77777777" w:rsidR="00554753" w:rsidRDefault="00554753" w:rsidP="00554753">
      <w:pPr>
        <w:pStyle w:val="XYZCoords"/>
      </w:pPr>
      <w:r>
        <w:t>N         -3.49882        1.98143        1.57545</w:t>
      </w:r>
    </w:p>
    <w:p w14:paraId="71289862" w14:textId="77777777" w:rsidR="00554753" w:rsidRDefault="00554753" w:rsidP="00554753">
      <w:pPr>
        <w:pStyle w:val="XYZCoords"/>
      </w:pPr>
      <w:r>
        <w:t>C         -3.93458        2.70522        0.36143</w:t>
      </w:r>
    </w:p>
    <w:p w14:paraId="3D6ADE10" w14:textId="77777777" w:rsidR="00554753" w:rsidRDefault="00554753" w:rsidP="00554753">
      <w:pPr>
        <w:pStyle w:val="XYZCoords"/>
      </w:pPr>
      <w:r>
        <w:t>C         -2.34021       -1.32858       -2.71150</w:t>
      </w:r>
    </w:p>
    <w:p w14:paraId="47D5EC65" w14:textId="77777777" w:rsidR="00554753" w:rsidRDefault="00554753" w:rsidP="00554753">
      <w:pPr>
        <w:pStyle w:val="XYZCoords"/>
      </w:pPr>
      <w:r>
        <w:t>H         -2.10229        0.40060       -3.95847</w:t>
      </w:r>
    </w:p>
    <w:p w14:paraId="74DABDB3" w14:textId="77777777" w:rsidR="00554753" w:rsidRDefault="00554753" w:rsidP="00554753">
      <w:pPr>
        <w:pStyle w:val="XYZCoords"/>
      </w:pPr>
      <w:r>
        <w:t>H         -1.91428       -4.32214       -2.46486</w:t>
      </w:r>
    </w:p>
    <w:p w14:paraId="06AC6229" w14:textId="77777777" w:rsidR="00554753" w:rsidRDefault="00554753" w:rsidP="00554753">
      <w:pPr>
        <w:pStyle w:val="XYZCoords"/>
      </w:pPr>
      <w:r>
        <w:t>C         -2.53641        0.17115       -2.96995</w:t>
      </w:r>
    </w:p>
    <w:p w14:paraId="1E3E6230" w14:textId="77777777" w:rsidR="00554753" w:rsidRDefault="00554753" w:rsidP="00554753">
      <w:pPr>
        <w:pStyle w:val="XYZCoords"/>
      </w:pPr>
      <w:r>
        <w:t>C         -2.63204       -3.54713       -0.53522</w:t>
      </w:r>
    </w:p>
    <w:p w14:paraId="5A49941E" w14:textId="77777777" w:rsidR="00554753" w:rsidRDefault="00554753" w:rsidP="00554753">
      <w:pPr>
        <w:pStyle w:val="XYZCoords"/>
      </w:pPr>
      <w:r>
        <w:t>P         -3.01159       -1.72473       -0.96046</w:t>
      </w:r>
    </w:p>
    <w:p w14:paraId="53C42414" w14:textId="77777777" w:rsidR="00554753" w:rsidRDefault="00554753" w:rsidP="00554753">
      <w:pPr>
        <w:pStyle w:val="XYZCoords"/>
      </w:pPr>
      <w:r>
        <w:t>H         -4.32824        3.70825        0.59832</w:t>
      </w:r>
    </w:p>
    <w:p w14:paraId="26A903A9" w14:textId="77777777" w:rsidR="00554753" w:rsidRDefault="00554753" w:rsidP="00554753">
      <w:pPr>
        <w:pStyle w:val="XYZCoords"/>
      </w:pPr>
      <w:r>
        <w:t>C         -2.68172       -4.52591       -1.70733</w:t>
      </w:r>
    </w:p>
    <w:p w14:paraId="3CFE2F8E" w14:textId="77777777" w:rsidR="00554753" w:rsidRDefault="00554753" w:rsidP="00554753">
      <w:pPr>
        <w:pStyle w:val="XYZCoords"/>
      </w:pPr>
      <w:r>
        <w:t>H         -4.26739        1.16253        3.33244</w:t>
      </w:r>
    </w:p>
    <w:p w14:paraId="7E732729" w14:textId="77777777" w:rsidR="00554753" w:rsidRDefault="00554753" w:rsidP="00554753">
      <w:pPr>
        <w:pStyle w:val="XYZCoords"/>
      </w:pPr>
      <w:r>
        <w:t>H         -4.46718        3.66488        3.69854</w:t>
      </w:r>
    </w:p>
    <w:p w14:paraId="22B2422A" w14:textId="77777777" w:rsidR="00554753" w:rsidRDefault="00554753" w:rsidP="00554753">
      <w:pPr>
        <w:pStyle w:val="XYZCoords"/>
      </w:pPr>
      <w:r>
        <w:t>H         -2.49882       -5.54360       -1.32226</w:t>
      </w:r>
    </w:p>
    <w:p w14:paraId="2BA0F8E3" w14:textId="77777777" w:rsidR="00554753" w:rsidRDefault="00554753" w:rsidP="00554753">
      <w:pPr>
        <w:pStyle w:val="XYZCoords"/>
      </w:pPr>
      <w:r>
        <w:t>C         -4.62093        1.81899        2.52745</w:t>
      </w:r>
    </w:p>
    <w:p w14:paraId="5978D5B5" w14:textId="77777777" w:rsidR="00554753" w:rsidRDefault="00554753" w:rsidP="00554753">
      <w:pPr>
        <w:pStyle w:val="XYZCoords"/>
      </w:pPr>
      <w:r>
        <w:t>H         -2.60217       -1.77874       -4.79210</w:t>
      </w:r>
    </w:p>
    <w:p w14:paraId="0BAB7845" w14:textId="77777777" w:rsidR="00554753" w:rsidRDefault="00554753" w:rsidP="00554753">
      <w:pPr>
        <w:pStyle w:val="XYZCoords"/>
      </w:pPr>
      <w:r>
        <w:t>C         -3.82632       -1.03527        1.88254</w:t>
      </w:r>
    </w:p>
    <w:p w14:paraId="4C3197AD" w14:textId="77777777" w:rsidR="00554753" w:rsidRDefault="00554753" w:rsidP="00554753">
      <w:pPr>
        <w:pStyle w:val="XYZCoords"/>
      </w:pPr>
      <w:r>
        <w:t>C         -3.06671       -2.07353       -3.83578</w:t>
      </w:r>
    </w:p>
    <w:p w14:paraId="2594B2EC" w14:textId="77777777" w:rsidR="00554753" w:rsidRDefault="00554753" w:rsidP="00554753">
      <w:pPr>
        <w:pStyle w:val="XYZCoords"/>
      </w:pPr>
      <w:r>
        <w:t>H         -3.68005       -3.38462        1.39545</w:t>
      </w:r>
    </w:p>
    <w:p w14:paraId="54A0D0DD" w14:textId="77777777" w:rsidR="00554753" w:rsidRDefault="00554753" w:rsidP="00554753">
      <w:pPr>
        <w:pStyle w:val="XYZCoords"/>
      </w:pPr>
      <w:r>
        <w:t>C         -3.62992       -4.03671        0.51621</w:t>
      </w:r>
    </w:p>
    <w:p w14:paraId="387992EA" w14:textId="77777777" w:rsidR="00554753" w:rsidRDefault="00554753" w:rsidP="00554753">
      <w:pPr>
        <w:pStyle w:val="XYZCoords"/>
      </w:pPr>
      <w:r>
        <w:t>H         -3.00493       -3.16488       -3.76707</w:t>
      </w:r>
    </w:p>
    <w:p w14:paraId="2B05F2AD" w14:textId="77777777" w:rsidR="00554753" w:rsidRDefault="00554753" w:rsidP="00554753">
      <w:pPr>
        <w:pStyle w:val="XYZCoords"/>
      </w:pPr>
      <w:r>
        <w:t>H         -3.30884       -5.03384        0.86118</w:t>
      </w:r>
    </w:p>
    <w:p w14:paraId="1E3B9E42" w14:textId="77777777" w:rsidR="00554753" w:rsidRDefault="00554753" w:rsidP="00554753">
      <w:pPr>
        <w:pStyle w:val="XYZCoords"/>
      </w:pPr>
      <w:r>
        <w:t>C         -4.92528        1.91027       -0.43937</w:t>
      </w:r>
    </w:p>
    <w:p w14:paraId="7033016C" w14:textId="77777777" w:rsidR="00554753" w:rsidRDefault="00554753" w:rsidP="00554753">
      <w:pPr>
        <w:pStyle w:val="XYZCoords"/>
      </w:pPr>
      <w:r>
        <w:t>N         -4.60825        0.61301       -0.54372</w:t>
      </w:r>
    </w:p>
    <w:p w14:paraId="6FCA75F5" w14:textId="77777777" w:rsidR="00554753" w:rsidRDefault="00554753" w:rsidP="00554753">
      <w:pPr>
        <w:pStyle w:val="XYZCoords"/>
      </w:pPr>
      <w:r>
        <w:t>C         -5.20538        3.09470        3.11539</w:t>
      </w:r>
    </w:p>
    <w:p w14:paraId="451C1D3B" w14:textId="77777777" w:rsidR="00554753" w:rsidRDefault="00554753" w:rsidP="00554753">
      <w:pPr>
        <w:pStyle w:val="XYZCoords"/>
      </w:pPr>
      <w:r>
        <w:t>H         -3.60002        0.44820       -3.01407</w:t>
      </w:r>
    </w:p>
    <w:p w14:paraId="629A498E" w14:textId="77777777" w:rsidR="00554753" w:rsidRDefault="00554753" w:rsidP="00554753">
      <w:pPr>
        <w:pStyle w:val="XYZCoords"/>
      </w:pPr>
      <w:r>
        <w:t>H         -5.40405        1.25428        2.00043</w:t>
      </w:r>
    </w:p>
    <w:p w14:paraId="5404C6B8" w14:textId="77777777" w:rsidR="00554753" w:rsidRDefault="00554753" w:rsidP="00554753">
      <w:pPr>
        <w:pStyle w:val="XYZCoords"/>
      </w:pPr>
      <w:r>
        <w:t>H         -3.66651       -4.53633       -2.19830</w:t>
      </w:r>
    </w:p>
    <w:p w14:paraId="56485D87" w14:textId="77777777" w:rsidR="00554753" w:rsidRDefault="00554753" w:rsidP="00554753">
      <w:pPr>
        <w:pStyle w:val="XYZCoords"/>
      </w:pPr>
      <w:r>
        <w:t>H         -5.62643        3.76339        2.34944</w:t>
      </w:r>
    </w:p>
    <w:p w14:paraId="3138F855" w14:textId="77777777" w:rsidR="00554753" w:rsidRDefault="00554753" w:rsidP="00554753">
      <w:pPr>
        <w:pStyle w:val="XYZCoords"/>
      </w:pPr>
      <w:r>
        <w:t>C         -4.87492       -1.67125       -1.24538</w:t>
      </w:r>
    </w:p>
    <w:p w14:paraId="719BAB1E" w14:textId="77777777" w:rsidR="00554753" w:rsidRDefault="00554753" w:rsidP="00554753">
      <w:pPr>
        <w:pStyle w:val="XYZCoords"/>
      </w:pPr>
      <w:r>
        <w:t>H         -6.02607        2.82596        3.79731</w:t>
      </w:r>
    </w:p>
    <w:p w14:paraId="7C00A0B8" w14:textId="77777777" w:rsidR="00554753" w:rsidRDefault="00554753" w:rsidP="00554753">
      <w:pPr>
        <w:pStyle w:val="XYZCoords"/>
      </w:pPr>
      <w:r>
        <w:t>H         -4.12726       -1.78721       -3.89992</w:t>
      </w:r>
    </w:p>
    <w:p w14:paraId="3F22B8BE" w14:textId="77777777" w:rsidR="00554753" w:rsidRDefault="00554753" w:rsidP="00554753">
      <w:pPr>
        <w:pStyle w:val="XYZCoords"/>
      </w:pPr>
      <w:r>
        <w:t>C         -5.34574       -0.24586       -1.26668</w:t>
      </w:r>
    </w:p>
    <w:p w14:paraId="32161B47" w14:textId="77777777" w:rsidR="00554753" w:rsidRDefault="00554753" w:rsidP="00554753">
      <w:pPr>
        <w:pStyle w:val="XYZCoords"/>
      </w:pPr>
      <w:r>
        <w:t>C         -6.04579        2.42206       -1.08448</w:t>
      </w:r>
    </w:p>
    <w:p w14:paraId="15214CDC" w14:textId="77777777" w:rsidR="00554753" w:rsidRDefault="00554753" w:rsidP="00554753">
      <w:pPr>
        <w:pStyle w:val="XYZCoords"/>
      </w:pPr>
      <w:r>
        <w:t>H         -4.64439       -4.15039        0.10438</w:t>
      </w:r>
    </w:p>
    <w:p w14:paraId="398E5423" w14:textId="77777777" w:rsidR="00554753" w:rsidRDefault="00554753" w:rsidP="00554753">
      <w:pPr>
        <w:pStyle w:val="XYZCoords"/>
      </w:pPr>
      <w:r>
        <w:t>H         -6.29998        3.47896       -0.99280</w:t>
      </w:r>
    </w:p>
    <w:p w14:paraId="243E8FBE" w14:textId="77777777" w:rsidR="00554753" w:rsidRDefault="00554753" w:rsidP="00554753">
      <w:pPr>
        <w:pStyle w:val="XYZCoords"/>
      </w:pPr>
      <w:r>
        <w:t>H         -5.30252       -2.14906       -0.34836</w:t>
      </w:r>
    </w:p>
    <w:p w14:paraId="0F1D3B60" w14:textId="77777777" w:rsidR="00554753" w:rsidRDefault="00554753" w:rsidP="00554753">
      <w:pPr>
        <w:pStyle w:val="XYZCoords"/>
      </w:pPr>
      <w:r>
        <w:t>H         -5.22703       -2.22986       -2.12386</w:t>
      </w:r>
    </w:p>
    <w:p w14:paraId="6F7B930F" w14:textId="77777777" w:rsidR="00554753" w:rsidRDefault="00554753" w:rsidP="00554753">
      <w:pPr>
        <w:pStyle w:val="XYZCoords"/>
      </w:pPr>
      <w:r>
        <w:t>C         -6.47205        0.21034       -1.95158</w:t>
      </w:r>
    </w:p>
    <w:p w14:paraId="72C5A7B3" w14:textId="77777777" w:rsidR="00554753" w:rsidRDefault="00554753" w:rsidP="00554753">
      <w:pPr>
        <w:pStyle w:val="XYZCoords"/>
      </w:pPr>
      <w:r>
        <w:t>C         -6.82062        1.55588       -1.85653</w:t>
      </w:r>
    </w:p>
    <w:p w14:paraId="23BF649B" w14:textId="77777777" w:rsidR="00554753" w:rsidRDefault="00554753" w:rsidP="00554753">
      <w:pPr>
        <w:pStyle w:val="XYZCoords"/>
      </w:pPr>
      <w:r>
        <w:t>H         -7.06783       -0.48277       -2.54710</w:t>
      </w:r>
    </w:p>
    <w:p w14:paraId="00835B6A" w14:textId="77777777" w:rsidR="00554753" w:rsidRDefault="00554753" w:rsidP="00554753">
      <w:pPr>
        <w:pStyle w:val="XYZCoords"/>
      </w:pPr>
      <w:r>
        <w:t>H         -7.70165        1.92993       -2.38145</w:t>
      </w:r>
    </w:p>
    <w:p w14:paraId="4A56A176" w14:textId="77777777" w:rsidR="00554753" w:rsidRDefault="00554753" w:rsidP="00554753">
      <w:pPr>
        <w:pStyle w:val="XYZCoords"/>
      </w:pPr>
      <w:r>
        <w:t>O         -4.36685       -1.59430        2.76199</w:t>
      </w:r>
    </w:p>
    <w:p w14:paraId="787D0F4C" w14:textId="77777777" w:rsidR="00554753" w:rsidRDefault="00554753" w:rsidP="00554753">
      <w:pPr>
        <w:pStyle w:val="XYZCoords"/>
      </w:pPr>
      <w:r>
        <w:t>C          2.25167       -4.29309        2.27755</w:t>
      </w:r>
    </w:p>
    <w:p w14:paraId="70C0BD55" w14:textId="77777777" w:rsidR="00554753" w:rsidRDefault="00554753" w:rsidP="00554753">
      <w:pPr>
        <w:pStyle w:val="XYZCoords"/>
      </w:pPr>
      <w:r>
        <w:t>H          0.39583        1.33942       -1.78486</w:t>
      </w:r>
    </w:p>
    <w:p w14:paraId="2D2C6748" w14:textId="77777777" w:rsidR="00554753" w:rsidRDefault="00554753" w:rsidP="00554753">
      <w:pPr>
        <w:pStyle w:val="XYZCoords"/>
      </w:pPr>
      <w:r>
        <w:t>O         -0.36653       -0.90591        2.48840</w:t>
      </w:r>
    </w:p>
    <w:p w14:paraId="1B83034F" w14:textId="77777777" w:rsidR="00554753" w:rsidRDefault="00554753" w:rsidP="00554753">
      <w:pPr>
        <w:pStyle w:val="XYZCoords"/>
      </w:pPr>
      <w:r>
        <w:t>H          0.73781        3.27401       -0.09012</w:t>
      </w:r>
    </w:p>
    <w:p w14:paraId="0C22B27D" w14:textId="77777777" w:rsidR="00554753" w:rsidRDefault="00554753" w:rsidP="00554753">
      <w:pPr>
        <w:pStyle w:val="XYZCoords"/>
      </w:pPr>
      <w:r>
        <w:t>O          1.22609       -0.75221       -0.35429</w:t>
      </w:r>
    </w:p>
    <w:p w14:paraId="2A260F26" w14:textId="77777777" w:rsidR="00554753" w:rsidRDefault="00554753" w:rsidP="00554753">
      <w:pPr>
        <w:pStyle w:val="XYZCoords"/>
      </w:pPr>
      <w:r>
        <w:t>H         -0.31008       -0.13011        1.88696</w:t>
      </w:r>
    </w:p>
    <w:p w14:paraId="111FDEF4" w14:textId="77777777" w:rsidR="00554753" w:rsidRDefault="00554753" w:rsidP="00554753">
      <w:pPr>
        <w:pStyle w:val="XYZCoords"/>
      </w:pPr>
      <w:r>
        <w:t>C          2.07281       -2.87484        1.75462</w:t>
      </w:r>
    </w:p>
    <w:p w14:paraId="0EB8E852" w14:textId="77777777" w:rsidR="00554753" w:rsidRDefault="00554753" w:rsidP="00554753">
      <w:pPr>
        <w:pStyle w:val="XYZCoords"/>
      </w:pPr>
      <w:r>
        <w:t>H          0.50681        1.61081       -3.53587</w:t>
      </w:r>
    </w:p>
    <w:p w14:paraId="66B555AC" w14:textId="77777777" w:rsidR="00554753" w:rsidRDefault="00554753" w:rsidP="00554753">
      <w:pPr>
        <w:pStyle w:val="XYZCoords"/>
      </w:pPr>
      <w:r>
        <w:t>C          0.94319        1.88673       -2.56096</w:t>
      </w:r>
    </w:p>
    <w:p w14:paraId="55A4970D" w14:textId="77777777" w:rsidR="00554753" w:rsidRDefault="00554753" w:rsidP="00554753">
      <w:pPr>
        <w:pStyle w:val="XYZCoords"/>
      </w:pPr>
      <w:r>
        <w:t>H          1.64615        2.93677        1.37694</w:t>
      </w:r>
    </w:p>
    <w:p w14:paraId="2643B952" w14:textId="77777777" w:rsidR="00554753" w:rsidRDefault="00554753" w:rsidP="00554753">
      <w:pPr>
        <w:pStyle w:val="XYZCoords"/>
      </w:pPr>
      <w:r>
        <w:t>H          0.75294        2.95908       -2.41240</w:t>
      </w:r>
    </w:p>
    <w:p w14:paraId="0F295256" w14:textId="77777777" w:rsidR="00554753" w:rsidRDefault="00554753" w:rsidP="00554753">
      <w:pPr>
        <w:pStyle w:val="XYZCoords"/>
      </w:pPr>
      <w:r>
        <w:t>C          1.58882        3.61533        0.51389</w:t>
      </w:r>
    </w:p>
    <w:p w14:paraId="3F487506" w14:textId="77777777" w:rsidR="00554753" w:rsidRDefault="00554753" w:rsidP="00554753">
      <w:pPr>
        <w:pStyle w:val="XYZCoords"/>
      </w:pPr>
      <w:r>
        <w:t>H          1.38245        4.63756        0.87464</w:t>
      </w:r>
    </w:p>
    <w:p w14:paraId="59BE4178" w14:textId="77777777" w:rsidR="00554753" w:rsidRDefault="00554753" w:rsidP="00554753">
      <w:pPr>
        <w:pStyle w:val="XYZCoords"/>
      </w:pPr>
      <w:r>
        <w:t>H          3.15971       -2.92964       -0.49344</w:t>
      </w:r>
    </w:p>
    <w:p w14:paraId="72E26DB6" w14:textId="77777777" w:rsidR="00554753" w:rsidRDefault="00554753" w:rsidP="00554753">
      <w:pPr>
        <w:pStyle w:val="XYZCoords"/>
      </w:pPr>
      <w:r>
        <w:t>Ru         2.95689        0.02827        0.59441</w:t>
      </w:r>
    </w:p>
    <w:p w14:paraId="7397C624" w14:textId="77777777" w:rsidR="00554753" w:rsidRDefault="00554753" w:rsidP="00554753">
      <w:pPr>
        <w:pStyle w:val="XYZCoords"/>
      </w:pPr>
      <w:r>
        <w:t>H          2.12087       -0.58001       -2.18738</w:t>
      </w:r>
    </w:p>
    <w:p w14:paraId="209949FE" w14:textId="77777777" w:rsidR="00554753" w:rsidRDefault="00554753" w:rsidP="00554753">
      <w:pPr>
        <w:pStyle w:val="XYZCoords"/>
      </w:pPr>
      <w:r>
        <w:t>N          3.30918       -2.12648        1.41908</w:t>
      </w:r>
    </w:p>
    <w:p w14:paraId="33B852F1" w14:textId="77777777" w:rsidR="00554753" w:rsidRDefault="00554753" w:rsidP="00554753">
      <w:pPr>
        <w:pStyle w:val="XYZCoords"/>
      </w:pPr>
      <w:r>
        <w:t>C          3.95399       -2.77327        0.25460</w:t>
      </w:r>
    </w:p>
    <w:p w14:paraId="4152ADD5" w14:textId="77777777" w:rsidR="00554753" w:rsidRDefault="00554753" w:rsidP="00554753">
      <w:pPr>
        <w:pStyle w:val="XYZCoords"/>
      </w:pPr>
      <w:r>
        <w:t>C          2.43551        1.55263       -2.57945</w:t>
      </w:r>
    </w:p>
    <w:p w14:paraId="1BE3ACC2" w14:textId="77777777" w:rsidR="00554753" w:rsidRDefault="00554753" w:rsidP="00554753">
      <w:pPr>
        <w:pStyle w:val="XYZCoords"/>
      </w:pPr>
      <w:r>
        <w:t>H          2.13359       -0.10388       -3.91191</w:t>
      </w:r>
    </w:p>
    <w:p w14:paraId="086742EE" w14:textId="77777777" w:rsidR="00554753" w:rsidRDefault="00554753" w:rsidP="00554753">
      <w:pPr>
        <w:pStyle w:val="XYZCoords"/>
      </w:pPr>
      <w:r>
        <w:t>H          2.01166        4.50714       -2.06629</w:t>
      </w:r>
    </w:p>
    <w:p w14:paraId="7C7F5DA1" w14:textId="77777777" w:rsidR="00554753" w:rsidRDefault="00554753" w:rsidP="00554753">
      <w:pPr>
        <w:pStyle w:val="XYZCoords"/>
      </w:pPr>
      <w:r>
        <w:t>C          2.60575        0.06800       -2.92953</w:t>
      </w:r>
    </w:p>
    <w:p w14:paraId="3D37DA08" w14:textId="77777777" w:rsidR="00554753" w:rsidRDefault="00554753" w:rsidP="00554753">
      <w:pPr>
        <w:pStyle w:val="XYZCoords"/>
      </w:pPr>
      <w:r>
        <w:t>C          2.90834        3.61726       -0.26354</w:t>
      </w:r>
    </w:p>
    <w:p w14:paraId="22B43827" w14:textId="77777777" w:rsidR="00554753" w:rsidRDefault="00554753" w:rsidP="00554753">
      <w:pPr>
        <w:pStyle w:val="XYZCoords"/>
      </w:pPr>
      <w:r>
        <w:t>P          3.17228        1.81394       -0.83471</w:t>
      </w:r>
    </w:p>
    <w:p w14:paraId="76DB0270" w14:textId="77777777" w:rsidR="00554753" w:rsidRDefault="00554753" w:rsidP="00554753">
      <w:pPr>
        <w:pStyle w:val="XYZCoords"/>
      </w:pPr>
      <w:r>
        <w:t>H          4.37478       -3.75778        0.52349</w:t>
      </w:r>
    </w:p>
    <w:p w14:paraId="4AF96D76" w14:textId="77777777" w:rsidR="00554753" w:rsidRDefault="00554753" w:rsidP="00554753">
      <w:pPr>
        <w:pStyle w:val="XYZCoords"/>
      </w:pPr>
      <w:r>
        <w:t>C          2.85567        4.65771       -1.38144</w:t>
      </w:r>
    </w:p>
    <w:p w14:paraId="5DE91B90" w14:textId="77777777" w:rsidR="00554753" w:rsidRDefault="00554753" w:rsidP="00554753">
      <w:pPr>
        <w:pStyle w:val="XYZCoords"/>
      </w:pPr>
      <w:r>
        <w:t>H          5.09599       -1.45939        2.25320</w:t>
      </w:r>
    </w:p>
    <w:p w14:paraId="52D33908" w14:textId="77777777" w:rsidR="00554753" w:rsidRDefault="00554753" w:rsidP="00554753">
      <w:pPr>
        <w:pStyle w:val="XYZCoords"/>
      </w:pPr>
      <w:r>
        <w:t>H          3.06137       -0.67203        3.66314</w:t>
      </w:r>
    </w:p>
    <w:p w14:paraId="0C3FB9F5" w14:textId="77777777" w:rsidR="00554753" w:rsidRDefault="00554753" w:rsidP="00554753">
      <w:pPr>
        <w:pStyle w:val="XYZCoords"/>
      </w:pPr>
      <w:r>
        <w:t>H          2.72919        5.65276       -0.92212</w:t>
      </w:r>
    </w:p>
    <w:p w14:paraId="03CD9B83" w14:textId="77777777" w:rsidR="00554753" w:rsidRDefault="00554753" w:rsidP="00554753">
      <w:pPr>
        <w:pStyle w:val="XYZCoords"/>
      </w:pPr>
      <w:r>
        <w:t>C          4.25634       -2.10181        2.55628</w:t>
      </w:r>
    </w:p>
    <w:p w14:paraId="01D3AA37" w14:textId="77777777" w:rsidR="00554753" w:rsidRDefault="00554753" w:rsidP="00554753">
      <w:pPr>
        <w:pStyle w:val="XYZCoords"/>
      </w:pPr>
      <w:r>
        <w:t>H          2.66689        2.10290       -4.63927</w:t>
      </w:r>
    </w:p>
    <w:p w14:paraId="3035A73F" w14:textId="77777777" w:rsidR="00554753" w:rsidRDefault="00554753" w:rsidP="00554753">
      <w:pPr>
        <w:pStyle w:val="XYZCoords"/>
      </w:pPr>
      <w:r>
        <w:t>C          3.93524        0.88083        1.86610</w:t>
      </w:r>
    </w:p>
    <w:p w14:paraId="155DD643" w14:textId="77777777" w:rsidR="00554753" w:rsidRDefault="00554753" w:rsidP="00554753">
      <w:pPr>
        <w:pStyle w:val="XYZCoords"/>
      </w:pPr>
      <w:r>
        <w:t>C          3.13950        2.35789       -3.67561</w:t>
      </w:r>
    </w:p>
    <w:p w14:paraId="4BF17F90" w14:textId="77777777" w:rsidR="00554753" w:rsidRDefault="00554753" w:rsidP="00554753">
      <w:pPr>
        <w:pStyle w:val="XYZCoords"/>
      </w:pPr>
      <w:r>
        <w:t>H          4.19371        3.31580        1.50469</w:t>
      </w:r>
    </w:p>
    <w:p w14:paraId="0AB78C23" w14:textId="77777777" w:rsidR="00554753" w:rsidRDefault="00554753" w:rsidP="00554753">
      <w:pPr>
        <w:pStyle w:val="XYZCoords"/>
      </w:pPr>
      <w:r>
        <w:t>C          4.03763        4.02757        0.68557</w:t>
      </w:r>
    </w:p>
    <w:p w14:paraId="3E87BF81" w14:textId="77777777" w:rsidR="00554753" w:rsidRDefault="00554753" w:rsidP="00554753">
      <w:pPr>
        <w:pStyle w:val="XYZCoords"/>
      </w:pPr>
      <w:r>
        <w:t>H          3.05890        3.44287       -3.55122</w:t>
      </w:r>
    </w:p>
    <w:p w14:paraId="78CA98D1" w14:textId="77777777" w:rsidR="00554753" w:rsidRDefault="00554753" w:rsidP="00554753">
      <w:pPr>
        <w:pStyle w:val="XYZCoords"/>
      </w:pPr>
      <w:r>
        <w:t>H          3.76725        4.99536        1.13992</w:t>
      </w:r>
    </w:p>
    <w:p w14:paraId="0F558BC8" w14:textId="77777777" w:rsidR="00554753" w:rsidRDefault="00554753" w:rsidP="00554753">
      <w:pPr>
        <w:pStyle w:val="XYZCoords"/>
      </w:pPr>
      <w:r>
        <w:t>C          5.01008       -1.92268       -0.38787</w:t>
      </w:r>
    </w:p>
    <w:p w14:paraId="5FE022E3" w14:textId="77777777" w:rsidR="00554753" w:rsidRDefault="00554753" w:rsidP="00554753">
      <w:pPr>
        <w:pStyle w:val="XYZCoords"/>
      </w:pPr>
      <w:r>
        <w:t>N          4.65226       -0.63829       -0.54253</w:t>
      </w:r>
    </w:p>
    <w:p w14:paraId="34A75740" w14:textId="77777777" w:rsidR="00554753" w:rsidRDefault="00554753" w:rsidP="00554753">
      <w:pPr>
        <w:pStyle w:val="XYZCoords"/>
      </w:pPr>
      <w:r>
        <w:t>C          3.63809       -1.59024        3.84198</w:t>
      </w:r>
    </w:p>
    <w:p w14:paraId="12CB0499" w14:textId="77777777" w:rsidR="00554753" w:rsidRDefault="00554753" w:rsidP="00554753">
      <w:pPr>
        <w:pStyle w:val="XYZCoords"/>
      </w:pPr>
      <w:r>
        <w:t>H          3.66631       -0.21033       -3.02644</w:t>
      </w:r>
    </w:p>
    <w:p w14:paraId="117C2CF7" w14:textId="77777777" w:rsidR="00554753" w:rsidRDefault="00554753" w:rsidP="00554753">
      <w:pPr>
        <w:pStyle w:val="XYZCoords"/>
      </w:pPr>
      <w:r>
        <w:t>H          4.66912       -3.11774        2.71260</w:t>
      </w:r>
    </w:p>
    <w:p w14:paraId="63D5A8DD" w14:textId="77777777" w:rsidR="00554753" w:rsidRDefault="00554753" w:rsidP="00554753">
      <w:pPr>
        <w:pStyle w:val="XYZCoords"/>
      </w:pPr>
      <w:r>
        <w:t>H          3.78625        4.68653       -1.96801</w:t>
      </w:r>
    </w:p>
    <w:p w14:paraId="16BC1BC7" w14:textId="77777777" w:rsidR="00554753" w:rsidRDefault="00554753" w:rsidP="00554753">
      <w:pPr>
        <w:pStyle w:val="XYZCoords"/>
      </w:pPr>
      <w:r>
        <w:t>H          2.96626       -2.32853        4.30224</w:t>
      </w:r>
    </w:p>
    <w:p w14:paraId="49824D93" w14:textId="77777777" w:rsidR="00554753" w:rsidRDefault="00554753" w:rsidP="00554753">
      <w:pPr>
        <w:pStyle w:val="XYZCoords"/>
      </w:pPr>
      <w:r>
        <w:t>C          5.01901        1.67387       -1.14702</w:t>
      </w:r>
    </w:p>
    <w:p w14:paraId="26E6E7A8" w14:textId="77777777" w:rsidR="00554753" w:rsidRDefault="00554753" w:rsidP="00554753">
      <w:pPr>
        <w:pStyle w:val="XYZCoords"/>
      </w:pPr>
      <w:r>
        <w:t>H          4.43318       -1.35802        4.56463</w:t>
      </w:r>
    </w:p>
    <w:p w14:paraId="0351D70D" w14:textId="77777777" w:rsidR="00554753" w:rsidRDefault="00554753" w:rsidP="00554753">
      <w:pPr>
        <w:pStyle w:val="XYZCoords"/>
      </w:pPr>
      <w:r>
        <w:t>H          4.20379        2.09394       -3.76710</w:t>
      </w:r>
    </w:p>
    <w:p w14:paraId="75B3B7FB" w14:textId="77777777" w:rsidR="00554753" w:rsidRDefault="00554753" w:rsidP="00554753">
      <w:pPr>
        <w:pStyle w:val="XYZCoords"/>
      </w:pPr>
      <w:r>
        <w:t>C          5.47119        0.24205       -1.14904</w:t>
      </w:r>
    </w:p>
    <w:p w14:paraId="0AA6031D" w14:textId="77777777" w:rsidR="00554753" w:rsidRDefault="00554753" w:rsidP="00554753">
      <w:pPr>
        <w:pStyle w:val="XYZCoords"/>
      </w:pPr>
      <w:r>
        <w:t>C          6.23062       -2.39505       -0.85291</w:t>
      </w:r>
    </w:p>
    <w:p w14:paraId="1DD21B5F" w14:textId="77777777" w:rsidR="00554753" w:rsidRDefault="00554753" w:rsidP="00554753">
      <w:pPr>
        <w:pStyle w:val="XYZCoords"/>
      </w:pPr>
      <w:r>
        <w:t>H          4.99148        4.17700        0.15630</w:t>
      </w:r>
    </w:p>
    <w:p w14:paraId="2070C8F5" w14:textId="77777777" w:rsidR="00554753" w:rsidRDefault="00554753" w:rsidP="00554753">
      <w:pPr>
        <w:pStyle w:val="XYZCoords"/>
      </w:pPr>
      <w:r>
        <w:t>H          6.50582       -3.44076       -0.70779</w:t>
      </w:r>
    </w:p>
    <w:p w14:paraId="21DA1062" w14:textId="77777777" w:rsidR="00554753" w:rsidRDefault="00554753" w:rsidP="00554753">
      <w:pPr>
        <w:pStyle w:val="XYZCoords"/>
      </w:pPr>
      <w:r>
        <w:t>H          5.48192        2.15371       -0.26885</w:t>
      </w:r>
    </w:p>
    <w:p w14:paraId="45B34DFA" w14:textId="77777777" w:rsidR="00554753" w:rsidRDefault="00554753" w:rsidP="00554753">
      <w:pPr>
        <w:pStyle w:val="XYZCoords"/>
      </w:pPr>
      <w:r>
        <w:t>H          5.37597        2.21375       -2.03570</w:t>
      </w:r>
    </w:p>
    <w:p w14:paraId="0AC34983" w14:textId="77777777" w:rsidR="00554753" w:rsidRDefault="00554753" w:rsidP="00554753">
      <w:pPr>
        <w:pStyle w:val="XYZCoords"/>
      </w:pPr>
      <w:r>
        <w:t>C          6.69276       -0.17940       -1.67161</w:t>
      </w:r>
    </w:p>
    <w:p w14:paraId="00E7EA54" w14:textId="77777777" w:rsidR="00554753" w:rsidRDefault="00554753" w:rsidP="00554753">
      <w:pPr>
        <w:pStyle w:val="XYZCoords"/>
      </w:pPr>
      <w:r>
        <w:t>C          7.07707       -1.50981       -1.52099</w:t>
      </w:r>
    </w:p>
    <w:p w14:paraId="5C1553C8" w14:textId="77777777" w:rsidR="00554753" w:rsidRDefault="00554753" w:rsidP="00554753">
      <w:pPr>
        <w:pStyle w:val="XYZCoords"/>
      </w:pPr>
      <w:r>
        <w:t>H          7.34110        0.53679       -2.17869</w:t>
      </w:r>
    </w:p>
    <w:p w14:paraId="393C137F" w14:textId="77777777" w:rsidR="00554753" w:rsidRDefault="00554753" w:rsidP="00554753">
      <w:pPr>
        <w:pStyle w:val="XYZCoords"/>
      </w:pPr>
      <w:r>
        <w:t>H          8.03652       -1.85275       -1.91186</w:t>
      </w:r>
    </w:p>
    <w:p w14:paraId="50C4CD65" w14:textId="77777777" w:rsidR="00554753" w:rsidRDefault="00554753" w:rsidP="00554753">
      <w:pPr>
        <w:pStyle w:val="XYZCoords"/>
      </w:pPr>
      <w:r>
        <w:t>H          0.79995       -1.32491        0.29707</w:t>
      </w:r>
    </w:p>
    <w:p w14:paraId="290888DD" w14:textId="77777777" w:rsidR="00554753" w:rsidRDefault="00554753" w:rsidP="00554753">
      <w:pPr>
        <w:pStyle w:val="XYZCoords"/>
      </w:pPr>
      <w:r>
        <w:t>O          4.54114        1.39186        2.73121</w:t>
      </w:r>
    </w:p>
    <w:p w14:paraId="477752B6" w14:textId="77777777" w:rsidR="00554753" w:rsidRDefault="00554753" w:rsidP="00554753">
      <w:pPr>
        <w:pStyle w:val="XYZCoords"/>
      </w:pPr>
      <w:r>
        <w:t>H          1.25379       -4.72684        2.44173</w:t>
      </w:r>
    </w:p>
    <w:p w14:paraId="47ACF472" w14:textId="77777777" w:rsidR="00554753" w:rsidRDefault="00554753" w:rsidP="00554753">
      <w:pPr>
        <w:pStyle w:val="XYZCoords"/>
      </w:pPr>
      <w:r>
        <w:t>H          2.78425       -4.33160        3.23914</w:t>
      </w:r>
    </w:p>
    <w:p w14:paraId="512A9B92" w14:textId="77777777" w:rsidR="00554753" w:rsidRDefault="00554753" w:rsidP="00554753">
      <w:pPr>
        <w:pStyle w:val="XYZCoords"/>
      </w:pPr>
      <w:r>
        <w:t>H          2.77813       -4.94998        1.56809</w:t>
      </w:r>
    </w:p>
    <w:p w14:paraId="6A9F07ED" w14:textId="77777777" w:rsidR="00554753" w:rsidRDefault="00554753" w:rsidP="00554753">
      <w:pPr>
        <w:pStyle w:val="XYZCoords"/>
      </w:pPr>
      <w:r>
        <w:t>H          1.48695       -2.91660        0.82732</w:t>
      </w:r>
    </w:p>
    <w:p w14:paraId="720011C5" w14:textId="77777777" w:rsidR="00554753" w:rsidRDefault="00554753" w:rsidP="00554753">
      <w:pPr>
        <w:pStyle w:val="XYZCoords"/>
      </w:pPr>
      <w:r>
        <w:t>H          1.48877       -2.26647        2.45624</w:t>
      </w:r>
    </w:p>
    <w:p w14:paraId="07B6AA61" w14:textId="77777777" w:rsidR="00554753" w:rsidRDefault="00554753" w:rsidP="00554753">
      <w:pPr>
        <w:pStyle w:val="XYZCoords"/>
      </w:pPr>
      <w:r>
        <w:t>H          0.21945        0.42705        0.02318</w:t>
      </w:r>
    </w:p>
    <w:p w14:paraId="1C5EFCFE" w14:textId="031C664E" w:rsidR="009F55AD" w:rsidRDefault="009F55AD">
      <w:pPr>
        <w:jc w:val="left"/>
        <w:rPr>
          <w:sz w:val="9"/>
        </w:rPr>
      </w:pPr>
      <w:r>
        <w:br w:type="page"/>
      </w:r>
    </w:p>
    <w:p w14:paraId="738D837E" w14:textId="18EE2BC5" w:rsidR="009F55AD" w:rsidRDefault="009F55AD" w:rsidP="009F55AD">
      <w:pPr>
        <w:pStyle w:val="Caption"/>
      </w:pPr>
      <w:bookmarkStart w:id="253" w:name="_Toc461199648"/>
      <w:r>
        <w:t xml:space="preserve">Figure </w:t>
      </w:r>
      <w:fldSimple w:instr=" STYLEREF 1 \s ">
        <w:r w:rsidR="000D6DE5">
          <w:rPr>
            <w:noProof/>
          </w:rPr>
          <w:t>11</w:t>
        </w:r>
      </w:fldSimple>
      <w:r w:rsidR="003027B0">
        <w:noBreakHyphen/>
      </w:r>
      <w:fldSimple w:instr=" SEQ Figure \* ARABIC \s 1 ">
        <w:r w:rsidR="000D6DE5">
          <w:rPr>
            <w:noProof/>
          </w:rPr>
          <w:t>44</w:t>
        </w:r>
      </w:fldSimple>
      <w:r>
        <w:t xml:space="preserve"> [C-Mono]D</w:t>
      </w:r>
      <w:r>
        <w:rPr>
          <w:vertAlign w:val="subscript"/>
        </w:rPr>
        <w:t>0</w:t>
      </w:r>
      <w:r>
        <w:t xml:space="preserve"> Structure and Coordinates</w:t>
      </w:r>
      <w:bookmarkEnd w:id="253"/>
    </w:p>
    <w:p w14:paraId="3CEC8DD7" w14:textId="7458B7C8" w:rsidR="009F55AD" w:rsidRDefault="009F55AD" w:rsidP="009F55AD">
      <w:pPr>
        <w:pStyle w:val="CaptionText"/>
      </w:pPr>
    </w:p>
    <w:p w14:paraId="7F8BE169" w14:textId="002C7CF0" w:rsidR="009F55AD" w:rsidRDefault="009F55AD" w:rsidP="009F55AD">
      <w:pPr>
        <w:pStyle w:val="XYZCoords"/>
      </w:pPr>
      <w:r>
        <w:t>63</w:t>
      </w:r>
    </w:p>
    <w:p w14:paraId="345365A5" w14:textId="77777777" w:rsidR="009F55AD" w:rsidRDefault="009F55AD" w:rsidP="009F55AD">
      <w:pPr>
        <w:pStyle w:val="XYZCoords"/>
      </w:pPr>
      <w:r>
        <w:tab/>
        <w:t>Energy: -975022.8334593</w:t>
      </w:r>
    </w:p>
    <w:p w14:paraId="7E6F2A8D" w14:textId="45C1B610" w:rsidR="009F55AD" w:rsidRDefault="009F55AD" w:rsidP="009F55AD">
      <w:pPr>
        <w:pStyle w:val="XYZCoords"/>
      </w:pPr>
      <w:r>
        <w:rPr>
          <w:noProof/>
        </w:rPr>
        <w:drawing>
          <wp:anchor distT="0" distB="0" distL="114300" distR="114300" simplePos="0" relativeHeight="251803648" behindDoc="0" locked="0" layoutInCell="1" allowOverlap="1" wp14:anchorId="10C6AD39" wp14:editId="33726A78">
            <wp:simplePos x="0" y="0"/>
            <wp:positionH relativeFrom="column">
              <wp:posOffset>2033905</wp:posOffset>
            </wp:positionH>
            <wp:positionV relativeFrom="paragraph">
              <wp:posOffset>10160</wp:posOffset>
            </wp:positionV>
            <wp:extent cx="4138295" cy="4138295"/>
            <wp:effectExtent l="0" t="0" r="0" b="0"/>
            <wp:wrapSquare wrapText="bothSides"/>
            <wp:docPr id="97" name="Picture 97" descr="Macintosh HD:Users:Jacob:Documents:Water_Splitting:Two_Photon_Water_Splitting:Computational_Data:C_Intermediate:Mono:H-Trans-Mono-D-0-18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C_Intermediate:Mono:H-Trans-Mono-D-0-180-GPOF.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138295" cy="4138295"/>
                    </a:xfrm>
                    <a:prstGeom prst="rect">
                      <a:avLst/>
                    </a:prstGeom>
                    <a:noFill/>
                    <a:ln>
                      <a:noFill/>
                    </a:ln>
                  </pic:spPr>
                </pic:pic>
              </a:graphicData>
            </a:graphic>
            <wp14:sizeRelH relativeFrom="page">
              <wp14:pctWidth>0</wp14:pctWidth>
            </wp14:sizeRelH>
            <wp14:sizeRelV relativeFrom="page">
              <wp14:pctHeight>0</wp14:pctHeight>
            </wp14:sizeRelV>
          </wp:anchor>
        </w:drawing>
      </w:r>
      <w:r>
        <w:t>H         -3.38754       -3.53397        1.53840</w:t>
      </w:r>
    </w:p>
    <w:p w14:paraId="09C06B99" w14:textId="77777777" w:rsidR="009F55AD" w:rsidRDefault="009F55AD" w:rsidP="009F55AD">
      <w:pPr>
        <w:pStyle w:val="XYZCoords"/>
      </w:pPr>
      <w:r>
        <w:t>C         -3.08449       -2.85544        0.72800</w:t>
      </w:r>
    </w:p>
    <w:p w14:paraId="35EC702D" w14:textId="77777777" w:rsidR="009F55AD" w:rsidRDefault="009F55AD" w:rsidP="009F55AD">
      <w:pPr>
        <w:pStyle w:val="XYZCoords"/>
      </w:pPr>
      <w:r>
        <w:t>H         -3.69964       -3.09181       -0.15375</w:t>
      </w:r>
    </w:p>
    <w:p w14:paraId="4A982C8A" w14:textId="77777777" w:rsidR="009F55AD" w:rsidRDefault="009F55AD" w:rsidP="009F55AD">
      <w:pPr>
        <w:pStyle w:val="XYZCoords"/>
      </w:pPr>
      <w:r>
        <w:t>H         -2.02893       -3.06009        0.48536</w:t>
      </w:r>
    </w:p>
    <w:p w14:paraId="4AF17AD5" w14:textId="77777777" w:rsidR="009F55AD" w:rsidRDefault="009F55AD" w:rsidP="009F55AD">
      <w:pPr>
        <w:pStyle w:val="XYZCoords"/>
      </w:pPr>
      <w:r>
        <w:t>H          1.99577       -1.06227        2.50906</w:t>
      </w:r>
    </w:p>
    <w:p w14:paraId="2D0208E8" w14:textId="77777777" w:rsidR="009F55AD" w:rsidRDefault="009F55AD" w:rsidP="009F55AD">
      <w:pPr>
        <w:pStyle w:val="XYZCoords"/>
      </w:pPr>
      <w:r>
        <w:t>O         -0.60729       -0.32762        2.13706</w:t>
      </w:r>
    </w:p>
    <w:p w14:paraId="421C89B8" w14:textId="77777777" w:rsidR="009F55AD" w:rsidRDefault="009F55AD" w:rsidP="009F55AD">
      <w:pPr>
        <w:pStyle w:val="XYZCoords"/>
      </w:pPr>
      <w:r>
        <w:t>H          2.91476       -2.67415        0.32376</w:t>
      </w:r>
    </w:p>
    <w:p w14:paraId="5BDC1EB9" w14:textId="77777777" w:rsidR="009F55AD" w:rsidRDefault="009F55AD" w:rsidP="009F55AD">
      <w:pPr>
        <w:pStyle w:val="XYZCoords"/>
      </w:pPr>
      <w:r>
        <w:t>O         -0.29406       -1.59179        2.77994</w:t>
      </w:r>
    </w:p>
    <w:p w14:paraId="269398F8" w14:textId="77777777" w:rsidR="009F55AD" w:rsidRDefault="009F55AD" w:rsidP="009F55AD">
      <w:pPr>
        <w:pStyle w:val="XYZCoords"/>
      </w:pPr>
      <w:r>
        <w:t>C         -3.23558       -1.42286        1.19263</w:t>
      </w:r>
    </w:p>
    <w:p w14:paraId="07601BF1" w14:textId="77777777" w:rsidR="009F55AD" w:rsidRDefault="009F55AD" w:rsidP="009F55AD">
      <w:pPr>
        <w:pStyle w:val="XYZCoords"/>
      </w:pPr>
      <w:r>
        <w:t>H          3.29360       -0.11419        3.30022</w:t>
      </w:r>
    </w:p>
    <w:p w14:paraId="0D1CA8B9" w14:textId="77777777" w:rsidR="009F55AD" w:rsidRDefault="009F55AD" w:rsidP="009F55AD">
      <w:pPr>
        <w:pStyle w:val="XYZCoords"/>
      </w:pPr>
      <w:r>
        <w:t>H         -4.29666       -1.18668        1.40319</w:t>
      </w:r>
    </w:p>
    <w:p w14:paraId="1F816F37" w14:textId="77777777" w:rsidR="009F55AD" w:rsidRDefault="009F55AD" w:rsidP="009F55AD">
      <w:pPr>
        <w:pStyle w:val="XYZCoords"/>
      </w:pPr>
      <w:r>
        <w:t>C          2.92046       -0.49241        2.33282</w:t>
      </w:r>
    </w:p>
    <w:p w14:paraId="439458B0" w14:textId="77777777" w:rsidR="009F55AD" w:rsidRDefault="009F55AD" w:rsidP="009F55AD">
      <w:pPr>
        <w:pStyle w:val="XYZCoords"/>
      </w:pPr>
      <w:r>
        <w:t>H          1.67766       -2.81774       -0.93524</w:t>
      </w:r>
    </w:p>
    <w:p w14:paraId="2D1B2B42" w14:textId="77777777" w:rsidR="009F55AD" w:rsidRDefault="009F55AD" w:rsidP="009F55AD">
      <w:pPr>
        <w:pStyle w:val="XYZCoords"/>
      </w:pPr>
      <w:r>
        <w:t>H          3.68266       -1.17982        1.93491</w:t>
      </w:r>
    </w:p>
    <w:p w14:paraId="06575C38" w14:textId="77777777" w:rsidR="009F55AD" w:rsidRDefault="009F55AD" w:rsidP="009F55AD">
      <w:pPr>
        <w:pStyle w:val="XYZCoords"/>
      </w:pPr>
      <w:r>
        <w:t>H         -2.65945       -1.27479        2.11627</w:t>
      </w:r>
    </w:p>
    <w:p w14:paraId="607990A1" w14:textId="77777777" w:rsidR="009F55AD" w:rsidRDefault="009F55AD" w:rsidP="009F55AD">
      <w:pPr>
        <w:pStyle w:val="XYZCoords"/>
      </w:pPr>
      <w:r>
        <w:t>C          2.72113       -2.52891       -0.74944</w:t>
      </w:r>
    </w:p>
    <w:p w14:paraId="32AE6AD9" w14:textId="77777777" w:rsidR="009F55AD" w:rsidRDefault="009F55AD" w:rsidP="009F55AD">
      <w:pPr>
        <w:pStyle w:val="XYZCoords"/>
      </w:pPr>
      <w:r>
        <w:t>H          3.38511       -3.20716       -1.31153</w:t>
      </w:r>
    </w:p>
    <w:p w14:paraId="6845D20F" w14:textId="77777777" w:rsidR="009F55AD" w:rsidRDefault="009F55AD" w:rsidP="009F55AD">
      <w:pPr>
        <w:pStyle w:val="XYZCoords"/>
      </w:pPr>
      <w:r>
        <w:t>H         -2.40630        0.82036        1.83739</w:t>
      </w:r>
    </w:p>
    <w:p w14:paraId="59987160" w14:textId="77777777" w:rsidR="009F55AD" w:rsidRDefault="009F55AD" w:rsidP="009F55AD">
      <w:pPr>
        <w:pStyle w:val="XYZCoords"/>
      </w:pPr>
      <w:r>
        <w:t>Ru        -0.40306       -0.64584        0.07794</w:t>
      </w:r>
    </w:p>
    <w:p w14:paraId="4842473E" w14:textId="77777777" w:rsidR="009F55AD" w:rsidRDefault="009F55AD" w:rsidP="009F55AD">
      <w:pPr>
        <w:pStyle w:val="XYZCoords"/>
      </w:pPr>
      <w:r>
        <w:t>H          0.71185        1.15314        2.25711</w:t>
      </w:r>
    </w:p>
    <w:p w14:paraId="31B3E76C" w14:textId="77777777" w:rsidR="009F55AD" w:rsidRDefault="009F55AD" w:rsidP="009F55AD">
      <w:pPr>
        <w:pStyle w:val="XYZCoords"/>
      </w:pPr>
      <w:r>
        <w:t>N         -2.68196       -0.44490        0.23274</w:t>
      </w:r>
    </w:p>
    <w:p w14:paraId="5DC1E22A" w14:textId="77777777" w:rsidR="009F55AD" w:rsidRDefault="009F55AD" w:rsidP="009F55AD">
      <w:pPr>
        <w:pStyle w:val="XYZCoords"/>
      </w:pPr>
      <w:r>
        <w:t>C         -2.79962        0.91046        0.81070</w:t>
      </w:r>
    </w:p>
    <w:p w14:paraId="720E4D7B" w14:textId="77777777" w:rsidR="009F55AD" w:rsidRDefault="009F55AD" w:rsidP="009F55AD">
      <w:pPr>
        <w:pStyle w:val="XYZCoords"/>
      </w:pPr>
      <w:r>
        <w:t>C          2.66361        0.68570        1.39125</w:t>
      </w:r>
    </w:p>
    <w:p w14:paraId="29BF5AED" w14:textId="77777777" w:rsidR="009F55AD" w:rsidRDefault="009F55AD" w:rsidP="009F55AD">
      <w:pPr>
        <w:pStyle w:val="XYZCoords"/>
      </w:pPr>
      <w:r>
        <w:t>H          2.11002        1.99137        3.00737</w:t>
      </w:r>
    </w:p>
    <w:p w14:paraId="2D0FF7A9" w14:textId="77777777" w:rsidR="009F55AD" w:rsidRDefault="009F55AD" w:rsidP="009F55AD">
      <w:pPr>
        <w:pStyle w:val="XYZCoords"/>
      </w:pPr>
      <w:r>
        <w:t>H          4.82850       -0.98794        0.00830</w:t>
      </w:r>
    </w:p>
    <w:p w14:paraId="589CE5C2" w14:textId="77777777" w:rsidR="009F55AD" w:rsidRDefault="009F55AD" w:rsidP="009F55AD">
      <w:pPr>
        <w:pStyle w:val="XYZCoords"/>
      </w:pPr>
      <w:r>
        <w:t>C          1.67173        1.65167        2.05304</w:t>
      </w:r>
    </w:p>
    <w:p w14:paraId="16273BBD" w14:textId="1916768F" w:rsidR="009F55AD" w:rsidRDefault="009F55AD" w:rsidP="009F55AD">
      <w:pPr>
        <w:pStyle w:val="XYZCoords"/>
      </w:pPr>
      <w:r>
        <w:t>C          2.98786       -1.08366       -1.18558</w:t>
      </w:r>
    </w:p>
    <w:p w14:paraId="7A2B8997" w14:textId="09FFE9F6" w:rsidR="009F55AD" w:rsidRDefault="009F55AD" w:rsidP="009F55AD">
      <w:pPr>
        <w:pStyle w:val="XYZCoords"/>
      </w:pPr>
      <w:r>
        <w:t>P          1.78598       -0.00807       -0.15417</w:t>
      </w:r>
    </w:p>
    <w:p w14:paraId="734A4E14" w14:textId="77777777" w:rsidR="009F55AD" w:rsidRDefault="009F55AD" w:rsidP="009F55AD">
      <w:pPr>
        <w:pStyle w:val="XYZCoords"/>
      </w:pPr>
      <w:r>
        <w:t>H         -3.84706        1.25313        0.85767</w:t>
      </w:r>
    </w:p>
    <w:p w14:paraId="04A24896" w14:textId="77777777" w:rsidR="009F55AD" w:rsidRDefault="009F55AD" w:rsidP="009F55AD">
      <w:pPr>
        <w:pStyle w:val="XYZCoords"/>
      </w:pPr>
      <w:r>
        <w:t>C          4.47434       -0.77937       -1.00993</w:t>
      </w:r>
    </w:p>
    <w:p w14:paraId="60C74495" w14:textId="77777777" w:rsidR="009F55AD" w:rsidRDefault="009F55AD" w:rsidP="009F55AD">
      <w:pPr>
        <w:pStyle w:val="XYZCoords"/>
      </w:pPr>
      <w:r>
        <w:t>H         -3.05069       -1.46953       -1.54924</w:t>
      </w:r>
    </w:p>
    <w:p w14:paraId="579EFAC5" w14:textId="77777777" w:rsidR="009F55AD" w:rsidRDefault="009F55AD" w:rsidP="009F55AD">
      <w:pPr>
        <w:pStyle w:val="XYZCoords"/>
      </w:pPr>
      <w:r>
        <w:t>H         -5.36112       -1.12644       -0.59265</w:t>
      </w:r>
    </w:p>
    <w:p w14:paraId="09072DF6" w14:textId="77777777" w:rsidR="009F55AD" w:rsidRDefault="009F55AD" w:rsidP="009F55AD">
      <w:pPr>
        <w:pStyle w:val="XYZCoords"/>
      </w:pPr>
      <w:r>
        <w:t>H          5.04465       -1.43274       -1.69173</w:t>
      </w:r>
    </w:p>
    <w:p w14:paraId="737AFA66" w14:textId="77777777" w:rsidR="009F55AD" w:rsidRDefault="009F55AD" w:rsidP="009F55AD">
      <w:pPr>
        <w:pStyle w:val="XYZCoords"/>
      </w:pPr>
      <w:r>
        <w:t>C         -3.32297       -0.50644       -1.09993</w:t>
      </w:r>
    </w:p>
    <w:p w14:paraId="4FE5188F" w14:textId="77777777" w:rsidR="009F55AD" w:rsidRDefault="009F55AD" w:rsidP="009F55AD">
      <w:pPr>
        <w:pStyle w:val="XYZCoords"/>
      </w:pPr>
      <w:r>
        <w:t>H          4.21925        1.99983        2.06831</w:t>
      </w:r>
    </w:p>
    <w:p w14:paraId="22EC0962" w14:textId="77777777" w:rsidR="009F55AD" w:rsidRDefault="009F55AD" w:rsidP="009F55AD">
      <w:pPr>
        <w:pStyle w:val="XYZCoords"/>
      </w:pPr>
      <w:r>
        <w:t>C         -0.46669       -1.34241       -1.60788</w:t>
      </w:r>
    </w:p>
    <w:p w14:paraId="5430A980" w14:textId="77777777" w:rsidR="009F55AD" w:rsidRDefault="009F55AD" w:rsidP="009F55AD">
      <w:pPr>
        <w:pStyle w:val="XYZCoords"/>
      </w:pPr>
      <w:r>
        <w:t>C          3.95614        1.46644        1.13930</w:t>
      </w:r>
    </w:p>
    <w:p w14:paraId="69E3767A" w14:textId="77777777" w:rsidR="009F55AD" w:rsidRDefault="009F55AD" w:rsidP="009F55AD">
      <w:pPr>
        <w:pStyle w:val="XYZCoords"/>
      </w:pPr>
      <w:r>
        <w:t>H          1.60134       -1.06715       -2.90517</w:t>
      </w:r>
    </w:p>
    <w:p w14:paraId="56452480" w14:textId="77777777" w:rsidR="009F55AD" w:rsidRDefault="009F55AD" w:rsidP="009F55AD">
      <w:pPr>
        <w:pStyle w:val="XYZCoords"/>
      </w:pPr>
      <w:r>
        <w:t>C          2.66553       -0.93612       -2.67536</w:t>
      </w:r>
    </w:p>
    <w:p w14:paraId="359617D8" w14:textId="77777777" w:rsidR="009F55AD" w:rsidRDefault="009F55AD" w:rsidP="009F55AD">
      <w:pPr>
        <w:pStyle w:val="XYZCoords"/>
      </w:pPr>
      <w:r>
        <w:t>H          4.80978        0.83385        0.87683</w:t>
      </w:r>
    </w:p>
    <w:p w14:paraId="5A1D8F09" w14:textId="77777777" w:rsidR="009F55AD" w:rsidRDefault="009F55AD" w:rsidP="009F55AD">
      <w:pPr>
        <w:pStyle w:val="XYZCoords"/>
      </w:pPr>
      <w:r>
        <w:t>H          3.21495       -1.71607       -3.22845</w:t>
      </w:r>
    </w:p>
    <w:p w14:paraId="3B0536BE" w14:textId="77777777" w:rsidR="009F55AD" w:rsidRDefault="009F55AD" w:rsidP="009F55AD">
      <w:pPr>
        <w:pStyle w:val="XYZCoords"/>
      </w:pPr>
      <w:r>
        <w:t>C         -1.93606        1.91036        0.09217</w:t>
      </w:r>
    </w:p>
    <w:p w14:paraId="5211F522" w14:textId="77777777" w:rsidR="009F55AD" w:rsidRDefault="009F55AD" w:rsidP="009F55AD">
      <w:pPr>
        <w:pStyle w:val="XYZCoords"/>
      </w:pPr>
      <w:r>
        <w:t>N         -0.72433        1.44206       -0.24299</w:t>
      </w:r>
    </w:p>
    <w:p w14:paraId="15F5F897" w14:textId="77777777" w:rsidR="009F55AD" w:rsidRDefault="009F55AD" w:rsidP="009F55AD">
      <w:pPr>
        <w:pStyle w:val="XYZCoords"/>
      </w:pPr>
      <w:r>
        <w:t>C         -4.83357       -0.32937       -1.13733</w:t>
      </w:r>
    </w:p>
    <w:p w14:paraId="184E672A" w14:textId="77777777" w:rsidR="009F55AD" w:rsidRDefault="009F55AD" w:rsidP="009F55AD">
      <w:pPr>
        <w:pStyle w:val="XYZCoords"/>
      </w:pPr>
      <w:r>
        <w:t>H          1.50488        2.55053        1.43893</w:t>
      </w:r>
    </w:p>
    <w:p w14:paraId="12D8737A" w14:textId="77777777" w:rsidR="009F55AD" w:rsidRDefault="009F55AD" w:rsidP="009F55AD">
      <w:pPr>
        <w:pStyle w:val="XYZCoords"/>
      </w:pPr>
      <w:r>
        <w:t>H         -2.83484        0.26308       -1.71691</w:t>
      </w:r>
    </w:p>
    <w:p w14:paraId="14D2D229" w14:textId="77777777" w:rsidR="009F55AD" w:rsidRDefault="009F55AD" w:rsidP="009F55AD">
      <w:pPr>
        <w:pStyle w:val="XYZCoords"/>
      </w:pPr>
      <w:r>
        <w:t>H          4.72459        0.26002       -1.26605</w:t>
      </w:r>
    </w:p>
    <w:p w14:paraId="76D52344" w14:textId="77777777" w:rsidR="009F55AD" w:rsidRDefault="009F55AD" w:rsidP="009F55AD">
      <w:pPr>
        <w:pStyle w:val="XYZCoords"/>
      </w:pPr>
      <w:r>
        <w:t>H         -5.16291        0.63819       -0.72947</w:t>
      </w:r>
    </w:p>
    <w:p w14:paraId="69B6E6A1" w14:textId="77777777" w:rsidR="009F55AD" w:rsidRDefault="009F55AD" w:rsidP="009F55AD">
      <w:pPr>
        <w:pStyle w:val="XYZCoords"/>
      </w:pPr>
      <w:r>
        <w:t>C          1.49998        1.54859       -1.18068</w:t>
      </w:r>
    </w:p>
    <w:p w14:paraId="28BAA34E" w14:textId="77777777" w:rsidR="009F55AD" w:rsidRDefault="009F55AD" w:rsidP="009F55AD">
      <w:pPr>
        <w:pStyle w:val="XYZCoords"/>
      </w:pPr>
      <w:r>
        <w:t>H         -5.16880       -0.37078       -2.18449</w:t>
      </w:r>
    </w:p>
    <w:p w14:paraId="1B17A1A2" w14:textId="77777777" w:rsidR="009F55AD" w:rsidRDefault="009F55AD" w:rsidP="009F55AD">
      <w:pPr>
        <w:pStyle w:val="XYZCoords"/>
      </w:pPr>
      <w:r>
        <w:t>H          3.83995        2.23299        0.35738</w:t>
      </w:r>
    </w:p>
    <w:p w14:paraId="74A08376" w14:textId="77777777" w:rsidR="009F55AD" w:rsidRDefault="009F55AD" w:rsidP="009F55AD">
      <w:pPr>
        <w:pStyle w:val="XYZCoords"/>
      </w:pPr>
      <w:r>
        <w:t>C          0.20761        2.22244       -0.81205</w:t>
      </w:r>
    </w:p>
    <w:p w14:paraId="4CE04E3C" w14:textId="77777777" w:rsidR="009F55AD" w:rsidRDefault="009F55AD" w:rsidP="009F55AD">
      <w:pPr>
        <w:pStyle w:val="XYZCoords"/>
      </w:pPr>
      <w:r>
        <w:t>C         -2.28018        3.23402       -0.15629</w:t>
      </w:r>
    </w:p>
    <w:p w14:paraId="5426441D" w14:textId="77777777" w:rsidR="009F55AD" w:rsidRDefault="009F55AD" w:rsidP="009F55AD">
      <w:pPr>
        <w:pStyle w:val="XYZCoords"/>
      </w:pPr>
      <w:r>
        <w:t>H          3.00074        0.03562       -3.06956</w:t>
      </w:r>
    </w:p>
    <w:p w14:paraId="5B0FF116" w14:textId="77777777" w:rsidR="009F55AD" w:rsidRDefault="009F55AD" w:rsidP="009F55AD">
      <w:pPr>
        <w:pStyle w:val="XYZCoords"/>
      </w:pPr>
      <w:r>
        <w:t>H         -3.27064        3.60548        0.11039</w:t>
      </w:r>
    </w:p>
    <w:p w14:paraId="0DA0D00E" w14:textId="77777777" w:rsidR="009F55AD" w:rsidRDefault="009F55AD" w:rsidP="009F55AD">
      <w:pPr>
        <w:pStyle w:val="XYZCoords"/>
      </w:pPr>
      <w:r>
        <w:t>H          1.39644        1.18659       -2.21609</w:t>
      </w:r>
    </w:p>
    <w:p w14:paraId="6D5A749C" w14:textId="77777777" w:rsidR="009F55AD" w:rsidRDefault="009F55AD" w:rsidP="009F55AD">
      <w:pPr>
        <w:pStyle w:val="XYZCoords"/>
      </w:pPr>
      <w:r>
        <w:t>H          2.33907        2.26030       -1.16633</w:t>
      </w:r>
    </w:p>
    <w:p w14:paraId="42388879" w14:textId="77777777" w:rsidR="009F55AD" w:rsidRDefault="009F55AD" w:rsidP="009F55AD">
      <w:pPr>
        <w:pStyle w:val="XYZCoords"/>
      </w:pPr>
      <w:r>
        <w:t>C         -0.06943        3.56719       -1.06201</w:t>
      </w:r>
    </w:p>
    <w:p w14:paraId="0DD850EB" w14:textId="77777777" w:rsidR="009F55AD" w:rsidRDefault="009F55AD" w:rsidP="009F55AD">
      <w:pPr>
        <w:pStyle w:val="XYZCoords"/>
      </w:pPr>
      <w:r>
        <w:t>C         -1.32544        4.07116       -0.73425</w:t>
      </w:r>
    </w:p>
    <w:p w14:paraId="3EA4FB5F" w14:textId="77777777" w:rsidR="009F55AD" w:rsidRDefault="009F55AD" w:rsidP="009F55AD">
      <w:pPr>
        <w:pStyle w:val="XYZCoords"/>
      </w:pPr>
      <w:r>
        <w:t>H          0.68993        4.20635       -1.51470</w:t>
      </w:r>
    </w:p>
    <w:p w14:paraId="5A4C4799" w14:textId="77777777" w:rsidR="009F55AD" w:rsidRDefault="009F55AD" w:rsidP="009F55AD">
      <w:pPr>
        <w:pStyle w:val="XYZCoords"/>
      </w:pPr>
      <w:r>
        <w:t>H         -1.56279        5.11805       -0.93256</w:t>
      </w:r>
    </w:p>
    <w:p w14:paraId="3B639B7D" w14:textId="77777777" w:rsidR="009F55AD" w:rsidRDefault="009F55AD" w:rsidP="009F55AD">
      <w:pPr>
        <w:pStyle w:val="XYZCoords"/>
      </w:pPr>
      <w:r>
        <w:t>O         -0.59256       -1.84912       -2.65857</w:t>
      </w:r>
    </w:p>
    <w:p w14:paraId="7750DB41" w14:textId="77777777" w:rsidR="009F55AD" w:rsidRDefault="009F55AD" w:rsidP="009F55AD">
      <w:pPr>
        <w:pStyle w:val="XYZCoords"/>
      </w:pPr>
      <w:r>
        <w:t>H          0.00586       -1.27580        3.64525</w:t>
      </w:r>
    </w:p>
    <w:p w14:paraId="5A0A35AA" w14:textId="77777777" w:rsidR="009F55AD" w:rsidRPr="009F55AD" w:rsidRDefault="009F55AD" w:rsidP="009F55AD">
      <w:pPr>
        <w:pStyle w:val="XYZCoords"/>
      </w:pPr>
    </w:p>
    <w:p w14:paraId="05B30FCD" w14:textId="77777777" w:rsidR="00554753" w:rsidRDefault="00554753">
      <w:pPr>
        <w:rPr>
          <w:sz w:val="9"/>
        </w:rPr>
      </w:pPr>
      <w:r>
        <w:br w:type="page"/>
      </w:r>
    </w:p>
    <w:p w14:paraId="4171E6AB" w14:textId="767869FF" w:rsidR="00554753" w:rsidRDefault="00554753" w:rsidP="00554753">
      <w:pPr>
        <w:pStyle w:val="Caption"/>
      </w:pPr>
      <w:bookmarkStart w:id="254" w:name="_Toc461199649"/>
      <w:r>
        <w:t xml:space="preserve">Figure </w:t>
      </w:r>
      <w:fldSimple w:instr=" STYLEREF 1 \s ">
        <w:r w:rsidR="000D6DE5">
          <w:rPr>
            <w:noProof/>
          </w:rPr>
          <w:t>11</w:t>
        </w:r>
      </w:fldSimple>
      <w:r w:rsidR="003027B0">
        <w:noBreakHyphen/>
      </w:r>
      <w:fldSimple w:instr=" SEQ Figure \* ARABIC \s 1 ">
        <w:r w:rsidR="000D6DE5">
          <w:rPr>
            <w:noProof/>
          </w:rPr>
          <w:t>45</w:t>
        </w:r>
      </w:fldSimple>
      <w:r>
        <w:t xml:space="preserve"> [C-Mono]D</w:t>
      </w:r>
      <w:r>
        <w:rPr>
          <w:vertAlign w:val="subscript"/>
        </w:rPr>
        <w:t>0</w:t>
      </w:r>
      <w:r w:rsidR="00CF5078">
        <w:t xml:space="preserve"> (Me M</w:t>
      </w:r>
      <w:r>
        <w:t>odel) Structure and Coordinates</w:t>
      </w:r>
      <w:bookmarkEnd w:id="254"/>
    </w:p>
    <w:p w14:paraId="49AAF4A1" w14:textId="77777777" w:rsidR="00554753" w:rsidRDefault="00554753" w:rsidP="00554753">
      <w:pPr>
        <w:pStyle w:val="CaptionText"/>
      </w:pPr>
    </w:p>
    <w:p w14:paraId="3E779B68" w14:textId="77777777" w:rsidR="00554753" w:rsidRDefault="00554753" w:rsidP="00554753">
      <w:r>
        <w:rPr>
          <w:noProof/>
        </w:rPr>
        <w:drawing>
          <wp:anchor distT="0" distB="0" distL="114300" distR="114300" simplePos="0" relativeHeight="251674624" behindDoc="0" locked="0" layoutInCell="1" allowOverlap="1" wp14:anchorId="43D92B84" wp14:editId="7D675013">
            <wp:simplePos x="0" y="0"/>
            <wp:positionH relativeFrom="column">
              <wp:posOffset>2172970</wp:posOffset>
            </wp:positionH>
            <wp:positionV relativeFrom="paragraph">
              <wp:posOffset>50800</wp:posOffset>
            </wp:positionV>
            <wp:extent cx="4114800" cy="4114800"/>
            <wp:effectExtent l="0" t="0" r="0" b="0"/>
            <wp:wrapSquare wrapText="bothSides"/>
            <wp:docPr id="18" name="Picture 18" descr="Macintosh HD:Users:Jacob:Documents:Water_Splitting:Two_Photon_Water_Splitting:Computational_Data:C_Intermediate:Me_Mono:CASSCF:GMe-Cis-Mono-D-0-OO-Scan-Geom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C_Intermediate:Me_Mono:CASSCF:GMe-Cis-Mono-D-0-OO-Scan-Geom6.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91B33C" w14:textId="77777777" w:rsidR="00554753" w:rsidRDefault="00554753" w:rsidP="00554753">
      <w:pPr>
        <w:pStyle w:val="XYZCoords"/>
      </w:pPr>
      <w:r>
        <w:t>39</w:t>
      </w:r>
    </w:p>
    <w:p w14:paraId="2995BF18" w14:textId="77777777" w:rsidR="00554753" w:rsidRDefault="00554753" w:rsidP="00554753">
      <w:pPr>
        <w:pStyle w:val="XYZCoords"/>
      </w:pPr>
    </w:p>
    <w:p w14:paraId="70D0BB55" w14:textId="77777777" w:rsidR="00554753" w:rsidRDefault="00554753" w:rsidP="00554753">
      <w:pPr>
        <w:pStyle w:val="XYZCoords"/>
      </w:pPr>
      <w:r>
        <w:t>O         -0.04819       -2.01605       -2.47646</w:t>
      </w:r>
    </w:p>
    <w:p w14:paraId="12AF8DE3" w14:textId="77777777" w:rsidR="00554753" w:rsidRDefault="00554753" w:rsidP="00554753">
      <w:pPr>
        <w:pStyle w:val="XYZCoords"/>
      </w:pPr>
      <w:r>
        <w:t>O          0.05667       -0.67749       -1.94135</w:t>
      </w:r>
    </w:p>
    <w:p w14:paraId="73E3076B" w14:textId="77777777" w:rsidR="00554753" w:rsidRDefault="00554753" w:rsidP="00554753">
      <w:pPr>
        <w:pStyle w:val="XYZCoords"/>
      </w:pPr>
      <w:r>
        <w:t>C          2.39625       -2.47917       -0.55239</w:t>
      </w:r>
    </w:p>
    <w:p w14:paraId="67A0786C" w14:textId="77777777" w:rsidR="00554753" w:rsidRDefault="00554753" w:rsidP="00554753">
      <w:pPr>
        <w:pStyle w:val="XYZCoords"/>
      </w:pPr>
      <w:r>
        <w:t>H          2.24729       -0.24392       -1.65512</w:t>
      </w:r>
    </w:p>
    <w:p w14:paraId="1238BE73" w14:textId="77777777" w:rsidR="00554753" w:rsidRDefault="00554753" w:rsidP="00554753">
      <w:pPr>
        <w:pStyle w:val="XYZCoords"/>
      </w:pPr>
      <w:r>
        <w:t>N          2.00393       -1.24720        0.14012</w:t>
      </w:r>
    </w:p>
    <w:p w14:paraId="25EEF4E1" w14:textId="77777777" w:rsidR="00554753" w:rsidRDefault="00554753" w:rsidP="00554753">
      <w:pPr>
        <w:pStyle w:val="XYZCoords"/>
      </w:pPr>
      <w:r>
        <w:t>C          2.52464       -0.08266       -0.60105</w:t>
      </w:r>
    </w:p>
    <w:p w14:paraId="5B3530EE" w14:textId="77777777" w:rsidR="00554753" w:rsidRDefault="00554753" w:rsidP="00554753">
      <w:pPr>
        <w:pStyle w:val="XYZCoords"/>
      </w:pPr>
      <w:r>
        <w:t>C         -2.77035        0.64955       -1.70216</w:t>
      </w:r>
    </w:p>
    <w:p w14:paraId="22A30875" w14:textId="77777777" w:rsidR="00554753" w:rsidRDefault="00554753" w:rsidP="00554753">
      <w:pPr>
        <w:pStyle w:val="XYZCoords"/>
      </w:pPr>
      <w:r>
        <w:t>C         -3.70765       -0.11600        0.92180</w:t>
      </w:r>
    </w:p>
    <w:p w14:paraId="63883CDB" w14:textId="77777777" w:rsidR="00554753" w:rsidRDefault="00554753" w:rsidP="00554753">
      <w:pPr>
        <w:pStyle w:val="XYZCoords"/>
      </w:pPr>
      <w:r>
        <w:t>P         -2.17257        0.20656       -0.02668</w:t>
      </w:r>
    </w:p>
    <w:p w14:paraId="7C937AEA" w14:textId="77777777" w:rsidR="00554753" w:rsidRDefault="00554753" w:rsidP="00554753">
      <w:pPr>
        <w:pStyle w:val="XYZCoords"/>
      </w:pPr>
      <w:r>
        <w:t>H          3.62423       -0.01324       -0.50776</w:t>
      </w:r>
    </w:p>
    <w:p w14:paraId="40DF6FA6" w14:textId="77777777" w:rsidR="00554753" w:rsidRDefault="00554753" w:rsidP="00554753">
      <w:pPr>
        <w:pStyle w:val="XYZCoords"/>
      </w:pPr>
      <w:r>
        <w:t>C          2.53779       -1.24181        1.50431</w:t>
      </w:r>
    </w:p>
    <w:p w14:paraId="56CB0AE5" w14:textId="77777777" w:rsidR="00554753" w:rsidRDefault="00554753" w:rsidP="00554753">
      <w:pPr>
        <w:pStyle w:val="XYZCoords"/>
      </w:pPr>
      <w:r>
        <w:t>C         -0.59321       -1.34333        1.86168</w:t>
      </w:r>
    </w:p>
    <w:p w14:paraId="466DD9FE" w14:textId="77777777" w:rsidR="00554753" w:rsidRDefault="00554753" w:rsidP="00554753">
      <w:pPr>
        <w:pStyle w:val="XYZCoords"/>
      </w:pPr>
      <w:r>
        <w:t>C          1.86066        1.20556       -0.19696</w:t>
      </w:r>
    </w:p>
    <w:p w14:paraId="7F50C734" w14:textId="77777777" w:rsidR="00554753" w:rsidRDefault="00554753" w:rsidP="00554753">
      <w:pPr>
        <w:pStyle w:val="XYZCoords"/>
      </w:pPr>
      <w:r>
        <w:t>N          0.56759        1.08784        0.13363</w:t>
      </w:r>
    </w:p>
    <w:p w14:paraId="58F6FF3D" w14:textId="77777777" w:rsidR="00554753" w:rsidRDefault="00554753" w:rsidP="00554753">
      <w:pPr>
        <w:pStyle w:val="XYZCoords"/>
      </w:pPr>
      <w:r>
        <w:t>C         -1.63830        1.86266        0.69978</w:t>
      </w:r>
    </w:p>
    <w:p w14:paraId="16AAAFFD" w14:textId="77777777" w:rsidR="00554753" w:rsidRDefault="00554753" w:rsidP="00554753">
      <w:pPr>
        <w:pStyle w:val="XYZCoords"/>
      </w:pPr>
      <w:r>
        <w:t>C         -0.20747        2.16167        0.35840</w:t>
      </w:r>
    </w:p>
    <w:p w14:paraId="2D2E34CF" w14:textId="77777777" w:rsidR="00554753" w:rsidRDefault="00554753" w:rsidP="00554753">
      <w:pPr>
        <w:pStyle w:val="XYZCoords"/>
      </w:pPr>
      <w:r>
        <w:t>C          2.46680        2.45591       -0.26299</w:t>
      </w:r>
    </w:p>
    <w:p w14:paraId="60ACB001" w14:textId="77777777" w:rsidR="00554753" w:rsidRDefault="00554753" w:rsidP="00554753">
      <w:pPr>
        <w:pStyle w:val="XYZCoords"/>
      </w:pPr>
      <w:r>
        <w:t>H          3.52394        2.54289       -0.51795</w:t>
      </w:r>
    </w:p>
    <w:p w14:paraId="5BE90927" w14:textId="77777777" w:rsidR="00554753" w:rsidRDefault="00554753" w:rsidP="00554753">
      <w:pPr>
        <w:pStyle w:val="XYZCoords"/>
      </w:pPr>
      <w:r>
        <w:t>H         -1.71414        1.71764        1.79252</w:t>
      </w:r>
    </w:p>
    <w:p w14:paraId="16110180" w14:textId="77777777" w:rsidR="00554753" w:rsidRDefault="00554753" w:rsidP="00554753">
      <w:pPr>
        <w:pStyle w:val="XYZCoords"/>
      </w:pPr>
      <w:r>
        <w:t>H         -2.30447        2.69633        0.42805</w:t>
      </w:r>
    </w:p>
    <w:p w14:paraId="2573474B" w14:textId="77777777" w:rsidR="00554753" w:rsidRDefault="00554753" w:rsidP="00554753">
      <w:pPr>
        <w:pStyle w:val="XYZCoords"/>
      </w:pPr>
      <w:r>
        <w:t>C          0.33418        3.44392        0.27597</w:t>
      </w:r>
    </w:p>
    <w:p w14:paraId="5282E023" w14:textId="77777777" w:rsidR="00554753" w:rsidRDefault="00554753" w:rsidP="00554753">
      <w:pPr>
        <w:pStyle w:val="XYZCoords"/>
      </w:pPr>
      <w:r>
        <w:t>C          1.68706        3.58600       -0.02315</w:t>
      </w:r>
    </w:p>
    <w:p w14:paraId="01DD7B08" w14:textId="77777777" w:rsidR="00554753" w:rsidRDefault="00554753" w:rsidP="00554753">
      <w:pPr>
        <w:pStyle w:val="XYZCoords"/>
      </w:pPr>
      <w:r>
        <w:t>H         -0.29557        4.31699        0.45222</w:t>
      </w:r>
    </w:p>
    <w:p w14:paraId="28C58CFE" w14:textId="77777777" w:rsidR="00554753" w:rsidRDefault="00554753" w:rsidP="00554753">
      <w:pPr>
        <w:pStyle w:val="XYZCoords"/>
      </w:pPr>
      <w:r>
        <w:t>H          2.13311        4.58084       -0.07783</w:t>
      </w:r>
    </w:p>
    <w:p w14:paraId="3DBEB0C3" w14:textId="77777777" w:rsidR="00554753" w:rsidRDefault="00554753" w:rsidP="00554753">
      <w:pPr>
        <w:pStyle w:val="XYZCoords"/>
      </w:pPr>
      <w:r>
        <w:t>O         -0.87447       -1.61922        2.96363</w:t>
      </w:r>
    </w:p>
    <w:p w14:paraId="578FF411" w14:textId="77777777" w:rsidR="00554753" w:rsidRDefault="00554753" w:rsidP="00554753">
      <w:pPr>
        <w:pStyle w:val="XYZCoords"/>
      </w:pPr>
      <w:r>
        <w:t>H         -3.41804        1.53889       -1.69206</w:t>
      </w:r>
    </w:p>
    <w:p w14:paraId="4893181A" w14:textId="77777777" w:rsidR="00554753" w:rsidRDefault="00554753" w:rsidP="00554753">
      <w:pPr>
        <w:pStyle w:val="XYZCoords"/>
      </w:pPr>
      <w:r>
        <w:t>H         -3.33170       -0.20422       -2.11033</w:t>
      </w:r>
    </w:p>
    <w:p w14:paraId="4E1074D0" w14:textId="77777777" w:rsidR="00554753" w:rsidRDefault="00554753" w:rsidP="00554753">
      <w:pPr>
        <w:pStyle w:val="XYZCoords"/>
      </w:pPr>
      <w:r>
        <w:t>H         -1.88169        0.80270       -2.33215</w:t>
      </w:r>
    </w:p>
    <w:p w14:paraId="685E2175" w14:textId="77777777" w:rsidR="00554753" w:rsidRDefault="00554753" w:rsidP="00554753">
      <w:pPr>
        <w:pStyle w:val="XYZCoords"/>
      </w:pPr>
      <w:r>
        <w:t>H         -3.43984       -0.33107        1.96620</w:t>
      </w:r>
    </w:p>
    <w:p w14:paraId="7E3673CB" w14:textId="77777777" w:rsidR="00554753" w:rsidRDefault="00554753" w:rsidP="00554753">
      <w:pPr>
        <w:pStyle w:val="XYZCoords"/>
      </w:pPr>
      <w:r>
        <w:t>H         -4.19367       -1.00886        0.50298</w:t>
      </w:r>
    </w:p>
    <w:p w14:paraId="0A054157" w14:textId="77777777" w:rsidR="00554753" w:rsidRDefault="00554753" w:rsidP="00554753">
      <w:pPr>
        <w:pStyle w:val="XYZCoords"/>
      </w:pPr>
      <w:r>
        <w:t>H         -4.40554        0.73438        0.87989</w:t>
      </w:r>
    </w:p>
    <w:p w14:paraId="06A84D33" w14:textId="77777777" w:rsidR="00554753" w:rsidRDefault="00554753" w:rsidP="00554753">
      <w:pPr>
        <w:pStyle w:val="XYZCoords"/>
      </w:pPr>
      <w:r>
        <w:t>H          2.04731       -3.33768        0.03619</w:t>
      </w:r>
    </w:p>
    <w:p w14:paraId="01A63F8D" w14:textId="77777777" w:rsidR="00554753" w:rsidRDefault="00554753" w:rsidP="00554753">
      <w:pPr>
        <w:pStyle w:val="XYZCoords"/>
      </w:pPr>
      <w:r>
        <w:t>H          3.49709       -2.54163       -0.66122</w:t>
      </w:r>
    </w:p>
    <w:p w14:paraId="61E0A32B" w14:textId="77777777" w:rsidR="00554753" w:rsidRDefault="00554753" w:rsidP="00554753">
      <w:pPr>
        <w:pStyle w:val="XYZCoords"/>
      </w:pPr>
      <w:r>
        <w:t>H          1.90799       -2.50833       -1.53414</w:t>
      </w:r>
    </w:p>
    <w:p w14:paraId="01E08324" w14:textId="77777777" w:rsidR="00554753" w:rsidRDefault="00554753" w:rsidP="00554753">
      <w:pPr>
        <w:pStyle w:val="XYZCoords"/>
      </w:pPr>
      <w:r>
        <w:t>H          2.24730       -0.31163        2.01051</w:t>
      </w:r>
    </w:p>
    <w:p w14:paraId="1D13A4D7" w14:textId="77777777" w:rsidR="00554753" w:rsidRDefault="00554753" w:rsidP="00554753">
      <w:pPr>
        <w:pStyle w:val="XYZCoords"/>
      </w:pPr>
      <w:r>
        <w:t>H          3.64237       -1.32363        1.49550</w:t>
      </w:r>
    </w:p>
    <w:p w14:paraId="15A79EC2" w14:textId="77777777" w:rsidR="00554753" w:rsidRDefault="00554753" w:rsidP="00554753">
      <w:pPr>
        <w:pStyle w:val="XYZCoords"/>
      </w:pPr>
      <w:r>
        <w:t>H          2.11572       -2.08513        2.06483</w:t>
      </w:r>
    </w:p>
    <w:p w14:paraId="5A822A01" w14:textId="77777777" w:rsidR="00554753" w:rsidRDefault="00554753" w:rsidP="00554753">
      <w:pPr>
        <w:pStyle w:val="XYZCoords"/>
      </w:pPr>
      <w:r>
        <w:t>Ru        -0.23290       -0.90538        0.11456</w:t>
      </w:r>
    </w:p>
    <w:p w14:paraId="4E9244AD" w14:textId="77777777" w:rsidR="00554753" w:rsidRDefault="00554753" w:rsidP="00554753">
      <w:pPr>
        <w:pStyle w:val="XYZCoords"/>
      </w:pPr>
      <w:r>
        <w:t>H         -1.00870       -2.14837       -2.48718</w:t>
      </w:r>
    </w:p>
    <w:p w14:paraId="5C61724B" w14:textId="77777777" w:rsidR="00554753" w:rsidRDefault="00554753">
      <w:pPr>
        <w:rPr>
          <w:sz w:val="9"/>
        </w:rPr>
      </w:pPr>
      <w:r>
        <w:br w:type="page"/>
      </w:r>
    </w:p>
    <w:p w14:paraId="216A9219" w14:textId="35B4A126" w:rsidR="00554753" w:rsidRDefault="00554753" w:rsidP="00554753">
      <w:pPr>
        <w:pStyle w:val="Caption"/>
      </w:pPr>
      <w:bookmarkStart w:id="255" w:name="_Toc461199650"/>
      <w:r>
        <w:t xml:space="preserve">Figure </w:t>
      </w:r>
      <w:fldSimple w:instr=" STYLEREF 1 \s ">
        <w:r w:rsidR="000D6DE5">
          <w:rPr>
            <w:noProof/>
          </w:rPr>
          <w:t>11</w:t>
        </w:r>
      </w:fldSimple>
      <w:r w:rsidR="003027B0">
        <w:noBreakHyphen/>
      </w:r>
      <w:fldSimple w:instr=" SEQ Figure \* ARABIC \s 1 ">
        <w:r w:rsidR="000D6DE5">
          <w:rPr>
            <w:noProof/>
          </w:rPr>
          <w:t>46</w:t>
        </w:r>
      </w:fldSimple>
      <w:r>
        <w:t xml:space="preserve"> TS-[CD]T</w:t>
      </w:r>
      <w:r>
        <w:rPr>
          <w:vertAlign w:val="subscript"/>
        </w:rPr>
        <w:t>0</w:t>
      </w:r>
      <w:r>
        <w:t xml:space="preserve"> Structure and Coordinates</w:t>
      </w:r>
      <w:bookmarkEnd w:id="255"/>
    </w:p>
    <w:p w14:paraId="10737D4F" w14:textId="77777777" w:rsidR="00554753" w:rsidRDefault="00554753" w:rsidP="00554753">
      <w:pPr>
        <w:pStyle w:val="CaptionText"/>
      </w:pPr>
    </w:p>
    <w:p w14:paraId="399B0A54" w14:textId="77777777" w:rsidR="00554753" w:rsidRDefault="00554753" w:rsidP="00554753">
      <w:r>
        <w:rPr>
          <w:noProof/>
        </w:rPr>
        <w:drawing>
          <wp:anchor distT="0" distB="0" distL="114300" distR="114300" simplePos="0" relativeHeight="251675648" behindDoc="0" locked="0" layoutInCell="1" allowOverlap="1" wp14:anchorId="7F77E308" wp14:editId="354DAD1B">
            <wp:simplePos x="0" y="0"/>
            <wp:positionH relativeFrom="column">
              <wp:posOffset>1484630</wp:posOffset>
            </wp:positionH>
            <wp:positionV relativeFrom="paragraph">
              <wp:posOffset>50800</wp:posOffset>
            </wp:positionV>
            <wp:extent cx="4801870" cy="4801870"/>
            <wp:effectExtent l="0" t="0" r="0" b="0"/>
            <wp:wrapSquare wrapText="bothSides"/>
            <wp:docPr id="19" name="Picture 19" descr="Macintosh HD:Users:Jacob:Documents:Water_Splitting:Two_Photon_Water_Splitting:Computational_Data:CD_Transition_State:TSHJ-Tran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CD_Transition_State:TSHJ-Trans-R2-R2-Down-T-GP-SMD.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80F10" w14:textId="77777777" w:rsidR="00554753" w:rsidRDefault="00554753" w:rsidP="00554753">
      <w:pPr>
        <w:pStyle w:val="XYZCoords"/>
      </w:pPr>
      <w:r>
        <w:t>128</w:t>
      </w:r>
    </w:p>
    <w:p w14:paraId="6096846B" w14:textId="77777777" w:rsidR="00554753" w:rsidRDefault="00554753" w:rsidP="00554753">
      <w:pPr>
        <w:pStyle w:val="XYZCoords"/>
      </w:pPr>
      <w:r>
        <w:tab/>
        <w:t>Energy: -1951458.7937574</w:t>
      </w:r>
    </w:p>
    <w:p w14:paraId="0962F223" w14:textId="77777777" w:rsidR="00554753" w:rsidRDefault="00554753" w:rsidP="00554753">
      <w:pPr>
        <w:pStyle w:val="XYZCoords"/>
      </w:pPr>
      <w:r>
        <w:t>H         -1.35171       -0.17838       -4.75676</w:t>
      </w:r>
    </w:p>
    <w:p w14:paraId="33EFE675" w14:textId="77777777" w:rsidR="00554753" w:rsidRDefault="00554753" w:rsidP="00554753">
      <w:pPr>
        <w:pStyle w:val="XYZCoords"/>
      </w:pPr>
      <w:r>
        <w:t>C         -2.22120       -0.15365       -4.08357</w:t>
      </w:r>
    </w:p>
    <w:p w14:paraId="1568E3C2" w14:textId="77777777" w:rsidR="00554753" w:rsidRDefault="00554753" w:rsidP="00554753">
      <w:pPr>
        <w:pStyle w:val="XYZCoords"/>
      </w:pPr>
      <w:r>
        <w:t>H         -3.12446       -0.09082       -4.70942</w:t>
      </w:r>
    </w:p>
    <w:p w14:paraId="73F6475D" w14:textId="77777777" w:rsidR="00554753" w:rsidRDefault="00554753" w:rsidP="00554753">
      <w:pPr>
        <w:pStyle w:val="XYZCoords"/>
      </w:pPr>
      <w:r>
        <w:t>H         -2.13874        0.75901       -3.47388</w:t>
      </w:r>
    </w:p>
    <w:p w14:paraId="4A1CBC56" w14:textId="77777777" w:rsidR="00554753" w:rsidRDefault="00554753" w:rsidP="00554753">
      <w:pPr>
        <w:pStyle w:val="XYZCoords"/>
      </w:pPr>
      <w:r>
        <w:t>H         -0.31864        1.26165        1.25622</w:t>
      </w:r>
    </w:p>
    <w:p w14:paraId="4B720B54" w14:textId="77777777" w:rsidR="00554753" w:rsidRDefault="00554753" w:rsidP="00554753">
      <w:pPr>
        <w:pStyle w:val="XYZCoords"/>
      </w:pPr>
      <w:r>
        <w:t>O         -1.25235       -0.74231       -0.30395</w:t>
      </w:r>
    </w:p>
    <w:p w14:paraId="7129786B" w14:textId="77777777" w:rsidR="00554753" w:rsidRDefault="00554753" w:rsidP="00554753">
      <w:pPr>
        <w:pStyle w:val="XYZCoords"/>
      </w:pPr>
      <w:r>
        <w:t>H         -2.04379        3.71009        0.57254</w:t>
      </w:r>
    </w:p>
    <w:p w14:paraId="5EFD9815" w14:textId="77777777" w:rsidR="00554753" w:rsidRDefault="00554753" w:rsidP="00554753">
      <w:pPr>
        <w:pStyle w:val="XYZCoords"/>
      </w:pPr>
      <w:r>
        <w:t>O         -0.24646       -0.24838       -1.03991</w:t>
      </w:r>
    </w:p>
    <w:p w14:paraId="41C0372B" w14:textId="77777777" w:rsidR="00554753" w:rsidRDefault="00554753" w:rsidP="00554753">
      <w:pPr>
        <w:pStyle w:val="XYZCoords"/>
      </w:pPr>
      <w:r>
        <w:t>H         -1.89038        2.23946       -1.47961</w:t>
      </w:r>
    </w:p>
    <w:p w14:paraId="061148C9" w14:textId="77777777" w:rsidR="00554753" w:rsidRDefault="00554753" w:rsidP="00554753">
      <w:pPr>
        <w:pStyle w:val="XYZCoords"/>
      </w:pPr>
      <w:r>
        <w:t>C         -2.19157       -1.38740       -3.20833</w:t>
      </w:r>
    </w:p>
    <w:p w14:paraId="60220A87" w14:textId="77777777" w:rsidR="00554753" w:rsidRDefault="00554753" w:rsidP="00554753">
      <w:pPr>
        <w:pStyle w:val="XYZCoords"/>
      </w:pPr>
      <w:r>
        <w:t>H          0.17655        1.42283        2.96913</w:t>
      </w:r>
    </w:p>
    <w:p w14:paraId="14FAD023" w14:textId="77777777" w:rsidR="00554753" w:rsidRDefault="00554753" w:rsidP="00554753">
      <w:pPr>
        <w:pStyle w:val="XYZCoords"/>
      </w:pPr>
      <w:r>
        <w:t>H         -2.24584       -2.30644       -3.82265</w:t>
      </w:r>
    </w:p>
    <w:p w14:paraId="750F8230" w14:textId="77777777" w:rsidR="00554753" w:rsidRDefault="00554753" w:rsidP="00554753">
      <w:pPr>
        <w:pStyle w:val="XYZCoords"/>
      </w:pPr>
      <w:r>
        <w:t>C         -0.64075        1.60463        2.25074</w:t>
      </w:r>
    </w:p>
    <w:p w14:paraId="6F026378" w14:textId="77777777" w:rsidR="00554753" w:rsidRDefault="00554753" w:rsidP="00554753">
      <w:pPr>
        <w:pStyle w:val="XYZCoords"/>
      </w:pPr>
      <w:r>
        <w:t>H         -3.45162        3.48734       -0.48476</w:t>
      </w:r>
    </w:p>
    <w:p w14:paraId="49AEF27F" w14:textId="77777777" w:rsidR="00554753" w:rsidRDefault="00554753" w:rsidP="00554753">
      <w:pPr>
        <w:pStyle w:val="XYZCoords"/>
      </w:pPr>
      <w:r>
        <w:t>H         -0.79077        2.69402        2.21027</w:t>
      </w:r>
    </w:p>
    <w:p w14:paraId="5799CE5F" w14:textId="77777777" w:rsidR="00554753" w:rsidRDefault="00554753" w:rsidP="00554753">
      <w:pPr>
        <w:pStyle w:val="XYZCoords"/>
      </w:pPr>
      <w:r>
        <w:t>H         -1.24235       -1.41623       -2.65706</w:t>
      </w:r>
    </w:p>
    <w:p w14:paraId="428F035B" w14:textId="77777777" w:rsidR="00554753" w:rsidRDefault="00554753" w:rsidP="00554753">
      <w:pPr>
        <w:pStyle w:val="XYZCoords"/>
      </w:pPr>
      <w:r>
        <w:t>C         -3.13659        3.81978        0.51332</w:t>
      </w:r>
    </w:p>
    <w:p w14:paraId="038082AB" w14:textId="77777777" w:rsidR="00554753" w:rsidRDefault="00554753" w:rsidP="00554753">
      <w:pPr>
        <w:pStyle w:val="XYZCoords"/>
      </w:pPr>
      <w:r>
        <w:t>H         -3.37821        4.89164        0.60732</w:t>
      </w:r>
    </w:p>
    <w:p w14:paraId="74218DF8" w14:textId="77777777" w:rsidR="00554753" w:rsidRDefault="00554753" w:rsidP="00554753">
      <w:pPr>
        <w:pStyle w:val="XYZCoords"/>
      </w:pPr>
      <w:r>
        <w:t>H         -2.03679       -2.65041       -1.06099</w:t>
      </w:r>
    </w:p>
    <w:p w14:paraId="4650579B" w14:textId="77777777" w:rsidR="00554753" w:rsidRDefault="00554753" w:rsidP="00554753">
      <w:pPr>
        <w:pStyle w:val="XYZCoords"/>
      </w:pPr>
      <w:r>
        <w:t>Ru        -3.10641        0.23167       -0.59524</w:t>
      </w:r>
    </w:p>
    <w:p w14:paraId="133DC089" w14:textId="77777777" w:rsidR="00554753" w:rsidRDefault="00554753" w:rsidP="00554753">
      <w:pPr>
        <w:pStyle w:val="XYZCoords"/>
      </w:pPr>
      <w:r>
        <w:t>H         -1.38113       -0.99773        1.65748</w:t>
      </w:r>
    </w:p>
    <w:p w14:paraId="430FF879" w14:textId="77777777" w:rsidR="00554753" w:rsidRDefault="00554753" w:rsidP="00554753">
      <w:pPr>
        <w:pStyle w:val="XYZCoords"/>
      </w:pPr>
      <w:r>
        <w:t>N         -3.26666       -1.41876       -2.18875</w:t>
      </w:r>
    </w:p>
    <w:p w14:paraId="56BC1658" w14:textId="77777777" w:rsidR="00554753" w:rsidRDefault="00554753" w:rsidP="00554753">
      <w:pPr>
        <w:pStyle w:val="XYZCoords"/>
      </w:pPr>
      <w:r>
        <w:t>C         -3.09411       -2.63830       -1.37028</w:t>
      </w:r>
    </w:p>
    <w:p w14:paraId="08B20663" w14:textId="77777777" w:rsidR="00554753" w:rsidRDefault="00554753" w:rsidP="00554753">
      <w:pPr>
        <w:pStyle w:val="XYZCoords"/>
      </w:pPr>
      <w:r>
        <w:t>C         -1.88698        0.85737        2.72225</w:t>
      </w:r>
    </w:p>
    <w:p w14:paraId="30ABC454" w14:textId="77777777" w:rsidR="00554753" w:rsidRDefault="00554753" w:rsidP="00554753">
      <w:pPr>
        <w:pStyle w:val="XYZCoords"/>
      </w:pPr>
      <w:r>
        <w:t>H         -0.74066       -0.85900        3.31285</w:t>
      </w:r>
    </w:p>
    <w:p w14:paraId="4897A57A" w14:textId="77777777" w:rsidR="00554753" w:rsidRDefault="00554753" w:rsidP="00554753">
      <w:pPr>
        <w:pStyle w:val="XYZCoords"/>
      </w:pPr>
      <w:r>
        <w:t>H         -2.51385        3.83009        3.15775</w:t>
      </w:r>
    </w:p>
    <w:p w14:paraId="7CB426CA" w14:textId="77777777" w:rsidR="00554753" w:rsidRDefault="00554753" w:rsidP="00554753">
      <w:pPr>
        <w:pStyle w:val="XYZCoords"/>
      </w:pPr>
      <w:r>
        <w:t>C         -1.61501       -0.65250        2.67313</w:t>
      </w:r>
    </w:p>
    <w:p w14:paraId="2640FBAF" w14:textId="77777777" w:rsidR="00554753" w:rsidRDefault="00554753" w:rsidP="00554753">
      <w:pPr>
        <w:pStyle w:val="XYZCoords"/>
      </w:pPr>
      <w:r>
        <w:t>C         -3.86404        3.04233        1.61597</w:t>
      </w:r>
    </w:p>
    <w:p w14:paraId="26043C6C" w14:textId="77777777" w:rsidR="00554753" w:rsidRDefault="00554753" w:rsidP="00554753">
      <w:pPr>
        <w:pStyle w:val="XYZCoords"/>
      </w:pPr>
      <w:r>
        <w:t>P         -3.27352        1.22443        1.46890</w:t>
      </w:r>
    </w:p>
    <w:p w14:paraId="0B8EB887" w14:textId="77777777" w:rsidR="00554753" w:rsidRDefault="00554753" w:rsidP="00554753">
      <w:pPr>
        <w:pStyle w:val="XYZCoords"/>
      </w:pPr>
      <w:r>
        <w:t>H         -3.29959       -3.55335       -1.95024</w:t>
      </w:r>
    </w:p>
    <w:p w14:paraId="7D49DCD8" w14:textId="77777777" w:rsidR="00554753" w:rsidRDefault="00554753" w:rsidP="00554753">
      <w:pPr>
        <w:pStyle w:val="XYZCoords"/>
      </w:pPr>
      <w:r>
        <w:t>C         -3.58768        3.72103        2.95639</w:t>
      </w:r>
    </w:p>
    <w:p w14:paraId="15AA4774" w14:textId="77777777" w:rsidR="00554753" w:rsidRDefault="00554753" w:rsidP="00554753">
      <w:pPr>
        <w:pStyle w:val="XYZCoords"/>
      </w:pPr>
      <w:r>
        <w:t>H         -4.75083       -0.40596       -3.25483</w:t>
      </w:r>
    </w:p>
    <w:p w14:paraId="4083DFB8" w14:textId="77777777" w:rsidR="00554753" w:rsidRDefault="00554753" w:rsidP="00554753">
      <w:pPr>
        <w:pStyle w:val="XYZCoords"/>
      </w:pPr>
      <w:r>
        <w:t>H         -4.29652       -2.41845       -4.70182</w:t>
      </w:r>
    </w:p>
    <w:p w14:paraId="1E2A60A0" w14:textId="77777777" w:rsidR="00554753" w:rsidRDefault="00554753" w:rsidP="00554753">
      <w:pPr>
        <w:pStyle w:val="XYZCoords"/>
      </w:pPr>
      <w:r>
        <w:t>H         -4.01674        4.73650        2.92227</w:t>
      </w:r>
    </w:p>
    <w:p w14:paraId="5AC9983D" w14:textId="77777777" w:rsidR="00554753" w:rsidRDefault="00554753" w:rsidP="00554753">
      <w:pPr>
        <w:pStyle w:val="XYZCoords"/>
      </w:pPr>
      <w:r>
        <w:t>C         -4.62145       -1.39247       -2.79362</w:t>
      </w:r>
    </w:p>
    <w:p w14:paraId="02E24C42" w14:textId="77777777" w:rsidR="00554753" w:rsidRDefault="00554753" w:rsidP="00554753">
      <w:pPr>
        <w:pStyle w:val="XYZCoords"/>
      </w:pPr>
      <w:r>
        <w:t>H         -1.44604        0.71039        4.81549</w:t>
      </w:r>
    </w:p>
    <w:p w14:paraId="3E942943" w14:textId="77777777" w:rsidR="00554753" w:rsidRDefault="00554753" w:rsidP="00554753">
      <w:pPr>
        <w:pStyle w:val="XYZCoords"/>
      </w:pPr>
      <w:r>
        <w:t>C         -4.52409        1.17809       -1.24801</w:t>
      </w:r>
    </w:p>
    <w:p w14:paraId="54FFCC67" w14:textId="77777777" w:rsidR="00554753" w:rsidRDefault="00554753" w:rsidP="00554753">
      <w:pPr>
        <w:pStyle w:val="XYZCoords"/>
      </w:pPr>
      <w:r>
        <w:t>C         -2.20036        1.20480        4.18122</w:t>
      </w:r>
    </w:p>
    <w:p w14:paraId="74516CD2" w14:textId="77777777" w:rsidR="00554753" w:rsidRDefault="00554753" w:rsidP="00554753">
      <w:pPr>
        <w:pStyle w:val="XYZCoords"/>
      </w:pPr>
      <w:r>
        <w:t>H         -5.69123        2.59253        0.45922</w:t>
      </w:r>
    </w:p>
    <w:p w14:paraId="72C8B995" w14:textId="77777777" w:rsidR="00554753" w:rsidRDefault="00554753" w:rsidP="00554753">
      <w:pPr>
        <w:pStyle w:val="XYZCoords"/>
      </w:pPr>
      <w:r>
        <w:t>C         -5.37387        3.11646        1.36930</w:t>
      </w:r>
    </w:p>
    <w:p w14:paraId="19848EBB" w14:textId="77777777" w:rsidR="00554753" w:rsidRDefault="00554753" w:rsidP="00554753">
      <w:pPr>
        <w:pStyle w:val="XYZCoords"/>
      </w:pPr>
      <w:r>
        <w:t>H         -2.15025        2.27605        4.39759</w:t>
      </w:r>
    </w:p>
    <w:p w14:paraId="0D644A51" w14:textId="77777777" w:rsidR="00554753" w:rsidRDefault="00554753" w:rsidP="00554753">
      <w:pPr>
        <w:pStyle w:val="XYZCoords"/>
      </w:pPr>
      <w:r>
        <w:t>H         -5.65277        4.17603        1.24528</w:t>
      </w:r>
    </w:p>
    <w:p w14:paraId="5B83C99C" w14:textId="77777777" w:rsidR="00554753" w:rsidRDefault="00554753" w:rsidP="00554753">
      <w:pPr>
        <w:pStyle w:val="XYZCoords"/>
      </w:pPr>
      <w:r>
        <w:t>C         -3.91805       -2.60747       -0.11301</w:t>
      </w:r>
    </w:p>
    <w:p w14:paraId="69DA4ABF" w14:textId="77777777" w:rsidR="00554753" w:rsidRDefault="00554753" w:rsidP="00554753">
      <w:pPr>
        <w:pStyle w:val="XYZCoords"/>
      </w:pPr>
      <w:r>
        <w:t>N         -4.00636       -1.40192        0.46698</w:t>
      </w:r>
    </w:p>
    <w:p w14:paraId="767282DC" w14:textId="77777777" w:rsidR="00554753" w:rsidRDefault="00554753" w:rsidP="00554753">
      <w:pPr>
        <w:pStyle w:val="XYZCoords"/>
      </w:pPr>
      <w:r>
        <w:t>C         -4.93926       -2.47766       -3.81136</w:t>
      </w:r>
    </w:p>
    <w:p w14:paraId="22132D55" w14:textId="77777777" w:rsidR="00554753" w:rsidRDefault="00554753" w:rsidP="00554753">
      <w:pPr>
        <w:pStyle w:val="XYZCoords"/>
      </w:pPr>
      <w:r>
        <w:t>H         -2.45667       -1.23429        3.08026</w:t>
      </w:r>
    </w:p>
    <w:p w14:paraId="54BECFA6" w14:textId="77777777" w:rsidR="00554753" w:rsidRDefault="00554753" w:rsidP="00554753">
      <w:pPr>
        <w:pStyle w:val="XYZCoords"/>
      </w:pPr>
      <w:r>
        <w:t>H         -5.33710       -1.43361       -1.95907</w:t>
      </w:r>
    </w:p>
    <w:p w14:paraId="3730EEDE" w14:textId="77777777" w:rsidR="00554753" w:rsidRDefault="00554753" w:rsidP="00554753">
      <w:pPr>
        <w:pStyle w:val="XYZCoords"/>
      </w:pPr>
      <w:r>
        <w:t>H         -4.05587        3.19517        3.79998</w:t>
      </w:r>
    </w:p>
    <w:p w14:paraId="6B489323" w14:textId="77777777" w:rsidR="00554753" w:rsidRDefault="00554753" w:rsidP="00554753">
      <w:pPr>
        <w:pStyle w:val="XYZCoords"/>
      </w:pPr>
      <w:r>
        <w:t>H         -4.85941       -3.49433       -3.39810</w:t>
      </w:r>
    </w:p>
    <w:p w14:paraId="5A419369" w14:textId="77777777" w:rsidR="00554753" w:rsidRDefault="00554753" w:rsidP="00554753">
      <w:pPr>
        <w:pStyle w:val="XYZCoords"/>
      </w:pPr>
      <w:r>
        <w:t>C         -4.69944        0.19101        2.14153</w:t>
      </w:r>
    </w:p>
    <w:p w14:paraId="20C0F9FD" w14:textId="77777777" w:rsidR="00554753" w:rsidRDefault="00554753" w:rsidP="00554753">
      <w:pPr>
        <w:pStyle w:val="XYZCoords"/>
      </w:pPr>
      <w:r>
        <w:t>H         -5.97838       -2.34659       -4.14847</w:t>
      </w:r>
    </w:p>
    <w:p w14:paraId="26432665" w14:textId="77777777" w:rsidR="00554753" w:rsidRDefault="00554753" w:rsidP="00554753">
      <w:pPr>
        <w:pStyle w:val="XYZCoords"/>
      </w:pPr>
      <w:r>
        <w:t>H         -3.18328        0.83004        4.50675</w:t>
      </w:r>
    </w:p>
    <w:p w14:paraId="7924AF1A" w14:textId="77777777" w:rsidR="00554753" w:rsidRDefault="00554753" w:rsidP="00554753">
      <w:pPr>
        <w:pStyle w:val="XYZCoords"/>
      </w:pPr>
      <w:r>
        <w:t>C         -4.63802       -1.22213        1.63748</w:t>
      </w:r>
    </w:p>
    <w:p w14:paraId="0F5E846A" w14:textId="77777777" w:rsidR="00554753" w:rsidRDefault="00554753" w:rsidP="00554753">
      <w:pPr>
        <w:pStyle w:val="XYZCoords"/>
      </w:pPr>
      <w:r>
        <w:t>C         -4.49428       -3.72568        0.47983</w:t>
      </w:r>
    </w:p>
    <w:p w14:paraId="380A95AC" w14:textId="77777777" w:rsidR="00554753" w:rsidRDefault="00554753" w:rsidP="00554753">
      <w:pPr>
        <w:pStyle w:val="XYZCoords"/>
      </w:pPr>
      <w:r>
        <w:t>H         -5.94680        2.72917        2.22569</w:t>
      </w:r>
    </w:p>
    <w:p w14:paraId="091CC60C" w14:textId="77777777" w:rsidR="00554753" w:rsidRDefault="00554753" w:rsidP="00554753">
      <w:pPr>
        <w:pStyle w:val="XYZCoords"/>
      </w:pPr>
      <w:r>
        <w:t>H         -4.42361       -4.70178       -0.00194</w:t>
      </w:r>
    </w:p>
    <w:p w14:paraId="2FE676AE" w14:textId="77777777" w:rsidR="00554753" w:rsidRDefault="00554753" w:rsidP="00554753">
      <w:pPr>
        <w:pStyle w:val="XYZCoords"/>
      </w:pPr>
      <w:r>
        <w:t>H         -5.60672        0.65085        1.71878</w:t>
      </w:r>
    </w:p>
    <w:p w14:paraId="3763AD28" w14:textId="77777777" w:rsidR="00554753" w:rsidRDefault="00554753" w:rsidP="00554753">
      <w:pPr>
        <w:pStyle w:val="XYZCoords"/>
      </w:pPr>
      <w:r>
        <w:t>H         -4.79707        0.22148        3.23677</w:t>
      </w:r>
    </w:p>
    <w:p w14:paraId="05F69700" w14:textId="77777777" w:rsidR="00554753" w:rsidRDefault="00554753" w:rsidP="00554753">
      <w:pPr>
        <w:pStyle w:val="XYZCoords"/>
      </w:pPr>
      <w:r>
        <w:t>C         -5.21829       -2.30917        2.29179</w:t>
      </w:r>
    </w:p>
    <w:p w14:paraId="600B88B4" w14:textId="77777777" w:rsidR="00554753" w:rsidRDefault="00554753" w:rsidP="00554753">
      <w:pPr>
        <w:pStyle w:val="XYZCoords"/>
      </w:pPr>
      <w:r>
        <w:t>C         -5.14552       -3.56846        1.70270</w:t>
      </w:r>
    </w:p>
    <w:p w14:paraId="358859F4" w14:textId="77777777" w:rsidR="00554753" w:rsidRDefault="00554753" w:rsidP="00554753">
      <w:pPr>
        <w:pStyle w:val="XYZCoords"/>
      </w:pPr>
      <w:r>
        <w:t>H         -5.72485       -2.16529        3.24703</w:t>
      </w:r>
    </w:p>
    <w:p w14:paraId="4AEFA315" w14:textId="77777777" w:rsidR="00554753" w:rsidRDefault="00554753" w:rsidP="00554753">
      <w:pPr>
        <w:pStyle w:val="XYZCoords"/>
      </w:pPr>
      <w:r>
        <w:t>H         -5.60045       -4.42954        2.19587</w:t>
      </w:r>
    </w:p>
    <w:p w14:paraId="6650345E" w14:textId="77777777" w:rsidR="00554753" w:rsidRDefault="00554753" w:rsidP="00554753">
      <w:pPr>
        <w:pStyle w:val="XYZCoords"/>
      </w:pPr>
      <w:r>
        <w:t>O         -5.39774        1.77985       -1.74449</w:t>
      </w:r>
    </w:p>
    <w:p w14:paraId="2DF5EEE3" w14:textId="77777777" w:rsidR="00554753" w:rsidRDefault="00554753" w:rsidP="00554753">
      <w:pPr>
        <w:pStyle w:val="XYZCoords"/>
      </w:pPr>
      <w:r>
        <w:t>C          1.95064        4.78665       -0.60173</w:t>
      </w:r>
    </w:p>
    <w:p w14:paraId="4EDA5427" w14:textId="77777777" w:rsidR="00554753" w:rsidRDefault="00554753" w:rsidP="00554753">
      <w:pPr>
        <w:pStyle w:val="XYZCoords"/>
      </w:pPr>
      <w:r>
        <w:t>H          1.76965       -0.90476        2.80971</w:t>
      </w:r>
    </w:p>
    <w:p w14:paraId="28DB4645" w14:textId="77777777" w:rsidR="00554753" w:rsidRDefault="00554753" w:rsidP="00554753">
      <w:pPr>
        <w:pStyle w:val="XYZCoords"/>
      </w:pPr>
      <w:r>
        <w:t>O         -1.00918        2.26865       -1.89179</w:t>
      </w:r>
    </w:p>
    <w:p w14:paraId="7F238055" w14:textId="77777777" w:rsidR="00554753" w:rsidRDefault="00554753" w:rsidP="00554753">
      <w:pPr>
        <w:pStyle w:val="XYZCoords"/>
      </w:pPr>
      <w:r>
        <w:t>H          0.60556       -2.82294        0.89836</w:t>
      </w:r>
    </w:p>
    <w:p w14:paraId="0FFF30B9" w14:textId="77777777" w:rsidR="00554753" w:rsidRDefault="00554753" w:rsidP="00554753">
      <w:pPr>
        <w:pStyle w:val="XYZCoords"/>
      </w:pPr>
      <w:r>
        <w:t>O          2.64867        1.23333        1.58109</w:t>
      </w:r>
    </w:p>
    <w:p w14:paraId="4BFCD5CA" w14:textId="77777777" w:rsidR="00554753" w:rsidRDefault="00554753" w:rsidP="00554753">
      <w:pPr>
        <w:pStyle w:val="XYZCoords"/>
      </w:pPr>
      <w:r>
        <w:t>H         -0.64410        1.39575       -1.61062</w:t>
      </w:r>
    </w:p>
    <w:p w14:paraId="3DA28325" w14:textId="77777777" w:rsidR="00554753" w:rsidRDefault="00554753" w:rsidP="00554753">
      <w:pPr>
        <w:pStyle w:val="XYZCoords"/>
      </w:pPr>
      <w:r>
        <w:t>C          1.82668        3.27959       -0.43151</w:t>
      </w:r>
    </w:p>
    <w:p w14:paraId="1E8DF756" w14:textId="77777777" w:rsidR="00554753" w:rsidRDefault="00554753" w:rsidP="00554753">
      <w:pPr>
        <w:pStyle w:val="XYZCoords"/>
      </w:pPr>
      <w:r>
        <w:t>H          2.44368       -1.76675        4.22068</w:t>
      </w:r>
    </w:p>
    <w:p w14:paraId="4756705D" w14:textId="77777777" w:rsidR="00554753" w:rsidRDefault="00554753" w:rsidP="00554753">
      <w:pPr>
        <w:pStyle w:val="XYZCoords"/>
      </w:pPr>
      <w:r>
        <w:t>C          2.29765       -1.81390        3.12807</w:t>
      </w:r>
    </w:p>
    <w:p w14:paraId="5A217C9F" w14:textId="77777777" w:rsidR="00554753" w:rsidRDefault="00554753" w:rsidP="00554753">
      <w:pPr>
        <w:pStyle w:val="XYZCoords"/>
      </w:pPr>
      <w:r>
        <w:t>H          0.76110       -2.18235       -0.73635</w:t>
      </w:r>
    </w:p>
    <w:p w14:paraId="51B6BBA0" w14:textId="77777777" w:rsidR="00554753" w:rsidRDefault="00554753" w:rsidP="00554753">
      <w:pPr>
        <w:pStyle w:val="XYZCoords"/>
      </w:pPr>
      <w:r>
        <w:t>H          1.65697       -2.68264        2.91340</w:t>
      </w:r>
    </w:p>
    <w:p w14:paraId="6A48B720" w14:textId="77777777" w:rsidR="00554753" w:rsidRDefault="00554753" w:rsidP="00554753">
      <w:pPr>
        <w:pStyle w:val="XYZCoords"/>
      </w:pPr>
      <w:r>
        <w:t>C          0.98977       -3.05220       -0.10672</w:t>
      </w:r>
    </w:p>
    <w:p w14:paraId="02A623D7" w14:textId="77777777" w:rsidR="00554753" w:rsidRDefault="00554753" w:rsidP="00554753">
      <w:pPr>
        <w:pStyle w:val="XYZCoords"/>
      </w:pPr>
      <w:r>
        <w:t>H          0.44042       -3.93308       -0.48354</w:t>
      </w:r>
    </w:p>
    <w:p w14:paraId="3AB9A115" w14:textId="77777777" w:rsidR="00554753" w:rsidRDefault="00554753" w:rsidP="00554753">
      <w:pPr>
        <w:pStyle w:val="XYZCoords"/>
      </w:pPr>
      <w:r>
        <w:t>H          3.88465        2.90479        0.89071</w:t>
      </w:r>
    </w:p>
    <w:p w14:paraId="7E658263" w14:textId="77777777" w:rsidR="00554753" w:rsidRDefault="00554753" w:rsidP="00554753">
      <w:pPr>
        <w:pStyle w:val="XYZCoords"/>
      </w:pPr>
      <w:r>
        <w:t>Ru         2.74747        0.27612       -0.27792</w:t>
      </w:r>
    </w:p>
    <w:p w14:paraId="1748060E" w14:textId="77777777" w:rsidR="00554753" w:rsidRDefault="00554753" w:rsidP="00554753">
      <w:pPr>
        <w:pStyle w:val="XYZCoords"/>
      </w:pPr>
      <w:r>
        <w:t>H          4.03241        0.24109        2.49531</w:t>
      </w:r>
    </w:p>
    <w:p w14:paraId="411D04C1" w14:textId="77777777" w:rsidR="00554753" w:rsidRDefault="00554753" w:rsidP="00554753">
      <w:pPr>
        <w:pStyle w:val="XYZCoords"/>
      </w:pPr>
      <w:r>
        <w:t>N          2.97292        2.46949       -0.91561</w:t>
      </w:r>
    </w:p>
    <w:p w14:paraId="114C2666" w14:textId="77777777" w:rsidR="00554753" w:rsidRDefault="00554753" w:rsidP="00554753">
      <w:pPr>
        <w:pStyle w:val="XYZCoords"/>
      </w:pPr>
      <w:r>
        <w:t>C          4.19078        2.85260       -0.16634</w:t>
      </w:r>
    </w:p>
    <w:p w14:paraId="3169D911" w14:textId="77777777" w:rsidR="00554753" w:rsidRDefault="00554753" w:rsidP="00554753">
      <w:pPr>
        <w:pStyle w:val="XYZCoords"/>
      </w:pPr>
      <w:r>
        <w:t>C          3.65643       -1.90891        2.43326</w:t>
      </w:r>
    </w:p>
    <w:p w14:paraId="44B93BFD" w14:textId="77777777" w:rsidR="00554753" w:rsidRDefault="00554753" w:rsidP="00554753">
      <w:pPr>
        <w:pStyle w:val="XYZCoords"/>
      </w:pPr>
      <w:r>
        <w:t>H          4.59850       -0.68745        3.92722</w:t>
      </w:r>
    </w:p>
    <w:p w14:paraId="113F3872" w14:textId="77777777" w:rsidR="00554753" w:rsidRDefault="00554753" w:rsidP="00554753">
      <w:pPr>
        <w:pStyle w:val="XYZCoords"/>
      </w:pPr>
      <w:r>
        <w:t>H          2.27417       -4.56489        1.74316</w:t>
      </w:r>
    </w:p>
    <w:p w14:paraId="41653798" w14:textId="77777777" w:rsidR="00554753" w:rsidRDefault="00554753" w:rsidP="00554753">
      <w:pPr>
        <w:pStyle w:val="XYZCoords"/>
      </w:pPr>
      <w:r>
        <w:t>C          4.51053       -0.69577        2.82677</w:t>
      </w:r>
    </w:p>
    <w:p w14:paraId="63129550" w14:textId="77777777" w:rsidR="00554753" w:rsidRDefault="00554753" w:rsidP="00554753">
      <w:pPr>
        <w:pStyle w:val="XYZCoords"/>
      </w:pPr>
      <w:r>
        <w:t>C          2.48685       -3.37191       -0.08686</w:t>
      </w:r>
    </w:p>
    <w:p w14:paraId="5AF708C2" w14:textId="77777777" w:rsidR="00554753" w:rsidRDefault="00554753" w:rsidP="00554753">
      <w:pPr>
        <w:pStyle w:val="XYZCoords"/>
      </w:pPr>
      <w:r>
        <w:t>P          3.34382       -1.78138        0.55157</w:t>
      </w:r>
    </w:p>
    <w:p w14:paraId="5217ED7E" w14:textId="77777777" w:rsidR="00554753" w:rsidRDefault="00554753" w:rsidP="00554753">
      <w:pPr>
        <w:pStyle w:val="XYZCoords"/>
      </w:pPr>
      <w:r>
        <w:t>H          4.57184        3.83524       -0.49309</w:t>
      </w:r>
    </w:p>
    <w:p w14:paraId="7AFECDA4" w14:textId="77777777" w:rsidR="00554753" w:rsidRDefault="00554753" w:rsidP="00554753">
      <w:pPr>
        <w:pStyle w:val="XYZCoords"/>
      </w:pPr>
      <w:r>
        <w:t>C          2.71632       -4.63490        0.74062</w:t>
      </w:r>
    </w:p>
    <w:p w14:paraId="1C2408BD" w14:textId="77777777" w:rsidR="00554753" w:rsidRDefault="00554753" w:rsidP="00554753">
      <w:pPr>
        <w:pStyle w:val="XYZCoords"/>
      </w:pPr>
      <w:r>
        <w:t>H          3.99257        1.91376       -2.64356</w:t>
      </w:r>
    </w:p>
    <w:p w14:paraId="2D6FED63" w14:textId="77777777" w:rsidR="00554753" w:rsidRDefault="00554753" w:rsidP="00554753">
      <w:pPr>
        <w:pStyle w:val="XYZCoords"/>
      </w:pPr>
      <w:r>
        <w:t>H          1.46622        1.56247       -3.03246</w:t>
      </w:r>
    </w:p>
    <w:p w14:paraId="39F2C7AE" w14:textId="77777777" w:rsidR="00554753" w:rsidRDefault="00554753" w:rsidP="00554753">
      <w:pPr>
        <w:pStyle w:val="XYZCoords"/>
      </w:pPr>
      <w:r>
        <w:t>H          2.21942       -5.47525        0.22639</w:t>
      </w:r>
    </w:p>
    <w:p w14:paraId="31E33A73" w14:textId="77777777" w:rsidR="00554753" w:rsidRDefault="00554753" w:rsidP="00554753">
      <w:pPr>
        <w:pStyle w:val="XYZCoords"/>
      </w:pPr>
      <w:r>
        <w:t>C          3.22476        2.65136       -2.36265</w:t>
      </w:r>
    </w:p>
    <w:p w14:paraId="75461841" w14:textId="77777777" w:rsidR="00554753" w:rsidRDefault="00554753" w:rsidP="00554753">
      <w:pPr>
        <w:pStyle w:val="XYZCoords"/>
      </w:pPr>
      <w:r>
        <w:t>H          4.74656       -2.97798        3.93849</w:t>
      </w:r>
    </w:p>
    <w:p w14:paraId="1D1D6496" w14:textId="77777777" w:rsidR="00554753" w:rsidRDefault="00554753" w:rsidP="00554753">
      <w:pPr>
        <w:pStyle w:val="XYZCoords"/>
      </w:pPr>
      <w:r>
        <w:t>C          2.63576       -0.38275       -1.96949</w:t>
      </w:r>
    </w:p>
    <w:p w14:paraId="0BA8826C" w14:textId="77777777" w:rsidR="00554753" w:rsidRDefault="00554753" w:rsidP="00554753">
      <w:pPr>
        <w:pStyle w:val="XYZCoords"/>
      </w:pPr>
      <w:r>
        <w:t>C          4.40805       -3.15803        2.90438</w:t>
      </w:r>
    </w:p>
    <w:p w14:paraId="5AA017FD" w14:textId="77777777" w:rsidR="00554753" w:rsidRDefault="00554753" w:rsidP="00554753">
      <w:pPr>
        <w:pStyle w:val="XYZCoords"/>
      </w:pPr>
      <w:r>
        <w:t>H          2.87974       -2.81597       -2.18788</w:t>
      </w:r>
    </w:p>
    <w:p w14:paraId="4AC52BF0" w14:textId="77777777" w:rsidR="00554753" w:rsidRDefault="00554753" w:rsidP="00554753">
      <w:pPr>
        <w:pStyle w:val="XYZCoords"/>
      </w:pPr>
      <w:r>
        <w:t>C          2.95820       -3.67481       -1.51198</w:t>
      </w:r>
    </w:p>
    <w:p w14:paraId="093366AA" w14:textId="77777777" w:rsidR="00554753" w:rsidRDefault="00554753" w:rsidP="00554753">
      <w:pPr>
        <w:pStyle w:val="XYZCoords"/>
      </w:pPr>
      <w:r>
        <w:t>H          3.79705       -4.06582        2.91717</w:t>
      </w:r>
    </w:p>
    <w:p w14:paraId="13F63E62" w14:textId="77777777" w:rsidR="00554753" w:rsidRDefault="00554753" w:rsidP="00554753">
      <w:pPr>
        <w:pStyle w:val="XYZCoords"/>
      </w:pPr>
      <w:r>
        <w:t>H          2.31666       -4.47217       -1.92370</w:t>
      </w:r>
    </w:p>
    <w:p w14:paraId="68C3F909" w14:textId="77777777" w:rsidR="00554753" w:rsidRDefault="00554753" w:rsidP="00554753">
      <w:pPr>
        <w:pStyle w:val="XYZCoords"/>
      </w:pPr>
      <w:r>
        <w:t>C          5.28411        1.82581       -0.23900</w:t>
      </w:r>
    </w:p>
    <w:p w14:paraId="4135BA64" w14:textId="77777777" w:rsidR="00554753" w:rsidRDefault="00554753" w:rsidP="00554753">
      <w:pPr>
        <w:pStyle w:val="XYZCoords"/>
      </w:pPr>
      <w:r>
        <w:t>N          4.86005        0.55630       -0.19084</w:t>
      </w:r>
    </w:p>
    <w:p w14:paraId="453C6C4A" w14:textId="77777777" w:rsidR="00554753" w:rsidRDefault="00554753" w:rsidP="00554753">
      <w:pPr>
        <w:pStyle w:val="XYZCoords"/>
      </w:pPr>
      <w:r>
        <w:t>C          1.99978        2.49775       -3.23958</w:t>
      </w:r>
    </w:p>
    <w:p w14:paraId="3A13242E" w14:textId="77777777" w:rsidR="00554753" w:rsidRDefault="00554753" w:rsidP="00554753">
      <w:pPr>
        <w:pStyle w:val="XYZCoords"/>
      </w:pPr>
      <w:r>
        <w:t>H          5.53286       -0.77220        2.42431</w:t>
      </w:r>
    </w:p>
    <w:p w14:paraId="0B5FD5A0" w14:textId="77777777" w:rsidR="00554753" w:rsidRDefault="00554753" w:rsidP="00554753">
      <w:pPr>
        <w:pStyle w:val="XYZCoords"/>
      </w:pPr>
      <w:r>
        <w:t>H          3.67222        3.65176       -2.52665</w:t>
      </w:r>
    </w:p>
    <w:p w14:paraId="76931797" w14:textId="77777777" w:rsidR="00554753" w:rsidRDefault="00554753" w:rsidP="00554753">
      <w:pPr>
        <w:pStyle w:val="XYZCoords"/>
      </w:pPr>
      <w:r>
        <w:t>H          3.78033       -4.89358        0.83866</w:t>
      </w:r>
    </w:p>
    <w:p w14:paraId="03FCEC1A" w14:textId="77777777" w:rsidR="00554753" w:rsidRDefault="00554753" w:rsidP="00554753">
      <w:pPr>
        <w:pStyle w:val="XYZCoords"/>
      </w:pPr>
      <w:r>
        <w:t>H          1.28254        3.31870       -3.10775</w:t>
      </w:r>
    </w:p>
    <w:p w14:paraId="18FA58D2" w14:textId="77777777" w:rsidR="00554753" w:rsidRDefault="00554753" w:rsidP="00554753">
      <w:pPr>
        <w:pStyle w:val="XYZCoords"/>
      </w:pPr>
      <w:r>
        <w:t>C          5.09793       -1.84569       -0.13458</w:t>
      </w:r>
    </w:p>
    <w:p w14:paraId="572E2CAE" w14:textId="77777777" w:rsidR="00554753" w:rsidRDefault="00554753" w:rsidP="00554753">
      <w:pPr>
        <w:pStyle w:val="XYZCoords"/>
      </w:pPr>
      <w:r>
        <w:t>H          2.31440        2.48267       -4.29373</w:t>
      </w:r>
    </w:p>
    <w:p w14:paraId="2174F87D" w14:textId="77777777" w:rsidR="00554753" w:rsidRDefault="00554753" w:rsidP="00554753">
      <w:pPr>
        <w:pStyle w:val="XYZCoords"/>
      </w:pPr>
      <w:r>
        <w:t>H          5.31141       -3.35708        2.30723</w:t>
      </w:r>
    </w:p>
    <w:p w14:paraId="1F6D8EC1" w14:textId="77777777" w:rsidR="00554753" w:rsidRDefault="00554753" w:rsidP="00554753">
      <w:pPr>
        <w:pStyle w:val="XYZCoords"/>
      </w:pPr>
      <w:r>
        <w:t>C          5.71662       -0.47646       -0.14568</w:t>
      </w:r>
    </w:p>
    <w:p w14:paraId="490A568F" w14:textId="77777777" w:rsidR="00554753" w:rsidRDefault="00554753" w:rsidP="00554753">
      <w:pPr>
        <w:pStyle w:val="XYZCoords"/>
      </w:pPr>
      <w:r>
        <w:t>C          6.64396        2.12100       -0.26229</w:t>
      </w:r>
    </w:p>
    <w:p w14:paraId="2CA77AA0" w14:textId="77777777" w:rsidR="00554753" w:rsidRDefault="00554753" w:rsidP="00554753">
      <w:pPr>
        <w:pStyle w:val="XYZCoords"/>
      </w:pPr>
      <w:r>
        <w:t>H          3.99235       -4.05282       -1.53013</w:t>
      </w:r>
    </w:p>
    <w:p w14:paraId="30181B53" w14:textId="77777777" w:rsidR="00554753" w:rsidRDefault="00554753" w:rsidP="00554753">
      <w:pPr>
        <w:pStyle w:val="XYZCoords"/>
      </w:pPr>
      <w:r>
        <w:t>H          6.98026        3.15737       -0.31289</w:t>
      </w:r>
    </w:p>
    <w:p w14:paraId="27DD18C5" w14:textId="77777777" w:rsidR="00554753" w:rsidRDefault="00554753" w:rsidP="00554753">
      <w:pPr>
        <w:pStyle w:val="XYZCoords"/>
      </w:pPr>
      <w:r>
        <w:t>H          4.98049       -2.16770       -1.18174</w:t>
      </w:r>
    </w:p>
    <w:p w14:paraId="680BFA55" w14:textId="77777777" w:rsidR="00554753" w:rsidRDefault="00554753" w:rsidP="00554753">
      <w:pPr>
        <w:pStyle w:val="XYZCoords"/>
      </w:pPr>
      <w:r>
        <w:t>H          5.75382       -2.57682        0.36129</w:t>
      </w:r>
    </w:p>
    <w:p w14:paraId="2E8F74A2" w14:textId="77777777" w:rsidR="00554753" w:rsidRDefault="00554753" w:rsidP="00554753">
      <w:pPr>
        <w:pStyle w:val="XYZCoords"/>
      </w:pPr>
      <w:r>
        <w:t>C          7.09210       -0.24426       -0.14126</w:t>
      </w:r>
    </w:p>
    <w:p w14:paraId="507A37F4" w14:textId="77777777" w:rsidR="00554753" w:rsidRDefault="00554753" w:rsidP="00554753">
      <w:pPr>
        <w:pStyle w:val="XYZCoords"/>
      </w:pPr>
      <w:r>
        <w:t>C          7.55456        1.06756       -0.20547</w:t>
      </w:r>
    </w:p>
    <w:p w14:paraId="7BC161F4" w14:textId="77777777" w:rsidR="00554753" w:rsidRDefault="00554753" w:rsidP="00554753">
      <w:pPr>
        <w:pStyle w:val="XYZCoords"/>
      </w:pPr>
      <w:r>
        <w:t>H          7.78759       -1.08325       -0.09528</w:t>
      </w:r>
    </w:p>
    <w:p w14:paraId="44D7D76F" w14:textId="77777777" w:rsidR="00554753" w:rsidRDefault="00554753" w:rsidP="00554753">
      <w:pPr>
        <w:pStyle w:val="XYZCoords"/>
      </w:pPr>
      <w:r>
        <w:t>H          8.62751        1.26910       -0.21384</w:t>
      </w:r>
    </w:p>
    <w:p w14:paraId="277098AA" w14:textId="77777777" w:rsidR="00554753" w:rsidRDefault="00554753" w:rsidP="00554753">
      <w:pPr>
        <w:pStyle w:val="XYZCoords"/>
      </w:pPr>
      <w:r>
        <w:t>H          1.77264        1.05510        1.93407</w:t>
      </w:r>
    </w:p>
    <w:p w14:paraId="259D7558" w14:textId="77777777" w:rsidR="00554753" w:rsidRDefault="00554753" w:rsidP="00554753">
      <w:pPr>
        <w:pStyle w:val="XYZCoords"/>
      </w:pPr>
      <w:r>
        <w:t>O          2.50241       -0.76839       -3.06688</w:t>
      </w:r>
    </w:p>
    <w:p w14:paraId="24AB84AA" w14:textId="77777777" w:rsidR="00554753" w:rsidRDefault="00554753" w:rsidP="00554753">
      <w:pPr>
        <w:pStyle w:val="XYZCoords"/>
      </w:pPr>
      <w:r>
        <w:t>H          1.03001        5.25530       -0.22166</w:t>
      </w:r>
    </w:p>
    <w:p w14:paraId="630D4379" w14:textId="77777777" w:rsidR="00554753" w:rsidRDefault="00554753" w:rsidP="00554753">
      <w:pPr>
        <w:pStyle w:val="XYZCoords"/>
      </w:pPr>
      <w:r>
        <w:t>H          2.05318        5.09101       -1.65505</w:t>
      </w:r>
    </w:p>
    <w:p w14:paraId="0EE2715F" w14:textId="77777777" w:rsidR="00554753" w:rsidRDefault="00554753" w:rsidP="00554753">
      <w:pPr>
        <w:pStyle w:val="XYZCoords"/>
      </w:pPr>
      <w:r>
        <w:t>H          2.79123        5.21755       -0.03585</w:t>
      </w:r>
    </w:p>
    <w:p w14:paraId="2023F905" w14:textId="77777777" w:rsidR="00554753" w:rsidRDefault="00554753" w:rsidP="00554753">
      <w:pPr>
        <w:pStyle w:val="XYZCoords"/>
      </w:pPr>
      <w:r>
        <w:t>H          1.73106        3.00783        0.62859</w:t>
      </w:r>
    </w:p>
    <w:p w14:paraId="1F14EE70" w14:textId="77777777" w:rsidR="00554753" w:rsidRDefault="00554753" w:rsidP="00554753">
      <w:pPr>
        <w:pStyle w:val="XYZCoords"/>
      </w:pPr>
      <w:r>
        <w:t>H          0.92661        2.92047       -0.94485</w:t>
      </w:r>
    </w:p>
    <w:p w14:paraId="010C0C51" w14:textId="77777777" w:rsidR="00554753" w:rsidRDefault="00554753" w:rsidP="00554753">
      <w:pPr>
        <w:pStyle w:val="XYZCoords"/>
      </w:pPr>
      <w:r>
        <w:t>H          1.08400        0.09696       -0.35469</w:t>
      </w:r>
    </w:p>
    <w:p w14:paraId="464139CB" w14:textId="77777777" w:rsidR="00554753" w:rsidRDefault="00554753">
      <w:pPr>
        <w:rPr>
          <w:sz w:val="9"/>
        </w:rPr>
      </w:pPr>
      <w:r>
        <w:br w:type="page"/>
      </w:r>
    </w:p>
    <w:p w14:paraId="4F530DB1" w14:textId="7F0D6B94" w:rsidR="00554753" w:rsidRDefault="00554753" w:rsidP="00554753">
      <w:pPr>
        <w:pStyle w:val="Caption"/>
      </w:pPr>
      <w:bookmarkStart w:id="256" w:name="_Toc461199651"/>
      <w:r>
        <w:t xml:space="preserve">Figure </w:t>
      </w:r>
      <w:fldSimple w:instr=" STYLEREF 1 \s ">
        <w:r w:rsidR="000D6DE5">
          <w:rPr>
            <w:noProof/>
          </w:rPr>
          <w:t>11</w:t>
        </w:r>
      </w:fldSimple>
      <w:r w:rsidR="003027B0">
        <w:noBreakHyphen/>
      </w:r>
      <w:fldSimple w:instr=" SEQ Figure \* ARABIC \s 1 ">
        <w:r w:rsidR="000D6DE5">
          <w:rPr>
            <w:noProof/>
          </w:rPr>
          <w:t>47</w:t>
        </w:r>
      </w:fldSimple>
      <w:r>
        <w:t xml:space="preserve"> [D]T</w:t>
      </w:r>
      <w:r>
        <w:rPr>
          <w:vertAlign w:val="subscript"/>
        </w:rPr>
        <w:t>0</w:t>
      </w:r>
      <w:r>
        <w:t xml:space="preserve"> [F]S</w:t>
      </w:r>
      <w:r>
        <w:rPr>
          <w:vertAlign w:val="subscript"/>
        </w:rPr>
        <w:t>0</w:t>
      </w:r>
      <w:r>
        <w:t xml:space="preserve"> (Dimer Model) Structure and Coordinates</w:t>
      </w:r>
      <w:bookmarkEnd w:id="256"/>
    </w:p>
    <w:p w14:paraId="404128A6" w14:textId="77777777" w:rsidR="00554753" w:rsidRDefault="00554753" w:rsidP="00554753">
      <w:pPr>
        <w:pStyle w:val="CaptionText"/>
      </w:pPr>
    </w:p>
    <w:p w14:paraId="1EC150FB" w14:textId="77777777" w:rsidR="00554753" w:rsidRDefault="00554753" w:rsidP="00554753">
      <w:r>
        <w:rPr>
          <w:noProof/>
        </w:rPr>
        <w:drawing>
          <wp:anchor distT="0" distB="0" distL="114300" distR="114300" simplePos="0" relativeHeight="251676672" behindDoc="0" locked="0" layoutInCell="1" allowOverlap="1" wp14:anchorId="7FF6C0BE" wp14:editId="384D345B">
            <wp:simplePos x="0" y="0"/>
            <wp:positionH relativeFrom="column">
              <wp:posOffset>1372870</wp:posOffset>
            </wp:positionH>
            <wp:positionV relativeFrom="paragraph">
              <wp:posOffset>50800</wp:posOffset>
            </wp:positionV>
            <wp:extent cx="5029200" cy="5029200"/>
            <wp:effectExtent l="0" t="0" r="0" b="0"/>
            <wp:wrapSquare wrapText="bothSides"/>
            <wp:docPr id="20" name="Picture 20" descr="Macintosh HD:Users:Jacob:Documents:Water_Splitting:Two_Photon_Water_Splitting:Computational_Data:D_Intermediate:Full_Model:J-Trans-R2-R2-Down-TSGuess-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D_Intermediate:Full_Model:J-Trans-R2-R2-Down-TSGuess-T-GP-SMD.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4C7D81" w14:textId="77777777" w:rsidR="00554753" w:rsidRDefault="00554753" w:rsidP="00554753">
      <w:pPr>
        <w:pStyle w:val="XYZCoords"/>
      </w:pPr>
      <w:r>
        <w:t>128</w:t>
      </w:r>
    </w:p>
    <w:p w14:paraId="0677B348" w14:textId="77777777" w:rsidR="00554753" w:rsidRDefault="00554753" w:rsidP="00554753">
      <w:pPr>
        <w:pStyle w:val="XYZCoords"/>
      </w:pPr>
      <w:r>
        <w:tab/>
        <w:t>Energy: -1951474.5643316</w:t>
      </w:r>
    </w:p>
    <w:p w14:paraId="3925768C" w14:textId="77777777" w:rsidR="00554753" w:rsidRDefault="00554753" w:rsidP="00554753">
      <w:pPr>
        <w:pStyle w:val="XYZCoords"/>
      </w:pPr>
      <w:r>
        <w:t>H          2.21039       -2.23355       -4.32302</w:t>
      </w:r>
    </w:p>
    <w:p w14:paraId="6D41A4D6" w14:textId="77777777" w:rsidR="00554753" w:rsidRDefault="00554753" w:rsidP="00554753">
      <w:pPr>
        <w:pStyle w:val="XYZCoords"/>
      </w:pPr>
      <w:r>
        <w:t>C          2.94020       -2.10065       -3.51092</w:t>
      </w:r>
    </w:p>
    <w:p w14:paraId="0A5D86A1" w14:textId="77777777" w:rsidR="00554753" w:rsidRDefault="00554753" w:rsidP="00554753">
      <w:pPr>
        <w:pStyle w:val="XYZCoords"/>
      </w:pPr>
      <w:r>
        <w:t>H          3.78217       -2.78102       -3.70912</w:t>
      </w:r>
    </w:p>
    <w:p w14:paraId="41027CB8" w14:textId="77777777" w:rsidR="00554753" w:rsidRDefault="00554753" w:rsidP="00554753">
      <w:pPr>
        <w:pStyle w:val="XYZCoords"/>
      </w:pPr>
      <w:r>
        <w:t>H          2.44399       -2.39608       -2.57405</w:t>
      </w:r>
    </w:p>
    <w:p w14:paraId="17777B75" w14:textId="77777777" w:rsidR="00554753" w:rsidRDefault="00554753" w:rsidP="00554753">
      <w:pPr>
        <w:pStyle w:val="XYZCoords"/>
      </w:pPr>
      <w:r>
        <w:t>H          0.28729        0.69700        0.93450</w:t>
      </w:r>
    </w:p>
    <w:p w14:paraId="5DC7FE76" w14:textId="77777777" w:rsidR="00554753" w:rsidRDefault="00554753" w:rsidP="00554753">
      <w:pPr>
        <w:pStyle w:val="XYZCoords"/>
      </w:pPr>
      <w:r>
        <w:t>O          2.00197        0.89968       -1.11563</w:t>
      </w:r>
    </w:p>
    <w:p w14:paraId="5C79CF3B" w14:textId="77777777" w:rsidR="00554753" w:rsidRDefault="00554753" w:rsidP="00554753">
      <w:pPr>
        <w:pStyle w:val="XYZCoords"/>
      </w:pPr>
      <w:r>
        <w:t>H          0.78753       -1.87017        2.19783</w:t>
      </w:r>
    </w:p>
    <w:p w14:paraId="480FE685" w14:textId="77777777" w:rsidR="00554753" w:rsidRDefault="00554753" w:rsidP="00554753">
      <w:pPr>
        <w:pStyle w:val="XYZCoords"/>
      </w:pPr>
      <w:r>
        <w:t>O          0.91009        0.32922       -1.54821</w:t>
      </w:r>
    </w:p>
    <w:p w14:paraId="250B5F39" w14:textId="77777777" w:rsidR="00554753" w:rsidRDefault="00554753" w:rsidP="00554753">
      <w:pPr>
        <w:pStyle w:val="XYZCoords"/>
      </w:pPr>
      <w:r>
        <w:t>H          1.65613       -2.28902       -0.30684</w:t>
      </w:r>
    </w:p>
    <w:p w14:paraId="4050DE8E" w14:textId="77777777" w:rsidR="00554753" w:rsidRDefault="00554753" w:rsidP="00554753">
      <w:pPr>
        <w:pStyle w:val="XYZCoords"/>
      </w:pPr>
      <w:r>
        <w:t>C          3.35522       -0.64652       -3.46822</w:t>
      </w:r>
    </w:p>
    <w:p w14:paraId="7976C70C" w14:textId="77777777" w:rsidR="00554753" w:rsidRDefault="00554753" w:rsidP="00554753">
      <w:pPr>
        <w:pStyle w:val="XYZCoords"/>
      </w:pPr>
      <w:r>
        <w:t>H         -0.28740        1.93394        2.06713</w:t>
      </w:r>
    </w:p>
    <w:p w14:paraId="5CBF12EA" w14:textId="77777777" w:rsidR="00554753" w:rsidRDefault="00554753" w:rsidP="00554753">
      <w:pPr>
        <w:pStyle w:val="XYZCoords"/>
      </w:pPr>
      <w:r>
        <w:t>H          3.81547       -0.34125       -4.42738</w:t>
      </w:r>
    </w:p>
    <w:p w14:paraId="29458914" w14:textId="77777777" w:rsidR="00554753" w:rsidRDefault="00554753" w:rsidP="00554753">
      <w:pPr>
        <w:pStyle w:val="XYZCoords"/>
      </w:pPr>
      <w:r>
        <w:t>C          0.39308        1.07378        1.96078</w:t>
      </w:r>
    </w:p>
    <w:p w14:paraId="6BA89795" w14:textId="77777777" w:rsidR="00554753" w:rsidRDefault="00554753" w:rsidP="00554753">
      <w:pPr>
        <w:pStyle w:val="XYZCoords"/>
      </w:pPr>
      <w:r>
        <w:t>H          2.17595       -2.85811        1.70881</w:t>
      </w:r>
    </w:p>
    <w:p w14:paraId="3DCC2EBB" w14:textId="77777777" w:rsidR="00554753" w:rsidRDefault="00554753" w:rsidP="00554753">
      <w:pPr>
        <w:pStyle w:val="XYZCoords"/>
      </w:pPr>
      <w:r>
        <w:t>H          0.04202        0.28934        2.64875</w:t>
      </w:r>
    </w:p>
    <w:p w14:paraId="5D29A2A9" w14:textId="77777777" w:rsidR="00554753" w:rsidRDefault="00554753" w:rsidP="00554753">
      <w:pPr>
        <w:pStyle w:val="XYZCoords"/>
      </w:pPr>
      <w:r>
        <w:t>H          2.46663       -0.01909       -3.31819</w:t>
      </w:r>
    </w:p>
    <w:p w14:paraId="2152085C" w14:textId="77777777" w:rsidR="00554753" w:rsidRDefault="00554753" w:rsidP="00554753">
      <w:pPr>
        <w:pStyle w:val="XYZCoords"/>
      </w:pPr>
      <w:r>
        <w:t>C          1.70714       -2.35054        2.56204</w:t>
      </w:r>
    </w:p>
    <w:p w14:paraId="63177887" w14:textId="77777777" w:rsidR="00554753" w:rsidRDefault="00554753" w:rsidP="00554753">
      <w:pPr>
        <w:pStyle w:val="XYZCoords"/>
      </w:pPr>
      <w:r>
        <w:t>H          1.42251       -3.11900        3.30019</w:t>
      </w:r>
    </w:p>
    <w:p w14:paraId="1677BB59" w14:textId="77777777" w:rsidR="00554753" w:rsidRDefault="00554753" w:rsidP="00554753">
      <w:pPr>
        <w:pStyle w:val="XYZCoords"/>
      </w:pPr>
      <w:r>
        <w:t>H          3.62475        1.64595       -2.49829</w:t>
      </w:r>
    </w:p>
    <w:p w14:paraId="0A5AF2D1" w14:textId="77777777" w:rsidR="00554753" w:rsidRDefault="00554753" w:rsidP="00554753">
      <w:pPr>
        <w:pStyle w:val="XYZCoords"/>
      </w:pPr>
      <w:r>
        <w:t>Ru         3.37129       -0.49295       -0.27560</w:t>
      </w:r>
    </w:p>
    <w:p w14:paraId="5E21F937" w14:textId="77777777" w:rsidR="00554753" w:rsidRDefault="00554753" w:rsidP="00554753">
      <w:pPr>
        <w:pStyle w:val="XYZCoords"/>
      </w:pPr>
      <w:r>
        <w:t>H          2.20172        2.33336        0.26632</w:t>
      </w:r>
    </w:p>
    <w:p w14:paraId="5862A326" w14:textId="77777777" w:rsidR="00554753" w:rsidRDefault="00554753" w:rsidP="00554753">
      <w:pPr>
        <w:pStyle w:val="XYZCoords"/>
      </w:pPr>
      <w:r>
        <w:t>N          4.28549       -0.32083       -2.36027</w:t>
      </w:r>
    </w:p>
    <w:p w14:paraId="5B19BF6C" w14:textId="77777777" w:rsidR="00554753" w:rsidRDefault="00554753" w:rsidP="00554753">
      <w:pPr>
        <w:pStyle w:val="XYZCoords"/>
      </w:pPr>
      <w:r>
        <w:t>C          4.59308        1.12622       -2.42419</w:t>
      </w:r>
    </w:p>
    <w:p w14:paraId="05D16B2E" w14:textId="77777777" w:rsidR="00554753" w:rsidRDefault="00554753" w:rsidP="00554753">
      <w:pPr>
        <w:pStyle w:val="XYZCoords"/>
      </w:pPr>
      <w:r>
        <w:t>C          1.82021        1.51701        2.27687</w:t>
      </w:r>
    </w:p>
    <w:p w14:paraId="4E096820" w14:textId="77777777" w:rsidR="00554753" w:rsidRDefault="00554753" w:rsidP="00554753">
      <w:pPr>
        <w:pStyle w:val="XYZCoords"/>
      </w:pPr>
      <w:r>
        <w:t>H          1.50189        3.46668        1.44084</w:t>
      </w:r>
    </w:p>
    <w:p w14:paraId="59EC781A" w14:textId="77777777" w:rsidR="00554753" w:rsidRDefault="00554753" w:rsidP="00554753">
      <w:pPr>
        <w:pStyle w:val="XYZCoords"/>
      </w:pPr>
      <w:r>
        <w:t>H          1.06378       -0.50582        4.44736</w:t>
      </w:r>
    </w:p>
    <w:p w14:paraId="5FC86D89" w14:textId="77777777" w:rsidR="00554753" w:rsidRDefault="00554753" w:rsidP="00554753">
      <w:pPr>
        <w:pStyle w:val="XYZCoords"/>
      </w:pPr>
      <w:r>
        <w:t>C          2.22635        2.64419        1.31726</w:t>
      </w:r>
    </w:p>
    <w:p w14:paraId="271F16C9" w14:textId="77777777" w:rsidR="00554753" w:rsidRDefault="00554753" w:rsidP="00554753">
      <w:pPr>
        <w:pStyle w:val="XYZCoords"/>
      </w:pPr>
      <w:r>
        <w:t>C          2.67215       -1.35764        3.21999</w:t>
      </w:r>
    </w:p>
    <w:p w14:paraId="6EB9D3B7" w14:textId="77777777" w:rsidR="00554753" w:rsidRDefault="00554753" w:rsidP="00554753">
      <w:pPr>
        <w:pStyle w:val="XYZCoords"/>
      </w:pPr>
      <w:r>
        <w:t>P          2.96471        0.03118        1.93490</w:t>
      </w:r>
    </w:p>
    <w:p w14:paraId="69FC043F" w14:textId="77777777" w:rsidR="00554753" w:rsidRDefault="00554753" w:rsidP="00554753">
      <w:pPr>
        <w:pStyle w:val="XYZCoords"/>
      </w:pPr>
      <w:r>
        <w:t>H          5.18433        1.37831       -3.32006</w:t>
      </w:r>
    </w:p>
    <w:p w14:paraId="043BCCF7" w14:textId="77777777" w:rsidR="00554753" w:rsidRDefault="00554753" w:rsidP="00554753">
      <w:pPr>
        <w:pStyle w:val="XYZCoords"/>
      </w:pPr>
      <w:r>
        <w:t>C          2.07975       -0.90767        4.55421</w:t>
      </w:r>
    </w:p>
    <w:p w14:paraId="0532DEAD" w14:textId="77777777" w:rsidR="00554753" w:rsidRDefault="00554753" w:rsidP="00554753">
      <w:pPr>
        <w:pStyle w:val="XYZCoords"/>
      </w:pPr>
      <w:r>
        <w:t>H          5.27240       -2.15699       -2.21825</w:t>
      </w:r>
    </w:p>
    <w:p w14:paraId="0B953624" w14:textId="77777777" w:rsidR="00554753" w:rsidRDefault="00554753" w:rsidP="00554753">
      <w:pPr>
        <w:pStyle w:val="XYZCoords"/>
      </w:pPr>
      <w:r>
        <w:t>H          5.77660       -1.42642       -4.57931</w:t>
      </w:r>
    </w:p>
    <w:p w14:paraId="764ACBC1" w14:textId="77777777" w:rsidR="00554753" w:rsidRDefault="00554753" w:rsidP="00554753">
      <w:pPr>
        <w:pStyle w:val="XYZCoords"/>
      </w:pPr>
      <w:r>
        <w:t>H          2.01230       -1.78895        5.21372</w:t>
      </w:r>
    </w:p>
    <w:p w14:paraId="2E77B2A9" w14:textId="77777777" w:rsidR="00554753" w:rsidRDefault="00554753" w:rsidP="00554753">
      <w:pPr>
        <w:pStyle w:val="XYZCoords"/>
      </w:pPr>
      <w:r>
        <w:t>C          5.53971       -1.11357       -2.42389</w:t>
      </w:r>
    </w:p>
    <w:p w14:paraId="410DC780" w14:textId="77777777" w:rsidR="00554753" w:rsidRDefault="00554753" w:rsidP="00554753">
      <w:pPr>
        <w:pStyle w:val="XYZCoords"/>
      </w:pPr>
      <w:r>
        <w:t>H          1.38104        3.07219        3.68524</w:t>
      </w:r>
    </w:p>
    <w:p w14:paraId="48AB45A0" w14:textId="77777777" w:rsidR="00554753" w:rsidRDefault="00554753" w:rsidP="00554753">
      <w:pPr>
        <w:pStyle w:val="XYZCoords"/>
      </w:pPr>
      <w:r>
        <w:t>C          4.29326       -2.00741        0.16757</w:t>
      </w:r>
    </w:p>
    <w:p w14:paraId="6D9AF9F1" w14:textId="77777777" w:rsidR="00554753" w:rsidRDefault="00554753" w:rsidP="00554753">
      <w:pPr>
        <w:pStyle w:val="XYZCoords"/>
      </w:pPr>
      <w:r>
        <w:t>C          1.90014        2.09943        3.69185</w:t>
      </w:r>
    </w:p>
    <w:p w14:paraId="6D738530" w14:textId="77777777" w:rsidR="00554753" w:rsidRDefault="00554753" w:rsidP="00554753">
      <w:pPr>
        <w:pStyle w:val="XYZCoords"/>
      </w:pPr>
      <w:r>
        <w:t>H          4.54301       -2.36849        2.62207</w:t>
      </w:r>
    </w:p>
    <w:p w14:paraId="03C97F59" w14:textId="77777777" w:rsidR="00554753" w:rsidRDefault="00554753" w:rsidP="00554753">
      <w:pPr>
        <w:pStyle w:val="XYZCoords"/>
      </w:pPr>
      <w:r>
        <w:t>C          3.99571       -2.06566        3.52316</w:t>
      </w:r>
    </w:p>
    <w:p w14:paraId="64272503" w14:textId="77777777" w:rsidR="00554753" w:rsidRDefault="00554753" w:rsidP="00554753">
      <w:pPr>
        <w:pStyle w:val="XYZCoords"/>
      </w:pPr>
      <w:r>
        <w:t>H          1.41175        1.48031        4.44974</w:t>
      </w:r>
    </w:p>
    <w:p w14:paraId="4CC3E052" w14:textId="77777777" w:rsidR="00554753" w:rsidRDefault="00554753" w:rsidP="00554753">
      <w:pPr>
        <w:pStyle w:val="XYZCoords"/>
      </w:pPr>
      <w:r>
        <w:t>H          3.77400       -2.98486        4.09033</w:t>
      </w:r>
    </w:p>
    <w:p w14:paraId="118189C6" w14:textId="77777777" w:rsidR="00554753" w:rsidRDefault="00554753" w:rsidP="00554753">
      <w:pPr>
        <w:pStyle w:val="XYZCoords"/>
      </w:pPr>
      <w:r>
        <w:t>C          5.27474        1.61909       -1.17756</w:t>
      </w:r>
    </w:p>
    <w:p w14:paraId="318F3E8E" w14:textId="77777777" w:rsidR="00554753" w:rsidRDefault="00554753" w:rsidP="00554753">
      <w:pPr>
        <w:pStyle w:val="XYZCoords"/>
      </w:pPr>
      <w:r>
        <w:t>N          4.80159        1.08031       -0.04426</w:t>
      </w:r>
    </w:p>
    <w:p w14:paraId="5F5FAE51" w14:textId="77777777" w:rsidR="00554753" w:rsidRDefault="00554753" w:rsidP="00554753">
      <w:pPr>
        <w:pStyle w:val="XYZCoords"/>
      </w:pPr>
      <w:r>
        <w:t>C          6.33553       -1.03327       -3.71762</w:t>
      </w:r>
    </w:p>
    <w:p w14:paraId="74AF465E" w14:textId="77777777" w:rsidR="00554753" w:rsidRDefault="00554753" w:rsidP="00554753">
      <w:pPr>
        <w:pStyle w:val="XYZCoords"/>
      </w:pPr>
      <w:r>
        <w:t>H          3.22071        3.05100        1.55899</w:t>
      </w:r>
    </w:p>
    <w:p w14:paraId="032B8867" w14:textId="77777777" w:rsidR="00554753" w:rsidRDefault="00554753" w:rsidP="00554753">
      <w:pPr>
        <w:pStyle w:val="XYZCoords"/>
      </w:pPr>
      <w:r>
        <w:t>H          6.15890       -0.78525       -1.57600</w:t>
      </w:r>
    </w:p>
    <w:p w14:paraId="381C7B76" w14:textId="77777777" w:rsidR="00554753" w:rsidRDefault="00554753" w:rsidP="00554753">
      <w:pPr>
        <w:pStyle w:val="XYZCoords"/>
      </w:pPr>
      <w:r>
        <w:t>H          2.70644       -0.16287        5.06443</w:t>
      </w:r>
    </w:p>
    <w:p w14:paraId="37B91F82" w14:textId="77777777" w:rsidR="00554753" w:rsidRDefault="00554753" w:rsidP="00554753">
      <w:pPr>
        <w:pStyle w:val="XYZCoords"/>
      </w:pPr>
      <w:r>
        <w:t>H          6.66552       -0.01184       -3.95952</w:t>
      </w:r>
    </w:p>
    <w:p w14:paraId="53FA8D33" w14:textId="77777777" w:rsidR="00554753" w:rsidRDefault="00554753" w:rsidP="00554753">
      <w:pPr>
        <w:pStyle w:val="XYZCoords"/>
      </w:pPr>
      <w:r>
        <w:t>C          4.66614        0.73279        2.33966</w:t>
      </w:r>
    </w:p>
    <w:p w14:paraId="4E07C899" w14:textId="77777777" w:rsidR="00554753" w:rsidRDefault="00554753" w:rsidP="00554753">
      <w:pPr>
        <w:pStyle w:val="XYZCoords"/>
      </w:pPr>
      <w:r>
        <w:t>H          7.24174       -1.64741       -3.60772</w:t>
      </w:r>
    </w:p>
    <w:p w14:paraId="1BA78514" w14:textId="77777777" w:rsidR="00554753" w:rsidRDefault="00554753" w:rsidP="00554753">
      <w:pPr>
        <w:pStyle w:val="XYZCoords"/>
      </w:pPr>
      <w:r>
        <w:t>H          2.93471        2.29472        4.01482</w:t>
      </w:r>
    </w:p>
    <w:p w14:paraId="04A90E89" w14:textId="77777777" w:rsidR="00554753" w:rsidRDefault="00554753" w:rsidP="00554753">
      <w:pPr>
        <w:pStyle w:val="XYZCoords"/>
      </w:pPr>
      <w:r>
        <w:t>C          5.24957        1.46071        1.16314</w:t>
      </w:r>
    </w:p>
    <w:p w14:paraId="649F4F12" w14:textId="77777777" w:rsidR="00554753" w:rsidRDefault="00554753" w:rsidP="00554753">
      <w:pPr>
        <w:pStyle w:val="XYZCoords"/>
      </w:pPr>
      <w:r>
        <w:t>C          6.26361        2.59505       -1.14450</w:t>
      </w:r>
    </w:p>
    <w:p w14:paraId="4EA9534F" w14:textId="77777777" w:rsidR="00554753" w:rsidRDefault="00554753" w:rsidP="00554753">
      <w:pPr>
        <w:pStyle w:val="XYZCoords"/>
      </w:pPr>
      <w:r>
        <w:t>H          4.65466       -1.44802        4.15262</w:t>
      </w:r>
    </w:p>
    <w:p w14:paraId="50EDDB82" w14:textId="77777777" w:rsidR="00554753" w:rsidRDefault="00554753" w:rsidP="00554753">
      <w:pPr>
        <w:pStyle w:val="XYZCoords"/>
      </w:pPr>
      <w:r>
        <w:t>H          6.64712        3.02308       -2.07160</w:t>
      </w:r>
    </w:p>
    <w:p w14:paraId="500AF3F3" w14:textId="77777777" w:rsidR="00554753" w:rsidRDefault="00554753" w:rsidP="00554753">
      <w:pPr>
        <w:pStyle w:val="XYZCoords"/>
      </w:pPr>
      <w:r>
        <w:t>H          5.29860       -0.14991        2.52652</w:t>
      </w:r>
    </w:p>
    <w:p w14:paraId="4F3D966E" w14:textId="77777777" w:rsidR="00554753" w:rsidRDefault="00554753" w:rsidP="00554753">
      <w:pPr>
        <w:pStyle w:val="XYZCoords"/>
      </w:pPr>
      <w:r>
        <w:t>H          4.69246        1.35254        3.24800</w:t>
      </w:r>
    </w:p>
    <w:p w14:paraId="08C0DC0C" w14:textId="77777777" w:rsidR="00554753" w:rsidRDefault="00554753" w:rsidP="00554753">
      <w:pPr>
        <w:pStyle w:val="XYZCoords"/>
      </w:pPr>
      <w:r>
        <w:t>C          6.22637        2.45204        1.26262</w:t>
      </w:r>
    </w:p>
    <w:p w14:paraId="69C662EB" w14:textId="77777777" w:rsidR="00554753" w:rsidRDefault="00554753" w:rsidP="00554753">
      <w:pPr>
        <w:pStyle w:val="XYZCoords"/>
      </w:pPr>
      <w:r>
        <w:t>C          6.73620        3.01873        0.09771</w:t>
      </w:r>
    </w:p>
    <w:p w14:paraId="7ACDB1CD" w14:textId="77777777" w:rsidR="00554753" w:rsidRDefault="00554753" w:rsidP="00554753">
      <w:pPr>
        <w:pStyle w:val="XYZCoords"/>
      </w:pPr>
      <w:r>
        <w:t>H          6.58475        2.76847        2.24304</w:t>
      </w:r>
    </w:p>
    <w:p w14:paraId="402AFCE9" w14:textId="77777777" w:rsidR="00554753" w:rsidRDefault="00554753" w:rsidP="00554753">
      <w:pPr>
        <w:pStyle w:val="XYZCoords"/>
      </w:pPr>
      <w:r>
        <w:t>H          7.50662        3.78970        0.15685</w:t>
      </w:r>
    </w:p>
    <w:p w14:paraId="4C353ECD" w14:textId="77777777" w:rsidR="00554753" w:rsidRDefault="00554753" w:rsidP="00554753">
      <w:pPr>
        <w:pStyle w:val="XYZCoords"/>
      </w:pPr>
      <w:r>
        <w:t>O          4.86915       -3.00676        0.36731</w:t>
      </w:r>
    </w:p>
    <w:p w14:paraId="31B7153E" w14:textId="77777777" w:rsidR="00554753" w:rsidRDefault="00554753" w:rsidP="00554753">
      <w:pPr>
        <w:pStyle w:val="XYZCoords"/>
      </w:pPr>
      <w:r>
        <w:t>C         -1.97725       -4.45666        1.52802</w:t>
      </w:r>
    </w:p>
    <w:p w14:paraId="57B6AC09" w14:textId="77777777" w:rsidR="00554753" w:rsidRDefault="00554753" w:rsidP="00554753">
      <w:pPr>
        <w:pStyle w:val="XYZCoords"/>
      </w:pPr>
      <w:r>
        <w:t>H         -2.50178        2.18185        2.19599</w:t>
      </w:r>
    </w:p>
    <w:p w14:paraId="15F2BE2C" w14:textId="77777777" w:rsidR="00554753" w:rsidRDefault="00554753" w:rsidP="00554753">
      <w:pPr>
        <w:pStyle w:val="XYZCoords"/>
      </w:pPr>
      <w:r>
        <w:t>O          0.83057       -2.38124       -0.81491</w:t>
      </w:r>
    </w:p>
    <w:p w14:paraId="1C765CDA" w14:textId="77777777" w:rsidR="00554753" w:rsidRDefault="00554753" w:rsidP="00554753">
      <w:pPr>
        <w:pStyle w:val="XYZCoords"/>
      </w:pPr>
      <w:r>
        <w:t>H         -1.09111        3.08609       -0.24809</w:t>
      </w:r>
    </w:p>
    <w:p w14:paraId="03D4D9E3" w14:textId="77777777" w:rsidR="00554753" w:rsidRDefault="00554753" w:rsidP="00554753">
      <w:pPr>
        <w:pStyle w:val="XYZCoords"/>
      </w:pPr>
      <w:r>
        <w:t>O         -3.05347       -0.36368        1.91451</w:t>
      </w:r>
    </w:p>
    <w:p w14:paraId="17B77FE8" w14:textId="77777777" w:rsidR="00554753" w:rsidRDefault="00554753" w:rsidP="00554753">
      <w:pPr>
        <w:pStyle w:val="XYZCoords"/>
      </w:pPr>
      <w:r>
        <w:t>H          0.67780       -1.44550       -1.07669</w:t>
      </w:r>
    </w:p>
    <w:p w14:paraId="75B2A1B9" w14:textId="77777777" w:rsidR="00554753" w:rsidRDefault="00554753" w:rsidP="00554753">
      <w:pPr>
        <w:pStyle w:val="XYZCoords"/>
      </w:pPr>
      <w:r>
        <w:t>C         -1.93640       -3.02562        1.01222</w:t>
      </w:r>
    </w:p>
    <w:p w14:paraId="60F32A1F" w14:textId="77777777" w:rsidR="00554753" w:rsidRDefault="00554753" w:rsidP="00554753">
      <w:pPr>
        <w:pStyle w:val="XYZCoords"/>
      </w:pPr>
      <w:r>
        <w:t>H         -3.38713        3.54642        2.92734</w:t>
      </w:r>
    </w:p>
    <w:p w14:paraId="6BA3C119" w14:textId="77777777" w:rsidR="00554753" w:rsidRDefault="00554753" w:rsidP="00554753">
      <w:pPr>
        <w:pStyle w:val="XYZCoords"/>
      </w:pPr>
      <w:r>
        <w:t>C         -3.08033        3.08788        1.97190</w:t>
      </w:r>
    </w:p>
    <w:p w14:paraId="0433D41F" w14:textId="77777777" w:rsidR="00554753" w:rsidRDefault="00554753" w:rsidP="00554753">
      <w:pPr>
        <w:pStyle w:val="XYZCoords"/>
      </w:pPr>
      <w:r>
        <w:t>H         -0.98099        1.82862       -1.48757</w:t>
      </w:r>
    </w:p>
    <w:p w14:paraId="535D5C70" w14:textId="77777777" w:rsidR="00554753" w:rsidRDefault="00554753" w:rsidP="00554753">
      <w:pPr>
        <w:pStyle w:val="XYZCoords"/>
      </w:pPr>
      <w:r>
        <w:t>H         -2.42915        3.80557        1.45027</w:t>
      </w:r>
    </w:p>
    <w:p w14:paraId="3FB010DA" w14:textId="77777777" w:rsidR="00554753" w:rsidRDefault="00554753" w:rsidP="00554753">
      <w:pPr>
        <w:pStyle w:val="XYZCoords"/>
      </w:pPr>
      <w:r>
        <w:t>C         -1.33266        2.85094       -1.29582</w:t>
      </w:r>
    </w:p>
    <w:p w14:paraId="60833EB4" w14:textId="77777777" w:rsidR="00554753" w:rsidRDefault="00554753" w:rsidP="00554753">
      <w:pPr>
        <w:pStyle w:val="XYZCoords"/>
      </w:pPr>
      <w:r>
        <w:t>H         -0.75920        3.54442       -1.93434</w:t>
      </w:r>
    </w:p>
    <w:p w14:paraId="2609727B" w14:textId="77777777" w:rsidR="00554753" w:rsidRDefault="00554753" w:rsidP="00554753">
      <w:pPr>
        <w:pStyle w:val="XYZCoords"/>
      </w:pPr>
      <w:r>
        <w:t>H         -4.12042       -2.21994        1.93269</w:t>
      </w:r>
    </w:p>
    <w:p w14:paraId="5379B286" w14:textId="77777777" w:rsidR="00554753" w:rsidRDefault="00554753" w:rsidP="00554753">
      <w:pPr>
        <w:pStyle w:val="XYZCoords"/>
      </w:pPr>
      <w:r>
        <w:t>Ru        -2.98649       -0.33811       -0.18846</w:t>
      </w:r>
    </w:p>
    <w:p w14:paraId="7EC29059" w14:textId="77777777" w:rsidR="00554753" w:rsidRDefault="00554753" w:rsidP="00554753">
      <w:pPr>
        <w:pStyle w:val="XYZCoords"/>
      </w:pPr>
      <w:r>
        <w:t>H         -4.60200        0.80015        2.14753</w:t>
      </w:r>
    </w:p>
    <w:p w14:paraId="0928A617" w14:textId="77777777" w:rsidR="00554753" w:rsidRDefault="00554753" w:rsidP="00554753">
      <w:pPr>
        <w:pStyle w:val="XYZCoords"/>
      </w:pPr>
      <w:r>
        <w:t>N         -3.08682       -2.59868        0.17864</w:t>
      </w:r>
    </w:p>
    <w:p w14:paraId="7778684A" w14:textId="77777777" w:rsidR="00554753" w:rsidRDefault="00554753" w:rsidP="00554753">
      <w:pPr>
        <w:pStyle w:val="XYZCoords"/>
      </w:pPr>
      <w:r>
        <w:t>C         -4.34181       -2.68580        0.95879</w:t>
      </w:r>
    </w:p>
    <w:p w14:paraId="6145D7F7" w14:textId="77777777" w:rsidR="00554753" w:rsidRDefault="00554753" w:rsidP="00554753">
      <w:pPr>
        <w:pStyle w:val="XYZCoords"/>
      </w:pPr>
      <w:r>
        <w:t>C         -4.32227        2.72502        1.15835</w:t>
      </w:r>
    </w:p>
    <w:p w14:paraId="4F7B0CF3" w14:textId="77777777" w:rsidR="00554753" w:rsidRDefault="00554753" w:rsidP="00554753">
      <w:pPr>
        <w:pStyle w:val="XYZCoords"/>
      </w:pPr>
      <w:r>
        <w:t>H         -5.40323        2.20156        2.93768</w:t>
      </w:r>
    </w:p>
    <w:p w14:paraId="3EACA789" w14:textId="77777777" w:rsidR="00554753" w:rsidRDefault="00554753" w:rsidP="00554753">
      <w:pPr>
        <w:pStyle w:val="XYZCoords"/>
      </w:pPr>
      <w:r>
        <w:t>H         -2.90294        4.90516       -0.44755</w:t>
      </w:r>
    </w:p>
    <w:p w14:paraId="00A403C5" w14:textId="77777777" w:rsidR="00554753" w:rsidRDefault="00554753" w:rsidP="00554753">
      <w:pPr>
        <w:pStyle w:val="XYZCoords"/>
      </w:pPr>
      <w:r>
        <w:t>C         -5.16594        1.73059        1.96779</w:t>
      </w:r>
    </w:p>
    <w:p w14:paraId="2F315D9B" w14:textId="77777777" w:rsidR="00554753" w:rsidRDefault="00554753" w:rsidP="00554753">
      <w:pPr>
        <w:pStyle w:val="XYZCoords"/>
      </w:pPr>
      <w:r>
        <w:t>C         -2.82692        3.02834       -1.58679</w:t>
      </w:r>
    </w:p>
    <w:p w14:paraId="13E0D044" w14:textId="77777777" w:rsidR="00554753" w:rsidRDefault="00554753" w:rsidP="00554753">
      <w:pPr>
        <w:pStyle w:val="XYZCoords"/>
      </w:pPr>
      <w:r>
        <w:t>P         -3.73776        1.81492       -0.42011</w:t>
      </w:r>
    </w:p>
    <w:p w14:paraId="32A26E39" w14:textId="77777777" w:rsidR="00554753" w:rsidRDefault="00554753" w:rsidP="00554753">
      <w:pPr>
        <w:pStyle w:val="XYZCoords"/>
      </w:pPr>
      <w:r>
        <w:t>H         -4.65609       -3.73378        1.10358</w:t>
      </w:r>
    </w:p>
    <w:p w14:paraId="1C6B54AB" w14:textId="77777777" w:rsidR="00554753" w:rsidRDefault="00554753" w:rsidP="00554753">
      <w:pPr>
        <w:pStyle w:val="XYZCoords"/>
      </w:pPr>
      <w:r>
        <w:t>C         -3.19232        4.50319       -1.42759</w:t>
      </w:r>
    </w:p>
    <w:p w14:paraId="5C9BD8AF" w14:textId="77777777" w:rsidR="00554753" w:rsidRDefault="00554753" w:rsidP="00554753">
      <w:pPr>
        <w:pStyle w:val="XYZCoords"/>
      </w:pPr>
      <w:r>
        <w:t>H         -3.99955       -2.90770       -1.66592</w:t>
      </w:r>
    </w:p>
    <w:p w14:paraId="61D48860" w14:textId="77777777" w:rsidR="00554753" w:rsidRDefault="00554753" w:rsidP="00554753">
      <w:pPr>
        <w:pStyle w:val="XYZCoords"/>
      </w:pPr>
      <w:r>
        <w:t>H         -1.44430       -2.68958       -2.03879</w:t>
      </w:r>
    </w:p>
    <w:p w14:paraId="3180C875" w14:textId="77777777" w:rsidR="00554753" w:rsidRDefault="00554753" w:rsidP="00554753">
      <w:pPr>
        <w:pStyle w:val="XYZCoords"/>
      </w:pPr>
      <w:r>
        <w:t>H         -2.63751        5.07712       -2.18907</w:t>
      </w:r>
    </w:p>
    <w:p w14:paraId="3496F477" w14:textId="77777777" w:rsidR="00554753" w:rsidRDefault="00554753" w:rsidP="00554753">
      <w:pPr>
        <w:pStyle w:val="XYZCoords"/>
      </w:pPr>
      <w:r>
        <w:t>C         -3.24244       -3.41453       -1.04746</w:t>
      </w:r>
    </w:p>
    <w:p w14:paraId="1E2D4968" w14:textId="77777777" w:rsidR="00554753" w:rsidRDefault="00554753" w:rsidP="00554753">
      <w:pPr>
        <w:pStyle w:val="XYZCoords"/>
      </w:pPr>
      <w:r>
        <w:t>H         -5.65686        4.23734        1.88606</w:t>
      </w:r>
    </w:p>
    <w:p w14:paraId="4A65DBE5" w14:textId="77777777" w:rsidR="00554753" w:rsidRDefault="00554753" w:rsidP="00554753">
      <w:pPr>
        <w:pStyle w:val="XYZCoords"/>
      </w:pPr>
      <w:r>
        <w:t>C         -2.67460       -0.47959       -1.97443</w:t>
      </w:r>
    </w:p>
    <w:p w14:paraId="40B1B41D" w14:textId="77777777" w:rsidR="00554753" w:rsidRDefault="00554753" w:rsidP="00554753">
      <w:pPr>
        <w:pStyle w:val="XYZCoords"/>
      </w:pPr>
      <w:r>
        <w:t>C         -5.18718        3.96793        0.92513</w:t>
      </w:r>
    </w:p>
    <w:p w14:paraId="7C5780CB" w14:textId="77777777" w:rsidR="00554753" w:rsidRDefault="00554753" w:rsidP="00554753">
      <w:pPr>
        <w:pStyle w:val="XYZCoords"/>
      </w:pPr>
      <w:r>
        <w:t>H         -2.91367        1.59427       -3.26355</w:t>
      </w:r>
    </w:p>
    <w:p w14:paraId="43F4D7CB" w14:textId="77777777" w:rsidR="00554753" w:rsidRDefault="00554753" w:rsidP="00554753">
      <w:pPr>
        <w:pStyle w:val="XYZCoords"/>
      </w:pPr>
      <w:r>
        <w:t>C         -3.10729        2.65000       -3.04385</w:t>
      </w:r>
    </w:p>
    <w:p w14:paraId="23075DE4" w14:textId="77777777" w:rsidR="00554753" w:rsidRDefault="00554753" w:rsidP="00554753">
      <w:pPr>
        <w:pStyle w:val="XYZCoords"/>
      </w:pPr>
      <w:r>
        <w:t>H         -4.62460        4.84203        0.58295</w:t>
      </w:r>
    </w:p>
    <w:p w14:paraId="6CA9B0D1" w14:textId="77777777" w:rsidR="00554753" w:rsidRDefault="00554753" w:rsidP="00554753">
      <w:pPr>
        <w:pStyle w:val="XYZCoords"/>
      </w:pPr>
      <w:r>
        <w:t>H         -2.43663        3.24323       -3.68784</w:t>
      </w:r>
    </w:p>
    <w:p w14:paraId="44F13C95" w14:textId="77777777" w:rsidR="00554753" w:rsidRDefault="00554753" w:rsidP="00554753">
      <w:pPr>
        <w:pStyle w:val="XYZCoords"/>
      </w:pPr>
      <w:r>
        <w:t>C         -5.45941       -1.89036        0.34516</w:t>
      </w:r>
    </w:p>
    <w:p w14:paraId="75AE074D" w14:textId="77777777" w:rsidR="00554753" w:rsidRDefault="00554753" w:rsidP="00554753">
      <w:pPr>
        <w:pStyle w:val="XYZCoords"/>
      </w:pPr>
      <w:r>
        <w:t>N         -5.07880       -0.71700       -0.17809</w:t>
      </w:r>
    </w:p>
    <w:p w14:paraId="305B19BF" w14:textId="77777777" w:rsidR="00554753" w:rsidRDefault="00554753" w:rsidP="00554753">
      <w:pPr>
        <w:pStyle w:val="XYZCoords"/>
      </w:pPr>
      <w:r>
        <w:t>C         -1.97227       -3.62881       -1.84239</w:t>
      </w:r>
    </w:p>
    <w:p w14:paraId="31F78922" w14:textId="77777777" w:rsidR="00554753" w:rsidRDefault="00554753" w:rsidP="00554753">
      <w:pPr>
        <w:pStyle w:val="XYZCoords"/>
      </w:pPr>
      <w:r>
        <w:t>H         -6.12566        1.51303        1.47416</w:t>
      </w:r>
    </w:p>
    <w:p w14:paraId="0054A18A" w14:textId="77777777" w:rsidR="00554753" w:rsidRDefault="00554753" w:rsidP="00554753">
      <w:pPr>
        <w:pStyle w:val="XYZCoords"/>
      </w:pPr>
      <w:r>
        <w:t>H         -3.67063       -4.39812       -0.76872</w:t>
      </w:r>
    </w:p>
    <w:p w14:paraId="49C5E9D9" w14:textId="77777777" w:rsidR="00554753" w:rsidRDefault="00554753" w:rsidP="00554753">
      <w:pPr>
        <w:pStyle w:val="XYZCoords"/>
      </w:pPr>
      <w:r>
        <w:t>H         -4.26295        4.69503       -1.58765</w:t>
      </w:r>
    </w:p>
    <w:p w14:paraId="48A904F2" w14:textId="77777777" w:rsidR="00554753" w:rsidRDefault="00554753" w:rsidP="00554753">
      <w:pPr>
        <w:pStyle w:val="XYZCoords"/>
      </w:pPr>
      <w:r>
        <w:t>H         -1.26561       -4.29481       -1.32963</w:t>
      </w:r>
    </w:p>
    <w:p w14:paraId="172F9B59" w14:textId="77777777" w:rsidR="00554753" w:rsidRDefault="00554753" w:rsidP="00554753">
      <w:pPr>
        <w:pStyle w:val="XYZCoords"/>
      </w:pPr>
      <w:r>
        <w:t>C         -5.38276        1.41933       -1.25573</w:t>
      </w:r>
    </w:p>
    <w:p w14:paraId="18675A3C" w14:textId="77777777" w:rsidR="00554753" w:rsidRDefault="00554753" w:rsidP="00554753">
      <w:pPr>
        <w:pStyle w:val="XYZCoords"/>
      </w:pPr>
      <w:r>
        <w:t>H         -2.23230       -4.08566       -2.80909</w:t>
      </w:r>
    </w:p>
    <w:p w14:paraId="4FFD6C6A" w14:textId="77777777" w:rsidR="00554753" w:rsidRDefault="00554753" w:rsidP="00554753">
      <w:pPr>
        <w:pStyle w:val="XYZCoords"/>
      </w:pPr>
      <w:r>
        <w:t>H         -6.00725        3.78417        0.21399</w:t>
      </w:r>
    </w:p>
    <w:p w14:paraId="4834F653" w14:textId="77777777" w:rsidR="00554753" w:rsidRDefault="00554753" w:rsidP="00554753">
      <w:pPr>
        <w:pStyle w:val="XYZCoords"/>
      </w:pPr>
      <w:r>
        <w:t>C         -5.96411        0.15525       -0.68740</w:t>
      </w:r>
    </w:p>
    <w:p w14:paraId="32DAA37F" w14:textId="77777777" w:rsidR="00554753" w:rsidRDefault="00554753" w:rsidP="00554753">
      <w:pPr>
        <w:pStyle w:val="XYZCoords"/>
      </w:pPr>
      <w:r>
        <w:t>C         -6.80155       -2.25763        0.36299</w:t>
      </w:r>
    </w:p>
    <w:p w14:paraId="08BF14B5" w14:textId="77777777" w:rsidR="00554753" w:rsidRDefault="00554753" w:rsidP="00554753">
      <w:pPr>
        <w:pStyle w:val="XYZCoords"/>
      </w:pPr>
      <w:r>
        <w:t>H         -4.13958        2.89557       -3.33875</w:t>
      </w:r>
    </w:p>
    <w:p w14:paraId="258A27DE" w14:textId="77777777" w:rsidR="00554753" w:rsidRDefault="00554753" w:rsidP="00554753">
      <w:pPr>
        <w:pStyle w:val="XYZCoords"/>
      </w:pPr>
      <w:r>
        <w:t>H         -7.10272       -3.21866        0.78172</w:t>
      </w:r>
    </w:p>
    <w:p w14:paraId="40282765" w14:textId="77777777" w:rsidR="00554753" w:rsidRDefault="00554753" w:rsidP="00554753">
      <w:pPr>
        <w:pStyle w:val="XYZCoords"/>
      </w:pPr>
      <w:r>
        <w:t>H         -5.12461        1.22841       -2.30996</w:t>
      </w:r>
    </w:p>
    <w:p w14:paraId="5F7C2CEC" w14:textId="77777777" w:rsidR="00554753" w:rsidRDefault="00554753" w:rsidP="00554753">
      <w:pPr>
        <w:pStyle w:val="XYZCoords"/>
      </w:pPr>
      <w:r>
        <w:t>H         -6.11529        2.23989       -1.23913</w:t>
      </w:r>
    </w:p>
    <w:p w14:paraId="39D454C4" w14:textId="77777777" w:rsidR="00554753" w:rsidRDefault="00554753" w:rsidP="00554753">
      <w:pPr>
        <w:pStyle w:val="XYZCoords"/>
      </w:pPr>
      <w:r>
        <w:t>C         -7.32551       -0.14837       -0.68226</w:t>
      </w:r>
    </w:p>
    <w:p w14:paraId="21C4C6C9" w14:textId="77777777" w:rsidR="00554753" w:rsidRDefault="00554753" w:rsidP="00554753">
      <w:pPr>
        <w:pStyle w:val="XYZCoords"/>
      </w:pPr>
      <w:r>
        <w:t>C         -7.74163       -1.36824       -0.15465</w:t>
      </w:r>
    </w:p>
    <w:p w14:paraId="150ACFDC" w14:textId="77777777" w:rsidR="00554753" w:rsidRDefault="00554753" w:rsidP="00554753">
      <w:pPr>
        <w:pStyle w:val="XYZCoords"/>
      </w:pPr>
      <w:r>
        <w:t>H         -8.04567        0.56188       -1.09029</w:t>
      </w:r>
    </w:p>
    <w:p w14:paraId="5AD4DF4C" w14:textId="77777777" w:rsidR="00554753" w:rsidRDefault="00554753" w:rsidP="00554753">
      <w:pPr>
        <w:pStyle w:val="XYZCoords"/>
      </w:pPr>
      <w:r>
        <w:t>H         -8.80221       -1.62728       -0.14874</w:t>
      </w:r>
    </w:p>
    <w:p w14:paraId="33873F2D" w14:textId="77777777" w:rsidR="00554753" w:rsidRDefault="00554753" w:rsidP="00554753">
      <w:pPr>
        <w:pStyle w:val="XYZCoords"/>
      </w:pPr>
      <w:r>
        <w:t>H         -2.21835        0.01458        2.20818</w:t>
      </w:r>
    </w:p>
    <w:p w14:paraId="668F6FA5" w14:textId="77777777" w:rsidR="00554753" w:rsidRDefault="00554753" w:rsidP="00554753">
      <w:pPr>
        <w:pStyle w:val="XYZCoords"/>
      </w:pPr>
      <w:r>
        <w:t>O         -2.40941       -0.60536       -3.10682</w:t>
      </w:r>
    </w:p>
    <w:p w14:paraId="27BB0607" w14:textId="77777777" w:rsidR="00554753" w:rsidRDefault="00554753" w:rsidP="00554753">
      <w:pPr>
        <w:pStyle w:val="XYZCoords"/>
      </w:pPr>
      <w:r>
        <w:t>H         -1.06114       -4.64518        2.10887</w:t>
      </w:r>
    </w:p>
    <w:p w14:paraId="4CE30266" w14:textId="77777777" w:rsidR="00554753" w:rsidRDefault="00554753" w:rsidP="00554753">
      <w:pPr>
        <w:pStyle w:val="XYZCoords"/>
      </w:pPr>
      <w:r>
        <w:t>H         -2.00388       -5.20251        0.71828</w:t>
      </w:r>
    </w:p>
    <w:p w14:paraId="3BDFE450" w14:textId="77777777" w:rsidR="00554753" w:rsidRDefault="00554753" w:rsidP="00554753">
      <w:pPr>
        <w:pStyle w:val="XYZCoords"/>
      </w:pPr>
      <w:r>
        <w:t>H         -2.83017       -4.64733        2.19805</w:t>
      </w:r>
    </w:p>
    <w:p w14:paraId="1746A210" w14:textId="77777777" w:rsidR="00554753" w:rsidRDefault="00554753" w:rsidP="00554753">
      <w:pPr>
        <w:pStyle w:val="XYZCoords"/>
      </w:pPr>
      <w:r>
        <w:t>H         -1.92254       -2.30895        1.84537</w:t>
      </w:r>
    </w:p>
    <w:p w14:paraId="0BC400DB" w14:textId="77777777" w:rsidR="00554753" w:rsidRDefault="00554753" w:rsidP="00554753">
      <w:pPr>
        <w:pStyle w:val="XYZCoords"/>
      </w:pPr>
      <w:r>
        <w:t>H         -1.02934       -2.85403        0.41687</w:t>
      </w:r>
    </w:p>
    <w:p w14:paraId="79617825" w14:textId="77777777" w:rsidR="00554753" w:rsidRDefault="00554753" w:rsidP="00554753">
      <w:pPr>
        <w:pStyle w:val="XYZCoords"/>
      </w:pPr>
      <w:r>
        <w:t>H         -1.41111       -0.09993       -0.07392</w:t>
      </w:r>
    </w:p>
    <w:p w14:paraId="2B4B1230" w14:textId="77777777" w:rsidR="00554753" w:rsidRDefault="00554753">
      <w:pPr>
        <w:rPr>
          <w:sz w:val="9"/>
        </w:rPr>
      </w:pPr>
      <w:r>
        <w:br w:type="page"/>
      </w:r>
    </w:p>
    <w:p w14:paraId="7A0580E5" w14:textId="747EA7D3" w:rsidR="00554753" w:rsidRDefault="00554753" w:rsidP="00554753">
      <w:pPr>
        <w:pStyle w:val="Caption"/>
      </w:pPr>
      <w:bookmarkStart w:id="257" w:name="_Toc461199652"/>
      <w:r>
        <w:t xml:space="preserve">Figure </w:t>
      </w:r>
      <w:fldSimple w:instr=" STYLEREF 1 \s ">
        <w:r w:rsidR="000D6DE5">
          <w:rPr>
            <w:noProof/>
          </w:rPr>
          <w:t>11</w:t>
        </w:r>
      </w:fldSimple>
      <w:r w:rsidR="003027B0">
        <w:noBreakHyphen/>
      </w:r>
      <w:fldSimple w:instr=" SEQ Figure \* ARABIC \s 1 ">
        <w:r w:rsidR="000D6DE5">
          <w:rPr>
            <w:noProof/>
          </w:rPr>
          <w:t>48</w:t>
        </w:r>
      </w:fldSimple>
      <w:r>
        <w:t xml:space="preserve"> [D]T</w:t>
      </w:r>
      <w:r>
        <w:rPr>
          <w:vertAlign w:val="subscript"/>
        </w:rPr>
        <w:t>0</w:t>
      </w:r>
      <w:r>
        <w:t xml:space="preserve"> Structure and Coordinates</w:t>
      </w:r>
      <w:bookmarkEnd w:id="257"/>
    </w:p>
    <w:p w14:paraId="402EB9A4" w14:textId="77777777" w:rsidR="00554753" w:rsidRDefault="00554753" w:rsidP="00554753">
      <w:pPr>
        <w:pStyle w:val="CaptionText"/>
      </w:pPr>
    </w:p>
    <w:p w14:paraId="5B94AA82" w14:textId="77777777" w:rsidR="00554753" w:rsidRDefault="00554753" w:rsidP="00554753">
      <w:r>
        <w:rPr>
          <w:noProof/>
        </w:rPr>
        <w:drawing>
          <wp:anchor distT="0" distB="0" distL="114300" distR="114300" simplePos="0" relativeHeight="251677696" behindDoc="0" locked="0" layoutInCell="1" allowOverlap="1" wp14:anchorId="04DE604D" wp14:editId="62212A42">
            <wp:simplePos x="0" y="0"/>
            <wp:positionH relativeFrom="column">
              <wp:posOffset>1713230</wp:posOffset>
            </wp:positionH>
            <wp:positionV relativeFrom="paragraph">
              <wp:posOffset>50800</wp:posOffset>
            </wp:positionV>
            <wp:extent cx="4801870" cy="4801870"/>
            <wp:effectExtent l="0" t="0" r="0" b="0"/>
            <wp:wrapSquare wrapText="bothSides"/>
            <wp:docPr id="21" name="Picture 21" descr="Macintosh HD:Users:Jacob:Documents:Water_Splitting:Two_Photon_Water_Splitting:Computational_Data:D_Intermediate:Mono:J-Trans-Mono-H2O-T0-RuO-Scan-GPO-Scan1-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D_Intermediate:Mono:J-Trans-Mono-H2O-T0-RuO-Scan-GPO-Scan1-SMD.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5E2693" w14:textId="77777777" w:rsidR="00554753" w:rsidRDefault="00554753" w:rsidP="00554753">
      <w:pPr>
        <w:pStyle w:val="XYZCoords"/>
      </w:pPr>
      <w:r>
        <w:t>65</w:t>
      </w:r>
    </w:p>
    <w:p w14:paraId="43FABE14" w14:textId="77777777" w:rsidR="00554753" w:rsidRDefault="00554753" w:rsidP="00554753">
      <w:pPr>
        <w:pStyle w:val="XYZCoords"/>
      </w:pPr>
      <w:r>
        <w:tab/>
        <w:t>Energy: -1022871.1899955</w:t>
      </w:r>
    </w:p>
    <w:p w14:paraId="055AD5AB" w14:textId="77777777" w:rsidR="00554753" w:rsidRDefault="00554753" w:rsidP="00554753">
      <w:pPr>
        <w:pStyle w:val="XYZCoords"/>
      </w:pPr>
      <w:r>
        <w:t>H         -3.38494       -3.31180        1.82737</w:t>
      </w:r>
    </w:p>
    <w:p w14:paraId="08C3B0C7" w14:textId="77777777" w:rsidR="00554753" w:rsidRDefault="00554753" w:rsidP="00554753">
      <w:pPr>
        <w:pStyle w:val="XYZCoords"/>
      </w:pPr>
      <w:r>
        <w:t>C         -2.95512       -2.79277        0.95830</w:t>
      </w:r>
    </w:p>
    <w:p w14:paraId="566189D9" w14:textId="77777777" w:rsidR="00554753" w:rsidRDefault="00554753" w:rsidP="00554753">
      <w:pPr>
        <w:pStyle w:val="XYZCoords"/>
      </w:pPr>
      <w:r>
        <w:t>H         -3.38208       -3.24852        0.05218</w:t>
      </w:r>
    </w:p>
    <w:p w14:paraId="76F23593" w14:textId="77777777" w:rsidR="00554753" w:rsidRDefault="00554753" w:rsidP="00554753">
      <w:pPr>
        <w:pStyle w:val="XYZCoords"/>
      </w:pPr>
      <w:r>
        <w:t>H         -1.86643       -2.95916        0.96163</w:t>
      </w:r>
    </w:p>
    <w:p w14:paraId="44FE503F" w14:textId="77777777" w:rsidR="00554753" w:rsidRDefault="00554753" w:rsidP="00554753">
      <w:pPr>
        <w:pStyle w:val="XYZCoords"/>
      </w:pPr>
      <w:r>
        <w:t>H          1.90861       -0.67840        2.70800</w:t>
      </w:r>
    </w:p>
    <w:p w14:paraId="6B5966DD" w14:textId="77777777" w:rsidR="00554753" w:rsidRDefault="00554753" w:rsidP="00554753">
      <w:pPr>
        <w:pStyle w:val="XYZCoords"/>
      </w:pPr>
      <w:r>
        <w:t>O         -0.53456       -0.35358        2.07755</w:t>
      </w:r>
    </w:p>
    <w:p w14:paraId="5FCC0E4A" w14:textId="77777777" w:rsidR="00554753" w:rsidRDefault="00554753" w:rsidP="00554753">
      <w:pPr>
        <w:pStyle w:val="XYZCoords"/>
      </w:pPr>
      <w:r>
        <w:t>H          3.01942       -2.52358        0.85085</w:t>
      </w:r>
    </w:p>
    <w:p w14:paraId="324D1D34" w14:textId="77777777" w:rsidR="00554753" w:rsidRDefault="00554753" w:rsidP="00554753">
      <w:pPr>
        <w:pStyle w:val="XYZCoords"/>
      </w:pPr>
      <w:r>
        <w:t>O         -0.35394       -1.52334        2.63574</w:t>
      </w:r>
    </w:p>
    <w:p w14:paraId="53661215" w14:textId="77777777" w:rsidR="00554753" w:rsidRDefault="00554753" w:rsidP="00554753">
      <w:pPr>
        <w:pStyle w:val="XYZCoords"/>
      </w:pPr>
      <w:r>
        <w:t>C         -3.25043       -1.31281        1.06133</w:t>
      </w:r>
    </w:p>
    <w:p w14:paraId="0DD08054" w14:textId="77777777" w:rsidR="00554753" w:rsidRDefault="00554753" w:rsidP="00554753">
      <w:pPr>
        <w:pStyle w:val="XYZCoords"/>
      </w:pPr>
      <w:r>
        <w:t>H          3.09522        0.44848        3.41532</w:t>
      </w:r>
    </w:p>
    <w:p w14:paraId="12D7E20C" w14:textId="77777777" w:rsidR="00554753" w:rsidRDefault="00554753" w:rsidP="00554753">
      <w:pPr>
        <w:pStyle w:val="XYZCoords"/>
      </w:pPr>
      <w:r>
        <w:t>H         -4.34039       -1.12453        1.05618</w:t>
      </w:r>
    </w:p>
    <w:p w14:paraId="7F079D6E" w14:textId="77777777" w:rsidR="00554753" w:rsidRDefault="00554753" w:rsidP="00554753">
      <w:pPr>
        <w:pStyle w:val="XYZCoords"/>
      </w:pPr>
      <w:r>
        <w:t>C          2.80965       -0.08705        2.49421</w:t>
      </w:r>
    </w:p>
    <w:p w14:paraId="622F7234" w14:textId="77777777" w:rsidR="00554753" w:rsidRDefault="00554753" w:rsidP="00554753">
      <w:pPr>
        <w:pStyle w:val="XYZCoords"/>
      </w:pPr>
      <w:r>
        <w:t>H          1.90555       -2.89679       -0.47328</w:t>
      </w:r>
    </w:p>
    <w:p w14:paraId="513D2ECC" w14:textId="77777777" w:rsidR="00554753" w:rsidRDefault="00554753" w:rsidP="00554753">
      <w:pPr>
        <w:pStyle w:val="XYZCoords"/>
      </w:pPr>
      <w:r>
        <w:t>H          3.63051       -0.77775        2.24948</w:t>
      </w:r>
    </w:p>
    <w:p w14:paraId="33393641" w14:textId="77777777" w:rsidR="00554753" w:rsidRDefault="00554753" w:rsidP="00554753">
      <w:pPr>
        <w:pStyle w:val="XYZCoords"/>
      </w:pPr>
      <w:r>
        <w:t>H         -2.86486       -0.91811        2.00937</w:t>
      </w:r>
    </w:p>
    <w:p w14:paraId="34E335E7" w14:textId="77777777" w:rsidR="00554753" w:rsidRDefault="00554753" w:rsidP="00554753">
      <w:pPr>
        <w:pStyle w:val="XYZCoords"/>
      </w:pPr>
      <w:r>
        <w:t>C          2.92191       -2.54757       -0.24458</w:t>
      </w:r>
    </w:p>
    <w:p w14:paraId="0B97B40A" w14:textId="77777777" w:rsidR="00554753" w:rsidRDefault="00554753" w:rsidP="00554753">
      <w:pPr>
        <w:pStyle w:val="XYZCoords"/>
      </w:pPr>
      <w:r>
        <w:t>H          3.64858       -3.27877       -0.63668</w:t>
      </w:r>
    </w:p>
    <w:p w14:paraId="55E2A44B" w14:textId="77777777" w:rsidR="00554753" w:rsidRDefault="00554753" w:rsidP="00554753">
      <w:pPr>
        <w:pStyle w:val="XYZCoords"/>
      </w:pPr>
      <w:r>
        <w:t>H         -2.66408        1.08616        1.35598</w:t>
      </w:r>
    </w:p>
    <w:p w14:paraId="72C5C814" w14:textId="77777777" w:rsidR="00554753" w:rsidRDefault="00554753" w:rsidP="00554753">
      <w:pPr>
        <w:pStyle w:val="XYZCoords"/>
      </w:pPr>
      <w:r>
        <w:t>Ru        -0.31837       -0.68828       -0.00504</w:t>
      </w:r>
    </w:p>
    <w:p w14:paraId="2899AA9E" w14:textId="77777777" w:rsidR="00554753" w:rsidRDefault="00554753" w:rsidP="00554753">
      <w:pPr>
        <w:pStyle w:val="XYZCoords"/>
      </w:pPr>
      <w:r>
        <w:t>H          0.53186        1.44950        2.04182</w:t>
      </w:r>
    </w:p>
    <w:p w14:paraId="2A3332E9" w14:textId="77777777" w:rsidR="00554753" w:rsidRDefault="00554753" w:rsidP="00554753">
      <w:pPr>
        <w:pStyle w:val="XYZCoords"/>
      </w:pPr>
      <w:r>
        <w:t>N         -2.60517       -0.51691       -0.00635</w:t>
      </w:r>
    </w:p>
    <w:p w14:paraId="0934E160" w14:textId="77777777" w:rsidR="00554753" w:rsidRDefault="00554753" w:rsidP="00554753">
      <w:pPr>
        <w:pStyle w:val="XYZCoords"/>
      </w:pPr>
      <w:r>
        <w:t>C         -2.83355        0.92076        0.27621</w:t>
      </w:r>
    </w:p>
    <w:p w14:paraId="4CB6D35A" w14:textId="77777777" w:rsidR="00554753" w:rsidRDefault="00554753" w:rsidP="00554753">
      <w:pPr>
        <w:pStyle w:val="XYZCoords"/>
      </w:pPr>
      <w:r>
        <w:t>C          2.56533        0.92876        1.37589</w:t>
      </w:r>
    </w:p>
    <w:p w14:paraId="1CD6F55F" w14:textId="77777777" w:rsidR="00554753" w:rsidRDefault="00554753" w:rsidP="00554753">
      <w:pPr>
        <w:pStyle w:val="XYZCoords"/>
      </w:pPr>
      <w:r>
        <w:t>H          1.84035        2.41943        2.74501</w:t>
      </w:r>
    </w:p>
    <w:p w14:paraId="7D8FF089" w14:textId="77777777" w:rsidR="00554753" w:rsidRDefault="00554753" w:rsidP="00554753">
      <w:pPr>
        <w:pStyle w:val="XYZCoords"/>
      </w:pPr>
      <w:r>
        <w:t>H          4.91382       -0.82138        0.45058</w:t>
      </w:r>
    </w:p>
    <w:p w14:paraId="160BAC5C" w14:textId="77777777" w:rsidR="00554753" w:rsidRDefault="00554753" w:rsidP="00554753">
      <w:pPr>
        <w:pStyle w:val="XYZCoords"/>
      </w:pPr>
      <w:r>
        <w:t>C          1.49019        1.92964        1.82129</w:t>
      </w:r>
    </w:p>
    <w:p w14:paraId="58E0112C" w14:textId="77777777" w:rsidR="00554753" w:rsidRDefault="00554753" w:rsidP="00554753">
      <w:pPr>
        <w:pStyle w:val="XYZCoords"/>
      </w:pPr>
      <w:r>
        <w:t>C          3.19596       -1.17605       -0.87243</w:t>
      </w:r>
    </w:p>
    <w:p w14:paraId="26FFB754" w14:textId="77777777" w:rsidR="00554753" w:rsidRDefault="00554753" w:rsidP="00554753">
      <w:pPr>
        <w:pStyle w:val="XYZCoords"/>
      </w:pPr>
      <w:r>
        <w:t>P          1.87279       -0.00911       -0.13540</w:t>
      </w:r>
    </w:p>
    <w:p w14:paraId="3B28CC09" w14:textId="77777777" w:rsidR="00554753" w:rsidRDefault="00554753" w:rsidP="00554753">
      <w:pPr>
        <w:pStyle w:val="XYZCoords"/>
      </w:pPr>
      <w:r>
        <w:t>H         -3.88007        1.20620        0.07627</w:t>
      </w:r>
    </w:p>
    <w:p w14:paraId="272849CA" w14:textId="77777777" w:rsidR="00554753" w:rsidRDefault="00554753" w:rsidP="00554753">
      <w:pPr>
        <w:pStyle w:val="XYZCoords"/>
      </w:pPr>
      <w:r>
        <w:t>C          4.65112       -0.78951       -0.61501</w:t>
      </w:r>
    </w:p>
    <w:p w14:paraId="4FA3A006" w14:textId="77777777" w:rsidR="00554753" w:rsidRDefault="00554753" w:rsidP="00554753">
      <w:pPr>
        <w:pStyle w:val="XYZCoords"/>
      </w:pPr>
      <w:r>
        <w:t>H         -2.77125       -1.86864       -1.59665</w:t>
      </w:r>
    </w:p>
    <w:p w14:paraId="533EF79F" w14:textId="77777777" w:rsidR="00554753" w:rsidRDefault="00554753" w:rsidP="00554753">
      <w:pPr>
        <w:pStyle w:val="XYZCoords"/>
      </w:pPr>
      <w:r>
        <w:t>H         -5.17070       -1.52766       -0.94783</w:t>
      </w:r>
    </w:p>
    <w:p w14:paraId="31AE68C0" w14:textId="77777777" w:rsidR="00554753" w:rsidRDefault="00554753" w:rsidP="00554753">
      <w:pPr>
        <w:pStyle w:val="XYZCoords"/>
      </w:pPr>
      <w:r>
        <w:t>H          5.29862       -1.51901       -1.13009</w:t>
      </w:r>
    </w:p>
    <w:p w14:paraId="0AF56D5D" w14:textId="77777777" w:rsidR="00554753" w:rsidRDefault="00554753" w:rsidP="00554753">
      <w:pPr>
        <w:pStyle w:val="XYZCoords"/>
      </w:pPr>
      <w:r>
        <w:t>C         -3.12403       -0.85838       -1.35592</w:t>
      </w:r>
    </w:p>
    <w:p w14:paraId="04713393" w14:textId="77777777" w:rsidR="00554753" w:rsidRDefault="00554753" w:rsidP="00554753">
      <w:pPr>
        <w:pStyle w:val="XYZCoords"/>
      </w:pPr>
      <w:r>
        <w:t>H          4.01544        2.38917        1.98578</w:t>
      </w:r>
    </w:p>
    <w:p w14:paraId="05D43704" w14:textId="77777777" w:rsidR="00554753" w:rsidRDefault="00554753" w:rsidP="00554753">
      <w:pPr>
        <w:pStyle w:val="XYZCoords"/>
      </w:pPr>
      <w:r>
        <w:t>C         -0.23183       -1.57996       -1.59320</w:t>
      </w:r>
    </w:p>
    <w:p w14:paraId="394F592A" w14:textId="77777777" w:rsidR="00554753" w:rsidRDefault="00554753" w:rsidP="00554753">
      <w:pPr>
        <w:pStyle w:val="XYZCoords"/>
      </w:pPr>
      <w:r>
        <w:t>C          3.83591        1.74231        1.11081</w:t>
      </w:r>
    </w:p>
    <w:p w14:paraId="341C6964" w14:textId="77777777" w:rsidR="00554753" w:rsidRDefault="00554753" w:rsidP="00554753">
      <w:pPr>
        <w:pStyle w:val="XYZCoords"/>
      </w:pPr>
      <w:r>
        <w:t>H          1.97571       -1.47843       -2.68860</w:t>
      </w:r>
    </w:p>
    <w:p w14:paraId="4103DF98" w14:textId="77777777" w:rsidR="00554753" w:rsidRDefault="00554753" w:rsidP="00554753">
      <w:pPr>
        <w:pStyle w:val="XYZCoords"/>
      </w:pPr>
      <w:r>
        <w:t>C          3.00900       -1.26566       -2.38964</w:t>
      </w:r>
    </w:p>
    <w:p w14:paraId="4CA5A1E2" w14:textId="77777777" w:rsidR="00554753" w:rsidRDefault="00554753" w:rsidP="00554753">
      <w:pPr>
        <w:pStyle w:val="XYZCoords"/>
      </w:pPr>
      <w:r>
        <w:t>H          4.73044        1.12740        0.97445</w:t>
      </w:r>
    </w:p>
    <w:p w14:paraId="094048E0" w14:textId="77777777" w:rsidR="00554753" w:rsidRDefault="00554753" w:rsidP="00554753">
      <w:pPr>
        <w:pStyle w:val="XYZCoords"/>
      </w:pPr>
      <w:r>
        <w:t>H          3.63245       -2.09289       -2.76752</w:t>
      </w:r>
    </w:p>
    <w:p w14:paraId="023870D3" w14:textId="77777777" w:rsidR="00554753" w:rsidRDefault="00554753" w:rsidP="00554753">
      <w:pPr>
        <w:pStyle w:val="XYZCoords"/>
      </w:pPr>
      <w:r>
        <w:t>C         -1.89906        1.81367       -0.48819</w:t>
      </w:r>
    </w:p>
    <w:p w14:paraId="4A4D1203" w14:textId="77777777" w:rsidR="00554753" w:rsidRDefault="00554753" w:rsidP="00554753">
      <w:pPr>
        <w:pStyle w:val="XYZCoords"/>
      </w:pPr>
      <w:r>
        <w:t>N         -0.64961        1.34073       -0.61557</w:t>
      </w:r>
    </w:p>
    <w:p w14:paraId="09B8E240" w14:textId="77777777" w:rsidR="00554753" w:rsidRDefault="00554753" w:rsidP="00554753">
      <w:pPr>
        <w:pStyle w:val="XYZCoords"/>
      </w:pPr>
      <w:r>
        <w:t>C         -4.63079       -0.78598       -1.55459</w:t>
      </w:r>
    </w:p>
    <w:p w14:paraId="14CC5D9C" w14:textId="77777777" w:rsidR="00554753" w:rsidRDefault="00554753" w:rsidP="00554753">
      <w:pPr>
        <w:pStyle w:val="XYZCoords"/>
      </w:pPr>
      <w:r>
        <w:t>H          1.33192        2.72272        1.07485</w:t>
      </w:r>
    </w:p>
    <w:p w14:paraId="7F2FF186" w14:textId="77777777" w:rsidR="00554753" w:rsidRDefault="00554753" w:rsidP="00554753">
      <w:pPr>
        <w:pStyle w:val="XYZCoords"/>
      </w:pPr>
      <w:r>
        <w:t>H         -2.61559       -0.18268       -2.05967</w:t>
      </w:r>
    </w:p>
    <w:p w14:paraId="6D51A94C" w14:textId="77777777" w:rsidR="00554753" w:rsidRDefault="00554753" w:rsidP="00554753">
      <w:pPr>
        <w:pStyle w:val="XYZCoords"/>
      </w:pPr>
      <w:r>
        <w:t>H          4.89859        0.20539       -1.01207</w:t>
      </w:r>
    </w:p>
    <w:p w14:paraId="70D8C01E" w14:textId="77777777" w:rsidR="00554753" w:rsidRDefault="00554753" w:rsidP="00554753">
      <w:pPr>
        <w:pStyle w:val="XYZCoords"/>
      </w:pPr>
      <w:r>
        <w:t>H         -5.05049        0.20694       -1.33435</w:t>
      </w:r>
    </w:p>
    <w:p w14:paraId="464F3450" w14:textId="77777777" w:rsidR="00554753" w:rsidRDefault="00554753" w:rsidP="00554753">
      <w:pPr>
        <w:pStyle w:val="XYZCoords"/>
      </w:pPr>
      <w:r>
        <w:t>C          1.64357        1.37017       -1.39287</w:t>
      </w:r>
    </w:p>
    <w:p w14:paraId="6796ACD0" w14:textId="77777777" w:rsidR="00554753" w:rsidRDefault="00554753" w:rsidP="00554753">
      <w:pPr>
        <w:pStyle w:val="XYZCoords"/>
      </w:pPr>
      <w:r>
        <w:t>H         -4.85289       -1.00424       -2.60984</w:t>
      </w:r>
    </w:p>
    <w:p w14:paraId="1A7099E8" w14:textId="77777777" w:rsidR="00554753" w:rsidRDefault="00554753" w:rsidP="00554753">
      <w:pPr>
        <w:pStyle w:val="XYZCoords"/>
      </w:pPr>
      <w:r>
        <w:t>H          3.73636        2.40888        0.24034</w:t>
      </w:r>
    </w:p>
    <w:p w14:paraId="6CCD13CC" w14:textId="77777777" w:rsidR="00554753" w:rsidRDefault="00554753" w:rsidP="00554753">
      <w:pPr>
        <w:pStyle w:val="XYZCoords"/>
      </w:pPr>
      <w:r>
        <w:t>C          0.31283        2.05126       -1.22985</w:t>
      </w:r>
    </w:p>
    <w:p w14:paraId="127D73FF" w14:textId="77777777" w:rsidR="00554753" w:rsidRDefault="00554753" w:rsidP="00554753">
      <w:pPr>
        <w:pStyle w:val="XYZCoords"/>
      </w:pPr>
      <w:r>
        <w:t>C         -2.24178        3.06770       -0.98206</w:t>
      </w:r>
    </w:p>
    <w:p w14:paraId="71D7ACEA" w14:textId="77777777" w:rsidR="00554753" w:rsidRDefault="00554753" w:rsidP="00554753">
      <w:pPr>
        <w:pStyle w:val="XYZCoords"/>
      </w:pPr>
      <w:r>
        <w:t>H          3.34686       -0.34867       -2.89655</w:t>
      </w:r>
    </w:p>
    <w:p w14:paraId="7A117E72" w14:textId="77777777" w:rsidR="00554753" w:rsidRDefault="00554753" w:rsidP="00554753">
      <w:pPr>
        <w:pStyle w:val="XYZCoords"/>
      </w:pPr>
      <w:r>
        <w:t>H         -3.26161        3.43938       -0.87459</w:t>
      </w:r>
    </w:p>
    <w:p w14:paraId="0C2CDBEB" w14:textId="77777777" w:rsidR="00554753" w:rsidRDefault="00554753" w:rsidP="00554753">
      <w:pPr>
        <w:pStyle w:val="XYZCoords"/>
      </w:pPr>
      <w:r>
        <w:t>H          1.62986        0.85885       -2.36903</w:t>
      </w:r>
    </w:p>
    <w:p w14:paraId="2FFD8DA1" w14:textId="77777777" w:rsidR="00554753" w:rsidRDefault="00554753" w:rsidP="00554753">
      <w:pPr>
        <w:pStyle w:val="XYZCoords"/>
      </w:pPr>
      <w:r>
        <w:t>H          2.46623        2.10001       -1.42016</w:t>
      </w:r>
    </w:p>
    <w:p w14:paraId="2D2F295D" w14:textId="77777777" w:rsidR="00554753" w:rsidRDefault="00554753" w:rsidP="00554753">
      <w:pPr>
        <w:pStyle w:val="XYZCoords"/>
      </w:pPr>
      <w:r>
        <w:t>C          0.03643        3.32619       -1.72152</w:t>
      </w:r>
    </w:p>
    <w:p w14:paraId="0552A064" w14:textId="77777777" w:rsidR="00554753" w:rsidRDefault="00554753" w:rsidP="00554753">
      <w:pPr>
        <w:pStyle w:val="XYZCoords"/>
      </w:pPr>
      <w:r>
        <w:t>C         -1.25326        3.83625       -1.59409</w:t>
      </w:r>
    </w:p>
    <w:p w14:paraId="4DDFDA5E" w14:textId="77777777" w:rsidR="00554753" w:rsidRDefault="00554753" w:rsidP="00554753">
      <w:pPr>
        <w:pStyle w:val="XYZCoords"/>
      </w:pPr>
      <w:r>
        <w:t>H          0.82291        3.90564       -2.20703</w:t>
      </w:r>
    </w:p>
    <w:p w14:paraId="1FC93146" w14:textId="77777777" w:rsidR="00554753" w:rsidRDefault="00554753" w:rsidP="00554753">
      <w:pPr>
        <w:pStyle w:val="XYZCoords"/>
      </w:pPr>
      <w:r>
        <w:t>H         -1.49003        4.82932       -1.98022</w:t>
      </w:r>
    </w:p>
    <w:p w14:paraId="04741E34" w14:textId="77777777" w:rsidR="00554753" w:rsidRDefault="00554753" w:rsidP="00554753">
      <w:pPr>
        <w:pStyle w:val="XYZCoords"/>
      </w:pPr>
      <w:r>
        <w:t>O         -0.24541       -2.20583       -2.58353</w:t>
      </w:r>
    </w:p>
    <w:p w14:paraId="75B76736" w14:textId="77777777" w:rsidR="00554753" w:rsidRDefault="00554753" w:rsidP="00554753">
      <w:pPr>
        <w:pStyle w:val="XYZCoords"/>
      </w:pPr>
      <w:r>
        <w:t>O         -2.15763        1.34600        3.37545</w:t>
      </w:r>
    </w:p>
    <w:p w14:paraId="17FF76E9" w14:textId="77777777" w:rsidR="00554753" w:rsidRDefault="00554753" w:rsidP="00554753">
      <w:pPr>
        <w:pStyle w:val="XYZCoords"/>
      </w:pPr>
      <w:r>
        <w:t>H         -1.45833        0.73127        3.05377</w:t>
      </w:r>
    </w:p>
    <w:p w14:paraId="3E817886" w14:textId="77777777" w:rsidR="00554753" w:rsidRDefault="00554753" w:rsidP="00554753">
      <w:pPr>
        <w:pStyle w:val="XYZCoords"/>
      </w:pPr>
      <w:r>
        <w:t>H         -2.60547        0.82846        4.05496</w:t>
      </w:r>
    </w:p>
    <w:p w14:paraId="07F98925" w14:textId="77777777" w:rsidR="00554753" w:rsidRDefault="00554753">
      <w:pPr>
        <w:rPr>
          <w:sz w:val="9"/>
        </w:rPr>
      </w:pPr>
      <w:r>
        <w:br w:type="page"/>
      </w:r>
    </w:p>
    <w:p w14:paraId="0B0F0977" w14:textId="1A20DCEA" w:rsidR="00554753" w:rsidRDefault="00E1639A" w:rsidP="00E1639A">
      <w:pPr>
        <w:pStyle w:val="Caption"/>
      </w:pPr>
      <w:bookmarkStart w:id="258" w:name="_Toc461199653"/>
      <w:r>
        <w:t xml:space="preserve">Figure </w:t>
      </w:r>
      <w:fldSimple w:instr=" STYLEREF 1 \s ">
        <w:r w:rsidR="000D6DE5">
          <w:rPr>
            <w:noProof/>
          </w:rPr>
          <w:t>11</w:t>
        </w:r>
      </w:fldSimple>
      <w:r w:rsidR="003027B0">
        <w:noBreakHyphen/>
      </w:r>
      <w:fldSimple w:instr=" SEQ Figure \* ARABIC \s 1 ">
        <w:r w:rsidR="000D6DE5">
          <w:rPr>
            <w:noProof/>
          </w:rPr>
          <w:t>49</w:t>
        </w:r>
      </w:fldSimple>
      <w:r>
        <w:t xml:space="preserve"> Scan-[DE]T</w:t>
      </w:r>
      <w:r>
        <w:rPr>
          <w:vertAlign w:val="subscript"/>
        </w:rPr>
        <w:t>0</w:t>
      </w:r>
      <w:r>
        <w:t xml:space="preserve"> Geometry 5 Structure and Coordinates</w:t>
      </w:r>
      <w:bookmarkEnd w:id="258"/>
    </w:p>
    <w:p w14:paraId="5AEAD679" w14:textId="77777777" w:rsidR="00E1639A" w:rsidRDefault="00E1639A" w:rsidP="00E1639A">
      <w:pPr>
        <w:pStyle w:val="CaptionText"/>
      </w:pPr>
    </w:p>
    <w:p w14:paraId="7E32BB4B" w14:textId="77777777" w:rsidR="00E1639A" w:rsidRDefault="000508D0" w:rsidP="00E1639A">
      <w:r>
        <w:rPr>
          <w:noProof/>
        </w:rPr>
        <w:drawing>
          <wp:anchor distT="0" distB="0" distL="114300" distR="114300" simplePos="0" relativeHeight="251678720" behindDoc="0" locked="0" layoutInCell="1" allowOverlap="1" wp14:anchorId="2D5F2056" wp14:editId="35684E79">
            <wp:simplePos x="0" y="0"/>
            <wp:positionH relativeFrom="column">
              <wp:posOffset>1600200</wp:posOffset>
            </wp:positionH>
            <wp:positionV relativeFrom="paragraph">
              <wp:posOffset>50800</wp:posOffset>
            </wp:positionV>
            <wp:extent cx="4801870" cy="4801870"/>
            <wp:effectExtent l="0" t="0" r="0" b="0"/>
            <wp:wrapSquare wrapText="bothSides"/>
            <wp:docPr id="22" name="Picture 22" descr="Macintosh HD:Users:Jacob:Documents:Water_Splitting:Two_Photon_Water_Splitting:Computational_Data:DE_Scan:J-Trans-Mono-H2O-T0-RuO-Scan-GPO-Scan5-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Jacob:Documents:Water_Splitting:Two_Photon_Water_Splitting:Computational_Data:DE_Scan:J-Trans-Mono-H2O-T0-RuO-Scan-GPO-Scan5-SMD.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481631" w14:textId="77777777" w:rsidR="000508D0" w:rsidRDefault="000508D0" w:rsidP="000508D0">
      <w:pPr>
        <w:pStyle w:val="XYZCoords"/>
      </w:pPr>
      <w:r>
        <w:t>65</w:t>
      </w:r>
    </w:p>
    <w:p w14:paraId="17885003" w14:textId="77777777" w:rsidR="000508D0" w:rsidRDefault="000508D0" w:rsidP="000508D0">
      <w:pPr>
        <w:pStyle w:val="XYZCoords"/>
      </w:pPr>
      <w:r>
        <w:tab/>
        <w:t>Energy: -1022862.3366652</w:t>
      </w:r>
    </w:p>
    <w:p w14:paraId="63724074" w14:textId="77777777" w:rsidR="000508D0" w:rsidRDefault="000508D0" w:rsidP="000508D0">
      <w:pPr>
        <w:pStyle w:val="XYZCoords"/>
      </w:pPr>
      <w:r>
        <w:t>H         -3.52909        3.63066        0.68680</w:t>
      </w:r>
    </w:p>
    <w:p w14:paraId="311F9947" w14:textId="77777777" w:rsidR="000508D0" w:rsidRDefault="000508D0" w:rsidP="000508D0">
      <w:pPr>
        <w:pStyle w:val="XYZCoords"/>
      </w:pPr>
      <w:r>
        <w:t>C         -3.14014        2.67577        1.07009</w:t>
      </w:r>
    </w:p>
    <w:p w14:paraId="24480B4B" w14:textId="77777777" w:rsidR="000508D0" w:rsidRDefault="000508D0" w:rsidP="000508D0">
      <w:pPr>
        <w:pStyle w:val="XYZCoords"/>
      </w:pPr>
      <w:r>
        <w:t>H         -3.70774        2.43297        1.98093</w:t>
      </w:r>
    </w:p>
    <w:p w14:paraId="7AE5EF32" w14:textId="77777777" w:rsidR="000508D0" w:rsidRDefault="000508D0" w:rsidP="000508D0">
      <w:pPr>
        <w:pStyle w:val="XYZCoords"/>
      </w:pPr>
      <w:r>
        <w:t>H         -2.08658        2.82131        1.34241</w:t>
      </w:r>
    </w:p>
    <w:p w14:paraId="62163EC8" w14:textId="77777777" w:rsidR="000508D0" w:rsidRDefault="000508D0" w:rsidP="000508D0">
      <w:pPr>
        <w:pStyle w:val="XYZCoords"/>
      </w:pPr>
      <w:r>
        <w:t>H          1.65759        1.62389       -1.72549</w:t>
      </w:r>
    </w:p>
    <w:p w14:paraId="0A7374F9" w14:textId="77777777" w:rsidR="000508D0" w:rsidRDefault="000508D0" w:rsidP="000508D0">
      <w:pPr>
        <w:pStyle w:val="XYZCoords"/>
      </w:pPr>
      <w:r>
        <w:t>O         -0.13249        4.15116       -1.87917</w:t>
      </w:r>
    </w:p>
    <w:p w14:paraId="0A5B20AB" w14:textId="77777777" w:rsidR="000508D0" w:rsidRDefault="000508D0" w:rsidP="000508D0">
      <w:pPr>
        <w:pStyle w:val="XYZCoords"/>
      </w:pPr>
      <w:r>
        <w:t>H          4.21485        1.15428        0.97408</w:t>
      </w:r>
    </w:p>
    <w:p w14:paraId="6500FA0A" w14:textId="77777777" w:rsidR="000508D0" w:rsidRDefault="000508D0" w:rsidP="000508D0">
      <w:pPr>
        <w:pStyle w:val="XYZCoords"/>
      </w:pPr>
      <w:r>
        <w:t>O          1.02322        4.35975       -1.65856</w:t>
      </w:r>
    </w:p>
    <w:p w14:paraId="71853B21" w14:textId="77777777" w:rsidR="000508D0" w:rsidRDefault="000508D0" w:rsidP="000508D0">
      <w:pPr>
        <w:pStyle w:val="XYZCoords"/>
      </w:pPr>
      <w:r>
        <w:t>C         -3.28448        1.62227       -0.00542</w:t>
      </w:r>
    </w:p>
    <w:p w14:paraId="1F3A579A" w14:textId="77777777" w:rsidR="000508D0" w:rsidRDefault="000508D0" w:rsidP="000508D0">
      <w:pPr>
        <w:pStyle w:val="XYZCoords"/>
      </w:pPr>
      <w:r>
        <w:t>H          3.21108        1.41790       -2.58285</w:t>
      </w:r>
    </w:p>
    <w:p w14:paraId="1C3F771B" w14:textId="77777777" w:rsidR="000508D0" w:rsidRDefault="000508D0" w:rsidP="000508D0">
      <w:pPr>
        <w:pStyle w:val="XYZCoords"/>
      </w:pPr>
      <w:r>
        <w:t>H         -4.35763        1.46172       -0.23123</w:t>
      </w:r>
    </w:p>
    <w:p w14:paraId="49C8F736" w14:textId="77777777" w:rsidR="000508D0" w:rsidRDefault="000508D0" w:rsidP="000508D0">
      <w:pPr>
        <w:pStyle w:val="XYZCoords"/>
      </w:pPr>
      <w:r>
        <w:t>C          2.68412        1.24653       -1.62884</w:t>
      </w:r>
    </w:p>
    <w:p w14:paraId="3DC0B97F" w14:textId="77777777" w:rsidR="000508D0" w:rsidRDefault="000508D0" w:rsidP="000508D0">
      <w:pPr>
        <w:pStyle w:val="XYZCoords"/>
      </w:pPr>
      <w:r>
        <w:t>H          2.71787        1.87703        1.62409</w:t>
      </w:r>
    </w:p>
    <w:p w14:paraId="2598FFAD" w14:textId="77777777" w:rsidR="000508D0" w:rsidRDefault="000508D0" w:rsidP="000508D0">
      <w:pPr>
        <w:pStyle w:val="XYZCoords"/>
      </w:pPr>
      <w:r>
        <w:t>H          3.19133        1.83450       -0.85194</w:t>
      </w:r>
    </w:p>
    <w:p w14:paraId="79954EB6" w14:textId="77777777" w:rsidR="000508D0" w:rsidRDefault="000508D0" w:rsidP="000508D0">
      <w:pPr>
        <w:pStyle w:val="XYZCoords"/>
      </w:pPr>
      <w:r>
        <w:t>H         -2.80464        1.95432       -0.93683</w:t>
      </w:r>
    </w:p>
    <w:p w14:paraId="6FF9852A" w14:textId="77777777" w:rsidR="000508D0" w:rsidRDefault="000508D0" w:rsidP="000508D0">
      <w:pPr>
        <w:pStyle w:val="XYZCoords"/>
      </w:pPr>
      <w:r>
        <w:t>C          3.45799        1.07669        1.76795</w:t>
      </w:r>
    </w:p>
    <w:p w14:paraId="52768F92" w14:textId="77777777" w:rsidR="000508D0" w:rsidRDefault="000508D0" w:rsidP="000508D0">
      <w:pPr>
        <w:pStyle w:val="XYZCoords"/>
      </w:pPr>
      <w:r>
        <w:t>H          3.96970        1.26101        2.72781</w:t>
      </w:r>
    </w:p>
    <w:p w14:paraId="296EC2DC" w14:textId="77777777" w:rsidR="000508D0" w:rsidRDefault="000508D0" w:rsidP="000508D0">
      <w:pPr>
        <w:pStyle w:val="XYZCoords"/>
      </w:pPr>
      <w:r>
        <w:t>H         -2.73602       -0.06024       -1.72577</w:t>
      </w:r>
    </w:p>
    <w:p w14:paraId="19363E34" w14:textId="77777777" w:rsidR="000508D0" w:rsidRDefault="000508D0" w:rsidP="000508D0">
      <w:pPr>
        <w:pStyle w:val="XYZCoords"/>
      </w:pPr>
      <w:r>
        <w:t>Ru        -0.40746        0.28477        0.36618</w:t>
      </w:r>
    </w:p>
    <w:p w14:paraId="50FD00EB" w14:textId="77777777" w:rsidR="000508D0" w:rsidRDefault="000508D0" w:rsidP="000508D0">
      <w:pPr>
        <w:pStyle w:val="XYZCoords"/>
      </w:pPr>
      <w:r>
        <w:t>H          0.82599       -0.57996       -2.46733</w:t>
      </w:r>
    </w:p>
    <w:p w14:paraId="151921C6" w14:textId="77777777" w:rsidR="000508D0" w:rsidRDefault="000508D0" w:rsidP="000508D0">
      <w:pPr>
        <w:pStyle w:val="XYZCoords"/>
      </w:pPr>
      <w:r>
        <w:t>N         -2.65529        0.31948        0.31333</w:t>
      </w:r>
    </w:p>
    <w:p w14:paraId="003159B6" w14:textId="77777777" w:rsidR="000508D0" w:rsidRDefault="000508D0" w:rsidP="000508D0">
      <w:pPr>
        <w:pStyle w:val="XYZCoords"/>
      </w:pPr>
      <w:r>
        <w:t>C         -2.97713       -0.60257       -0.79572</w:t>
      </w:r>
    </w:p>
    <w:p w14:paraId="004B581D" w14:textId="77777777" w:rsidR="000508D0" w:rsidRDefault="000508D0" w:rsidP="000508D0">
      <w:pPr>
        <w:pStyle w:val="XYZCoords"/>
      </w:pPr>
      <w:r>
        <w:t>C          2.66375       -0.25294       -1.32393</w:t>
      </w:r>
    </w:p>
    <w:p w14:paraId="657FFE77" w14:textId="77777777" w:rsidR="000508D0" w:rsidRDefault="000508D0" w:rsidP="000508D0">
      <w:pPr>
        <w:pStyle w:val="XYZCoords"/>
      </w:pPr>
      <w:r>
        <w:t>H          2.33072       -0.71345       -3.40479</w:t>
      </w:r>
    </w:p>
    <w:p w14:paraId="7A5210B4" w14:textId="77777777" w:rsidR="000508D0" w:rsidRDefault="000508D0" w:rsidP="000508D0">
      <w:pPr>
        <w:pStyle w:val="XYZCoords"/>
      </w:pPr>
      <w:r>
        <w:t>H          4.61259       -1.38066        1.15940</w:t>
      </w:r>
    </w:p>
    <w:p w14:paraId="3957BCC8" w14:textId="77777777" w:rsidR="000508D0" w:rsidRDefault="000508D0" w:rsidP="000508D0">
      <w:pPr>
        <w:pStyle w:val="XYZCoords"/>
      </w:pPr>
      <w:r>
        <w:t>C          1.86314       -0.94464       -2.43282</w:t>
      </w:r>
    </w:p>
    <w:p w14:paraId="75F21401" w14:textId="77777777" w:rsidR="000508D0" w:rsidRDefault="000508D0" w:rsidP="000508D0">
      <w:pPr>
        <w:pStyle w:val="XYZCoords"/>
      </w:pPr>
      <w:r>
        <w:t>C          2.80169       -0.30485        1.80611</w:t>
      </w:r>
    </w:p>
    <w:p w14:paraId="62F651EA" w14:textId="77777777" w:rsidR="000508D0" w:rsidRDefault="000508D0" w:rsidP="000508D0">
      <w:pPr>
        <w:pStyle w:val="XYZCoords"/>
      </w:pPr>
      <w:r>
        <w:t>P          1.67304       -0.50435        0.28526</w:t>
      </w:r>
    </w:p>
    <w:p w14:paraId="1EB1590C" w14:textId="77777777" w:rsidR="000508D0" w:rsidRDefault="000508D0" w:rsidP="000508D0">
      <w:pPr>
        <w:pStyle w:val="XYZCoords"/>
      </w:pPr>
      <w:r>
        <w:t>H         -4.05055       -0.86240       -0.81937</w:t>
      </w:r>
    </w:p>
    <w:p w14:paraId="14B1EF70" w14:textId="77777777" w:rsidR="000508D0" w:rsidRDefault="000508D0" w:rsidP="000508D0">
      <w:pPr>
        <w:pStyle w:val="XYZCoords"/>
      </w:pPr>
      <w:r>
        <w:t>C          3.87043       -1.38738        1.96654</w:t>
      </w:r>
    </w:p>
    <w:p w14:paraId="093B5982" w14:textId="77777777" w:rsidR="000508D0" w:rsidRDefault="000508D0" w:rsidP="000508D0">
      <w:pPr>
        <w:pStyle w:val="XYZCoords"/>
      </w:pPr>
      <w:r>
        <w:t>H         -2.68589        0.42603        2.39482</w:t>
      </w:r>
    </w:p>
    <w:p w14:paraId="44E57E15" w14:textId="77777777" w:rsidR="000508D0" w:rsidRDefault="000508D0" w:rsidP="000508D0">
      <w:pPr>
        <w:pStyle w:val="XYZCoords"/>
      </w:pPr>
      <w:r>
        <w:t>H         -5.14655        0.53499        1.74855</w:t>
      </w:r>
    </w:p>
    <w:p w14:paraId="3322CBC3" w14:textId="77777777" w:rsidR="000508D0" w:rsidRDefault="000508D0" w:rsidP="000508D0">
      <w:pPr>
        <w:pStyle w:val="XYZCoords"/>
      </w:pPr>
      <w:r>
        <w:t>H          4.41231       -1.21646        2.91251</w:t>
      </w:r>
    </w:p>
    <w:p w14:paraId="58EFD367" w14:textId="77777777" w:rsidR="000508D0" w:rsidRDefault="000508D0" w:rsidP="000508D0">
      <w:pPr>
        <w:pStyle w:val="XYZCoords"/>
      </w:pPr>
      <w:r>
        <w:t>C         -3.09606       -0.23282        1.61775</w:t>
      </w:r>
    </w:p>
    <w:p w14:paraId="038DEEEA" w14:textId="77777777" w:rsidR="000508D0" w:rsidRDefault="000508D0" w:rsidP="000508D0">
      <w:pPr>
        <w:pStyle w:val="XYZCoords"/>
      </w:pPr>
      <w:r>
        <w:t>H          4.51800       -0.71960       -2.31985</w:t>
      </w:r>
    </w:p>
    <w:p w14:paraId="771327F9" w14:textId="77777777" w:rsidR="000508D0" w:rsidRDefault="000508D0" w:rsidP="000508D0">
      <w:pPr>
        <w:pStyle w:val="XYZCoords"/>
      </w:pPr>
      <w:r>
        <w:t>C          0.12668        1.97410        0.77974</w:t>
      </w:r>
    </w:p>
    <w:p w14:paraId="34F178AA" w14:textId="77777777" w:rsidR="000508D0" w:rsidRDefault="000508D0" w:rsidP="000508D0">
      <w:pPr>
        <w:pStyle w:val="XYZCoords"/>
      </w:pPr>
      <w:r>
        <w:t>C          4.08269       -0.81368       -1.31025</w:t>
      </w:r>
    </w:p>
    <w:p w14:paraId="2EAED951" w14:textId="77777777" w:rsidR="000508D0" w:rsidRDefault="000508D0" w:rsidP="000508D0">
      <w:pPr>
        <w:pStyle w:val="XYZCoords"/>
      </w:pPr>
      <w:r>
        <w:t>H          1.06471        0.39181        2.93114</w:t>
      </w:r>
    </w:p>
    <w:p w14:paraId="04D3BDD0" w14:textId="77777777" w:rsidR="000508D0" w:rsidRDefault="000508D0" w:rsidP="000508D0">
      <w:pPr>
        <w:pStyle w:val="XYZCoords"/>
      </w:pPr>
      <w:r>
        <w:t>C          1.86034       -0.36233        3.01447</w:t>
      </w:r>
    </w:p>
    <w:p w14:paraId="4A258FAE" w14:textId="77777777" w:rsidR="000508D0" w:rsidRDefault="000508D0" w:rsidP="000508D0">
      <w:pPr>
        <w:pStyle w:val="XYZCoords"/>
      </w:pPr>
      <w:r>
        <w:t>H          4.74237       -0.26860       -0.62064</w:t>
      </w:r>
    </w:p>
    <w:p w14:paraId="1E05EC1E" w14:textId="77777777" w:rsidR="000508D0" w:rsidRDefault="000508D0" w:rsidP="000508D0">
      <w:pPr>
        <w:pStyle w:val="XYZCoords"/>
      </w:pPr>
      <w:r>
        <w:t>H          2.44092       -0.18706        3.93633</w:t>
      </w:r>
    </w:p>
    <w:p w14:paraId="643FEF92" w14:textId="77777777" w:rsidR="000508D0" w:rsidRDefault="000508D0" w:rsidP="000508D0">
      <w:pPr>
        <w:pStyle w:val="XYZCoords"/>
      </w:pPr>
      <w:r>
        <w:t>C         -2.13124       -1.83752       -0.76503</w:t>
      </w:r>
    </w:p>
    <w:p w14:paraId="03D6A87B" w14:textId="77777777" w:rsidR="000508D0" w:rsidRDefault="000508D0" w:rsidP="000508D0">
      <w:pPr>
        <w:pStyle w:val="XYZCoords"/>
      </w:pPr>
      <w:r>
        <w:t>N         -0.88543       -1.64945       -0.28699</w:t>
      </w:r>
    </w:p>
    <w:p w14:paraId="5D0A347F" w14:textId="77777777" w:rsidR="000508D0" w:rsidRDefault="000508D0" w:rsidP="000508D0">
      <w:pPr>
        <w:pStyle w:val="XYZCoords"/>
      </w:pPr>
      <w:r>
        <w:t>C         -4.59579       -0.41517        1.81058</w:t>
      </w:r>
    </w:p>
    <w:p w14:paraId="6B8CE6B8" w14:textId="77777777" w:rsidR="000508D0" w:rsidRDefault="000508D0" w:rsidP="000508D0">
      <w:pPr>
        <w:pStyle w:val="XYZCoords"/>
      </w:pPr>
      <w:r>
        <w:t>H          1.85621       -2.04051       -2.32728</w:t>
      </w:r>
    </w:p>
    <w:p w14:paraId="177C00FB" w14:textId="77777777" w:rsidR="000508D0" w:rsidRDefault="000508D0" w:rsidP="000508D0">
      <w:pPr>
        <w:pStyle w:val="XYZCoords"/>
      </w:pPr>
      <w:r>
        <w:t>H         -2.57927       -1.19605        1.74069</w:t>
      </w:r>
    </w:p>
    <w:p w14:paraId="0B3E5276" w14:textId="77777777" w:rsidR="000508D0" w:rsidRDefault="000508D0" w:rsidP="000508D0">
      <w:pPr>
        <w:pStyle w:val="XYZCoords"/>
      </w:pPr>
      <w:r>
        <w:t>H          3.43684       -2.39724        2.02516</w:t>
      </w:r>
    </w:p>
    <w:p w14:paraId="70EE31F6" w14:textId="77777777" w:rsidR="000508D0" w:rsidRDefault="000508D0" w:rsidP="000508D0">
      <w:pPr>
        <w:pStyle w:val="XYZCoords"/>
      </w:pPr>
      <w:r>
        <w:t>H         -5.03675       -1.11348        1.08360</w:t>
      </w:r>
    </w:p>
    <w:p w14:paraId="7CFF93F0" w14:textId="77777777" w:rsidR="000508D0" w:rsidRDefault="000508D0" w:rsidP="000508D0">
      <w:pPr>
        <w:pStyle w:val="XYZCoords"/>
      </w:pPr>
      <w:r>
        <w:t>C          1.35159       -2.35785        0.29786</w:t>
      </w:r>
    </w:p>
    <w:p w14:paraId="73DB5BD7" w14:textId="77777777" w:rsidR="000508D0" w:rsidRDefault="000508D0" w:rsidP="000508D0">
      <w:pPr>
        <w:pStyle w:val="XYZCoords"/>
      </w:pPr>
      <w:r>
        <w:t>H         -4.77557       -0.83435        2.81187</w:t>
      </w:r>
    </w:p>
    <w:p w14:paraId="415F3879" w14:textId="77777777" w:rsidR="000508D0" w:rsidRDefault="000508D0" w:rsidP="000508D0">
      <w:pPr>
        <w:pStyle w:val="XYZCoords"/>
      </w:pPr>
      <w:r>
        <w:t>H          4.10942       -1.88199       -1.04381</w:t>
      </w:r>
    </w:p>
    <w:p w14:paraId="7D064D0D" w14:textId="77777777" w:rsidR="000508D0" w:rsidRDefault="000508D0" w:rsidP="000508D0">
      <w:pPr>
        <w:pStyle w:val="XYZCoords"/>
      </w:pPr>
      <w:r>
        <w:t>C          0.00997       -2.66200       -0.29230</w:t>
      </w:r>
    </w:p>
    <w:p w14:paraId="75C6D66B" w14:textId="77777777" w:rsidR="000508D0" w:rsidRDefault="000508D0" w:rsidP="000508D0">
      <w:pPr>
        <w:pStyle w:val="XYZCoords"/>
      </w:pPr>
      <w:r>
        <w:t>C         -2.53968       -3.06661       -1.26824</w:t>
      </w:r>
    </w:p>
    <w:p w14:paraId="681CB9E2" w14:textId="77777777" w:rsidR="000508D0" w:rsidRDefault="000508D0" w:rsidP="000508D0">
      <w:pPr>
        <w:pStyle w:val="XYZCoords"/>
      </w:pPr>
      <w:r>
        <w:t>H          1.37180       -1.34516        3.11201</w:t>
      </w:r>
    </w:p>
    <w:p w14:paraId="31140C69" w14:textId="77777777" w:rsidR="000508D0" w:rsidRDefault="000508D0" w:rsidP="000508D0">
      <w:pPr>
        <w:pStyle w:val="XYZCoords"/>
      </w:pPr>
      <w:r>
        <w:t>H         -3.55523       -3.19103       -1.64581</w:t>
      </w:r>
    </w:p>
    <w:p w14:paraId="692CF4E7" w14:textId="77777777" w:rsidR="000508D0" w:rsidRDefault="000508D0" w:rsidP="000508D0">
      <w:pPr>
        <w:pStyle w:val="XYZCoords"/>
      </w:pPr>
      <w:r>
        <w:t>H          1.33080       -2.64239        1.36285</w:t>
      </w:r>
    </w:p>
    <w:p w14:paraId="7CBC3D2C" w14:textId="77777777" w:rsidR="000508D0" w:rsidRDefault="000508D0" w:rsidP="000508D0">
      <w:pPr>
        <w:pStyle w:val="XYZCoords"/>
      </w:pPr>
      <w:r>
        <w:t>H          2.14391       -2.95574       -0.17788</w:t>
      </w:r>
    </w:p>
    <w:p w14:paraId="5C83B978" w14:textId="77777777" w:rsidR="000508D0" w:rsidRDefault="000508D0" w:rsidP="000508D0">
      <w:pPr>
        <w:pStyle w:val="XYZCoords"/>
      </w:pPr>
      <w:r>
        <w:t>C         -0.33534       -3.90828       -0.80978</w:t>
      </w:r>
    </w:p>
    <w:p w14:paraId="446F0D6E" w14:textId="77777777" w:rsidR="000508D0" w:rsidRDefault="000508D0" w:rsidP="000508D0">
      <w:pPr>
        <w:pStyle w:val="XYZCoords"/>
      </w:pPr>
      <w:r>
        <w:t>C         -1.62275       -4.11441       -1.29836</w:t>
      </w:r>
    </w:p>
    <w:p w14:paraId="736310D2" w14:textId="77777777" w:rsidR="000508D0" w:rsidRDefault="000508D0" w:rsidP="000508D0">
      <w:pPr>
        <w:pStyle w:val="XYZCoords"/>
      </w:pPr>
      <w:r>
        <w:t>H          0.40247       -4.71134       -0.81812</w:t>
      </w:r>
    </w:p>
    <w:p w14:paraId="3A893CA7" w14:textId="77777777" w:rsidR="000508D0" w:rsidRDefault="000508D0" w:rsidP="000508D0">
      <w:pPr>
        <w:pStyle w:val="XYZCoords"/>
      </w:pPr>
      <w:r>
        <w:t>H         -1.91004       -5.08799       -1.69942</w:t>
      </w:r>
    </w:p>
    <w:p w14:paraId="3DE8AFF4" w14:textId="77777777" w:rsidR="000508D0" w:rsidRDefault="000508D0" w:rsidP="000508D0">
      <w:pPr>
        <w:pStyle w:val="XYZCoords"/>
      </w:pPr>
      <w:r>
        <w:t>O          0.53054        3.04880        1.03179</w:t>
      </w:r>
    </w:p>
    <w:p w14:paraId="22B302F4" w14:textId="77777777" w:rsidR="000508D0" w:rsidRDefault="000508D0" w:rsidP="000508D0">
      <w:pPr>
        <w:pStyle w:val="XYZCoords"/>
      </w:pPr>
      <w:r>
        <w:t>O         -1.02013        1.17283       -2.57593</w:t>
      </w:r>
    </w:p>
    <w:p w14:paraId="4884FFEA" w14:textId="77777777" w:rsidR="000508D0" w:rsidRDefault="000508D0" w:rsidP="000508D0">
      <w:pPr>
        <w:pStyle w:val="XYZCoords"/>
      </w:pPr>
      <w:r>
        <w:t>H         -0.84821        2.12314       -2.60775</w:t>
      </w:r>
    </w:p>
    <w:p w14:paraId="315A9378" w14:textId="77777777" w:rsidR="000508D0" w:rsidRDefault="000508D0" w:rsidP="000508D0">
      <w:pPr>
        <w:pStyle w:val="XYZCoords"/>
      </w:pPr>
      <w:r>
        <w:t>H         -0.64192        0.93092       -1.67189</w:t>
      </w:r>
    </w:p>
    <w:p w14:paraId="7AD825CD" w14:textId="77777777" w:rsidR="000508D0" w:rsidRDefault="000508D0">
      <w:pPr>
        <w:rPr>
          <w:sz w:val="9"/>
        </w:rPr>
      </w:pPr>
      <w:r>
        <w:br w:type="page"/>
      </w:r>
    </w:p>
    <w:p w14:paraId="512F270D" w14:textId="2A0DDB58" w:rsidR="00E1639A" w:rsidRDefault="000508D0" w:rsidP="000508D0">
      <w:pPr>
        <w:pStyle w:val="Caption"/>
      </w:pPr>
      <w:bookmarkStart w:id="259" w:name="_Toc461199654"/>
      <w:r>
        <w:t xml:space="preserve">Figure </w:t>
      </w:r>
      <w:fldSimple w:instr=" STYLEREF 1 \s ">
        <w:r w:rsidR="000D6DE5">
          <w:rPr>
            <w:noProof/>
          </w:rPr>
          <w:t>11</w:t>
        </w:r>
      </w:fldSimple>
      <w:r w:rsidR="003027B0">
        <w:noBreakHyphen/>
      </w:r>
      <w:fldSimple w:instr=" SEQ Figure \* ARABIC \s 1 ">
        <w:r w:rsidR="000D6DE5">
          <w:rPr>
            <w:noProof/>
          </w:rPr>
          <w:t>50</w:t>
        </w:r>
      </w:fldSimple>
      <w:r>
        <w:t xml:space="preserve"> [E]S</w:t>
      </w:r>
      <w:r>
        <w:rPr>
          <w:vertAlign w:val="subscript"/>
        </w:rPr>
        <w:t xml:space="preserve">0 </w:t>
      </w:r>
      <w:r>
        <w:t>Structure and Coordinates</w:t>
      </w:r>
      <w:bookmarkEnd w:id="259"/>
    </w:p>
    <w:p w14:paraId="18FA080C" w14:textId="77777777" w:rsidR="000508D0" w:rsidRDefault="000508D0" w:rsidP="000508D0">
      <w:pPr>
        <w:pStyle w:val="CaptionText"/>
      </w:pPr>
    </w:p>
    <w:p w14:paraId="4B138488" w14:textId="77777777" w:rsidR="000508D0" w:rsidRDefault="000508D0" w:rsidP="000508D0"/>
    <w:p w14:paraId="46D03CE2" w14:textId="77777777" w:rsidR="000508D0" w:rsidRDefault="000508D0" w:rsidP="000508D0">
      <w:pPr>
        <w:pStyle w:val="XYZCoords"/>
      </w:pPr>
      <w:r>
        <w:rPr>
          <w:noProof/>
        </w:rPr>
        <w:drawing>
          <wp:anchor distT="0" distB="0" distL="114300" distR="114300" simplePos="0" relativeHeight="251679744" behindDoc="0" locked="0" layoutInCell="1" allowOverlap="1" wp14:anchorId="7D973984" wp14:editId="2D867AAF">
            <wp:simplePos x="0" y="0"/>
            <wp:positionH relativeFrom="column">
              <wp:posOffset>1484630</wp:posOffset>
            </wp:positionH>
            <wp:positionV relativeFrom="paragraph">
              <wp:posOffset>3175</wp:posOffset>
            </wp:positionV>
            <wp:extent cx="4687570" cy="4687570"/>
            <wp:effectExtent l="0" t="0" r="0" b="0"/>
            <wp:wrapSquare wrapText="bothSides"/>
            <wp:docPr id="23" name="Picture 23" descr="Macintosh HD:Users:Jacob:Documents:Water_Splitting:Two_Photon_Water_Splitting:Computational_Data:E_Intermediate:0-Full-Planar-H2O-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Jacob:Documents:Water_Splitting:Two_Photon_Water_Splitting:Computational_Data:E_Intermediate:0-Full-Planar-H2O-GP-SMD.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3DBC7E06" w14:textId="77777777" w:rsidR="000508D0" w:rsidRDefault="000508D0" w:rsidP="000508D0">
      <w:pPr>
        <w:pStyle w:val="XYZCoords"/>
      </w:pPr>
      <w:r>
        <w:tab/>
        <w:t>Energy: -928588.5901943</w:t>
      </w:r>
    </w:p>
    <w:p w14:paraId="033B7072" w14:textId="77777777" w:rsidR="000508D0" w:rsidRDefault="000508D0" w:rsidP="000508D0">
      <w:pPr>
        <w:pStyle w:val="XYZCoords"/>
      </w:pPr>
      <w:r>
        <w:t>N         -0.79133        1.42415        0.01683</w:t>
      </w:r>
    </w:p>
    <w:p w14:paraId="1A5564BD" w14:textId="77777777" w:rsidR="000508D0" w:rsidRDefault="000508D0" w:rsidP="000508D0">
      <w:pPr>
        <w:pStyle w:val="XYZCoords"/>
      </w:pPr>
      <w:r>
        <w:t>C         -2.02380        1.84124        0.37017</w:t>
      </w:r>
    </w:p>
    <w:p w14:paraId="5906574A" w14:textId="77777777" w:rsidR="000508D0" w:rsidRDefault="000508D0" w:rsidP="000508D0">
      <w:pPr>
        <w:pStyle w:val="XYZCoords"/>
      </w:pPr>
      <w:r>
        <w:t>C          0.13107        2.30928       -0.42940</w:t>
      </w:r>
    </w:p>
    <w:p w14:paraId="634F9E4D" w14:textId="77777777" w:rsidR="000508D0" w:rsidRDefault="000508D0" w:rsidP="000508D0">
      <w:pPr>
        <w:pStyle w:val="XYZCoords"/>
      </w:pPr>
      <w:r>
        <w:t>C         -2.40585        3.17104        0.25270</w:t>
      </w:r>
    </w:p>
    <w:p w14:paraId="0078E9CF" w14:textId="77777777" w:rsidR="000508D0" w:rsidRDefault="000508D0" w:rsidP="000508D0">
      <w:pPr>
        <w:pStyle w:val="XYZCoords"/>
      </w:pPr>
      <w:r>
        <w:t>C         -1.46998        4.09574       -0.20833</w:t>
      </w:r>
    </w:p>
    <w:p w14:paraId="39AE6B03" w14:textId="77777777" w:rsidR="000508D0" w:rsidRDefault="000508D0" w:rsidP="000508D0">
      <w:pPr>
        <w:pStyle w:val="XYZCoords"/>
      </w:pPr>
      <w:r>
        <w:t>C         -0.18941        3.66159       -0.54037</w:t>
      </w:r>
    </w:p>
    <w:p w14:paraId="734C307F" w14:textId="77777777" w:rsidR="000508D0" w:rsidRDefault="000508D0" w:rsidP="000508D0">
      <w:pPr>
        <w:pStyle w:val="XYZCoords"/>
      </w:pPr>
      <w:r>
        <w:t>C         -2.87907        0.77587        0.98864</w:t>
      </w:r>
    </w:p>
    <w:p w14:paraId="4CED7EB5" w14:textId="77777777" w:rsidR="000508D0" w:rsidRDefault="000508D0" w:rsidP="000508D0">
      <w:pPr>
        <w:pStyle w:val="XYZCoords"/>
      </w:pPr>
      <w:r>
        <w:t>H         -3.41494        3.47721        0.53136</w:t>
      </w:r>
    </w:p>
    <w:p w14:paraId="4E22C849" w14:textId="77777777" w:rsidR="000508D0" w:rsidRDefault="000508D0" w:rsidP="000508D0">
      <w:pPr>
        <w:pStyle w:val="XYZCoords"/>
      </w:pPr>
      <w:r>
        <w:t>H         -1.73711        5.14924       -0.30717</w:t>
      </w:r>
    </w:p>
    <w:p w14:paraId="276A6CE4" w14:textId="77777777" w:rsidR="000508D0" w:rsidRDefault="000508D0" w:rsidP="000508D0">
      <w:pPr>
        <w:pStyle w:val="XYZCoords"/>
      </w:pPr>
      <w:r>
        <w:t>H          0.56365        4.36371       -0.89999</w:t>
      </w:r>
    </w:p>
    <w:p w14:paraId="38E02E89" w14:textId="77777777" w:rsidR="000508D0" w:rsidRDefault="000508D0" w:rsidP="000508D0">
      <w:pPr>
        <w:pStyle w:val="XYZCoords"/>
      </w:pPr>
      <w:r>
        <w:t>C          1.46351        1.74417       -0.81210</w:t>
      </w:r>
    </w:p>
    <w:p w14:paraId="0B661118" w14:textId="77777777" w:rsidR="000508D0" w:rsidRDefault="000508D0" w:rsidP="000508D0">
      <w:pPr>
        <w:pStyle w:val="XYZCoords"/>
      </w:pPr>
      <w:r>
        <w:t>N         -2.65212       -0.55453        0.39254</w:t>
      </w:r>
    </w:p>
    <w:p w14:paraId="65AA7898" w14:textId="77777777" w:rsidR="000508D0" w:rsidRDefault="000508D0" w:rsidP="000508D0">
      <w:pPr>
        <w:pStyle w:val="XYZCoords"/>
      </w:pPr>
      <w:r>
        <w:t>H         -3.94471        1.06478        0.96488</w:t>
      </w:r>
    </w:p>
    <w:p w14:paraId="57E145DF" w14:textId="77777777" w:rsidR="000508D0" w:rsidRDefault="000508D0" w:rsidP="000508D0">
      <w:pPr>
        <w:pStyle w:val="XYZCoords"/>
      </w:pPr>
      <w:r>
        <w:t>H         -2.59052        0.70030        2.04990</w:t>
      </w:r>
    </w:p>
    <w:p w14:paraId="78425001" w14:textId="77777777" w:rsidR="000508D0" w:rsidRDefault="000508D0" w:rsidP="000508D0">
      <w:pPr>
        <w:pStyle w:val="XYZCoords"/>
      </w:pPr>
      <w:r>
        <w:t>H          1.44545        1.53749       -1.89569</w:t>
      </w:r>
    </w:p>
    <w:p w14:paraId="230427F5" w14:textId="77777777" w:rsidR="000508D0" w:rsidRDefault="000508D0" w:rsidP="000508D0">
      <w:pPr>
        <w:pStyle w:val="XYZCoords"/>
      </w:pPr>
      <w:r>
        <w:t>P          1.70832        0.05142       -0.03024</w:t>
      </w:r>
    </w:p>
    <w:p w14:paraId="717DA390" w14:textId="77777777" w:rsidR="000508D0" w:rsidRDefault="000508D0" w:rsidP="000508D0">
      <w:pPr>
        <w:pStyle w:val="XYZCoords"/>
      </w:pPr>
      <w:r>
        <w:t>H          2.27274        2.46679       -0.62445</w:t>
      </w:r>
    </w:p>
    <w:p w14:paraId="7BF8C90A" w14:textId="77777777" w:rsidR="000508D0" w:rsidRDefault="000508D0" w:rsidP="000508D0">
      <w:pPr>
        <w:pStyle w:val="XYZCoords"/>
      </w:pPr>
      <w:r>
        <w:t>Ru        -0.40599       -0.62089        0.15361</w:t>
      </w:r>
    </w:p>
    <w:p w14:paraId="12457D0C" w14:textId="77777777" w:rsidR="000508D0" w:rsidRDefault="000508D0" w:rsidP="000508D0">
      <w:pPr>
        <w:pStyle w:val="XYZCoords"/>
      </w:pPr>
      <w:r>
        <w:t>C         -3.27363       -0.64358       -0.95219</w:t>
      </w:r>
    </w:p>
    <w:p w14:paraId="0EDAE4F1" w14:textId="77777777" w:rsidR="000508D0" w:rsidRDefault="000508D0" w:rsidP="000508D0">
      <w:pPr>
        <w:pStyle w:val="XYZCoords"/>
      </w:pPr>
      <w:r>
        <w:t>C          2.97845       -0.74783       -1.20012</w:t>
      </w:r>
    </w:p>
    <w:p w14:paraId="7E8DB223" w14:textId="77777777" w:rsidR="000508D0" w:rsidRDefault="000508D0" w:rsidP="000508D0">
      <w:pPr>
        <w:pStyle w:val="XYZCoords"/>
      </w:pPr>
      <w:r>
        <w:t>C         -3.18949       -1.56064        1.33979</w:t>
      </w:r>
    </w:p>
    <w:p w14:paraId="1CF7D896" w14:textId="77777777" w:rsidR="000508D0" w:rsidRDefault="000508D0" w:rsidP="000508D0">
      <w:pPr>
        <w:pStyle w:val="XYZCoords"/>
      </w:pPr>
      <w:r>
        <w:t>C          2.53410        0.45347        1.64701</w:t>
      </w:r>
    </w:p>
    <w:p w14:paraId="6B3CAD4F" w14:textId="77777777" w:rsidR="000508D0" w:rsidRDefault="000508D0" w:rsidP="000508D0">
      <w:pPr>
        <w:pStyle w:val="XYZCoords"/>
      </w:pPr>
      <w:r>
        <w:t>C          2.19457       -1.27404       -2.40610</w:t>
      </w:r>
    </w:p>
    <w:p w14:paraId="11D1A018" w14:textId="77777777" w:rsidR="000508D0" w:rsidRDefault="000508D0" w:rsidP="000508D0">
      <w:pPr>
        <w:pStyle w:val="XYZCoords"/>
      </w:pPr>
      <w:r>
        <w:t>C          3.63932       -1.93931       -0.50368</w:t>
      </w:r>
    </w:p>
    <w:p w14:paraId="31F77DE1" w14:textId="77777777" w:rsidR="000508D0" w:rsidRDefault="000508D0" w:rsidP="000508D0">
      <w:pPr>
        <w:pStyle w:val="XYZCoords"/>
      </w:pPr>
      <w:r>
        <w:t>C          4.04527        0.22764       -1.70266</w:t>
      </w:r>
    </w:p>
    <w:p w14:paraId="7EA4ED50" w14:textId="77777777" w:rsidR="000508D0" w:rsidRDefault="000508D0" w:rsidP="000508D0">
      <w:pPr>
        <w:pStyle w:val="XYZCoords"/>
      </w:pPr>
      <w:r>
        <w:t>C          1.63138        1.49050        2.32374</w:t>
      </w:r>
    </w:p>
    <w:p w14:paraId="18310855" w14:textId="77777777" w:rsidR="000508D0" w:rsidRDefault="000508D0" w:rsidP="000508D0">
      <w:pPr>
        <w:pStyle w:val="XYZCoords"/>
      </w:pPr>
      <w:r>
        <w:t>C          3.95281        1.01018        1.57578</w:t>
      </w:r>
    </w:p>
    <w:p w14:paraId="2C195882" w14:textId="77777777" w:rsidR="000508D0" w:rsidRDefault="000508D0" w:rsidP="000508D0">
      <w:pPr>
        <w:pStyle w:val="XYZCoords"/>
      </w:pPr>
      <w:r>
        <w:t>C          2.49280       -0.81727        2.50075</w:t>
      </w:r>
    </w:p>
    <w:p w14:paraId="63652C78" w14:textId="77777777" w:rsidR="000508D0" w:rsidRDefault="000508D0" w:rsidP="000508D0">
      <w:pPr>
        <w:pStyle w:val="XYZCoords"/>
      </w:pPr>
      <w:r>
        <w:t>H         -2.80880        0.13549       -1.57050</w:t>
      </w:r>
    </w:p>
    <w:p w14:paraId="3B67EF1B" w14:textId="77777777" w:rsidR="000508D0" w:rsidRDefault="000508D0" w:rsidP="000508D0">
      <w:pPr>
        <w:pStyle w:val="XYZCoords"/>
      </w:pPr>
      <w:r>
        <w:t>C         -4.79102       -0.53396       -1.01525</w:t>
      </w:r>
    </w:p>
    <w:p w14:paraId="1D4CADC9" w14:textId="77777777" w:rsidR="000508D0" w:rsidRDefault="000508D0" w:rsidP="000508D0">
      <w:pPr>
        <w:pStyle w:val="XYZCoords"/>
      </w:pPr>
      <w:r>
        <w:t>H         -2.93530       -1.59110       -1.39047</w:t>
      </w:r>
    </w:p>
    <w:p w14:paraId="21B3BCBB" w14:textId="77777777" w:rsidR="000508D0" w:rsidRDefault="000508D0" w:rsidP="000508D0">
      <w:pPr>
        <w:pStyle w:val="XYZCoords"/>
      </w:pPr>
      <w:r>
        <w:t>H         -2.55934       -1.48842        2.23915</w:t>
      </w:r>
    </w:p>
    <w:p w14:paraId="075C1B11" w14:textId="77777777" w:rsidR="000508D0" w:rsidRDefault="000508D0" w:rsidP="000508D0">
      <w:pPr>
        <w:pStyle w:val="XYZCoords"/>
      </w:pPr>
      <w:r>
        <w:t>C         -3.18632       -2.98500        0.83054</w:t>
      </w:r>
    </w:p>
    <w:p w14:paraId="73871970" w14:textId="77777777" w:rsidR="000508D0" w:rsidRDefault="000508D0" w:rsidP="000508D0">
      <w:pPr>
        <w:pStyle w:val="XYZCoords"/>
      </w:pPr>
      <w:r>
        <w:t>H         -4.21908       -1.27293        1.63398</w:t>
      </w:r>
    </w:p>
    <w:p w14:paraId="20E7DBB8" w14:textId="77777777" w:rsidR="000508D0" w:rsidRDefault="000508D0" w:rsidP="000508D0">
      <w:pPr>
        <w:pStyle w:val="XYZCoords"/>
      </w:pPr>
      <w:r>
        <w:t>C          0.03994       -2.38933        0.14073</w:t>
      </w:r>
    </w:p>
    <w:p w14:paraId="79E4E966" w14:textId="77777777" w:rsidR="000508D0" w:rsidRDefault="000508D0" w:rsidP="000508D0">
      <w:pPr>
        <w:pStyle w:val="XYZCoords"/>
      </w:pPr>
      <w:r>
        <w:t>H         -2.18198       -3.29149        0.51148</w:t>
      </w:r>
    </w:p>
    <w:p w14:paraId="5DDAD9CD" w14:textId="77777777" w:rsidR="000508D0" w:rsidRDefault="000508D0" w:rsidP="000508D0">
      <w:pPr>
        <w:pStyle w:val="XYZCoords"/>
      </w:pPr>
      <w:r>
        <w:t>H         -3.88327       -3.13688       -0.00645</w:t>
      </w:r>
    </w:p>
    <w:p w14:paraId="2FE26F1B" w14:textId="77777777" w:rsidR="000508D0" w:rsidRDefault="000508D0" w:rsidP="000508D0">
      <w:pPr>
        <w:pStyle w:val="XYZCoords"/>
      </w:pPr>
      <w:r>
        <w:t>H         -3.50338       -3.65153        1.64617</w:t>
      </w:r>
    </w:p>
    <w:p w14:paraId="1CCD2C49" w14:textId="77777777" w:rsidR="000508D0" w:rsidRDefault="000508D0" w:rsidP="000508D0">
      <w:pPr>
        <w:pStyle w:val="XYZCoords"/>
      </w:pPr>
      <w:r>
        <w:t>H         -5.10318       -0.62787       -2.06600</w:t>
      </w:r>
    </w:p>
    <w:p w14:paraId="0628BF52" w14:textId="77777777" w:rsidR="000508D0" w:rsidRDefault="000508D0" w:rsidP="000508D0">
      <w:pPr>
        <w:pStyle w:val="XYZCoords"/>
      </w:pPr>
      <w:r>
        <w:t>H         -5.16787        0.43500       -0.65414</w:t>
      </w:r>
    </w:p>
    <w:p w14:paraId="64405540" w14:textId="77777777" w:rsidR="000508D0" w:rsidRDefault="000508D0" w:rsidP="000508D0">
      <w:pPr>
        <w:pStyle w:val="XYZCoords"/>
      </w:pPr>
      <w:r>
        <w:t>H         -5.29928       -1.32900       -0.44968</w:t>
      </w:r>
    </w:p>
    <w:p w14:paraId="13135564" w14:textId="77777777" w:rsidR="000508D0" w:rsidRDefault="000508D0" w:rsidP="000508D0">
      <w:pPr>
        <w:pStyle w:val="XYZCoords"/>
      </w:pPr>
      <w:r>
        <w:t>H          2.90715       -1.71394       -3.12478</w:t>
      </w:r>
    </w:p>
    <w:p w14:paraId="67BF8856" w14:textId="77777777" w:rsidR="000508D0" w:rsidRDefault="000508D0" w:rsidP="000508D0">
      <w:pPr>
        <w:pStyle w:val="XYZCoords"/>
      </w:pPr>
      <w:r>
        <w:t>H          1.62743       -0.48790       -2.92492</w:t>
      </w:r>
    </w:p>
    <w:p w14:paraId="39DE2F1F" w14:textId="77777777" w:rsidR="000508D0" w:rsidRDefault="000508D0" w:rsidP="000508D0">
      <w:pPr>
        <w:pStyle w:val="XYZCoords"/>
      </w:pPr>
      <w:r>
        <w:t>H          1.47710       -2.04963       -2.10743</w:t>
      </w:r>
    </w:p>
    <w:p w14:paraId="1BC296F9" w14:textId="77777777" w:rsidR="000508D0" w:rsidRDefault="000508D0" w:rsidP="000508D0">
      <w:pPr>
        <w:pStyle w:val="XYZCoords"/>
      </w:pPr>
      <w:r>
        <w:t>H          4.23655       -2.49727       -1.24443</w:t>
      </w:r>
    </w:p>
    <w:p w14:paraId="132698B7" w14:textId="77777777" w:rsidR="000508D0" w:rsidRDefault="000508D0" w:rsidP="000508D0">
      <w:pPr>
        <w:pStyle w:val="XYZCoords"/>
      </w:pPr>
      <w:r>
        <w:t>H          2.89196       -2.63300       -0.09153</w:t>
      </w:r>
    </w:p>
    <w:p w14:paraId="4ABD582E" w14:textId="77777777" w:rsidR="000508D0" w:rsidRDefault="000508D0" w:rsidP="000508D0">
      <w:pPr>
        <w:pStyle w:val="XYZCoords"/>
      </w:pPr>
      <w:r>
        <w:t>H          4.32107       -1.63378        0.30265</w:t>
      </w:r>
    </w:p>
    <w:p w14:paraId="5CECC349" w14:textId="77777777" w:rsidR="000508D0" w:rsidRDefault="000508D0" w:rsidP="000508D0">
      <w:pPr>
        <w:pStyle w:val="XYZCoords"/>
      </w:pPr>
      <w:r>
        <w:t>H          4.74182       -0.31648       -2.36279</w:t>
      </w:r>
    </w:p>
    <w:p w14:paraId="020CBAEA" w14:textId="77777777" w:rsidR="000508D0" w:rsidRDefault="000508D0" w:rsidP="000508D0">
      <w:pPr>
        <w:pStyle w:val="XYZCoords"/>
      </w:pPr>
      <w:r>
        <w:t>H          4.63926        0.67500       -0.89613</w:t>
      </w:r>
    </w:p>
    <w:p w14:paraId="3D6B4BFE" w14:textId="77777777" w:rsidR="000508D0" w:rsidRDefault="000508D0" w:rsidP="000508D0">
      <w:pPr>
        <w:pStyle w:val="XYZCoords"/>
      </w:pPr>
      <w:r>
        <w:t>H          3.60801        1.04018       -2.30181</w:t>
      </w:r>
    </w:p>
    <w:p w14:paraId="584F36D3" w14:textId="77777777" w:rsidR="000508D0" w:rsidRDefault="000508D0" w:rsidP="000508D0">
      <w:pPr>
        <w:pStyle w:val="XYZCoords"/>
      </w:pPr>
      <w:r>
        <w:t>H          4.67507        0.27479        1.19572</w:t>
      </w:r>
    </w:p>
    <w:p w14:paraId="71F72E8A" w14:textId="77777777" w:rsidR="000508D0" w:rsidRDefault="000508D0" w:rsidP="000508D0">
      <w:pPr>
        <w:pStyle w:val="XYZCoords"/>
      </w:pPr>
      <w:r>
        <w:t>H          4.28265        1.29668        2.58941</w:t>
      </w:r>
    </w:p>
    <w:p w14:paraId="32C167EF" w14:textId="77777777" w:rsidR="000508D0" w:rsidRDefault="000508D0" w:rsidP="000508D0">
      <w:pPr>
        <w:pStyle w:val="XYZCoords"/>
      </w:pPr>
      <w:r>
        <w:t>H          4.01533        1.91267        0.94747</w:t>
      </w:r>
    </w:p>
    <w:p w14:paraId="40BD02C8" w14:textId="77777777" w:rsidR="000508D0" w:rsidRDefault="000508D0" w:rsidP="000508D0">
      <w:pPr>
        <w:pStyle w:val="XYZCoords"/>
      </w:pPr>
      <w:r>
        <w:t>H          3.13835       -1.61377        2.10810</w:t>
      </w:r>
    </w:p>
    <w:p w14:paraId="2E208D05" w14:textId="77777777" w:rsidR="000508D0" w:rsidRDefault="000508D0" w:rsidP="000508D0">
      <w:pPr>
        <w:pStyle w:val="XYZCoords"/>
      </w:pPr>
      <w:r>
        <w:t>H          1.46338       -1.20515        2.54493</w:t>
      </w:r>
    </w:p>
    <w:p w14:paraId="31CED4E8" w14:textId="77777777" w:rsidR="000508D0" w:rsidRDefault="000508D0" w:rsidP="000508D0">
      <w:pPr>
        <w:pStyle w:val="XYZCoords"/>
      </w:pPr>
      <w:r>
        <w:t>H          2.83194       -0.58265        3.52443</w:t>
      </w:r>
    </w:p>
    <w:p w14:paraId="66CA84D2" w14:textId="77777777" w:rsidR="000508D0" w:rsidRDefault="000508D0" w:rsidP="000508D0">
      <w:pPr>
        <w:pStyle w:val="XYZCoords"/>
      </w:pPr>
      <w:r>
        <w:t>H          1.98486        1.65715        3.35522</w:t>
      </w:r>
    </w:p>
    <w:p w14:paraId="02566381" w14:textId="77777777" w:rsidR="000508D0" w:rsidRDefault="000508D0" w:rsidP="000508D0">
      <w:pPr>
        <w:pStyle w:val="XYZCoords"/>
      </w:pPr>
      <w:r>
        <w:t>H          0.59120        1.13131        2.36546</w:t>
      </w:r>
    </w:p>
    <w:p w14:paraId="4733FEF7" w14:textId="77777777" w:rsidR="000508D0" w:rsidRDefault="000508D0" w:rsidP="000508D0">
      <w:pPr>
        <w:pStyle w:val="XYZCoords"/>
      </w:pPr>
      <w:r>
        <w:t>H          1.64500        2.46423        1.80977</w:t>
      </w:r>
    </w:p>
    <w:p w14:paraId="30C91EED" w14:textId="77777777" w:rsidR="000508D0" w:rsidRDefault="000508D0" w:rsidP="000508D0">
      <w:pPr>
        <w:pStyle w:val="XYZCoords"/>
      </w:pPr>
      <w:r>
        <w:t>O          0.39658       -3.50621        0.09718</w:t>
      </w:r>
    </w:p>
    <w:p w14:paraId="2EB448BC" w14:textId="77777777" w:rsidR="000508D0" w:rsidRDefault="000508D0" w:rsidP="000508D0">
      <w:pPr>
        <w:pStyle w:val="XYZCoords"/>
      </w:pPr>
      <w:r>
        <w:t>O         -0.69010        0.21173       -2.97203</w:t>
      </w:r>
    </w:p>
    <w:p w14:paraId="55571795" w14:textId="77777777" w:rsidR="000508D0" w:rsidRDefault="000508D0" w:rsidP="000508D0">
      <w:pPr>
        <w:pStyle w:val="XYZCoords"/>
      </w:pPr>
      <w:r>
        <w:t>H         -0.95813        1.08513       -2.66151</w:t>
      </w:r>
    </w:p>
    <w:p w14:paraId="09308D51" w14:textId="77777777" w:rsidR="000508D0" w:rsidRDefault="000508D0" w:rsidP="000508D0">
      <w:pPr>
        <w:pStyle w:val="XYZCoords"/>
      </w:pPr>
      <w:r>
        <w:t>H         -0.52984       -0.26674       -2.11021</w:t>
      </w:r>
    </w:p>
    <w:p w14:paraId="7613A4DE" w14:textId="77777777" w:rsidR="00CC7165" w:rsidRDefault="00CC7165" w:rsidP="000508D0">
      <w:pPr>
        <w:pStyle w:val="XYZCoords"/>
      </w:pPr>
    </w:p>
    <w:p w14:paraId="6AA8C00C" w14:textId="77777777" w:rsidR="00CC7165" w:rsidRDefault="00CC7165" w:rsidP="000508D0">
      <w:pPr>
        <w:pStyle w:val="XYZCoords"/>
      </w:pPr>
    </w:p>
    <w:p w14:paraId="341AD83B" w14:textId="77777777" w:rsidR="00CC7165" w:rsidRDefault="00CC7165" w:rsidP="000508D0">
      <w:pPr>
        <w:pStyle w:val="XYZCoords"/>
      </w:pPr>
    </w:p>
    <w:p w14:paraId="04E614BF" w14:textId="77777777" w:rsidR="00CC7165" w:rsidRDefault="00CC7165" w:rsidP="000508D0">
      <w:pPr>
        <w:pStyle w:val="XYZCoords"/>
      </w:pPr>
    </w:p>
    <w:p w14:paraId="09B6978A" w14:textId="77777777" w:rsidR="00CC7165" w:rsidRDefault="00CC7165" w:rsidP="000508D0">
      <w:pPr>
        <w:pStyle w:val="XYZCoords"/>
      </w:pPr>
    </w:p>
    <w:p w14:paraId="3CE04CCB" w14:textId="77777777" w:rsidR="00CC7165" w:rsidRDefault="00CC7165" w:rsidP="000508D0">
      <w:pPr>
        <w:pStyle w:val="XYZCoords"/>
      </w:pPr>
    </w:p>
    <w:p w14:paraId="66DC7FAC" w14:textId="77777777" w:rsidR="00CC7165" w:rsidRDefault="00CC7165" w:rsidP="000508D0">
      <w:pPr>
        <w:pStyle w:val="XYZCoords"/>
      </w:pPr>
    </w:p>
    <w:p w14:paraId="26AA1C44" w14:textId="03EEE26A" w:rsidR="000508D0" w:rsidRDefault="000508D0"/>
    <w:p w14:paraId="7E70A7BD" w14:textId="77777777" w:rsidR="00CC7165" w:rsidRDefault="00CC7165"/>
    <w:p w14:paraId="42DFF672" w14:textId="77777777" w:rsidR="00CC7165" w:rsidRDefault="00CC7165"/>
    <w:p w14:paraId="24FE45C3" w14:textId="77777777" w:rsidR="00CC7165" w:rsidRDefault="00CC7165"/>
    <w:p w14:paraId="49C71538" w14:textId="77777777" w:rsidR="00CC7165" w:rsidRDefault="00CC7165"/>
    <w:p w14:paraId="7585D4D7" w14:textId="77777777" w:rsidR="00CC7165" w:rsidRDefault="00CC7165"/>
    <w:p w14:paraId="2A433198" w14:textId="77777777" w:rsidR="00CC7165" w:rsidRDefault="00CC7165"/>
    <w:p w14:paraId="6ED266DD" w14:textId="77777777" w:rsidR="00CC7165" w:rsidRDefault="00CC7165"/>
    <w:p w14:paraId="18C1138A" w14:textId="77777777" w:rsidR="00CC7165" w:rsidRDefault="00CC7165">
      <w:pPr>
        <w:rPr>
          <w:sz w:val="9"/>
        </w:rPr>
      </w:pPr>
    </w:p>
    <w:p w14:paraId="670B2D40" w14:textId="2B77CA83" w:rsidR="000508D0" w:rsidRDefault="000508D0" w:rsidP="000508D0">
      <w:pPr>
        <w:pStyle w:val="Caption"/>
      </w:pPr>
      <w:bookmarkStart w:id="260" w:name="_Toc461199655"/>
      <w:r>
        <w:t xml:space="preserve">Figure </w:t>
      </w:r>
      <w:fldSimple w:instr=" STYLEREF 1 \s ">
        <w:r w:rsidR="000D6DE5">
          <w:rPr>
            <w:noProof/>
          </w:rPr>
          <w:t>11</w:t>
        </w:r>
      </w:fldSimple>
      <w:r w:rsidR="003027B0">
        <w:noBreakHyphen/>
      </w:r>
      <w:fldSimple w:instr=" SEQ Figure \* ARABIC \s 1 ">
        <w:r w:rsidR="000D6DE5">
          <w:rPr>
            <w:noProof/>
          </w:rPr>
          <w:t>51</w:t>
        </w:r>
      </w:fldSimple>
      <w:r>
        <w:t xml:space="preserve"> </w:t>
      </w:r>
      <w:r>
        <w:rPr>
          <w:vertAlign w:val="superscript"/>
        </w:rPr>
        <w:t>3</w:t>
      </w:r>
      <w:r>
        <w:t>O</w:t>
      </w:r>
      <w:r>
        <w:rPr>
          <w:vertAlign w:val="subscript"/>
        </w:rPr>
        <w:t>2</w:t>
      </w:r>
      <w:r>
        <w:t xml:space="preserve"> Coordinates</w:t>
      </w:r>
      <w:bookmarkEnd w:id="260"/>
    </w:p>
    <w:p w14:paraId="32D3D435" w14:textId="77777777" w:rsidR="000508D0" w:rsidRDefault="000508D0" w:rsidP="000508D0">
      <w:pPr>
        <w:pStyle w:val="CaptionText"/>
      </w:pPr>
    </w:p>
    <w:p w14:paraId="0380B493" w14:textId="77777777" w:rsidR="000508D0" w:rsidRDefault="000508D0" w:rsidP="000508D0"/>
    <w:p w14:paraId="7B9C0B2B" w14:textId="77777777" w:rsidR="000508D0" w:rsidRDefault="000508D0" w:rsidP="000508D0">
      <w:pPr>
        <w:pStyle w:val="XYZCoords"/>
      </w:pPr>
      <w:r>
        <w:t>2</w:t>
      </w:r>
    </w:p>
    <w:p w14:paraId="2C65716D" w14:textId="77777777" w:rsidR="000508D0" w:rsidRDefault="000508D0" w:rsidP="000508D0">
      <w:pPr>
        <w:pStyle w:val="XYZCoords"/>
      </w:pPr>
      <w:r>
        <w:tab/>
        <w:t>Energy:  -94269.2503844</w:t>
      </w:r>
    </w:p>
    <w:p w14:paraId="4ABD1F5D" w14:textId="77777777" w:rsidR="000508D0" w:rsidRDefault="000508D0" w:rsidP="000508D0">
      <w:pPr>
        <w:pStyle w:val="XYZCoords"/>
      </w:pPr>
      <w:r>
        <w:t>O          0.00000        0.00000        0.59806</w:t>
      </w:r>
    </w:p>
    <w:p w14:paraId="54691889" w14:textId="77777777" w:rsidR="000508D0" w:rsidRDefault="000508D0" w:rsidP="000508D0">
      <w:pPr>
        <w:pStyle w:val="XYZCoords"/>
      </w:pPr>
      <w:r>
        <w:t>O          0.00000        0.00000       -0.59806</w:t>
      </w:r>
    </w:p>
    <w:p w14:paraId="5EDF333C" w14:textId="77777777" w:rsidR="000508D0" w:rsidRDefault="000508D0">
      <w:pPr>
        <w:rPr>
          <w:sz w:val="9"/>
        </w:rPr>
      </w:pPr>
      <w:r>
        <w:br w:type="page"/>
      </w:r>
    </w:p>
    <w:p w14:paraId="33BD5B1E" w14:textId="4C6355F6" w:rsidR="000508D0" w:rsidRDefault="000508D0" w:rsidP="000508D0">
      <w:pPr>
        <w:pStyle w:val="Caption"/>
      </w:pPr>
      <w:bookmarkStart w:id="261" w:name="_Toc461199656"/>
      <w:r>
        <w:t xml:space="preserve">Figure </w:t>
      </w:r>
      <w:fldSimple w:instr=" STYLEREF 1 \s ">
        <w:r w:rsidR="000D6DE5">
          <w:rPr>
            <w:noProof/>
          </w:rPr>
          <w:t>11</w:t>
        </w:r>
      </w:fldSimple>
      <w:r w:rsidR="003027B0">
        <w:noBreakHyphen/>
      </w:r>
      <w:fldSimple w:instr=" SEQ Figure \* ARABIC \s 1 ">
        <w:r w:rsidR="000D6DE5">
          <w:rPr>
            <w:noProof/>
          </w:rPr>
          <w:t>52</w:t>
        </w:r>
      </w:fldSimple>
      <w:r>
        <w:t xml:space="preserve"> [F]S</w:t>
      </w:r>
      <w:r>
        <w:rPr>
          <w:vertAlign w:val="subscript"/>
        </w:rPr>
        <w:t>0</w:t>
      </w:r>
      <w:r>
        <w:t xml:space="preserve"> Structure and Coordinates</w:t>
      </w:r>
      <w:bookmarkEnd w:id="261"/>
    </w:p>
    <w:p w14:paraId="025D4AF8" w14:textId="77777777" w:rsidR="000508D0" w:rsidRDefault="000508D0" w:rsidP="000508D0">
      <w:pPr>
        <w:pStyle w:val="CaptionText"/>
      </w:pPr>
    </w:p>
    <w:p w14:paraId="5011C0FE" w14:textId="77777777" w:rsidR="000508D0" w:rsidRDefault="000508D0" w:rsidP="000508D0">
      <w:r>
        <w:rPr>
          <w:noProof/>
        </w:rPr>
        <w:drawing>
          <wp:anchor distT="0" distB="0" distL="114300" distR="114300" simplePos="0" relativeHeight="251680768" behindDoc="0" locked="0" layoutInCell="1" allowOverlap="1" wp14:anchorId="1B1D5DA0" wp14:editId="509D72A1">
            <wp:simplePos x="0" y="0"/>
            <wp:positionH relativeFrom="column">
              <wp:posOffset>1598930</wp:posOffset>
            </wp:positionH>
            <wp:positionV relativeFrom="paragraph">
              <wp:posOffset>163830</wp:posOffset>
            </wp:positionV>
            <wp:extent cx="4573270" cy="4573270"/>
            <wp:effectExtent l="0" t="0" r="0" b="0"/>
            <wp:wrapSquare wrapText="bothSides"/>
            <wp:docPr id="24" name="Picture 24" descr="Macintosh HD:Users:Jacob:Documents:Water_Splitting:Two_Photon_Water_Splitting:Computational_Data:F_Intermediate:TPy-A:2-Full-TPy-A-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Jacob:Documents:Water_Splitting:Two_Photon_Water_Splitting:Computational_Data:F_Intermediate:TPy-A:2-Full-TPy-A-GPNMR.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25B341" w14:textId="77777777" w:rsidR="000508D0" w:rsidRDefault="000508D0" w:rsidP="000508D0">
      <w:pPr>
        <w:pStyle w:val="XYZCoords"/>
      </w:pPr>
      <w:r>
        <w:t>63</w:t>
      </w:r>
    </w:p>
    <w:p w14:paraId="455AB36F" w14:textId="77777777" w:rsidR="000508D0" w:rsidRDefault="000508D0" w:rsidP="000508D0">
      <w:pPr>
        <w:pStyle w:val="XYZCoords"/>
      </w:pPr>
      <w:r>
        <w:tab/>
        <w:t>Energy: -928594.2432451</w:t>
      </w:r>
    </w:p>
    <w:p w14:paraId="43A2759A" w14:textId="77777777" w:rsidR="000508D0" w:rsidRDefault="000508D0" w:rsidP="000508D0">
      <w:pPr>
        <w:pStyle w:val="XYZCoords"/>
      </w:pPr>
      <w:r>
        <w:t>N         -0.74635        1.30730       -0.32033</w:t>
      </w:r>
    </w:p>
    <w:p w14:paraId="4A866B56" w14:textId="77777777" w:rsidR="000508D0" w:rsidRDefault="000508D0" w:rsidP="000508D0">
      <w:pPr>
        <w:pStyle w:val="XYZCoords"/>
      </w:pPr>
      <w:r>
        <w:t>C         -1.93878        1.84197       -0.01643</w:t>
      </w:r>
    </w:p>
    <w:p w14:paraId="21D0ACA4" w14:textId="77777777" w:rsidR="000508D0" w:rsidRDefault="000508D0" w:rsidP="000508D0">
      <w:pPr>
        <w:pStyle w:val="XYZCoords"/>
      </w:pPr>
      <w:r>
        <w:t>C          0.18868        2.01274       -0.97776</w:t>
      </w:r>
    </w:p>
    <w:p w14:paraId="5D7BE6B8" w14:textId="77777777" w:rsidR="000508D0" w:rsidRDefault="000508D0" w:rsidP="000508D0">
      <w:pPr>
        <w:pStyle w:val="XYZCoords"/>
      </w:pPr>
      <w:r>
        <w:t>C         -2.25389        3.14457       -0.39308</w:t>
      </w:r>
    </w:p>
    <w:p w14:paraId="754F0432" w14:textId="77777777" w:rsidR="000508D0" w:rsidRDefault="000508D0" w:rsidP="000508D0">
      <w:pPr>
        <w:pStyle w:val="XYZCoords"/>
      </w:pPr>
      <w:r>
        <w:t>C         -1.29825        3.89510       -1.07340</w:t>
      </w:r>
    </w:p>
    <w:p w14:paraId="7360ECD2" w14:textId="77777777" w:rsidR="000508D0" w:rsidRDefault="000508D0" w:rsidP="000508D0">
      <w:pPr>
        <w:pStyle w:val="XYZCoords"/>
      </w:pPr>
      <w:r>
        <w:t>C         -0.06176        3.32937       -1.36675</w:t>
      </w:r>
    </w:p>
    <w:p w14:paraId="686A1B77" w14:textId="77777777" w:rsidR="000508D0" w:rsidRDefault="000508D0" w:rsidP="000508D0">
      <w:pPr>
        <w:pStyle w:val="XYZCoords"/>
      </w:pPr>
      <w:r>
        <w:t>C         -2.84304        0.97446        0.81471</w:t>
      </w:r>
    </w:p>
    <w:p w14:paraId="49AC82B7" w14:textId="77777777" w:rsidR="000508D0" w:rsidRDefault="000508D0" w:rsidP="000508D0">
      <w:pPr>
        <w:pStyle w:val="XYZCoords"/>
      </w:pPr>
      <w:r>
        <w:t>H         -3.23108        3.56209       -0.14724</w:t>
      </w:r>
    </w:p>
    <w:p w14:paraId="7A1F8231" w14:textId="77777777" w:rsidR="000508D0" w:rsidRDefault="000508D0" w:rsidP="000508D0">
      <w:pPr>
        <w:pStyle w:val="XYZCoords"/>
      </w:pPr>
      <w:r>
        <w:t>H         -1.51749        4.92094       -1.37588</w:t>
      </w:r>
    </w:p>
    <w:p w14:paraId="25D2783B" w14:textId="77777777" w:rsidR="000508D0" w:rsidRDefault="000508D0" w:rsidP="000508D0">
      <w:pPr>
        <w:pStyle w:val="XYZCoords"/>
      </w:pPr>
      <w:r>
        <w:t>H          0.70480        3.89705       -1.89553</w:t>
      </w:r>
    </w:p>
    <w:p w14:paraId="165B2E9A" w14:textId="77777777" w:rsidR="000508D0" w:rsidRDefault="000508D0" w:rsidP="000508D0">
      <w:pPr>
        <w:pStyle w:val="XYZCoords"/>
      </w:pPr>
      <w:r>
        <w:t>C          1.48478        1.30907       -1.27073</w:t>
      </w:r>
    </w:p>
    <w:p w14:paraId="43178224" w14:textId="77777777" w:rsidR="000508D0" w:rsidRDefault="000508D0" w:rsidP="000508D0">
      <w:pPr>
        <w:pStyle w:val="XYZCoords"/>
      </w:pPr>
      <w:r>
        <w:t>N         -2.84341       -0.42575        0.38117</w:t>
      </w:r>
    </w:p>
    <w:p w14:paraId="77E881C1" w14:textId="77777777" w:rsidR="000508D0" w:rsidRDefault="000508D0" w:rsidP="000508D0">
      <w:pPr>
        <w:pStyle w:val="XYZCoords"/>
      </w:pPr>
      <w:r>
        <w:t>H         -3.85953        1.40663        0.85274</w:t>
      </w:r>
    </w:p>
    <w:p w14:paraId="2DC6D1C9" w14:textId="77777777" w:rsidR="000508D0" w:rsidRDefault="000508D0" w:rsidP="000508D0">
      <w:pPr>
        <w:pStyle w:val="XYZCoords"/>
      </w:pPr>
      <w:r>
        <w:t>H         -2.41290        0.96630        1.83054</w:t>
      </w:r>
    </w:p>
    <w:p w14:paraId="3F6ACB7C" w14:textId="77777777" w:rsidR="000508D0" w:rsidRDefault="000508D0" w:rsidP="000508D0">
      <w:pPr>
        <w:pStyle w:val="XYZCoords"/>
      </w:pPr>
      <w:r>
        <w:t>H          1.39796        0.81902       -2.25631</w:t>
      </w:r>
    </w:p>
    <w:p w14:paraId="7F0D281D" w14:textId="77777777" w:rsidR="000508D0" w:rsidRDefault="000508D0" w:rsidP="000508D0">
      <w:pPr>
        <w:pStyle w:val="XYZCoords"/>
      </w:pPr>
      <w:r>
        <w:t>P          1.79947       -0.10207       -0.06444</w:t>
      </w:r>
    </w:p>
    <w:p w14:paraId="36C8D918" w14:textId="77777777" w:rsidR="000508D0" w:rsidRDefault="000508D0" w:rsidP="000508D0">
      <w:pPr>
        <w:pStyle w:val="XYZCoords"/>
      </w:pPr>
      <w:r>
        <w:t>H          2.31636        2.02663       -1.33554</w:t>
      </w:r>
    </w:p>
    <w:p w14:paraId="523D5199" w14:textId="77777777" w:rsidR="000508D0" w:rsidRDefault="000508D0" w:rsidP="000508D0">
      <w:pPr>
        <w:pStyle w:val="XYZCoords"/>
      </w:pPr>
      <w:r>
        <w:t>Ru        -0.32175       -0.78130        0.27359</w:t>
      </w:r>
    </w:p>
    <w:p w14:paraId="1570394B" w14:textId="77777777" w:rsidR="000508D0" w:rsidRDefault="000508D0" w:rsidP="000508D0">
      <w:pPr>
        <w:pStyle w:val="XYZCoords"/>
      </w:pPr>
      <w:r>
        <w:t>C         -3.46183       -0.59919       -0.94190</w:t>
      </w:r>
    </w:p>
    <w:p w14:paraId="0D52BC81" w14:textId="77777777" w:rsidR="000508D0" w:rsidRDefault="000508D0" w:rsidP="000508D0">
      <w:pPr>
        <w:pStyle w:val="XYZCoords"/>
      </w:pPr>
      <w:r>
        <w:t>C          3.10916       -1.14527       -0.97707</w:t>
      </w:r>
    </w:p>
    <w:p w14:paraId="3A165491" w14:textId="77777777" w:rsidR="000508D0" w:rsidRDefault="000508D0" w:rsidP="000508D0">
      <w:pPr>
        <w:pStyle w:val="XYZCoords"/>
      </w:pPr>
      <w:r>
        <w:t>C         -3.42210       -1.26670        1.43622</w:t>
      </w:r>
    </w:p>
    <w:p w14:paraId="05B6FEE5" w14:textId="77777777" w:rsidR="000508D0" w:rsidRDefault="000508D0" w:rsidP="000508D0">
      <w:pPr>
        <w:pStyle w:val="XYZCoords"/>
      </w:pPr>
      <w:r>
        <w:t>C          2.61156        0.77486        1.42559</w:t>
      </w:r>
    </w:p>
    <w:p w14:paraId="585D3DDA" w14:textId="77777777" w:rsidR="000508D0" w:rsidRDefault="000508D0" w:rsidP="000508D0">
      <w:pPr>
        <w:pStyle w:val="XYZCoords"/>
      </w:pPr>
      <w:r>
        <w:t>C          2.39457       -2.02743       -2.00009</w:t>
      </w:r>
    </w:p>
    <w:p w14:paraId="0C1AC9E9" w14:textId="77777777" w:rsidR="000508D0" w:rsidRDefault="000508D0" w:rsidP="000508D0">
      <w:pPr>
        <w:pStyle w:val="XYZCoords"/>
      </w:pPr>
      <w:r>
        <w:t>C          3.80009       -2.06975        0.02702</w:t>
      </w:r>
    </w:p>
    <w:p w14:paraId="7AC0B0D4" w14:textId="77777777" w:rsidR="000508D0" w:rsidRDefault="000508D0" w:rsidP="000508D0">
      <w:pPr>
        <w:pStyle w:val="XYZCoords"/>
      </w:pPr>
      <w:r>
        <w:t>C          4.14004       -0.29775       -1.72864</w:t>
      </w:r>
    </w:p>
    <w:p w14:paraId="4D4CB644" w14:textId="77777777" w:rsidR="000508D0" w:rsidRDefault="000508D0" w:rsidP="000508D0">
      <w:pPr>
        <w:pStyle w:val="XYZCoords"/>
      </w:pPr>
      <w:r>
        <w:t>C          1.69299        1.93832        1.81948</w:t>
      </w:r>
    </w:p>
    <w:p w14:paraId="12F93548" w14:textId="77777777" w:rsidR="000508D0" w:rsidRDefault="000508D0" w:rsidP="000508D0">
      <w:pPr>
        <w:pStyle w:val="XYZCoords"/>
      </w:pPr>
      <w:r>
        <w:t>C          4.00605        1.33256        1.14447</w:t>
      </w:r>
    </w:p>
    <w:p w14:paraId="7D7DD82E" w14:textId="77777777" w:rsidR="000508D0" w:rsidRDefault="000508D0" w:rsidP="000508D0">
      <w:pPr>
        <w:pStyle w:val="XYZCoords"/>
      </w:pPr>
      <w:r>
        <w:t>C          2.66301       -0.19905        2.60550</w:t>
      </w:r>
    </w:p>
    <w:p w14:paraId="5FDB526C" w14:textId="77777777" w:rsidR="000508D0" w:rsidRDefault="000508D0" w:rsidP="000508D0">
      <w:pPr>
        <w:pStyle w:val="XYZCoords"/>
      </w:pPr>
      <w:r>
        <w:t>H          0.01026       -2.25575        0.83530</w:t>
      </w:r>
    </w:p>
    <w:p w14:paraId="7BF5E0DB" w14:textId="77777777" w:rsidR="000508D0" w:rsidRDefault="000508D0" w:rsidP="000508D0">
      <w:pPr>
        <w:pStyle w:val="XYZCoords"/>
      </w:pPr>
      <w:r>
        <w:t>H         -2.91836        0.06098       -1.63552</w:t>
      </w:r>
    </w:p>
    <w:p w14:paraId="22C039C8" w14:textId="77777777" w:rsidR="000508D0" w:rsidRDefault="000508D0" w:rsidP="000508D0">
      <w:pPr>
        <w:pStyle w:val="XYZCoords"/>
      </w:pPr>
      <w:r>
        <w:t>C         -4.95759       -0.32754       -1.02895</w:t>
      </w:r>
    </w:p>
    <w:p w14:paraId="437569D3" w14:textId="77777777" w:rsidR="000508D0" w:rsidRDefault="000508D0" w:rsidP="000508D0">
      <w:pPr>
        <w:pStyle w:val="XYZCoords"/>
      </w:pPr>
      <w:r>
        <w:t>H         -3.24790       -1.62263       -1.27730</w:t>
      </w:r>
    </w:p>
    <w:p w14:paraId="0A699806" w14:textId="77777777" w:rsidR="000508D0" w:rsidRDefault="000508D0" w:rsidP="000508D0">
      <w:pPr>
        <w:pStyle w:val="XYZCoords"/>
      </w:pPr>
      <w:r>
        <w:t>H         -2.81556       -1.05375        2.32917</w:t>
      </w:r>
    </w:p>
    <w:p w14:paraId="0FF9E5E4" w14:textId="77777777" w:rsidR="000508D0" w:rsidRDefault="000508D0" w:rsidP="000508D0">
      <w:pPr>
        <w:pStyle w:val="XYZCoords"/>
      </w:pPr>
      <w:r>
        <w:t>C         -3.36080       -2.74585        1.11743</w:t>
      </w:r>
    </w:p>
    <w:p w14:paraId="00F508CA" w14:textId="77777777" w:rsidR="000508D0" w:rsidRDefault="000508D0" w:rsidP="000508D0">
      <w:pPr>
        <w:pStyle w:val="XYZCoords"/>
      </w:pPr>
      <w:r>
        <w:t>H         -4.46441       -0.95652        1.65455</w:t>
      </w:r>
    </w:p>
    <w:p w14:paraId="535EE042" w14:textId="77777777" w:rsidR="000508D0" w:rsidRDefault="000508D0" w:rsidP="000508D0">
      <w:pPr>
        <w:pStyle w:val="XYZCoords"/>
      </w:pPr>
      <w:r>
        <w:t>C         -0.50126       -1.51406       -1.38531</w:t>
      </w:r>
    </w:p>
    <w:p w14:paraId="79CE2AA0" w14:textId="77777777" w:rsidR="000508D0" w:rsidRDefault="000508D0" w:rsidP="000508D0">
      <w:pPr>
        <w:pStyle w:val="XYZCoords"/>
      </w:pPr>
      <w:r>
        <w:t>O         -0.57986       -0.11284        2.25077</w:t>
      </w:r>
    </w:p>
    <w:p w14:paraId="754641F2" w14:textId="77777777" w:rsidR="000508D0" w:rsidRDefault="000508D0" w:rsidP="000508D0">
      <w:pPr>
        <w:pStyle w:val="XYZCoords"/>
      </w:pPr>
      <w:r>
        <w:t>H         -0.37245       -0.84709        2.84019</w:t>
      </w:r>
    </w:p>
    <w:p w14:paraId="235CCAA4" w14:textId="77777777" w:rsidR="000508D0" w:rsidRDefault="000508D0" w:rsidP="000508D0">
      <w:pPr>
        <w:pStyle w:val="XYZCoords"/>
      </w:pPr>
      <w:r>
        <w:t>H         -2.32717       -3.02846        0.86111</w:t>
      </w:r>
    </w:p>
    <w:p w14:paraId="39D6B472" w14:textId="77777777" w:rsidR="000508D0" w:rsidRDefault="000508D0" w:rsidP="000508D0">
      <w:pPr>
        <w:pStyle w:val="XYZCoords"/>
      </w:pPr>
      <w:r>
        <w:t>H         -4.02163       -3.03305        0.28531</w:t>
      </w:r>
    </w:p>
    <w:p w14:paraId="7CD53C19" w14:textId="77777777" w:rsidR="000508D0" w:rsidRDefault="000508D0" w:rsidP="000508D0">
      <w:pPr>
        <w:pStyle w:val="XYZCoords"/>
      </w:pPr>
      <w:r>
        <w:t>H         -3.67211       -3.32484        1.99945</w:t>
      </w:r>
    </w:p>
    <w:p w14:paraId="1B6F7E40" w14:textId="77777777" w:rsidR="000508D0" w:rsidRDefault="000508D0" w:rsidP="000508D0">
      <w:pPr>
        <w:pStyle w:val="XYZCoords"/>
      </w:pPr>
      <w:r>
        <w:t>H         -5.29191       -0.47074       -2.06746</w:t>
      </w:r>
    </w:p>
    <w:p w14:paraId="1F4B17C5" w14:textId="77777777" w:rsidR="000508D0" w:rsidRDefault="000508D0" w:rsidP="000508D0">
      <w:pPr>
        <w:pStyle w:val="XYZCoords"/>
      </w:pPr>
      <w:r>
        <w:t>H         -5.21847        0.70230       -0.74089</w:t>
      </w:r>
    </w:p>
    <w:p w14:paraId="1EDBB516" w14:textId="77777777" w:rsidR="000508D0" w:rsidRDefault="000508D0" w:rsidP="000508D0">
      <w:pPr>
        <w:pStyle w:val="XYZCoords"/>
      </w:pPr>
      <w:r>
        <w:t>H         -5.54132       -1.01426       -0.39748</w:t>
      </w:r>
    </w:p>
    <w:p w14:paraId="6DBEE2A2" w14:textId="77777777" w:rsidR="000508D0" w:rsidRDefault="000508D0" w:rsidP="000508D0">
      <w:pPr>
        <w:pStyle w:val="XYZCoords"/>
      </w:pPr>
      <w:r>
        <w:t>H          3.15437       -2.60299       -2.55465</w:t>
      </w:r>
    </w:p>
    <w:p w14:paraId="4F09524B" w14:textId="77777777" w:rsidR="000508D0" w:rsidRDefault="000508D0" w:rsidP="000508D0">
      <w:pPr>
        <w:pStyle w:val="XYZCoords"/>
      </w:pPr>
      <w:r>
        <w:t>H          1.81938       -1.44712       -2.73550</w:t>
      </w:r>
    </w:p>
    <w:p w14:paraId="33A6E163" w14:textId="77777777" w:rsidR="000508D0" w:rsidRDefault="000508D0" w:rsidP="000508D0">
      <w:pPr>
        <w:pStyle w:val="XYZCoords"/>
      </w:pPr>
      <w:r>
        <w:t>H          1.71136       -2.73530       -1.51456</w:t>
      </w:r>
    </w:p>
    <w:p w14:paraId="24215A26" w14:textId="77777777" w:rsidR="000508D0" w:rsidRDefault="000508D0" w:rsidP="000508D0">
      <w:pPr>
        <w:pStyle w:val="XYZCoords"/>
      </w:pPr>
      <w:r>
        <w:t>H          4.41226       -2.80230       -0.52475</w:t>
      </w:r>
    </w:p>
    <w:p w14:paraId="2E8C2CB6" w14:textId="77777777" w:rsidR="000508D0" w:rsidRDefault="000508D0" w:rsidP="000508D0">
      <w:pPr>
        <w:pStyle w:val="XYZCoords"/>
      </w:pPr>
      <w:r>
        <w:t>H          3.06264       -2.62841        0.62341</w:t>
      </w:r>
    </w:p>
    <w:p w14:paraId="529C11D7" w14:textId="77777777" w:rsidR="000508D0" w:rsidRDefault="000508D0" w:rsidP="000508D0">
      <w:pPr>
        <w:pStyle w:val="XYZCoords"/>
      </w:pPr>
      <w:r>
        <w:t>H          4.46906       -1.53042        0.71081</w:t>
      </w:r>
    </w:p>
    <w:p w14:paraId="48654922" w14:textId="77777777" w:rsidR="000508D0" w:rsidRDefault="000508D0" w:rsidP="000508D0">
      <w:pPr>
        <w:pStyle w:val="XYZCoords"/>
      </w:pPr>
      <w:r>
        <w:t>H          4.86572       -0.97439       -2.21023</w:t>
      </w:r>
    </w:p>
    <w:p w14:paraId="70B389FF" w14:textId="77777777" w:rsidR="000508D0" w:rsidRDefault="000508D0" w:rsidP="000508D0">
      <w:pPr>
        <w:pStyle w:val="XYZCoords"/>
      </w:pPr>
      <w:r>
        <w:t>H          4.70470        0.38269       -1.08198</w:t>
      </w:r>
    </w:p>
    <w:p w14:paraId="32C1E403" w14:textId="77777777" w:rsidR="000508D0" w:rsidRDefault="000508D0" w:rsidP="000508D0">
      <w:pPr>
        <w:pStyle w:val="XYZCoords"/>
      </w:pPr>
      <w:r>
        <w:t>H          3.67478        0.29404       -2.53093</w:t>
      </w:r>
    </w:p>
    <w:p w14:paraId="535521FA" w14:textId="77777777" w:rsidR="000508D0" w:rsidRDefault="000508D0" w:rsidP="000508D0">
      <w:pPr>
        <w:pStyle w:val="XYZCoords"/>
      </w:pPr>
      <w:r>
        <w:t>H          4.75838        0.54920        0.98004</w:t>
      </w:r>
    </w:p>
    <w:p w14:paraId="04055A54" w14:textId="77777777" w:rsidR="000508D0" w:rsidRDefault="000508D0" w:rsidP="000508D0">
      <w:pPr>
        <w:pStyle w:val="XYZCoords"/>
      </w:pPr>
      <w:r>
        <w:t>H          4.32884        1.91247        2.02544</w:t>
      </w:r>
    </w:p>
    <w:p w14:paraId="5C66E835" w14:textId="77777777" w:rsidR="000508D0" w:rsidRDefault="000508D0" w:rsidP="000508D0">
      <w:pPr>
        <w:pStyle w:val="XYZCoords"/>
      </w:pPr>
      <w:r>
        <w:t>H          4.02144        2.01981        0.28437</w:t>
      </w:r>
    </w:p>
    <w:p w14:paraId="72E73316" w14:textId="77777777" w:rsidR="000508D0" w:rsidRDefault="000508D0" w:rsidP="000508D0">
      <w:pPr>
        <w:pStyle w:val="XYZCoords"/>
      </w:pPr>
      <w:r>
        <w:t>H          3.31205       -1.06440        2.42213</w:t>
      </w:r>
    </w:p>
    <w:p w14:paraId="2A9FBA2C" w14:textId="77777777" w:rsidR="000508D0" w:rsidRDefault="000508D0" w:rsidP="000508D0">
      <w:pPr>
        <w:pStyle w:val="XYZCoords"/>
      </w:pPr>
      <w:r>
        <w:t>H          1.64926       -0.54891        2.83581</w:t>
      </w:r>
    </w:p>
    <w:p w14:paraId="4CB5E21B" w14:textId="77777777" w:rsidR="000508D0" w:rsidRDefault="000508D0" w:rsidP="000508D0">
      <w:pPr>
        <w:pStyle w:val="XYZCoords"/>
      </w:pPr>
      <w:r>
        <w:t>H          3.05547        0.33493        3.48741</w:t>
      </w:r>
    </w:p>
    <w:p w14:paraId="78B00185" w14:textId="77777777" w:rsidR="000508D0" w:rsidRDefault="000508D0" w:rsidP="000508D0">
      <w:pPr>
        <w:pStyle w:val="XYZCoords"/>
      </w:pPr>
      <w:r>
        <w:t>H          2.10633        2.40374        2.73046</w:t>
      </w:r>
    </w:p>
    <w:p w14:paraId="133731BF" w14:textId="77777777" w:rsidR="000508D0" w:rsidRDefault="000508D0" w:rsidP="000508D0">
      <w:pPr>
        <w:pStyle w:val="XYZCoords"/>
      </w:pPr>
      <w:r>
        <w:t>H          0.68234        1.56615        2.04803</w:t>
      </w:r>
    </w:p>
    <w:p w14:paraId="477C2B8D" w14:textId="77777777" w:rsidR="000508D0" w:rsidRDefault="000508D0" w:rsidP="000508D0">
      <w:pPr>
        <w:pStyle w:val="XYZCoords"/>
      </w:pPr>
      <w:r>
        <w:t>H          1.65255        2.72159        1.04725</w:t>
      </w:r>
    </w:p>
    <w:p w14:paraId="019F9EC9" w14:textId="77777777" w:rsidR="000508D0" w:rsidRDefault="000508D0" w:rsidP="000508D0">
      <w:pPr>
        <w:pStyle w:val="XYZCoords"/>
      </w:pPr>
      <w:r>
        <w:t>O         -0.74696       -2.01597       -2.41088</w:t>
      </w:r>
    </w:p>
    <w:p w14:paraId="639B4156" w14:textId="77777777" w:rsidR="000508D0" w:rsidRDefault="000508D0">
      <w:pPr>
        <w:rPr>
          <w:sz w:val="9"/>
        </w:rPr>
      </w:pPr>
      <w:r>
        <w:br w:type="page"/>
      </w:r>
    </w:p>
    <w:p w14:paraId="5626628C" w14:textId="33DD66EC" w:rsidR="000508D0" w:rsidRDefault="000508D0" w:rsidP="000508D0">
      <w:pPr>
        <w:pStyle w:val="Caption"/>
      </w:pPr>
      <w:bookmarkStart w:id="262" w:name="_Toc461199657"/>
      <w:r>
        <w:t xml:space="preserve">Figure </w:t>
      </w:r>
      <w:fldSimple w:instr=" STYLEREF 1 \s ">
        <w:r w:rsidR="000D6DE5">
          <w:rPr>
            <w:noProof/>
          </w:rPr>
          <w:t>11</w:t>
        </w:r>
      </w:fldSimple>
      <w:r w:rsidR="003027B0">
        <w:noBreakHyphen/>
      </w:r>
      <w:fldSimple w:instr=" SEQ Figure \* ARABIC \s 1 ">
        <w:r w:rsidR="000D6DE5">
          <w:rPr>
            <w:noProof/>
          </w:rPr>
          <w:t>53</w:t>
        </w:r>
      </w:fldSimple>
      <w:r>
        <w:t xml:space="preserve"> [F-Up]S</w:t>
      </w:r>
      <w:r>
        <w:rPr>
          <w:vertAlign w:val="subscript"/>
        </w:rPr>
        <w:t>0</w:t>
      </w:r>
      <w:bookmarkEnd w:id="262"/>
    </w:p>
    <w:p w14:paraId="199F8627" w14:textId="77777777" w:rsidR="000508D0" w:rsidRDefault="000508D0" w:rsidP="000508D0">
      <w:pPr>
        <w:pStyle w:val="CaptionText"/>
      </w:pPr>
    </w:p>
    <w:p w14:paraId="17EA5239" w14:textId="77777777" w:rsidR="000508D0" w:rsidRDefault="000508D0" w:rsidP="000508D0">
      <w:r>
        <w:rPr>
          <w:noProof/>
        </w:rPr>
        <w:drawing>
          <wp:anchor distT="0" distB="0" distL="114300" distR="114300" simplePos="0" relativeHeight="251681792" behindDoc="0" locked="0" layoutInCell="1" allowOverlap="1" wp14:anchorId="43436A79" wp14:editId="0C587196">
            <wp:simplePos x="0" y="0"/>
            <wp:positionH relativeFrom="column">
              <wp:posOffset>1714500</wp:posOffset>
            </wp:positionH>
            <wp:positionV relativeFrom="paragraph">
              <wp:posOffset>50800</wp:posOffset>
            </wp:positionV>
            <wp:extent cx="4801870" cy="4801870"/>
            <wp:effectExtent l="0" t="0" r="0" b="0"/>
            <wp:wrapSquare wrapText="bothSides"/>
            <wp:docPr id="25" name="Picture 25" descr="Macintosh HD:Users:Jacob:Documents:Water_Splitting:Two_Photon_Water_Splitting:Computational_Data:F_Intermediate:TPy-B:2-Full-TPy-B-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Jacob:Documents:Water_Splitting:Two_Photon_Water_Splitting:Computational_Data:F_Intermediate:TPy-B:2-Full-TPy-B-GPNMR.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11633" w14:textId="77777777" w:rsidR="000508D0" w:rsidRDefault="000508D0" w:rsidP="000508D0">
      <w:pPr>
        <w:pStyle w:val="XYZCoords"/>
      </w:pPr>
      <w:r>
        <w:t>63</w:t>
      </w:r>
    </w:p>
    <w:p w14:paraId="0E9D4C91" w14:textId="77777777" w:rsidR="000508D0" w:rsidRDefault="000508D0" w:rsidP="000508D0">
      <w:pPr>
        <w:pStyle w:val="XYZCoords"/>
      </w:pPr>
      <w:r>
        <w:tab/>
        <w:t>Energy: -928594.7107585</w:t>
      </w:r>
    </w:p>
    <w:p w14:paraId="438F0655" w14:textId="77777777" w:rsidR="000508D0" w:rsidRDefault="000508D0" w:rsidP="000508D0">
      <w:pPr>
        <w:pStyle w:val="XYZCoords"/>
      </w:pPr>
      <w:r>
        <w:t>N         -0.76012        1.35702        0.06074</w:t>
      </w:r>
    </w:p>
    <w:p w14:paraId="60F2B26F" w14:textId="77777777" w:rsidR="000508D0" w:rsidRDefault="000508D0" w:rsidP="000508D0">
      <w:pPr>
        <w:pStyle w:val="XYZCoords"/>
      </w:pPr>
      <w:r>
        <w:t>C         -1.98808        1.76019        0.41130</w:t>
      </w:r>
    </w:p>
    <w:p w14:paraId="59B43812" w14:textId="77777777" w:rsidR="000508D0" w:rsidRDefault="000508D0" w:rsidP="000508D0">
      <w:pPr>
        <w:pStyle w:val="XYZCoords"/>
      </w:pPr>
      <w:r>
        <w:t>C          0.14561        2.21168       -0.43933</w:t>
      </w:r>
    </w:p>
    <w:p w14:paraId="71D7EC05" w14:textId="77777777" w:rsidR="000508D0" w:rsidRDefault="000508D0" w:rsidP="000508D0">
      <w:pPr>
        <w:pStyle w:val="XYZCoords"/>
      </w:pPr>
      <w:r>
        <w:t>C         -2.35911        3.09652        0.32530</w:t>
      </w:r>
    </w:p>
    <w:p w14:paraId="038661B9" w14:textId="77777777" w:rsidR="000508D0" w:rsidRDefault="000508D0" w:rsidP="000508D0">
      <w:pPr>
        <w:pStyle w:val="XYZCoords"/>
      </w:pPr>
      <w:r>
        <w:t>C         -1.41501        4.01483       -0.13317</w:t>
      </w:r>
    </w:p>
    <w:p w14:paraId="555FAAE1" w14:textId="77777777" w:rsidR="000508D0" w:rsidRDefault="000508D0" w:rsidP="000508D0">
      <w:pPr>
        <w:pStyle w:val="XYZCoords"/>
      </w:pPr>
      <w:r>
        <w:t>C         -0.15550        3.57248       -0.52449</w:t>
      </w:r>
    </w:p>
    <w:p w14:paraId="522B6E2D" w14:textId="77777777" w:rsidR="000508D0" w:rsidRDefault="000508D0" w:rsidP="000508D0">
      <w:pPr>
        <w:pStyle w:val="XYZCoords"/>
      </w:pPr>
      <w:r>
        <w:t>C         -2.86432        0.65143        0.91583</w:t>
      </w:r>
    </w:p>
    <w:p w14:paraId="672E9886" w14:textId="77777777" w:rsidR="000508D0" w:rsidRDefault="000508D0" w:rsidP="000508D0">
      <w:pPr>
        <w:pStyle w:val="XYZCoords"/>
      </w:pPr>
      <w:r>
        <w:t>H         -3.36391        3.41035        0.61035</w:t>
      </w:r>
    </w:p>
    <w:p w14:paraId="019E4744" w14:textId="77777777" w:rsidR="000508D0" w:rsidRDefault="000508D0" w:rsidP="000508D0">
      <w:pPr>
        <w:pStyle w:val="XYZCoords"/>
      </w:pPr>
      <w:r>
        <w:t>H         -1.66922        5.07414       -0.20352</w:t>
      </w:r>
    </w:p>
    <w:p w14:paraId="3020B579" w14:textId="77777777" w:rsidR="000508D0" w:rsidRDefault="000508D0" w:rsidP="000508D0">
      <w:pPr>
        <w:pStyle w:val="XYZCoords"/>
      </w:pPr>
      <w:r>
        <w:t>H          0.58703        4.27030       -0.91343</w:t>
      </w:r>
    </w:p>
    <w:p w14:paraId="71DEBE85" w14:textId="77777777" w:rsidR="000508D0" w:rsidRDefault="000508D0" w:rsidP="000508D0">
      <w:pPr>
        <w:pStyle w:val="XYZCoords"/>
      </w:pPr>
      <w:r>
        <w:t>C          1.42575        1.61295       -0.94035</w:t>
      </w:r>
    </w:p>
    <w:p w14:paraId="093FD850" w14:textId="77777777" w:rsidR="000508D0" w:rsidRDefault="000508D0" w:rsidP="000508D0">
      <w:pPr>
        <w:pStyle w:val="XYZCoords"/>
      </w:pPr>
      <w:r>
        <w:t>N         -2.71088       -0.57889        0.10904</w:t>
      </w:r>
    </w:p>
    <w:p w14:paraId="715A24CA" w14:textId="77777777" w:rsidR="000508D0" w:rsidRDefault="000508D0" w:rsidP="000508D0">
      <w:pPr>
        <w:pStyle w:val="XYZCoords"/>
      </w:pPr>
      <w:r>
        <w:t>H         -3.91695        0.97807        0.97223</w:t>
      </w:r>
    </w:p>
    <w:p w14:paraId="2A424E46" w14:textId="77777777" w:rsidR="000508D0" w:rsidRDefault="000508D0" w:rsidP="000508D0">
      <w:pPr>
        <w:pStyle w:val="XYZCoords"/>
      </w:pPr>
      <w:r>
        <w:t>H         -2.54157        0.40295        1.94000</w:t>
      </w:r>
    </w:p>
    <w:p w14:paraId="4CC194B1" w14:textId="77777777" w:rsidR="000508D0" w:rsidRDefault="000508D0" w:rsidP="000508D0">
      <w:pPr>
        <w:pStyle w:val="XYZCoords"/>
      </w:pPr>
      <w:r>
        <w:t>H          1.24037        1.35471       -1.99701</w:t>
      </w:r>
    </w:p>
    <w:p w14:paraId="39722C28" w14:textId="77777777" w:rsidR="000508D0" w:rsidRDefault="000508D0" w:rsidP="000508D0">
      <w:pPr>
        <w:pStyle w:val="XYZCoords"/>
      </w:pPr>
      <w:r>
        <w:t>P          1.76437       -0.06514       -0.17220</w:t>
      </w:r>
    </w:p>
    <w:p w14:paraId="6C14DCE9" w14:textId="77777777" w:rsidR="000508D0" w:rsidRDefault="000508D0" w:rsidP="000508D0">
      <w:pPr>
        <w:pStyle w:val="XYZCoords"/>
      </w:pPr>
      <w:r>
        <w:t>H          2.26264        2.32326       -0.88030</w:t>
      </w:r>
    </w:p>
    <w:p w14:paraId="776BC370" w14:textId="77777777" w:rsidR="000508D0" w:rsidRDefault="000508D0" w:rsidP="000508D0">
      <w:pPr>
        <w:pStyle w:val="XYZCoords"/>
      </w:pPr>
      <w:r>
        <w:t>Ru        -0.40278       -0.73311        0.00089</w:t>
      </w:r>
    </w:p>
    <w:p w14:paraId="7C3595FF" w14:textId="77777777" w:rsidR="000508D0" w:rsidRDefault="000508D0" w:rsidP="000508D0">
      <w:pPr>
        <w:pStyle w:val="XYZCoords"/>
      </w:pPr>
      <w:r>
        <w:t>C         -3.28097       -0.39488       -1.24605</w:t>
      </w:r>
    </w:p>
    <w:p w14:paraId="2EC850A6" w14:textId="77777777" w:rsidR="000508D0" w:rsidRDefault="000508D0" w:rsidP="000508D0">
      <w:pPr>
        <w:pStyle w:val="XYZCoords"/>
      </w:pPr>
      <w:r>
        <w:t>C          2.98529       -0.86039       -1.40368</w:t>
      </w:r>
    </w:p>
    <w:p w14:paraId="55CAB144" w14:textId="77777777" w:rsidR="000508D0" w:rsidRDefault="000508D0" w:rsidP="000508D0">
      <w:pPr>
        <w:pStyle w:val="XYZCoords"/>
      </w:pPr>
      <w:r>
        <w:t>C         -3.35596       -1.69012        0.84091</w:t>
      </w:r>
    </w:p>
    <w:p w14:paraId="5BFF6A0C" w14:textId="77777777" w:rsidR="000508D0" w:rsidRDefault="000508D0" w:rsidP="000508D0">
      <w:pPr>
        <w:pStyle w:val="XYZCoords"/>
      </w:pPr>
      <w:r>
        <w:t>C          2.68585        0.37918        1.43916</w:t>
      </w:r>
    </w:p>
    <w:p w14:paraId="70944139" w14:textId="77777777" w:rsidR="000508D0" w:rsidRDefault="000508D0" w:rsidP="000508D0">
      <w:pPr>
        <w:pStyle w:val="XYZCoords"/>
      </w:pPr>
      <w:r>
        <w:t>C          2.16082       -1.50296       -2.52121</w:t>
      </w:r>
    </w:p>
    <w:p w14:paraId="02971302" w14:textId="77777777" w:rsidR="000508D0" w:rsidRDefault="000508D0" w:rsidP="000508D0">
      <w:pPr>
        <w:pStyle w:val="XYZCoords"/>
      </w:pPr>
      <w:r>
        <w:t>C          3.76716       -1.97521       -0.70760</w:t>
      </w:r>
    </w:p>
    <w:p w14:paraId="78C0EB65" w14:textId="77777777" w:rsidR="000508D0" w:rsidRDefault="000508D0" w:rsidP="000508D0">
      <w:pPr>
        <w:pStyle w:val="XYZCoords"/>
      </w:pPr>
      <w:r>
        <w:t>C          3.94668        0.14899       -2.03561</w:t>
      </w:r>
    </w:p>
    <w:p w14:paraId="1C138053" w14:textId="77777777" w:rsidR="000508D0" w:rsidRDefault="000508D0" w:rsidP="000508D0">
      <w:pPr>
        <w:pStyle w:val="XYZCoords"/>
      </w:pPr>
      <w:r>
        <w:t>C          1.78330        1.34786        2.21325</w:t>
      </w:r>
    </w:p>
    <w:p w14:paraId="332EB9A8" w14:textId="77777777" w:rsidR="000508D0" w:rsidRDefault="000508D0" w:rsidP="000508D0">
      <w:pPr>
        <w:pStyle w:val="XYZCoords"/>
      </w:pPr>
      <w:r>
        <w:t>C          4.02979        1.07014        1.20419</w:t>
      </w:r>
    </w:p>
    <w:p w14:paraId="22954324" w14:textId="77777777" w:rsidR="000508D0" w:rsidRDefault="000508D0" w:rsidP="000508D0">
      <w:pPr>
        <w:pStyle w:val="XYZCoords"/>
      </w:pPr>
      <w:r>
        <w:t>C          2.90333       -0.86685        2.30296</w:t>
      </w:r>
    </w:p>
    <w:p w14:paraId="533D7F23" w14:textId="77777777" w:rsidR="000508D0" w:rsidRDefault="000508D0" w:rsidP="000508D0">
      <w:pPr>
        <w:pStyle w:val="XYZCoords"/>
      </w:pPr>
      <w:r>
        <w:t>H         -0.17741       -2.28874       -0.35044</w:t>
      </w:r>
    </w:p>
    <w:p w14:paraId="7943515B" w14:textId="77777777" w:rsidR="000508D0" w:rsidRDefault="000508D0" w:rsidP="000508D0">
      <w:pPr>
        <w:pStyle w:val="XYZCoords"/>
      </w:pPr>
      <w:r>
        <w:t>H         -2.67991        0.38194       -1.73612</w:t>
      </w:r>
    </w:p>
    <w:p w14:paraId="269502A0" w14:textId="77777777" w:rsidR="000508D0" w:rsidRDefault="000508D0" w:rsidP="000508D0">
      <w:pPr>
        <w:pStyle w:val="XYZCoords"/>
      </w:pPr>
      <w:r>
        <w:t>C         -4.77086       -0.09912       -1.32183</w:t>
      </w:r>
    </w:p>
    <w:p w14:paraId="3D9283A0" w14:textId="77777777" w:rsidR="000508D0" w:rsidRDefault="000508D0" w:rsidP="000508D0">
      <w:pPr>
        <w:pStyle w:val="XYZCoords"/>
      </w:pPr>
      <w:r>
        <w:t>H         -3.04599       -1.30790       -1.80675</w:t>
      </w:r>
    </w:p>
    <w:p w14:paraId="38D06040" w14:textId="77777777" w:rsidR="000508D0" w:rsidRDefault="000508D0" w:rsidP="000508D0">
      <w:pPr>
        <w:pStyle w:val="XYZCoords"/>
      </w:pPr>
      <w:r>
        <w:t>H         -2.86129       -1.74689        1.82075</w:t>
      </w:r>
    </w:p>
    <w:p w14:paraId="2D0949E6" w14:textId="77777777" w:rsidR="000508D0" w:rsidRDefault="000508D0" w:rsidP="000508D0">
      <w:pPr>
        <w:pStyle w:val="XYZCoords"/>
      </w:pPr>
      <w:r>
        <w:t>C         -3.24236       -3.02668        0.14065</w:t>
      </w:r>
    </w:p>
    <w:p w14:paraId="5864BD71" w14:textId="77777777" w:rsidR="000508D0" w:rsidRDefault="000508D0" w:rsidP="000508D0">
      <w:pPr>
        <w:pStyle w:val="XYZCoords"/>
      </w:pPr>
      <w:r>
        <w:t>H         -4.41803       -1.44218        1.03317</w:t>
      </w:r>
    </w:p>
    <w:p w14:paraId="2BC47D6E" w14:textId="77777777" w:rsidR="000508D0" w:rsidRDefault="000508D0" w:rsidP="000508D0">
      <w:pPr>
        <w:pStyle w:val="XYZCoords"/>
      </w:pPr>
      <w:r>
        <w:t>C         -0.36341       -1.29063        1.73384</w:t>
      </w:r>
    </w:p>
    <w:p w14:paraId="2C0CB596" w14:textId="77777777" w:rsidR="000508D0" w:rsidRDefault="000508D0" w:rsidP="000508D0">
      <w:pPr>
        <w:pStyle w:val="XYZCoords"/>
      </w:pPr>
      <w:r>
        <w:t>O         -0.55241       -0.24421       -2.02943</w:t>
      </w:r>
    </w:p>
    <w:p w14:paraId="7E9F000C" w14:textId="77777777" w:rsidR="000508D0" w:rsidRDefault="000508D0" w:rsidP="000508D0">
      <w:pPr>
        <w:pStyle w:val="XYZCoords"/>
      </w:pPr>
      <w:r>
        <w:t>H         -0.51954       -1.07146       -2.52109</w:t>
      </w:r>
    </w:p>
    <w:p w14:paraId="34D1D448" w14:textId="77777777" w:rsidR="000508D0" w:rsidRDefault="000508D0" w:rsidP="000508D0">
      <w:pPr>
        <w:pStyle w:val="XYZCoords"/>
      </w:pPr>
      <w:r>
        <w:t>H         -2.19154       -3.21571       -0.12667</w:t>
      </w:r>
    </w:p>
    <w:p w14:paraId="70C994D0" w14:textId="77777777" w:rsidR="000508D0" w:rsidRDefault="000508D0" w:rsidP="000508D0">
      <w:pPr>
        <w:pStyle w:val="XYZCoords"/>
      </w:pPr>
      <w:r>
        <w:t>H         -3.85742       -3.08026       -0.76983</w:t>
      </w:r>
    </w:p>
    <w:p w14:paraId="005ED46C" w14:textId="77777777" w:rsidR="000508D0" w:rsidRDefault="000508D0" w:rsidP="000508D0">
      <w:pPr>
        <w:pStyle w:val="XYZCoords"/>
      </w:pPr>
      <w:r>
        <w:t>H         -3.58479       -3.82187        0.81910</w:t>
      </w:r>
    </w:p>
    <w:p w14:paraId="5107D33A" w14:textId="77777777" w:rsidR="000508D0" w:rsidRDefault="000508D0" w:rsidP="000508D0">
      <w:pPr>
        <w:pStyle w:val="XYZCoords"/>
      </w:pPr>
      <w:r>
        <w:t>H         -5.05260       -0.00593       -2.38153</w:t>
      </w:r>
    </w:p>
    <w:p w14:paraId="343F476B" w14:textId="77777777" w:rsidR="000508D0" w:rsidRDefault="000508D0" w:rsidP="000508D0">
      <w:pPr>
        <w:pStyle w:val="XYZCoords"/>
      </w:pPr>
      <w:r>
        <w:t>H         -5.04794        0.84874       -0.83522</w:t>
      </w:r>
    </w:p>
    <w:p w14:paraId="7AA39295" w14:textId="77777777" w:rsidR="000508D0" w:rsidRDefault="000508D0" w:rsidP="000508D0">
      <w:pPr>
        <w:pStyle w:val="XYZCoords"/>
      </w:pPr>
      <w:r>
        <w:t>H         -5.39256       -0.89811       -0.88922</w:t>
      </w:r>
    </w:p>
    <w:p w14:paraId="703B5F9A" w14:textId="77777777" w:rsidR="000508D0" w:rsidRDefault="000508D0" w:rsidP="000508D0">
      <w:pPr>
        <w:pStyle w:val="XYZCoords"/>
      </w:pPr>
      <w:r>
        <w:t>H          2.85351       -1.96637       -3.24406</w:t>
      </w:r>
    </w:p>
    <w:p w14:paraId="30CF925A" w14:textId="77777777" w:rsidR="000508D0" w:rsidRDefault="000508D0" w:rsidP="000508D0">
      <w:pPr>
        <w:pStyle w:val="XYZCoords"/>
      </w:pPr>
      <w:r>
        <w:t>H          1.53388       -0.76769       -3.04204</w:t>
      </w:r>
    </w:p>
    <w:p w14:paraId="262E66D5" w14:textId="77777777" w:rsidR="000508D0" w:rsidRDefault="000508D0" w:rsidP="000508D0">
      <w:pPr>
        <w:pStyle w:val="XYZCoords"/>
      </w:pPr>
      <w:r>
        <w:t>H          1.49724       -2.27858       -2.11355</w:t>
      </w:r>
    </w:p>
    <w:p w14:paraId="5D2BAE94" w14:textId="77777777" w:rsidR="000508D0" w:rsidRDefault="000508D0" w:rsidP="000508D0">
      <w:pPr>
        <w:pStyle w:val="XYZCoords"/>
      </w:pPr>
      <w:r>
        <w:t>H          4.30778       -2.55843       -1.47151</w:t>
      </w:r>
    </w:p>
    <w:p w14:paraId="6FD53C41" w14:textId="77777777" w:rsidR="000508D0" w:rsidRDefault="000508D0" w:rsidP="000508D0">
      <w:pPr>
        <w:pStyle w:val="XYZCoords"/>
      </w:pPr>
      <w:r>
        <w:t>H          3.09396       -2.66558       -0.17658</w:t>
      </w:r>
    </w:p>
    <w:p w14:paraId="6275774E" w14:textId="77777777" w:rsidR="000508D0" w:rsidRDefault="000508D0" w:rsidP="000508D0">
      <w:pPr>
        <w:pStyle w:val="XYZCoords"/>
      </w:pPr>
      <w:r>
        <w:t>H          4.51440       -1.59451        0.00201</w:t>
      </w:r>
    </w:p>
    <w:p w14:paraId="4F6EE88A" w14:textId="77777777" w:rsidR="000508D0" w:rsidRDefault="000508D0" w:rsidP="000508D0">
      <w:pPr>
        <w:pStyle w:val="XYZCoords"/>
      </w:pPr>
      <w:r>
        <w:t>H          4.62443       -0.38964       -2.71936</w:t>
      </w:r>
    </w:p>
    <w:p w14:paraId="6CDBE3FA" w14:textId="77777777" w:rsidR="000508D0" w:rsidRDefault="000508D0" w:rsidP="000508D0">
      <w:pPr>
        <w:pStyle w:val="XYZCoords"/>
      </w:pPr>
      <w:r>
        <w:t>H          4.57013        0.67690       -1.30360</w:t>
      </w:r>
    </w:p>
    <w:p w14:paraId="4AC5D299" w14:textId="77777777" w:rsidR="000508D0" w:rsidRDefault="000508D0" w:rsidP="000508D0">
      <w:pPr>
        <w:pStyle w:val="XYZCoords"/>
      </w:pPr>
      <w:r>
        <w:t>H          3.41141        0.89676       -2.63846</w:t>
      </w:r>
    </w:p>
    <w:p w14:paraId="222D1D43" w14:textId="77777777" w:rsidR="000508D0" w:rsidRDefault="000508D0" w:rsidP="000508D0">
      <w:pPr>
        <w:pStyle w:val="XYZCoords"/>
      </w:pPr>
      <w:r>
        <w:t>H          4.77741        0.39768        0.76244</w:t>
      </w:r>
    </w:p>
    <w:p w14:paraId="37C85979" w14:textId="77777777" w:rsidR="000508D0" w:rsidRDefault="000508D0" w:rsidP="000508D0">
      <w:pPr>
        <w:pStyle w:val="XYZCoords"/>
      </w:pPr>
      <w:r>
        <w:t>H          4.42961        1.40719        2.17539</w:t>
      </w:r>
    </w:p>
    <w:p w14:paraId="1C1D5166" w14:textId="77777777" w:rsidR="000508D0" w:rsidRDefault="000508D0" w:rsidP="000508D0">
      <w:pPr>
        <w:pStyle w:val="XYZCoords"/>
      </w:pPr>
      <w:r>
        <w:t>H          3.94093        1.96074        0.56358</w:t>
      </w:r>
    </w:p>
    <w:p w14:paraId="2BC872C0" w14:textId="77777777" w:rsidR="000508D0" w:rsidRDefault="000508D0" w:rsidP="000508D0">
      <w:pPr>
        <w:pStyle w:val="XYZCoords"/>
      </w:pPr>
      <w:r>
        <w:t>H          3.62536       -1.56423        1.86222</w:t>
      </w:r>
    </w:p>
    <w:p w14:paraId="43E6E82C" w14:textId="77777777" w:rsidR="000508D0" w:rsidRDefault="000508D0" w:rsidP="000508D0">
      <w:pPr>
        <w:pStyle w:val="XYZCoords"/>
      </w:pPr>
      <w:r>
        <w:t>H          1.96971       -1.41019        2.48923</w:t>
      </w:r>
    </w:p>
    <w:p w14:paraId="0C65B136" w14:textId="77777777" w:rsidR="000508D0" w:rsidRDefault="000508D0" w:rsidP="000508D0">
      <w:pPr>
        <w:pStyle w:val="XYZCoords"/>
      </w:pPr>
      <w:r>
        <w:t>H          3.30471       -0.55087        3.28072</w:t>
      </w:r>
    </w:p>
    <w:p w14:paraId="344C1433" w14:textId="77777777" w:rsidR="000508D0" w:rsidRDefault="000508D0" w:rsidP="000508D0">
      <w:pPr>
        <w:pStyle w:val="XYZCoords"/>
      </w:pPr>
      <w:r>
        <w:t>H          2.24443        1.55016        3.19394</w:t>
      </w:r>
    </w:p>
    <w:p w14:paraId="65AFA91D" w14:textId="77777777" w:rsidR="000508D0" w:rsidRDefault="000508D0" w:rsidP="000508D0">
      <w:pPr>
        <w:pStyle w:val="XYZCoords"/>
      </w:pPr>
      <w:r>
        <w:t>H          0.78337        0.92786        2.38544</w:t>
      </w:r>
    </w:p>
    <w:p w14:paraId="1EF7AD68" w14:textId="77777777" w:rsidR="000508D0" w:rsidRDefault="000508D0" w:rsidP="000508D0">
      <w:pPr>
        <w:pStyle w:val="XYZCoords"/>
      </w:pPr>
      <w:r>
        <w:t>H          1.66994        2.31323        1.69793</w:t>
      </w:r>
    </w:p>
    <w:p w14:paraId="1EC42987" w14:textId="77777777" w:rsidR="000508D0" w:rsidRDefault="000508D0" w:rsidP="000508D0">
      <w:pPr>
        <w:pStyle w:val="XYZCoords"/>
      </w:pPr>
      <w:r>
        <w:t>O         -0.39707       -1.72073        2.82230</w:t>
      </w:r>
    </w:p>
    <w:p w14:paraId="6679E31A" w14:textId="77777777" w:rsidR="000508D0" w:rsidRDefault="000508D0">
      <w:pPr>
        <w:rPr>
          <w:sz w:val="9"/>
        </w:rPr>
      </w:pPr>
      <w:r>
        <w:br w:type="page"/>
      </w:r>
    </w:p>
    <w:p w14:paraId="6D0A4C16" w14:textId="32B48CAD" w:rsidR="000508D0" w:rsidRDefault="000508D0" w:rsidP="000508D0">
      <w:pPr>
        <w:pStyle w:val="Caption"/>
      </w:pPr>
      <w:bookmarkStart w:id="263" w:name="_Toc461199658"/>
      <w:r>
        <w:t xml:space="preserve">Figure </w:t>
      </w:r>
      <w:fldSimple w:instr=" STYLEREF 1 \s ">
        <w:r w:rsidR="000D6DE5">
          <w:rPr>
            <w:noProof/>
          </w:rPr>
          <w:t>11</w:t>
        </w:r>
      </w:fldSimple>
      <w:r w:rsidR="003027B0">
        <w:noBreakHyphen/>
      </w:r>
      <w:fldSimple w:instr=" SEQ Figure \* ARABIC \s 1 ">
        <w:r w:rsidR="000D6DE5">
          <w:rPr>
            <w:noProof/>
          </w:rPr>
          <w:t>54</w:t>
        </w:r>
      </w:fldSimple>
      <w:r>
        <w:t xml:space="preserve"> [F-Trans]S</w:t>
      </w:r>
      <w:r>
        <w:rPr>
          <w:vertAlign w:val="subscript"/>
        </w:rPr>
        <w:t>0</w:t>
      </w:r>
      <w:r>
        <w:rPr>
          <w:vertAlign w:val="superscript"/>
        </w:rPr>
        <w:t xml:space="preserve"> </w:t>
      </w:r>
      <w:r>
        <w:t>Structure and Coordinates</w:t>
      </w:r>
      <w:bookmarkEnd w:id="263"/>
    </w:p>
    <w:p w14:paraId="3F15DA8F" w14:textId="77777777" w:rsidR="000508D0" w:rsidRDefault="000508D0" w:rsidP="000508D0">
      <w:pPr>
        <w:pStyle w:val="CaptionText"/>
      </w:pPr>
    </w:p>
    <w:p w14:paraId="446E6F73" w14:textId="77777777" w:rsidR="000508D0" w:rsidRDefault="000508D0" w:rsidP="000508D0">
      <w:r>
        <w:rPr>
          <w:noProof/>
        </w:rPr>
        <w:drawing>
          <wp:anchor distT="0" distB="0" distL="114300" distR="114300" simplePos="0" relativeHeight="251682816" behindDoc="0" locked="0" layoutInCell="1" allowOverlap="1" wp14:anchorId="380A41DD" wp14:editId="7C8D81DD">
            <wp:simplePos x="0" y="0"/>
            <wp:positionH relativeFrom="column">
              <wp:posOffset>1713230</wp:posOffset>
            </wp:positionH>
            <wp:positionV relativeFrom="paragraph">
              <wp:posOffset>163830</wp:posOffset>
            </wp:positionV>
            <wp:extent cx="4458970" cy="4458970"/>
            <wp:effectExtent l="0" t="0" r="0" b="0"/>
            <wp:wrapSquare wrapText="bothSides"/>
            <wp:docPr id="26" name="Picture 26" descr="Macintosh HD:Users:Jacob:Documents:Water_Splitting:Two_Photon_Water_Splitting:Computational_Data:F_Intermediate:Trans-A:2-Full-Tran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Jacob:Documents:Water_Splitting:Two_Photon_Water_Splitting:Computational_Data:F_Intermediate:Trans-A:2-Full-Trans-A-GPNMR-NoSpin.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B65DE6" w14:textId="77777777" w:rsidR="000508D0" w:rsidRDefault="000508D0" w:rsidP="000508D0">
      <w:pPr>
        <w:pStyle w:val="XYZCoords"/>
      </w:pPr>
      <w:r>
        <w:t>63</w:t>
      </w:r>
    </w:p>
    <w:p w14:paraId="7E3D398F" w14:textId="77777777" w:rsidR="000508D0" w:rsidRDefault="000508D0" w:rsidP="000508D0">
      <w:pPr>
        <w:pStyle w:val="XYZCoords"/>
      </w:pPr>
      <w:r>
        <w:tab/>
        <w:t>Energy: -928595.0842646</w:t>
      </w:r>
    </w:p>
    <w:p w14:paraId="0DD63091" w14:textId="77777777" w:rsidR="000508D0" w:rsidRDefault="000508D0" w:rsidP="000508D0">
      <w:pPr>
        <w:pStyle w:val="XYZCoords"/>
      </w:pPr>
      <w:r>
        <w:t>N         -0.80008        1.42201       -0.04137</w:t>
      </w:r>
    </w:p>
    <w:p w14:paraId="6D11E9D7" w14:textId="77777777" w:rsidR="000508D0" w:rsidRDefault="000508D0" w:rsidP="000508D0">
      <w:pPr>
        <w:pStyle w:val="XYZCoords"/>
      </w:pPr>
      <w:r>
        <w:t>C         -2.01529        1.84205        0.33314</w:t>
      </w:r>
    </w:p>
    <w:p w14:paraId="6344BBAA" w14:textId="77777777" w:rsidR="000508D0" w:rsidRDefault="000508D0" w:rsidP="000508D0">
      <w:pPr>
        <w:pStyle w:val="XYZCoords"/>
      </w:pPr>
      <w:r>
        <w:t>C          0.08710        2.25307       -0.61139</w:t>
      </w:r>
    </w:p>
    <w:p w14:paraId="5EE04B96" w14:textId="77777777" w:rsidR="000508D0" w:rsidRDefault="000508D0" w:rsidP="000508D0">
      <w:pPr>
        <w:pStyle w:val="XYZCoords"/>
      </w:pPr>
      <w:r>
        <w:t>C         -2.40612        3.16389        0.15747</w:t>
      </w:r>
    </w:p>
    <w:p w14:paraId="5DC0A9BC" w14:textId="77777777" w:rsidR="000508D0" w:rsidRDefault="000508D0" w:rsidP="000508D0">
      <w:pPr>
        <w:pStyle w:val="XYZCoords"/>
      </w:pPr>
      <w:r>
        <w:t>C         -1.49281        4.05289       -0.40659</w:t>
      </w:r>
    </w:p>
    <w:p w14:paraId="433C6EE2" w14:textId="77777777" w:rsidR="000508D0" w:rsidRDefault="000508D0" w:rsidP="000508D0">
      <w:pPr>
        <w:pStyle w:val="XYZCoords"/>
      </w:pPr>
      <w:r>
        <w:t>C         -0.23606        3.59815       -0.79275</w:t>
      </w:r>
    </w:p>
    <w:p w14:paraId="0076A8ED" w14:textId="77777777" w:rsidR="000508D0" w:rsidRDefault="000508D0" w:rsidP="000508D0">
      <w:pPr>
        <w:pStyle w:val="XYZCoords"/>
      </w:pPr>
      <w:r>
        <w:t>C         -2.83614        0.77931        0.99500</w:t>
      </w:r>
    </w:p>
    <w:p w14:paraId="633B30E3" w14:textId="77777777" w:rsidR="000508D0" w:rsidRDefault="000508D0" w:rsidP="000508D0">
      <w:pPr>
        <w:pStyle w:val="XYZCoords"/>
      </w:pPr>
      <w:r>
        <w:t>H         -3.40192        3.48854        0.46079</w:t>
      </w:r>
    </w:p>
    <w:p w14:paraId="70CF556C" w14:textId="77777777" w:rsidR="000508D0" w:rsidRDefault="000508D0" w:rsidP="000508D0">
      <w:pPr>
        <w:pStyle w:val="XYZCoords"/>
      </w:pPr>
      <w:r>
        <w:t>H         -1.76456        5.10007       -0.55239</w:t>
      </w:r>
    </w:p>
    <w:p w14:paraId="5D0CF72F" w14:textId="77777777" w:rsidR="000508D0" w:rsidRDefault="000508D0" w:rsidP="000508D0">
      <w:pPr>
        <w:pStyle w:val="XYZCoords"/>
      </w:pPr>
      <w:r>
        <w:t>H          0.48999        4.27366       -1.24616</w:t>
      </w:r>
    </w:p>
    <w:p w14:paraId="5573B617" w14:textId="77777777" w:rsidR="000508D0" w:rsidRDefault="000508D0" w:rsidP="000508D0">
      <w:pPr>
        <w:pStyle w:val="XYZCoords"/>
      </w:pPr>
      <w:r>
        <w:t>C          1.38015        1.63724       -1.04565</w:t>
      </w:r>
    </w:p>
    <w:p w14:paraId="531D7F66" w14:textId="77777777" w:rsidR="000508D0" w:rsidRDefault="000508D0" w:rsidP="000508D0">
      <w:pPr>
        <w:pStyle w:val="XYZCoords"/>
      </w:pPr>
      <w:r>
        <w:t>N         -2.67460       -0.52971        0.33005</w:t>
      </w:r>
    </w:p>
    <w:p w14:paraId="2DAD4D3D" w14:textId="77777777" w:rsidR="000508D0" w:rsidRDefault="000508D0" w:rsidP="000508D0">
      <w:pPr>
        <w:pStyle w:val="XYZCoords"/>
      </w:pPr>
      <w:r>
        <w:t>H         -3.89593        1.07920        1.06179</w:t>
      </w:r>
    </w:p>
    <w:p w14:paraId="6C78E730" w14:textId="77777777" w:rsidR="000508D0" w:rsidRDefault="000508D0" w:rsidP="000508D0">
      <w:pPr>
        <w:pStyle w:val="XYZCoords"/>
      </w:pPr>
      <w:r>
        <w:t>H         -2.45228        0.65674        2.02086</w:t>
      </w:r>
    </w:p>
    <w:p w14:paraId="754A07F5" w14:textId="77777777" w:rsidR="000508D0" w:rsidRDefault="000508D0" w:rsidP="000508D0">
      <w:pPr>
        <w:pStyle w:val="XYZCoords"/>
      </w:pPr>
      <w:r>
        <w:t>H          1.20532        1.24514       -2.06318</w:t>
      </w:r>
    </w:p>
    <w:p w14:paraId="34203505" w14:textId="77777777" w:rsidR="000508D0" w:rsidRDefault="000508D0" w:rsidP="000508D0">
      <w:pPr>
        <w:pStyle w:val="XYZCoords"/>
      </w:pPr>
      <w:r>
        <w:t>P          1.72843        0.07619       -0.07604</w:t>
      </w:r>
    </w:p>
    <w:p w14:paraId="529ED3C3" w14:textId="77777777" w:rsidR="000508D0" w:rsidRDefault="000508D0" w:rsidP="000508D0">
      <w:pPr>
        <w:pStyle w:val="XYZCoords"/>
      </w:pPr>
      <w:r>
        <w:t>H          2.20011        2.36921       -1.06618</w:t>
      </w:r>
    </w:p>
    <w:p w14:paraId="322EBC9A" w14:textId="77777777" w:rsidR="000508D0" w:rsidRDefault="000508D0" w:rsidP="000508D0">
      <w:pPr>
        <w:pStyle w:val="XYZCoords"/>
      </w:pPr>
      <w:r>
        <w:t>Ru        -0.40440       -0.63417        0.12216</w:t>
      </w:r>
    </w:p>
    <w:p w14:paraId="460634D7" w14:textId="77777777" w:rsidR="000508D0" w:rsidRDefault="000508D0" w:rsidP="000508D0">
      <w:pPr>
        <w:pStyle w:val="XYZCoords"/>
      </w:pPr>
      <w:r>
        <w:t>C         -3.31677       -0.52889       -1.00610</w:t>
      </w:r>
    </w:p>
    <w:p w14:paraId="7725EE39" w14:textId="77777777" w:rsidR="000508D0" w:rsidRDefault="000508D0" w:rsidP="000508D0">
      <w:pPr>
        <w:pStyle w:val="XYZCoords"/>
      </w:pPr>
      <w:r>
        <w:t>C          2.98840       -0.83483       -1.17047</w:t>
      </w:r>
    </w:p>
    <w:p w14:paraId="053103E9" w14:textId="77777777" w:rsidR="000508D0" w:rsidRDefault="000508D0" w:rsidP="000508D0">
      <w:pPr>
        <w:pStyle w:val="XYZCoords"/>
      </w:pPr>
      <w:r>
        <w:t>C         -3.23884       -1.55482        1.23772</w:t>
      </w:r>
    </w:p>
    <w:p w14:paraId="446FB738" w14:textId="77777777" w:rsidR="000508D0" w:rsidRDefault="000508D0" w:rsidP="000508D0">
      <w:pPr>
        <w:pStyle w:val="XYZCoords"/>
      </w:pPr>
      <w:r>
        <w:t>C          2.56798        0.66948        1.52673</w:t>
      </w:r>
    </w:p>
    <w:p w14:paraId="0CD4B451" w14:textId="77777777" w:rsidR="000508D0" w:rsidRDefault="000508D0" w:rsidP="000508D0">
      <w:pPr>
        <w:pStyle w:val="XYZCoords"/>
      </w:pPr>
      <w:r>
        <w:t>C          2.19557       -1.57220       -2.25448</w:t>
      </w:r>
    </w:p>
    <w:p w14:paraId="57163A27" w14:textId="77777777" w:rsidR="000508D0" w:rsidRDefault="000508D0" w:rsidP="000508D0">
      <w:pPr>
        <w:pStyle w:val="XYZCoords"/>
      </w:pPr>
      <w:r>
        <w:t>C          3.75077       -1.87787       -0.35107</w:t>
      </w:r>
    </w:p>
    <w:p w14:paraId="0AC1C2E3" w14:textId="77777777" w:rsidR="000508D0" w:rsidRDefault="000508D0" w:rsidP="000508D0">
      <w:pPr>
        <w:pStyle w:val="XYZCoords"/>
      </w:pPr>
      <w:r>
        <w:t>C          3.96721        0.12336       -1.85464</w:t>
      </w:r>
    </w:p>
    <w:p w14:paraId="465E3457" w14:textId="77777777" w:rsidR="000508D0" w:rsidRDefault="000508D0" w:rsidP="000508D0">
      <w:pPr>
        <w:pStyle w:val="XYZCoords"/>
      </w:pPr>
      <w:r>
        <w:t>C          1.66301        1.74844        2.13123</w:t>
      </w:r>
    </w:p>
    <w:p w14:paraId="270AB816" w14:textId="77777777" w:rsidR="000508D0" w:rsidRDefault="000508D0" w:rsidP="000508D0">
      <w:pPr>
        <w:pStyle w:val="XYZCoords"/>
      </w:pPr>
      <w:r>
        <w:t>C          3.95882        1.26826        1.32423</w:t>
      </w:r>
    </w:p>
    <w:p w14:paraId="6144EC99" w14:textId="77777777" w:rsidR="000508D0" w:rsidRDefault="000508D0" w:rsidP="000508D0">
      <w:pPr>
        <w:pStyle w:val="XYZCoords"/>
      </w:pPr>
      <w:r>
        <w:t>C          2.62271       -0.50133        2.51198</w:t>
      </w:r>
    </w:p>
    <w:p w14:paraId="2C3583CC" w14:textId="77777777" w:rsidR="000508D0" w:rsidRDefault="000508D0" w:rsidP="000508D0">
      <w:pPr>
        <w:pStyle w:val="XYZCoords"/>
      </w:pPr>
      <w:r>
        <w:t>H         -0.38438       -0.55794        1.74376</w:t>
      </w:r>
    </w:p>
    <w:p w14:paraId="1C0DF743" w14:textId="77777777" w:rsidR="000508D0" w:rsidRDefault="000508D0" w:rsidP="000508D0">
      <w:pPr>
        <w:pStyle w:val="XYZCoords"/>
      </w:pPr>
      <w:r>
        <w:t>H         -2.72303        0.14852       -1.63637</w:t>
      </w:r>
    </w:p>
    <w:p w14:paraId="5ED38A1F" w14:textId="77777777" w:rsidR="000508D0" w:rsidRDefault="000508D0" w:rsidP="000508D0">
      <w:pPr>
        <w:pStyle w:val="XYZCoords"/>
      </w:pPr>
      <w:r>
        <w:t>C         -4.80382       -0.21466       -1.04423</w:t>
      </w:r>
    </w:p>
    <w:p w14:paraId="7466BDB8" w14:textId="77777777" w:rsidR="000508D0" w:rsidRDefault="000508D0" w:rsidP="000508D0">
      <w:pPr>
        <w:pStyle w:val="XYZCoords"/>
      </w:pPr>
      <w:r>
        <w:t>H         -3.12800       -1.52055       -1.43586</w:t>
      </w:r>
    </w:p>
    <w:p w14:paraId="248942B7" w14:textId="77777777" w:rsidR="000508D0" w:rsidRDefault="000508D0" w:rsidP="000508D0">
      <w:pPr>
        <w:pStyle w:val="XYZCoords"/>
      </w:pPr>
      <w:r>
        <w:t>H         -2.59533       -1.54706        2.12912</w:t>
      </w:r>
    </w:p>
    <w:p w14:paraId="40D13E86" w14:textId="77777777" w:rsidR="000508D0" w:rsidRDefault="000508D0" w:rsidP="000508D0">
      <w:pPr>
        <w:pStyle w:val="XYZCoords"/>
      </w:pPr>
      <w:r>
        <w:t>C         -3.29428       -2.95019        0.65467</w:t>
      </w:r>
    </w:p>
    <w:p w14:paraId="36585E91" w14:textId="77777777" w:rsidR="000508D0" w:rsidRDefault="000508D0" w:rsidP="000508D0">
      <w:pPr>
        <w:pStyle w:val="XYZCoords"/>
      </w:pPr>
      <w:r>
        <w:t>H         -4.25429       -1.24594        1.55620</w:t>
      </w:r>
    </w:p>
    <w:p w14:paraId="7730A9E1" w14:textId="77777777" w:rsidR="000508D0" w:rsidRDefault="000508D0" w:rsidP="000508D0">
      <w:pPr>
        <w:pStyle w:val="XYZCoords"/>
      </w:pPr>
      <w:r>
        <w:t>C          0.02966       -2.39316        0.33554</w:t>
      </w:r>
    </w:p>
    <w:p w14:paraId="20F20856" w14:textId="77777777" w:rsidR="000508D0" w:rsidRDefault="000508D0" w:rsidP="000508D0">
      <w:pPr>
        <w:pStyle w:val="XYZCoords"/>
      </w:pPr>
      <w:r>
        <w:t>O         -0.62223       -0.36430       -2.01252</w:t>
      </w:r>
    </w:p>
    <w:p w14:paraId="00369ECB" w14:textId="77777777" w:rsidR="000508D0" w:rsidRDefault="000508D0" w:rsidP="000508D0">
      <w:pPr>
        <w:pStyle w:val="XYZCoords"/>
      </w:pPr>
      <w:r>
        <w:t>H         -0.67378       -1.23608       -2.41991</w:t>
      </w:r>
    </w:p>
    <w:p w14:paraId="4A76732A" w14:textId="77777777" w:rsidR="000508D0" w:rsidRDefault="000508D0" w:rsidP="000508D0">
      <w:pPr>
        <w:pStyle w:val="XYZCoords"/>
      </w:pPr>
      <w:r>
        <w:t>H         -2.32106       -3.24701        0.24091</w:t>
      </w:r>
    </w:p>
    <w:p w14:paraId="3D2CEC8C" w14:textId="77777777" w:rsidR="000508D0" w:rsidRDefault="000508D0" w:rsidP="000508D0">
      <w:pPr>
        <w:pStyle w:val="XYZCoords"/>
      </w:pPr>
      <w:r>
        <w:t>H         -4.05502       -3.04876       -0.13346</w:t>
      </w:r>
    </w:p>
    <w:p w14:paraId="7F7B9A5C" w14:textId="77777777" w:rsidR="000508D0" w:rsidRDefault="000508D0" w:rsidP="000508D0">
      <w:pPr>
        <w:pStyle w:val="XYZCoords"/>
      </w:pPr>
      <w:r>
        <w:t>H         -3.55292       -3.66121        1.45301</w:t>
      </w:r>
    </w:p>
    <w:p w14:paraId="43DDC404" w14:textId="77777777" w:rsidR="000508D0" w:rsidRDefault="000508D0" w:rsidP="000508D0">
      <w:pPr>
        <w:pStyle w:val="XYZCoords"/>
      </w:pPr>
      <w:r>
        <w:t>H         -5.15707       -0.32368       -2.08074</w:t>
      </w:r>
    </w:p>
    <w:p w14:paraId="2DB5AC64" w14:textId="77777777" w:rsidR="000508D0" w:rsidRDefault="000508D0" w:rsidP="000508D0">
      <w:pPr>
        <w:pStyle w:val="XYZCoords"/>
      </w:pPr>
      <w:r>
        <w:t>H         -5.03248        0.81782       -0.73872</w:t>
      </w:r>
    </w:p>
    <w:p w14:paraId="2DA33120" w14:textId="77777777" w:rsidR="000508D0" w:rsidRDefault="000508D0" w:rsidP="000508D0">
      <w:pPr>
        <w:pStyle w:val="XYZCoords"/>
      </w:pPr>
      <w:r>
        <w:t>H         -5.40541       -0.89516       -0.42114</w:t>
      </w:r>
    </w:p>
    <w:p w14:paraId="68A06653" w14:textId="77777777" w:rsidR="000508D0" w:rsidRDefault="000508D0" w:rsidP="000508D0">
      <w:pPr>
        <w:pStyle w:val="XYZCoords"/>
      </w:pPr>
      <w:r>
        <w:t>H          2.90435       -1.96849       -3.00088</w:t>
      </w:r>
    </w:p>
    <w:p w14:paraId="6C8265DA" w14:textId="77777777" w:rsidR="000508D0" w:rsidRDefault="000508D0" w:rsidP="000508D0">
      <w:pPr>
        <w:pStyle w:val="XYZCoords"/>
      </w:pPr>
      <w:r>
        <w:t>H          1.45853       -0.92112       -2.74563</w:t>
      </w:r>
    </w:p>
    <w:p w14:paraId="618A4505" w14:textId="77777777" w:rsidR="000508D0" w:rsidRDefault="000508D0" w:rsidP="000508D0">
      <w:pPr>
        <w:pStyle w:val="XYZCoords"/>
      </w:pPr>
      <w:r>
        <w:t>H          1.64034       -2.41699       -1.82452</w:t>
      </w:r>
    </w:p>
    <w:p w14:paraId="1086AF28" w14:textId="77777777" w:rsidR="000508D0" w:rsidRDefault="000508D0" w:rsidP="000508D0">
      <w:pPr>
        <w:pStyle w:val="XYZCoords"/>
      </w:pPr>
      <w:r>
        <w:t>H          4.33695       -2.50636       -1.04223</w:t>
      </w:r>
    </w:p>
    <w:p w14:paraId="19FA38F2" w14:textId="77777777" w:rsidR="000508D0" w:rsidRDefault="000508D0" w:rsidP="000508D0">
      <w:pPr>
        <w:pStyle w:val="XYZCoords"/>
      </w:pPr>
      <w:r>
        <w:t>H          3.06523       -2.54178        0.19634</w:t>
      </w:r>
    </w:p>
    <w:p w14:paraId="2F676439" w14:textId="77777777" w:rsidR="000508D0" w:rsidRDefault="000508D0" w:rsidP="000508D0">
      <w:pPr>
        <w:pStyle w:val="XYZCoords"/>
      </w:pPr>
      <w:r>
        <w:t>H          4.45549       -1.43199        0.36428</w:t>
      </w:r>
    </w:p>
    <w:p w14:paraId="2C7C9D0D" w14:textId="77777777" w:rsidR="000508D0" w:rsidRDefault="000508D0" w:rsidP="000508D0">
      <w:pPr>
        <w:pStyle w:val="XYZCoords"/>
      </w:pPr>
      <w:r>
        <w:t>H          4.69269       -0.46925       -2.43693</w:t>
      </w:r>
    </w:p>
    <w:p w14:paraId="43A1B3FE" w14:textId="77777777" w:rsidR="000508D0" w:rsidRDefault="000508D0" w:rsidP="000508D0">
      <w:pPr>
        <w:pStyle w:val="XYZCoords"/>
      </w:pPr>
      <w:r>
        <w:t>H          4.53709        0.74184       -1.15000</w:t>
      </w:r>
    </w:p>
    <w:p w14:paraId="2D8300EC" w14:textId="77777777" w:rsidR="000508D0" w:rsidRDefault="000508D0" w:rsidP="000508D0">
      <w:pPr>
        <w:pStyle w:val="XYZCoords"/>
      </w:pPr>
      <w:r>
        <w:t>H          3.45345        0.78874       -2.56369</w:t>
      </w:r>
    </w:p>
    <w:p w14:paraId="15C73BEC" w14:textId="77777777" w:rsidR="000508D0" w:rsidRDefault="000508D0" w:rsidP="000508D0">
      <w:pPr>
        <w:pStyle w:val="XYZCoords"/>
      </w:pPr>
      <w:r>
        <w:t>H          4.69663        0.52824        0.98659</w:t>
      </w:r>
    </w:p>
    <w:p w14:paraId="17528C93" w14:textId="77777777" w:rsidR="000508D0" w:rsidRDefault="000508D0" w:rsidP="000508D0">
      <w:pPr>
        <w:pStyle w:val="XYZCoords"/>
      </w:pPr>
      <w:r>
        <w:t>H          4.31802        1.67091        2.28640</w:t>
      </w:r>
    </w:p>
    <w:p w14:paraId="54E7B3F3" w14:textId="77777777" w:rsidR="000508D0" w:rsidRDefault="000508D0" w:rsidP="000508D0">
      <w:pPr>
        <w:pStyle w:val="XYZCoords"/>
      </w:pPr>
      <w:r>
        <w:t>H          3.95127        2.10330        0.60632</w:t>
      </w:r>
    </w:p>
    <w:p w14:paraId="57EF553B" w14:textId="77777777" w:rsidR="000508D0" w:rsidRDefault="000508D0" w:rsidP="000508D0">
      <w:pPr>
        <w:pStyle w:val="XYZCoords"/>
      </w:pPr>
      <w:r>
        <w:t>H          3.31040       -1.29420        2.19136</w:t>
      </w:r>
    </w:p>
    <w:p w14:paraId="13A59E1D" w14:textId="77777777" w:rsidR="000508D0" w:rsidRDefault="000508D0" w:rsidP="000508D0">
      <w:pPr>
        <w:pStyle w:val="XYZCoords"/>
      </w:pPr>
      <w:r>
        <w:t>H          1.62198       -0.93940        2.63946</w:t>
      </w:r>
    </w:p>
    <w:p w14:paraId="53AF84AB" w14:textId="77777777" w:rsidR="000508D0" w:rsidRDefault="000508D0" w:rsidP="000508D0">
      <w:pPr>
        <w:pStyle w:val="XYZCoords"/>
      </w:pPr>
      <w:r>
        <w:t>H          2.97139       -0.13229        3.49119</w:t>
      </w:r>
    </w:p>
    <w:p w14:paraId="0F816E90" w14:textId="77777777" w:rsidR="000508D0" w:rsidRDefault="000508D0" w:rsidP="000508D0">
      <w:pPr>
        <w:pStyle w:val="XYZCoords"/>
      </w:pPr>
      <w:r>
        <w:t>H          2.06319        2.03045        3.11924</w:t>
      </w:r>
    </w:p>
    <w:p w14:paraId="737B4700" w14:textId="77777777" w:rsidR="000508D0" w:rsidRDefault="000508D0" w:rsidP="000508D0">
      <w:pPr>
        <w:pStyle w:val="XYZCoords"/>
      </w:pPr>
      <w:r>
        <w:t>H          0.63872        1.37295        2.26559</w:t>
      </w:r>
    </w:p>
    <w:p w14:paraId="5B5FD025" w14:textId="77777777" w:rsidR="000508D0" w:rsidRDefault="000508D0" w:rsidP="000508D0">
      <w:pPr>
        <w:pStyle w:val="XYZCoords"/>
      </w:pPr>
      <w:r>
        <w:t>H          1.63082        2.66104        1.51687</w:t>
      </w:r>
    </w:p>
    <w:p w14:paraId="05C1131B" w14:textId="77777777" w:rsidR="000508D0" w:rsidRDefault="000508D0" w:rsidP="000508D0">
      <w:pPr>
        <w:pStyle w:val="XYZCoords"/>
      </w:pPr>
      <w:r>
        <w:t>O          0.36196       -3.49890        0.50636</w:t>
      </w:r>
    </w:p>
    <w:p w14:paraId="5B06A95B" w14:textId="77777777" w:rsidR="000508D0" w:rsidRDefault="000508D0">
      <w:pPr>
        <w:rPr>
          <w:sz w:val="9"/>
        </w:rPr>
      </w:pPr>
      <w:r>
        <w:br w:type="page"/>
      </w:r>
    </w:p>
    <w:p w14:paraId="299BEAE4" w14:textId="3411E6AC" w:rsidR="000508D0" w:rsidRDefault="000508D0" w:rsidP="000508D0">
      <w:pPr>
        <w:pStyle w:val="Caption"/>
      </w:pPr>
      <w:bookmarkStart w:id="264" w:name="_Toc461199659"/>
      <w:r>
        <w:t xml:space="preserve">Figure </w:t>
      </w:r>
      <w:fldSimple w:instr=" STYLEREF 1 \s ">
        <w:r w:rsidR="000D6DE5">
          <w:rPr>
            <w:noProof/>
          </w:rPr>
          <w:t>11</w:t>
        </w:r>
      </w:fldSimple>
      <w:r w:rsidR="003027B0">
        <w:noBreakHyphen/>
      </w:r>
      <w:fldSimple w:instr=" SEQ Figure \* ARABIC \s 1 ">
        <w:r w:rsidR="000D6DE5">
          <w:rPr>
            <w:noProof/>
          </w:rPr>
          <w:t>55</w:t>
        </w:r>
      </w:fldSimple>
      <w:r>
        <w:t xml:space="preserve"> [F-Trans-Up]S</w:t>
      </w:r>
      <w:r>
        <w:rPr>
          <w:vertAlign w:val="subscript"/>
        </w:rPr>
        <w:t>0</w:t>
      </w:r>
      <w:r>
        <w:t xml:space="preserve"> Structure and Coordinates</w:t>
      </w:r>
      <w:bookmarkEnd w:id="264"/>
    </w:p>
    <w:p w14:paraId="5D8EF6B5" w14:textId="77777777" w:rsidR="000508D0" w:rsidRDefault="000508D0" w:rsidP="000508D0">
      <w:pPr>
        <w:pStyle w:val="CaptionText"/>
      </w:pPr>
    </w:p>
    <w:p w14:paraId="509B5B57" w14:textId="77777777" w:rsidR="000508D0" w:rsidRDefault="000508D0" w:rsidP="000508D0">
      <w:r>
        <w:rPr>
          <w:noProof/>
        </w:rPr>
        <w:drawing>
          <wp:anchor distT="0" distB="0" distL="114300" distR="114300" simplePos="0" relativeHeight="251683840" behindDoc="0" locked="0" layoutInCell="1" allowOverlap="1" wp14:anchorId="5BBBFF88" wp14:editId="5646F52C">
            <wp:simplePos x="0" y="0"/>
            <wp:positionH relativeFrom="column">
              <wp:posOffset>1598930</wp:posOffset>
            </wp:positionH>
            <wp:positionV relativeFrom="paragraph">
              <wp:posOffset>50800</wp:posOffset>
            </wp:positionV>
            <wp:extent cx="4687570" cy="4687570"/>
            <wp:effectExtent l="0" t="0" r="0" b="0"/>
            <wp:wrapSquare wrapText="bothSides"/>
            <wp:docPr id="27" name="Picture 27" descr="Macintosh HD:Users:Jacob:Documents:Water_Splitting:Two_Photon_Water_Splitting:Computational_Data:F_Intermediate:Trans-B:2-Full-Tran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Jacob:Documents:Water_Splitting:Two_Photon_Water_Splitting:Computational_Data:F_Intermediate:Trans-B:2-Full-Trans-B-GPNMR-NoSpin.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BED6C" w14:textId="77777777" w:rsidR="000508D0" w:rsidRDefault="000508D0" w:rsidP="000508D0">
      <w:pPr>
        <w:pStyle w:val="XYZCoords"/>
      </w:pPr>
      <w:r>
        <w:t>63</w:t>
      </w:r>
    </w:p>
    <w:p w14:paraId="2BA039C1" w14:textId="77777777" w:rsidR="000508D0" w:rsidRDefault="000508D0" w:rsidP="000508D0">
      <w:pPr>
        <w:pStyle w:val="XYZCoords"/>
      </w:pPr>
      <w:r>
        <w:tab/>
        <w:t>Energy: -928597.8425390</w:t>
      </w:r>
    </w:p>
    <w:p w14:paraId="3CD45BC8" w14:textId="77777777" w:rsidR="000508D0" w:rsidRDefault="000508D0" w:rsidP="000508D0">
      <w:pPr>
        <w:pStyle w:val="XYZCoords"/>
      </w:pPr>
      <w:r>
        <w:t>N         -0.80456        1.44495       -0.18829</w:t>
      </w:r>
    </w:p>
    <w:p w14:paraId="39D1EA1D" w14:textId="77777777" w:rsidR="000508D0" w:rsidRDefault="000508D0" w:rsidP="000508D0">
      <w:pPr>
        <w:pStyle w:val="XYZCoords"/>
      </w:pPr>
      <w:r>
        <w:t>C         -2.03468        1.86436        0.14891</w:t>
      </w:r>
    </w:p>
    <w:p w14:paraId="450F27F0" w14:textId="77777777" w:rsidR="000508D0" w:rsidRDefault="000508D0" w:rsidP="000508D0">
      <w:pPr>
        <w:pStyle w:val="XYZCoords"/>
      </w:pPr>
      <w:r>
        <w:t>C          0.12233        2.30384       -0.64514</w:t>
      </w:r>
    </w:p>
    <w:p w14:paraId="717BEE03" w14:textId="77777777" w:rsidR="000508D0" w:rsidRDefault="000508D0" w:rsidP="000508D0">
      <w:pPr>
        <w:pStyle w:val="XYZCoords"/>
      </w:pPr>
      <w:r>
        <w:t>C         -2.39587        3.20229        0.02647</w:t>
      </w:r>
    </w:p>
    <w:p w14:paraId="3A66E266" w14:textId="77777777" w:rsidR="000508D0" w:rsidRDefault="000508D0" w:rsidP="000508D0">
      <w:pPr>
        <w:pStyle w:val="XYZCoords"/>
      </w:pPr>
      <w:r>
        <w:t>C         -1.44432        4.11133       -0.42708</w:t>
      </w:r>
    </w:p>
    <w:p w14:paraId="18083FE5" w14:textId="77777777" w:rsidR="000508D0" w:rsidRDefault="000508D0" w:rsidP="000508D0">
      <w:pPr>
        <w:pStyle w:val="XYZCoords"/>
      </w:pPr>
      <w:r>
        <w:t>C         -0.17108        3.66150       -0.76372</w:t>
      </w:r>
    </w:p>
    <w:p w14:paraId="0F87E9B2" w14:textId="77777777" w:rsidR="000508D0" w:rsidRDefault="000508D0" w:rsidP="000508D0">
      <w:pPr>
        <w:pStyle w:val="XYZCoords"/>
      </w:pPr>
      <w:r>
        <w:t>C         -2.90916        0.80031        0.72946</w:t>
      </w:r>
    </w:p>
    <w:p w14:paraId="6C1CF94C" w14:textId="77777777" w:rsidR="000508D0" w:rsidRDefault="000508D0" w:rsidP="000508D0">
      <w:pPr>
        <w:pStyle w:val="XYZCoords"/>
      </w:pPr>
      <w:r>
        <w:t>H         -3.40264        3.52229        0.29686</w:t>
      </w:r>
    </w:p>
    <w:p w14:paraId="2E94DC2F" w14:textId="77777777" w:rsidR="000508D0" w:rsidRDefault="000508D0" w:rsidP="000508D0">
      <w:pPr>
        <w:pStyle w:val="XYZCoords"/>
      </w:pPr>
      <w:r>
        <w:t>H         -1.69505        5.16956       -0.52185</w:t>
      </w:r>
    </w:p>
    <w:p w14:paraId="1FCFCF6B" w14:textId="77777777" w:rsidR="000508D0" w:rsidRDefault="000508D0" w:rsidP="000508D0">
      <w:pPr>
        <w:pStyle w:val="XYZCoords"/>
      </w:pPr>
      <w:r>
        <w:t>H          0.59223        4.35144       -1.12469</w:t>
      </w:r>
    </w:p>
    <w:p w14:paraId="0254F545" w14:textId="77777777" w:rsidR="000508D0" w:rsidRDefault="000508D0" w:rsidP="000508D0">
      <w:pPr>
        <w:pStyle w:val="XYZCoords"/>
      </w:pPr>
      <w:r>
        <w:t>C          1.43744        1.70691       -1.03843</w:t>
      </w:r>
    </w:p>
    <w:p w14:paraId="105210CA" w14:textId="77777777" w:rsidR="000508D0" w:rsidRDefault="000508D0" w:rsidP="000508D0">
      <w:pPr>
        <w:pStyle w:val="XYZCoords"/>
      </w:pPr>
      <w:r>
        <w:t>N         -2.68203       -0.50943        0.08359</w:t>
      </w:r>
    </w:p>
    <w:p w14:paraId="375ADC1E" w14:textId="77777777" w:rsidR="000508D0" w:rsidRDefault="000508D0" w:rsidP="000508D0">
      <w:pPr>
        <w:pStyle w:val="XYZCoords"/>
      </w:pPr>
      <w:r>
        <w:t>H         -3.97137        1.09596        0.70925</w:t>
      </w:r>
    </w:p>
    <w:p w14:paraId="33BB475C" w14:textId="77777777" w:rsidR="000508D0" w:rsidRDefault="000508D0" w:rsidP="000508D0">
      <w:pPr>
        <w:pStyle w:val="XYZCoords"/>
      </w:pPr>
      <w:r>
        <w:t>H         -2.57049        0.66141        1.77189</w:t>
      </w:r>
    </w:p>
    <w:p w14:paraId="32AD73CF" w14:textId="77777777" w:rsidR="000508D0" w:rsidRDefault="000508D0" w:rsidP="000508D0">
      <w:pPr>
        <w:pStyle w:val="XYZCoords"/>
      </w:pPr>
      <w:r>
        <w:t>H          1.38751        1.45664       -2.11168</w:t>
      </w:r>
    </w:p>
    <w:p w14:paraId="43408871" w14:textId="77777777" w:rsidR="000508D0" w:rsidRDefault="000508D0" w:rsidP="000508D0">
      <w:pPr>
        <w:pStyle w:val="XYZCoords"/>
      </w:pPr>
      <w:r>
        <w:t>P          1.72097        0.06699       -0.17905</w:t>
      </w:r>
    </w:p>
    <w:p w14:paraId="1DBF3264" w14:textId="77777777" w:rsidR="000508D0" w:rsidRDefault="000508D0" w:rsidP="000508D0">
      <w:pPr>
        <w:pStyle w:val="XYZCoords"/>
      </w:pPr>
      <w:r>
        <w:t>H          2.26188        2.42278       -0.90504</w:t>
      </w:r>
    </w:p>
    <w:p w14:paraId="4AFCE9EA" w14:textId="77777777" w:rsidR="000508D0" w:rsidRDefault="000508D0" w:rsidP="000508D0">
      <w:pPr>
        <w:pStyle w:val="XYZCoords"/>
      </w:pPr>
      <w:r>
        <w:t>Ru        -0.41200       -0.61319        0.08095</w:t>
      </w:r>
    </w:p>
    <w:p w14:paraId="63A689B3" w14:textId="77777777" w:rsidR="000508D0" w:rsidRDefault="000508D0" w:rsidP="000508D0">
      <w:pPr>
        <w:pStyle w:val="XYZCoords"/>
      </w:pPr>
      <w:r>
        <w:t>C         -3.20203       -0.52723       -1.30271</w:t>
      </w:r>
    </w:p>
    <w:p w14:paraId="06FD941D" w14:textId="77777777" w:rsidR="000508D0" w:rsidRDefault="000508D0" w:rsidP="000508D0">
      <w:pPr>
        <w:pStyle w:val="XYZCoords"/>
      </w:pPr>
      <w:r>
        <w:t>C          2.89886       -0.81317       -1.38767</w:t>
      </w:r>
    </w:p>
    <w:p w14:paraId="4927C838" w14:textId="77777777" w:rsidR="000508D0" w:rsidRDefault="000508D0" w:rsidP="000508D0">
      <w:pPr>
        <w:pStyle w:val="XYZCoords"/>
      </w:pPr>
      <w:r>
        <w:t>C         -3.30408       -1.53096        0.95651</w:t>
      </w:r>
    </w:p>
    <w:p w14:paraId="1638E237" w14:textId="77777777" w:rsidR="000508D0" w:rsidRDefault="000508D0" w:rsidP="000508D0">
      <w:pPr>
        <w:pStyle w:val="XYZCoords"/>
      </w:pPr>
      <w:r>
        <w:t>C          2.63956        0.54327        1.41642</w:t>
      </w:r>
    </w:p>
    <w:p w14:paraId="1F4B119A" w14:textId="77777777" w:rsidR="000508D0" w:rsidRDefault="000508D0" w:rsidP="000508D0">
      <w:pPr>
        <w:pStyle w:val="XYZCoords"/>
      </w:pPr>
      <w:r>
        <w:t>C          2.06909       -1.36145       -2.55174</w:t>
      </w:r>
    </w:p>
    <w:p w14:paraId="1DEF0E93" w14:textId="77777777" w:rsidR="000508D0" w:rsidRDefault="000508D0" w:rsidP="000508D0">
      <w:pPr>
        <w:pStyle w:val="XYZCoords"/>
      </w:pPr>
      <w:r>
        <w:t>C          3.56812       -1.99337       -0.67902</w:t>
      </w:r>
    </w:p>
    <w:p w14:paraId="770ED7C5" w14:textId="77777777" w:rsidR="000508D0" w:rsidRDefault="000508D0" w:rsidP="000508D0">
      <w:pPr>
        <w:pStyle w:val="XYZCoords"/>
      </w:pPr>
      <w:r>
        <w:t>C          3.96741        0.12012       -1.96582</w:t>
      </w:r>
    </w:p>
    <w:p w14:paraId="0F788D84" w14:textId="77777777" w:rsidR="000508D0" w:rsidRDefault="000508D0" w:rsidP="000508D0">
      <w:pPr>
        <w:pStyle w:val="XYZCoords"/>
      </w:pPr>
      <w:r>
        <w:t>C          1.76616        1.61361        2.08406</w:t>
      </w:r>
    </w:p>
    <w:p w14:paraId="1ED9B8A1" w14:textId="77777777" w:rsidR="000508D0" w:rsidRDefault="000508D0" w:rsidP="000508D0">
      <w:pPr>
        <w:pStyle w:val="XYZCoords"/>
      </w:pPr>
      <w:r>
        <w:t>C          4.05425        1.08518        1.22953</w:t>
      </w:r>
    </w:p>
    <w:p w14:paraId="218CAA65" w14:textId="77777777" w:rsidR="000508D0" w:rsidRDefault="000508D0" w:rsidP="000508D0">
      <w:pPr>
        <w:pStyle w:val="XYZCoords"/>
      </w:pPr>
      <w:r>
        <w:t>C          2.65974       -0.68229        2.33407</w:t>
      </w:r>
    </w:p>
    <w:p w14:paraId="2C71971F" w14:textId="77777777" w:rsidR="000508D0" w:rsidRDefault="000508D0" w:rsidP="000508D0">
      <w:pPr>
        <w:pStyle w:val="XYZCoords"/>
      </w:pPr>
      <w:r>
        <w:t>H         -0.43417       -0.78203       -1.52042</w:t>
      </w:r>
    </w:p>
    <w:p w14:paraId="1CBF3D1B" w14:textId="77777777" w:rsidR="000508D0" w:rsidRDefault="000508D0" w:rsidP="000508D0">
      <w:pPr>
        <w:pStyle w:val="XYZCoords"/>
      </w:pPr>
      <w:r>
        <w:t>H         -2.66778        0.26567       -1.84531</w:t>
      </w:r>
    </w:p>
    <w:p w14:paraId="6F97FB2A" w14:textId="77777777" w:rsidR="000508D0" w:rsidRDefault="000508D0" w:rsidP="000508D0">
      <w:pPr>
        <w:pStyle w:val="XYZCoords"/>
      </w:pPr>
      <w:r>
        <w:t>C         -4.70588       -0.35856       -1.46514</w:t>
      </w:r>
    </w:p>
    <w:p w14:paraId="348B699A" w14:textId="77777777" w:rsidR="000508D0" w:rsidRDefault="000508D0" w:rsidP="000508D0">
      <w:pPr>
        <w:pStyle w:val="XYZCoords"/>
      </w:pPr>
      <w:r>
        <w:t>H         -2.86686       -1.46983       -1.75382</w:t>
      </w:r>
    </w:p>
    <w:p w14:paraId="635F0FC9" w14:textId="77777777" w:rsidR="000508D0" w:rsidRDefault="000508D0" w:rsidP="000508D0">
      <w:pPr>
        <w:pStyle w:val="XYZCoords"/>
      </w:pPr>
      <w:r>
        <w:t>H         -2.72796       -1.47327        1.89224</w:t>
      </w:r>
    </w:p>
    <w:p w14:paraId="50ED7FDD" w14:textId="77777777" w:rsidR="000508D0" w:rsidRDefault="000508D0" w:rsidP="000508D0">
      <w:pPr>
        <w:pStyle w:val="XYZCoords"/>
      </w:pPr>
      <w:r>
        <w:t>C         -3.29003       -2.93590        0.39539</w:t>
      </w:r>
    </w:p>
    <w:p w14:paraId="424F2610" w14:textId="77777777" w:rsidR="000508D0" w:rsidRDefault="000508D0" w:rsidP="000508D0">
      <w:pPr>
        <w:pStyle w:val="XYZCoords"/>
      </w:pPr>
      <w:r>
        <w:t>H         -4.34571       -1.23050        1.18415</w:t>
      </w:r>
    </w:p>
    <w:p w14:paraId="7174196A" w14:textId="77777777" w:rsidR="000508D0" w:rsidRDefault="000508D0" w:rsidP="000508D0">
      <w:pPr>
        <w:pStyle w:val="XYZCoords"/>
      </w:pPr>
      <w:r>
        <w:t>C          0.02049       -2.37940        0.20529</w:t>
      </w:r>
    </w:p>
    <w:p w14:paraId="0DFFDD0A" w14:textId="77777777" w:rsidR="000508D0" w:rsidRDefault="000508D0" w:rsidP="000508D0">
      <w:pPr>
        <w:pStyle w:val="XYZCoords"/>
      </w:pPr>
      <w:r>
        <w:t>O         -0.76410       -0.17688        2.17309</w:t>
      </w:r>
    </w:p>
    <w:p w14:paraId="2BCF80E8" w14:textId="77777777" w:rsidR="000508D0" w:rsidRDefault="000508D0" w:rsidP="000508D0">
      <w:pPr>
        <w:pStyle w:val="XYZCoords"/>
      </w:pPr>
      <w:r>
        <w:t>H         -0.41080       -0.88374        2.72358</w:t>
      </w:r>
    </w:p>
    <w:p w14:paraId="52910791" w14:textId="77777777" w:rsidR="000508D0" w:rsidRDefault="000508D0" w:rsidP="000508D0">
      <w:pPr>
        <w:pStyle w:val="XYZCoords"/>
      </w:pPr>
      <w:r>
        <w:t>H         -2.27615       -3.24304        0.10712</w:t>
      </w:r>
    </w:p>
    <w:p w14:paraId="20DC23DD" w14:textId="77777777" w:rsidR="000508D0" w:rsidRDefault="000508D0" w:rsidP="000508D0">
      <w:pPr>
        <w:pStyle w:val="XYZCoords"/>
      </w:pPr>
      <w:r>
        <w:t>H         -3.94853       -3.05374       -0.47837</w:t>
      </w:r>
    </w:p>
    <w:p w14:paraId="38589520" w14:textId="77777777" w:rsidR="000508D0" w:rsidRDefault="000508D0" w:rsidP="000508D0">
      <w:pPr>
        <w:pStyle w:val="XYZCoords"/>
      </w:pPr>
      <w:r>
        <w:t>H         -3.64559       -3.63190        1.16954</w:t>
      </w:r>
    </w:p>
    <w:p w14:paraId="395DBD2C" w14:textId="77777777" w:rsidR="000508D0" w:rsidRDefault="000508D0" w:rsidP="000508D0">
      <w:pPr>
        <w:pStyle w:val="XYZCoords"/>
      </w:pPr>
      <w:r>
        <w:t>H         -4.95447       -0.40248       -2.53621</w:t>
      </w:r>
    </w:p>
    <w:p w14:paraId="5C2F24F0" w14:textId="77777777" w:rsidR="000508D0" w:rsidRDefault="000508D0" w:rsidP="000508D0">
      <w:pPr>
        <w:pStyle w:val="XYZCoords"/>
      </w:pPr>
      <w:r>
        <w:t>H         -5.06907        0.60960       -1.08879</w:t>
      </w:r>
    </w:p>
    <w:p w14:paraId="17A8F0DE" w14:textId="77777777" w:rsidR="000508D0" w:rsidRDefault="000508D0" w:rsidP="000508D0">
      <w:pPr>
        <w:pStyle w:val="XYZCoords"/>
      </w:pPr>
      <w:r>
        <w:t>H         -5.27648       -1.15404       -0.96304</w:t>
      </w:r>
    </w:p>
    <w:p w14:paraId="472D3AC8" w14:textId="77777777" w:rsidR="000508D0" w:rsidRDefault="000508D0" w:rsidP="000508D0">
      <w:pPr>
        <w:pStyle w:val="XYZCoords"/>
      </w:pPr>
      <w:r>
        <w:t>H          2.75551       -1.82586       -3.27975</w:t>
      </w:r>
    </w:p>
    <w:p w14:paraId="2D34E519" w14:textId="77777777" w:rsidR="000508D0" w:rsidRDefault="000508D0" w:rsidP="000508D0">
      <w:pPr>
        <w:pStyle w:val="XYZCoords"/>
      </w:pPr>
      <w:r>
        <w:t>H          1.50507       -0.57340       -3.07289</w:t>
      </w:r>
    </w:p>
    <w:p w14:paraId="6145ACC6" w14:textId="77777777" w:rsidR="000508D0" w:rsidRDefault="000508D0" w:rsidP="000508D0">
      <w:pPr>
        <w:pStyle w:val="XYZCoords"/>
      </w:pPr>
      <w:r>
        <w:t>H          1.34279       -2.11174       -2.21769</w:t>
      </w:r>
    </w:p>
    <w:p w14:paraId="490206B7" w14:textId="77777777" w:rsidR="000508D0" w:rsidRDefault="000508D0" w:rsidP="000508D0">
      <w:pPr>
        <w:pStyle w:val="XYZCoords"/>
      </w:pPr>
      <w:r>
        <w:t>H          4.12018       -2.59036       -1.42402</w:t>
      </w:r>
    </w:p>
    <w:p w14:paraId="6DC86BB3" w14:textId="77777777" w:rsidR="000508D0" w:rsidRDefault="000508D0" w:rsidP="000508D0">
      <w:pPr>
        <w:pStyle w:val="XYZCoords"/>
      </w:pPr>
      <w:r>
        <w:t>H          2.83098       -2.65636       -0.20339</w:t>
      </w:r>
    </w:p>
    <w:p w14:paraId="3CD8AE55" w14:textId="77777777" w:rsidR="000508D0" w:rsidRDefault="000508D0" w:rsidP="000508D0">
      <w:pPr>
        <w:pStyle w:val="XYZCoords"/>
      </w:pPr>
      <w:r>
        <w:t>H          4.29185       -1.66865        0.08138</w:t>
      </w:r>
    </w:p>
    <w:p w14:paraId="5FA4D9E7" w14:textId="77777777" w:rsidR="000508D0" w:rsidRDefault="000508D0" w:rsidP="000508D0">
      <w:pPr>
        <w:pStyle w:val="XYZCoords"/>
      </w:pPr>
      <w:r>
        <w:t>H          4.61776       -0.46331       -2.63891</w:t>
      </w:r>
    </w:p>
    <w:p w14:paraId="524869C1" w14:textId="77777777" w:rsidR="000508D0" w:rsidRDefault="000508D0" w:rsidP="000508D0">
      <w:pPr>
        <w:pStyle w:val="XYZCoords"/>
      </w:pPr>
      <w:r>
        <w:t>H          4.60846        0.57207       -1.20033</w:t>
      </w:r>
    </w:p>
    <w:p w14:paraId="3F0DEE1A" w14:textId="77777777" w:rsidR="000508D0" w:rsidRDefault="000508D0" w:rsidP="000508D0">
      <w:pPr>
        <w:pStyle w:val="XYZCoords"/>
      </w:pPr>
      <w:r>
        <w:t>H          3.52795        0.92880       -2.56855</w:t>
      </w:r>
    </w:p>
    <w:p w14:paraId="14741EE2" w14:textId="77777777" w:rsidR="000508D0" w:rsidRDefault="000508D0" w:rsidP="000508D0">
      <w:pPr>
        <w:pStyle w:val="XYZCoords"/>
      </w:pPr>
      <w:r>
        <w:t>H          4.75887        0.32382        0.86597</w:t>
      </w:r>
    </w:p>
    <w:p w14:paraId="45D189DC" w14:textId="77777777" w:rsidR="000508D0" w:rsidRDefault="000508D0" w:rsidP="000508D0">
      <w:pPr>
        <w:pStyle w:val="XYZCoords"/>
      </w:pPr>
      <w:r>
        <w:t>H          4.42910        1.43550        2.20622</w:t>
      </w:r>
    </w:p>
    <w:p w14:paraId="12A29AE3" w14:textId="77777777" w:rsidR="000508D0" w:rsidRDefault="000508D0" w:rsidP="000508D0">
      <w:pPr>
        <w:pStyle w:val="XYZCoords"/>
      </w:pPr>
      <w:r>
        <w:t>H          4.08739        1.94673        0.54444</w:t>
      </w:r>
    </w:p>
    <w:p w14:paraId="031CA167" w14:textId="77777777" w:rsidR="000508D0" w:rsidRDefault="000508D0" w:rsidP="000508D0">
      <w:pPr>
        <w:pStyle w:val="XYZCoords"/>
      </w:pPr>
      <w:r>
        <w:t>H          3.28052       -1.50000        1.94507</w:t>
      </w:r>
    </w:p>
    <w:p w14:paraId="7C68A2F6" w14:textId="77777777" w:rsidR="000508D0" w:rsidRDefault="000508D0" w:rsidP="000508D0">
      <w:pPr>
        <w:pStyle w:val="XYZCoords"/>
      </w:pPr>
      <w:r>
        <w:t>H          1.63860       -1.05754        2.48408</w:t>
      </w:r>
    </w:p>
    <w:p w14:paraId="5540C090" w14:textId="77777777" w:rsidR="000508D0" w:rsidRDefault="000508D0" w:rsidP="000508D0">
      <w:pPr>
        <w:pStyle w:val="XYZCoords"/>
      </w:pPr>
      <w:r>
        <w:t>H          3.06654       -0.38893        3.31631</w:t>
      </w:r>
    </w:p>
    <w:p w14:paraId="30283532" w14:textId="77777777" w:rsidR="000508D0" w:rsidRDefault="000508D0" w:rsidP="000508D0">
      <w:pPr>
        <w:pStyle w:val="XYZCoords"/>
      </w:pPr>
      <w:r>
        <w:t>H          2.20182        1.84961        3.07021</w:t>
      </w:r>
    </w:p>
    <w:p w14:paraId="118D93B0" w14:textId="77777777" w:rsidR="000508D0" w:rsidRDefault="000508D0" w:rsidP="000508D0">
      <w:pPr>
        <w:pStyle w:val="XYZCoords"/>
      </w:pPr>
      <w:r>
        <w:t>H          0.73977        1.22947        2.23546</w:t>
      </w:r>
    </w:p>
    <w:p w14:paraId="7F677637" w14:textId="77777777" w:rsidR="000508D0" w:rsidRDefault="000508D0" w:rsidP="000508D0">
      <w:pPr>
        <w:pStyle w:val="XYZCoords"/>
      </w:pPr>
      <w:r>
        <w:t>H          1.74397        2.55309        1.50940</w:t>
      </w:r>
    </w:p>
    <w:p w14:paraId="3F2F0D6C" w14:textId="77777777" w:rsidR="000508D0" w:rsidRDefault="000508D0" w:rsidP="000508D0">
      <w:pPr>
        <w:pStyle w:val="XYZCoords"/>
      </w:pPr>
      <w:r>
        <w:t>O          0.35357       -3.49676        0.25197</w:t>
      </w:r>
    </w:p>
    <w:p w14:paraId="0B22C260" w14:textId="77777777" w:rsidR="000508D0" w:rsidRDefault="000508D0">
      <w:pPr>
        <w:rPr>
          <w:sz w:val="9"/>
        </w:rPr>
      </w:pPr>
      <w:r>
        <w:br w:type="page"/>
      </w:r>
    </w:p>
    <w:p w14:paraId="4F87A40E" w14:textId="04C8C56D" w:rsidR="000508D0" w:rsidRDefault="000508D0" w:rsidP="000508D0">
      <w:pPr>
        <w:pStyle w:val="Caption"/>
      </w:pPr>
      <w:bookmarkStart w:id="265" w:name="_Toc461199660"/>
      <w:r>
        <w:t xml:space="preserve">Figure </w:t>
      </w:r>
      <w:fldSimple w:instr=" STYLEREF 1 \s ">
        <w:r w:rsidR="000D6DE5">
          <w:rPr>
            <w:noProof/>
          </w:rPr>
          <w:t>11</w:t>
        </w:r>
      </w:fldSimple>
      <w:r w:rsidR="003027B0">
        <w:noBreakHyphen/>
      </w:r>
      <w:fldSimple w:instr=" SEQ Figure \* ARABIC \s 1 ">
        <w:r w:rsidR="000D6DE5">
          <w:rPr>
            <w:noProof/>
          </w:rPr>
          <w:t>56</w:t>
        </w:r>
      </w:fldSimple>
      <w:r>
        <w:t xml:space="preserve"> [F-Cis]S</w:t>
      </w:r>
      <w:r>
        <w:rPr>
          <w:vertAlign w:val="subscript"/>
        </w:rPr>
        <w:t>0</w:t>
      </w:r>
      <w:r>
        <w:t xml:space="preserve"> Structure and Coordinates</w:t>
      </w:r>
      <w:bookmarkEnd w:id="265"/>
    </w:p>
    <w:p w14:paraId="21AD9C5B" w14:textId="77777777" w:rsidR="000508D0" w:rsidRDefault="000508D0" w:rsidP="000508D0">
      <w:pPr>
        <w:pStyle w:val="CaptionText"/>
      </w:pPr>
    </w:p>
    <w:p w14:paraId="1C541EC9" w14:textId="77777777" w:rsidR="000508D0" w:rsidRDefault="000508D0" w:rsidP="000508D0">
      <w:r>
        <w:rPr>
          <w:noProof/>
        </w:rPr>
        <w:drawing>
          <wp:anchor distT="0" distB="0" distL="114300" distR="114300" simplePos="0" relativeHeight="251684864" behindDoc="0" locked="0" layoutInCell="1" allowOverlap="1" wp14:anchorId="7B3880FB" wp14:editId="41B921E2">
            <wp:simplePos x="0" y="0"/>
            <wp:positionH relativeFrom="column">
              <wp:posOffset>1598930</wp:posOffset>
            </wp:positionH>
            <wp:positionV relativeFrom="paragraph">
              <wp:posOffset>163830</wp:posOffset>
            </wp:positionV>
            <wp:extent cx="4573270" cy="4573270"/>
            <wp:effectExtent l="0" t="0" r="0" b="0"/>
            <wp:wrapSquare wrapText="bothSides"/>
            <wp:docPr id="28" name="Picture 28" descr="Macintosh HD:Users:Jacob:Documents:Water_Splitting:Two_Photon_Water_Splitting:Computational_Data:F_Intermediate:Cis-A:2-Full-Ci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Jacob:Documents:Water_Splitting:Two_Photon_Water_Splitting:Computational_Data:F_Intermediate:Cis-A:2-Full-Cis-A-GPNMR-NoSpin.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DC2AF" w14:textId="77777777" w:rsidR="000508D0" w:rsidRDefault="000508D0" w:rsidP="000508D0">
      <w:pPr>
        <w:pStyle w:val="XYZCoords"/>
      </w:pPr>
      <w:r>
        <w:t>63</w:t>
      </w:r>
    </w:p>
    <w:p w14:paraId="1092A039" w14:textId="77777777" w:rsidR="000508D0" w:rsidRDefault="000508D0" w:rsidP="000508D0">
      <w:pPr>
        <w:pStyle w:val="XYZCoords"/>
      </w:pPr>
      <w:r>
        <w:tab/>
        <w:t>Energy: -928584.1363893</w:t>
      </w:r>
    </w:p>
    <w:p w14:paraId="64196CB8" w14:textId="77777777" w:rsidR="000508D0" w:rsidRDefault="000508D0" w:rsidP="000508D0">
      <w:pPr>
        <w:pStyle w:val="XYZCoords"/>
      </w:pPr>
      <w:r>
        <w:t>N          0.71566        1.37102        0.24967</w:t>
      </w:r>
    </w:p>
    <w:p w14:paraId="3E6CA9A8" w14:textId="77777777" w:rsidR="000508D0" w:rsidRDefault="000508D0" w:rsidP="000508D0">
      <w:pPr>
        <w:pStyle w:val="XYZCoords"/>
      </w:pPr>
      <w:r>
        <w:t>C          1.88601        1.90688       -0.14944</w:t>
      </w:r>
    </w:p>
    <w:p w14:paraId="69B57190" w14:textId="77777777" w:rsidR="000508D0" w:rsidRDefault="000508D0" w:rsidP="000508D0">
      <w:pPr>
        <w:pStyle w:val="XYZCoords"/>
      </w:pPr>
      <w:r>
        <w:t>C         -0.22203        2.13284        0.85849</w:t>
      </w:r>
    </w:p>
    <w:p w14:paraId="70D291DA" w14:textId="77777777" w:rsidR="000508D0" w:rsidRDefault="000508D0" w:rsidP="000508D0">
      <w:pPr>
        <w:pStyle w:val="XYZCoords"/>
      </w:pPr>
      <w:r>
        <w:t>C          2.19685        3.23563        0.11033</w:t>
      </w:r>
    </w:p>
    <w:p w14:paraId="593251A7" w14:textId="77777777" w:rsidR="000508D0" w:rsidRDefault="000508D0" w:rsidP="000508D0">
      <w:pPr>
        <w:pStyle w:val="XYZCoords"/>
      </w:pPr>
      <w:r>
        <w:t>C          1.25695        4.02958        0.76442</w:t>
      </w:r>
    </w:p>
    <w:p w14:paraId="7A735E70" w14:textId="77777777" w:rsidR="000508D0" w:rsidRDefault="000508D0" w:rsidP="000508D0">
      <w:pPr>
        <w:pStyle w:val="XYZCoords"/>
      </w:pPr>
      <w:r>
        <w:t>C          0.03258        3.47557        1.12784</w:t>
      </w:r>
    </w:p>
    <w:p w14:paraId="36FAE8AC" w14:textId="77777777" w:rsidR="000508D0" w:rsidRDefault="000508D0" w:rsidP="000508D0">
      <w:pPr>
        <w:pStyle w:val="XYZCoords"/>
      </w:pPr>
      <w:r>
        <w:t>C          2.73322        0.98067       -0.96914</w:t>
      </w:r>
    </w:p>
    <w:p w14:paraId="52BCDD3C" w14:textId="77777777" w:rsidR="000508D0" w:rsidRDefault="000508D0" w:rsidP="000508D0">
      <w:pPr>
        <w:pStyle w:val="XYZCoords"/>
      </w:pPr>
      <w:r>
        <w:t>H          3.15802        3.64155       -0.20754</w:t>
      </w:r>
    </w:p>
    <w:p w14:paraId="32801CF7" w14:textId="77777777" w:rsidR="000508D0" w:rsidRDefault="000508D0" w:rsidP="000508D0">
      <w:pPr>
        <w:pStyle w:val="XYZCoords"/>
      </w:pPr>
      <w:r>
        <w:t>H          1.47320        5.07710        0.98044</w:t>
      </w:r>
    </w:p>
    <w:p w14:paraId="77E40538" w14:textId="77777777" w:rsidR="000508D0" w:rsidRDefault="000508D0" w:rsidP="000508D0">
      <w:pPr>
        <w:pStyle w:val="XYZCoords"/>
      </w:pPr>
      <w:r>
        <w:t>H         -0.73060        4.07916        1.62065</w:t>
      </w:r>
    </w:p>
    <w:p w14:paraId="01A93F37" w14:textId="77777777" w:rsidR="000508D0" w:rsidRDefault="000508D0" w:rsidP="000508D0">
      <w:pPr>
        <w:pStyle w:val="XYZCoords"/>
      </w:pPr>
      <w:r>
        <w:t>C         -1.51831        1.44743        1.18218</w:t>
      </w:r>
    </w:p>
    <w:p w14:paraId="54EADCD9" w14:textId="77777777" w:rsidR="000508D0" w:rsidRDefault="000508D0" w:rsidP="000508D0">
      <w:pPr>
        <w:pStyle w:val="XYZCoords"/>
      </w:pPr>
      <w:r>
        <w:t>N          2.66800       -0.41382       -0.49369</w:t>
      </w:r>
    </w:p>
    <w:p w14:paraId="51274FB1" w14:textId="77777777" w:rsidR="000508D0" w:rsidRDefault="000508D0" w:rsidP="000508D0">
      <w:pPr>
        <w:pStyle w:val="XYZCoords"/>
      </w:pPr>
      <w:r>
        <w:t>H          3.77113        1.35162       -1.03319</w:t>
      </w:r>
    </w:p>
    <w:p w14:paraId="6C291CF4" w14:textId="77777777" w:rsidR="000508D0" w:rsidRDefault="000508D0" w:rsidP="000508D0">
      <w:pPr>
        <w:pStyle w:val="XYZCoords"/>
      </w:pPr>
      <w:r>
        <w:t>H          2.30857        0.97872       -1.98663</w:t>
      </w:r>
    </w:p>
    <w:p w14:paraId="0048ACD0" w14:textId="77777777" w:rsidR="000508D0" w:rsidRDefault="000508D0" w:rsidP="000508D0">
      <w:pPr>
        <w:pStyle w:val="XYZCoords"/>
      </w:pPr>
      <w:r>
        <w:t>H         -1.44297        0.99243        2.18545</w:t>
      </w:r>
    </w:p>
    <w:p w14:paraId="7F1A57E3" w14:textId="77777777" w:rsidR="000508D0" w:rsidRDefault="000508D0" w:rsidP="000508D0">
      <w:pPr>
        <w:pStyle w:val="XYZCoords"/>
      </w:pPr>
      <w:r>
        <w:t>P         -1.75656       -0.02385        0.03128</w:t>
      </w:r>
    </w:p>
    <w:p w14:paraId="30AAA5BD" w14:textId="77777777" w:rsidR="000508D0" w:rsidRDefault="000508D0" w:rsidP="000508D0">
      <w:pPr>
        <w:pStyle w:val="XYZCoords"/>
      </w:pPr>
      <w:r>
        <w:t>H         -2.35119        2.16642        1.20696</w:t>
      </w:r>
    </w:p>
    <w:p w14:paraId="1DA518B5" w14:textId="77777777" w:rsidR="000508D0" w:rsidRDefault="000508D0" w:rsidP="000508D0">
      <w:pPr>
        <w:pStyle w:val="XYZCoords"/>
      </w:pPr>
      <w:r>
        <w:t>Ru         0.41346       -0.61138       -0.14255</w:t>
      </w:r>
    </w:p>
    <w:p w14:paraId="61B19172" w14:textId="77777777" w:rsidR="000508D0" w:rsidRDefault="000508D0" w:rsidP="000508D0">
      <w:pPr>
        <w:pStyle w:val="XYZCoords"/>
      </w:pPr>
      <w:r>
        <w:t>C          3.42690       -0.55444        0.77262</w:t>
      </w:r>
    </w:p>
    <w:p w14:paraId="7425BD5E" w14:textId="77777777" w:rsidR="000508D0" w:rsidRDefault="000508D0" w:rsidP="000508D0">
      <w:pPr>
        <w:pStyle w:val="XYZCoords"/>
      </w:pPr>
      <w:r>
        <w:t>C         -3.03865       -1.11267        0.91840</w:t>
      </w:r>
    </w:p>
    <w:p w14:paraId="66DEC21F" w14:textId="77777777" w:rsidR="000508D0" w:rsidRDefault="000508D0" w:rsidP="000508D0">
      <w:pPr>
        <w:pStyle w:val="XYZCoords"/>
      </w:pPr>
      <w:r>
        <w:t>C          3.17947       -1.30585       -1.55970</w:t>
      </w:r>
    </w:p>
    <w:p w14:paraId="0ACA0C96" w14:textId="77777777" w:rsidR="000508D0" w:rsidRDefault="000508D0" w:rsidP="000508D0">
      <w:pPr>
        <w:pStyle w:val="XYZCoords"/>
      </w:pPr>
      <w:r>
        <w:t>C         -2.54199        0.74825       -1.53001</w:t>
      </w:r>
    </w:p>
    <w:p w14:paraId="04518A7F" w14:textId="77777777" w:rsidR="000508D0" w:rsidRDefault="000508D0" w:rsidP="000508D0">
      <w:pPr>
        <w:pStyle w:val="XYZCoords"/>
      </w:pPr>
      <w:r>
        <w:t>C         -2.28511       -1.92416        1.97289</w:t>
      </w:r>
    </w:p>
    <w:p w14:paraId="473ADFDC" w14:textId="77777777" w:rsidR="000508D0" w:rsidRDefault="000508D0" w:rsidP="000508D0">
      <w:pPr>
        <w:pStyle w:val="XYZCoords"/>
      </w:pPr>
      <w:r>
        <w:t>C         -3.61065       -2.11050       -0.09137</w:t>
      </w:r>
    </w:p>
    <w:p w14:paraId="38AADDD4" w14:textId="77777777" w:rsidR="000508D0" w:rsidRDefault="000508D0" w:rsidP="000508D0">
      <w:pPr>
        <w:pStyle w:val="XYZCoords"/>
      </w:pPr>
      <w:r>
        <w:t>C         -4.15196       -0.32493        1.61073</w:t>
      </w:r>
    </w:p>
    <w:p w14:paraId="0E0CDEDE" w14:textId="77777777" w:rsidR="000508D0" w:rsidRDefault="000508D0" w:rsidP="000508D0">
      <w:pPr>
        <w:pStyle w:val="XYZCoords"/>
      </w:pPr>
      <w:r>
        <w:t>C         -1.68563        1.95376       -1.93209</w:t>
      </w:r>
    </w:p>
    <w:p w14:paraId="1ECE9DC0" w14:textId="77777777" w:rsidR="000508D0" w:rsidRDefault="000508D0" w:rsidP="000508D0">
      <w:pPr>
        <w:pStyle w:val="XYZCoords"/>
      </w:pPr>
      <w:r>
        <w:t>C         -3.97745        1.23127       -1.32770</w:t>
      </w:r>
    </w:p>
    <w:p w14:paraId="7786A3F1" w14:textId="77777777" w:rsidR="000508D0" w:rsidRDefault="000508D0" w:rsidP="000508D0">
      <w:pPr>
        <w:pStyle w:val="XYZCoords"/>
      </w:pPr>
      <w:r>
        <w:t>C         -2.47899       -0.26757       -2.67357</w:t>
      </w:r>
    </w:p>
    <w:p w14:paraId="034C428D" w14:textId="77777777" w:rsidR="000508D0" w:rsidRDefault="000508D0" w:rsidP="000508D0">
      <w:pPr>
        <w:pStyle w:val="XYZCoords"/>
      </w:pPr>
      <w:r>
        <w:t>H          0.32804       -0.24845       -1.77202</w:t>
      </w:r>
    </w:p>
    <w:p w14:paraId="1FA1C137" w14:textId="77777777" w:rsidR="000508D0" w:rsidRDefault="000508D0" w:rsidP="000508D0">
      <w:pPr>
        <w:pStyle w:val="XYZCoords"/>
      </w:pPr>
      <w:r>
        <w:t>H          2.99417        0.17132        1.47773</w:t>
      </w:r>
    </w:p>
    <w:p w14:paraId="1B7E11FC" w14:textId="77777777" w:rsidR="000508D0" w:rsidRDefault="000508D0" w:rsidP="000508D0">
      <w:pPr>
        <w:pStyle w:val="XYZCoords"/>
      </w:pPr>
      <w:r>
        <w:t>C          4.93463       -0.36535        0.69258</w:t>
      </w:r>
    </w:p>
    <w:p w14:paraId="4E84A11A" w14:textId="77777777" w:rsidR="000508D0" w:rsidRDefault="000508D0" w:rsidP="000508D0">
      <w:pPr>
        <w:pStyle w:val="XYZCoords"/>
      </w:pPr>
      <w:r>
        <w:t>H          3.19723       -1.54836        1.17591</w:t>
      </w:r>
    </w:p>
    <w:p w14:paraId="512530E5" w14:textId="77777777" w:rsidR="000508D0" w:rsidRDefault="000508D0" w:rsidP="000508D0">
      <w:pPr>
        <w:pStyle w:val="XYZCoords"/>
      </w:pPr>
      <w:r>
        <w:t>H          2.49649       -1.16511       -2.41000</w:t>
      </w:r>
    </w:p>
    <w:p w14:paraId="1AD1A1DA" w14:textId="77777777" w:rsidR="000508D0" w:rsidRDefault="000508D0" w:rsidP="000508D0">
      <w:pPr>
        <w:pStyle w:val="XYZCoords"/>
      </w:pPr>
      <w:r>
        <w:t>C          3.19508       -2.76566       -1.16012</w:t>
      </w:r>
    </w:p>
    <w:p w14:paraId="773AE7CE" w14:textId="77777777" w:rsidR="000508D0" w:rsidRDefault="000508D0" w:rsidP="000508D0">
      <w:pPr>
        <w:pStyle w:val="XYZCoords"/>
      </w:pPr>
      <w:r>
        <w:t>H          4.18443       -0.96125       -1.87714</w:t>
      </w:r>
    </w:p>
    <w:p w14:paraId="29DBD235" w14:textId="77777777" w:rsidR="000508D0" w:rsidRDefault="000508D0" w:rsidP="000508D0">
      <w:pPr>
        <w:pStyle w:val="XYZCoords"/>
      </w:pPr>
      <w:r>
        <w:t>C          0.60946       -1.12466        1.67406</w:t>
      </w:r>
    </w:p>
    <w:p w14:paraId="711C0535" w14:textId="77777777" w:rsidR="000508D0" w:rsidRDefault="000508D0" w:rsidP="000508D0">
      <w:pPr>
        <w:pStyle w:val="XYZCoords"/>
      </w:pPr>
      <w:r>
        <w:t>O          0.15196       -2.61505       -0.66095</w:t>
      </w:r>
    </w:p>
    <w:p w14:paraId="5B00A6CE" w14:textId="77777777" w:rsidR="000508D0" w:rsidRDefault="000508D0" w:rsidP="000508D0">
      <w:pPr>
        <w:pStyle w:val="XYZCoords"/>
      </w:pPr>
      <w:r>
        <w:t>H         -0.04077       -2.60617       -1.60553</w:t>
      </w:r>
    </w:p>
    <w:p w14:paraId="430C240C" w14:textId="77777777" w:rsidR="000508D0" w:rsidRDefault="000508D0" w:rsidP="000508D0">
      <w:pPr>
        <w:pStyle w:val="XYZCoords"/>
      </w:pPr>
      <w:r>
        <w:t>H          2.18267       -3.05345       -0.82169</w:t>
      </w:r>
    </w:p>
    <w:p w14:paraId="43CFB9D3" w14:textId="77777777" w:rsidR="000508D0" w:rsidRDefault="000508D0" w:rsidP="000508D0">
      <w:pPr>
        <w:pStyle w:val="XYZCoords"/>
      </w:pPr>
      <w:r>
        <w:t>H          3.93873       -2.98216       -0.37773</w:t>
      </w:r>
    </w:p>
    <w:p w14:paraId="1318A8D9" w14:textId="77777777" w:rsidR="000508D0" w:rsidRDefault="000508D0" w:rsidP="000508D0">
      <w:pPr>
        <w:pStyle w:val="XYZCoords"/>
      </w:pPr>
      <w:r>
        <w:t>H          3.46261       -3.37173       -2.03913</w:t>
      </w:r>
    </w:p>
    <w:p w14:paraId="34125477" w14:textId="77777777" w:rsidR="000508D0" w:rsidRDefault="000508D0" w:rsidP="000508D0">
      <w:pPr>
        <w:pStyle w:val="XYZCoords"/>
      </w:pPr>
      <w:r>
        <w:t>H          5.35640       -0.47464        1.70297</w:t>
      </w:r>
    </w:p>
    <w:p w14:paraId="3E3F2595" w14:textId="77777777" w:rsidR="000508D0" w:rsidRDefault="000508D0" w:rsidP="000508D0">
      <w:pPr>
        <w:pStyle w:val="XYZCoords"/>
      </w:pPr>
      <w:r>
        <w:t>H          5.22566        0.63128        0.32769</w:t>
      </w:r>
    </w:p>
    <w:p w14:paraId="1791A27E" w14:textId="77777777" w:rsidR="000508D0" w:rsidRDefault="000508D0" w:rsidP="000508D0">
      <w:pPr>
        <w:pStyle w:val="XYZCoords"/>
      </w:pPr>
      <w:r>
        <w:t>H          5.41672       -1.11829        0.05220</w:t>
      </w:r>
    </w:p>
    <w:p w14:paraId="49137BB0" w14:textId="77777777" w:rsidR="000508D0" w:rsidRDefault="000508D0" w:rsidP="000508D0">
      <w:pPr>
        <w:pStyle w:val="XYZCoords"/>
      </w:pPr>
      <w:r>
        <w:t>H         -3.00470       -2.58654        2.48267</w:t>
      </w:r>
    </w:p>
    <w:p w14:paraId="0B7CE675" w14:textId="77777777" w:rsidR="000508D0" w:rsidRDefault="000508D0" w:rsidP="000508D0">
      <w:pPr>
        <w:pStyle w:val="XYZCoords"/>
      </w:pPr>
      <w:r>
        <w:t>H         -1.82336       -1.29010        2.74351</w:t>
      </w:r>
    </w:p>
    <w:p w14:paraId="51A1CFF9" w14:textId="77777777" w:rsidR="000508D0" w:rsidRDefault="000508D0" w:rsidP="000508D0">
      <w:pPr>
        <w:pStyle w:val="XYZCoords"/>
      </w:pPr>
      <w:r>
        <w:t>H         -1.50496       -2.54116        1.50536</w:t>
      </w:r>
    </w:p>
    <w:p w14:paraId="47B46982" w14:textId="77777777" w:rsidR="000508D0" w:rsidRDefault="000508D0" w:rsidP="000508D0">
      <w:pPr>
        <w:pStyle w:val="XYZCoords"/>
      </w:pPr>
      <w:r>
        <w:t>H         -4.20342       -2.86484        0.45241</w:t>
      </w:r>
    </w:p>
    <w:p w14:paraId="6F408933" w14:textId="77777777" w:rsidR="000508D0" w:rsidRDefault="000508D0" w:rsidP="000508D0">
      <w:pPr>
        <w:pStyle w:val="XYZCoords"/>
      </w:pPr>
      <w:r>
        <w:t>H         -2.79842       -2.63566       -0.61747</w:t>
      </w:r>
    </w:p>
    <w:p w14:paraId="19DC55BA" w14:textId="77777777" w:rsidR="000508D0" w:rsidRDefault="000508D0" w:rsidP="000508D0">
      <w:pPr>
        <w:pStyle w:val="XYZCoords"/>
      </w:pPr>
      <w:r>
        <w:t>H         -4.27589       -1.63992       -0.82798</w:t>
      </w:r>
    </w:p>
    <w:p w14:paraId="34D17F23" w14:textId="77777777" w:rsidR="000508D0" w:rsidRDefault="000508D0" w:rsidP="000508D0">
      <w:pPr>
        <w:pStyle w:val="XYZCoords"/>
      </w:pPr>
      <w:r>
        <w:t>H         -4.82587       -1.03594        2.11799</w:t>
      </w:r>
    </w:p>
    <w:p w14:paraId="64072EE4" w14:textId="77777777" w:rsidR="000508D0" w:rsidRDefault="000508D0" w:rsidP="000508D0">
      <w:pPr>
        <w:pStyle w:val="XYZCoords"/>
      </w:pPr>
      <w:r>
        <w:t>H         -4.76170        0.26958        0.92036</w:t>
      </w:r>
    </w:p>
    <w:p w14:paraId="029EBE1E" w14:textId="77777777" w:rsidR="000508D0" w:rsidRDefault="000508D0" w:rsidP="000508D0">
      <w:pPr>
        <w:pStyle w:val="XYZCoords"/>
      </w:pPr>
      <w:r>
        <w:t>H         -3.75465        0.34758        2.38635</w:t>
      </w:r>
    </w:p>
    <w:p w14:paraId="1EF03DD9" w14:textId="77777777" w:rsidR="000508D0" w:rsidRDefault="000508D0" w:rsidP="000508D0">
      <w:pPr>
        <w:pStyle w:val="XYZCoords"/>
      </w:pPr>
      <w:r>
        <w:t>H         -4.68328        0.40641       -1.16265</w:t>
      </w:r>
    </w:p>
    <w:p w14:paraId="0181631D" w14:textId="77777777" w:rsidR="000508D0" w:rsidRDefault="000508D0" w:rsidP="000508D0">
      <w:pPr>
        <w:pStyle w:val="XYZCoords"/>
      </w:pPr>
      <w:r>
        <w:t>H         -4.30489        1.76218       -2.23745</w:t>
      </w:r>
    </w:p>
    <w:p w14:paraId="5BC3F945" w14:textId="77777777" w:rsidR="000508D0" w:rsidRDefault="000508D0" w:rsidP="000508D0">
      <w:pPr>
        <w:pStyle w:val="XYZCoords"/>
      </w:pPr>
      <w:r>
        <w:t>H         -4.06683        1.93952       -0.48927</w:t>
      </w:r>
    </w:p>
    <w:p w14:paraId="083EAC94" w14:textId="77777777" w:rsidR="000508D0" w:rsidRDefault="000508D0" w:rsidP="000508D0">
      <w:pPr>
        <w:pStyle w:val="XYZCoords"/>
      </w:pPr>
      <w:r>
        <w:t>H         -3.11348       -1.14547       -2.49985</w:t>
      </w:r>
    </w:p>
    <w:p w14:paraId="676F66E8" w14:textId="77777777" w:rsidR="000508D0" w:rsidRDefault="000508D0" w:rsidP="000508D0">
      <w:pPr>
        <w:pStyle w:val="XYZCoords"/>
      </w:pPr>
      <w:r>
        <w:t>H         -1.44317       -0.60744       -2.81777</w:t>
      </w:r>
    </w:p>
    <w:p w14:paraId="37CBB483" w14:textId="77777777" w:rsidR="000508D0" w:rsidRDefault="000508D0" w:rsidP="000508D0">
      <w:pPr>
        <w:pStyle w:val="XYZCoords"/>
      </w:pPr>
      <w:r>
        <w:t>H         -2.82265        0.21757       -3.60270</w:t>
      </w:r>
    </w:p>
    <w:p w14:paraId="1CD8E474" w14:textId="77777777" w:rsidR="000508D0" w:rsidRDefault="000508D0" w:rsidP="000508D0">
      <w:pPr>
        <w:pStyle w:val="XYZCoords"/>
      </w:pPr>
      <w:r>
        <w:t>H         -2.05123        2.33470       -2.90001</w:t>
      </w:r>
    </w:p>
    <w:p w14:paraId="47C0E7F8" w14:textId="77777777" w:rsidR="000508D0" w:rsidRDefault="000508D0" w:rsidP="000508D0">
      <w:pPr>
        <w:pStyle w:val="XYZCoords"/>
      </w:pPr>
      <w:r>
        <w:t>H         -0.63235        1.66355       -2.05282</w:t>
      </w:r>
    </w:p>
    <w:p w14:paraId="4E8FE6EA" w14:textId="77777777" w:rsidR="000508D0" w:rsidRDefault="000508D0" w:rsidP="000508D0">
      <w:pPr>
        <w:pStyle w:val="XYZCoords"/>
      </w:pPr>
      <w:r>
        <w:t>H         -1.75400        2.77998       -1.20884</w:t>
      </w:r>
    </w:p>
    <w:p w14:paraId="019A8657" w14:textId="77777777" w:rsidR="000508D0" w:rsidRDefault="000508D0" w:rsidP="000508D0">
      <w:pPr>
        <w:pStyle w:val="XYZCoords"/>
      </w:pPr>
      <w:r>
        <w:t>O          0.81361       -1.39650        2.78236</w:t>
      </w:r>
    </w:p>
    <w:p w14:paraId="2020573A" w14:textId="77777777" w:rsidR="000508D0" w:rsidRDefault="000508D0">
      <w:pPr>
        <w:rPr>
          <w:sz w:val="9"/>
        </w:rPr>
      </w:pPr>
      <w:r>
        <w:br w:type="page"/>
      </w:r>
    </w:p>
    <w:p w14:paraId="13BF1894" w14:textId="1D561C0C" w:rsidR="000508D0" w:rsidRDefault="000508D0" w:rsidP="000508D0">
      <w:pPr>
        <w:pStyle w:val="Caption"/>
      </w:pPr>
      <w:bookmarkStart w:id="266" w:name="_Toc461199661"/>
      <w:r>
        <w:t xml:space="preserve">Figure </w:t>
      </w:r>
      <w:fldSimple w:instr=" STYLEREF 1 \s ">
        <w:r w:rsidR="000D6DE5">
          <w:rPr>
            <w:noProof/>
          </w:rPr>
          <w:t>11</w:t>
        </w:r>
      </w:fldSimple>
      <w:r w:rsidR="003027B0">
        <w:noBreakHyphen/>
      </w:r>
      <w:fldSimple w:instr=" SEQ Figure \* ARABIC \s 1 ">
        <w:r w:rsidR="000D6DE5">
          <w:rPr>
            <w:noProof/>
          </w:rPr>
          <w:t>57</w:t>
        </w:r>
      </w:fldSimple>
      <w:r>
        <w:t xml:space="preserve"> [F-Cis-Up]S</w:t>
      </w:r>
      <w:r>
        <w:rPr>
          <w:vertAlign w:val="subscript"/>
        </w:rPr>
        <w:t>0</w:t>
      </w:r>
      <w:bookmarkEnd w:id="266"/>
    </w:p>
    <w:p w14:paraId="251E8FD7" w14:textId="77777777" w:rsidR="000508D0" w:rsidRDefault="000508D0" w:rsidP="000508D0">
      <w:pPr>
        <w:pStyle w:val="CaptionText"/>
      </w:pPr>
    </w:p>
    <w:p w14:paraId="2080F16E" w14:textId="77777777" w:rsidR="000508D0" w:rsidRDefault="000508D0" w:rsidP="000508D0">
      <w:r>
        <w:rPr>
          <w:noProof/>
        </w:rPr>
        <w:drawing>
          <wp:anchor distT="0" distB="0" distL="114300" distR="114300" simplePos="0" relativeHeight="251685888" behindDoc="0" locked="0" layoutInCell="1" allowOverlap="1" wp14:anchorId="7655A8F3" wp14:editId="4F3F67EA">
            <wp:simplePos x="0" y="0"/>
            <wp:positionH relativeFrom="column">
              <wp:posOffset>1827530</wp:posOffset>
            </wp:positionH>
            <wp:positionV relativeFrom="paragraph">
              <wp:posOffset>163830</wp:posOffset>
            </wp:positionV>
            <wp:extent cx="4573270" cy="4573270"/>
            <wp:effectExtent l="0" t="0" r="0" b="0"/>
            <wp:wrapSquare wrapText="bothSides"/>
            <wp:docPr id="29" name="Picture 29" descr="Macintosh HD:Users:Jacob:Documents:Water_Splitting:Two_Photon_Water_Splitting:Computational_Data:F_Intermediate:Cis-B:2-Full-Ci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Jacob:Documents:Water_Splitting:Two_Photon_Water_Splitting:Computational_Data:F_Intermediate:Cis-B:2-Full-Cis-B-GPNMR-NoSpin.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BABB47" w14:textId="77777777" w:rsidR="000508D0" w:rsidRDefault="000508D0" w:rsidP="000508D0">
      <w:pPr>
        <w:pStyle w:val="XYZCoords"/>
      </w:pPr>
      <w:r>
        <w:t>63</w:t>
      </w:r>
    </w:p>
    <w:p w14:paraId="4FAF585D" w14:textId="77777777" w:rsidR="000508D0" w:rsidRDefault="000508D0" w:rsidP="000508D0">
      <w:pPr>
        <w:pStyle w:val="XYZCoords"/>
      </w:pPr>
      <w:r>
        <w:tab/>
        <w:t>Energy: -928583.3465243</w:t>
      </w:r>
    </w:p>
    <w:p w14:paraId="14DDC782" w14:textId="77777777" w:rsidR="000508D0" w:rsidRDefault="000508D0" w:rsidP="000508D0">
      <w:pPr>
        <w:pStyle w:val="XYZCoords"/>
      </w:pPr>
      <w:r>
        <w:t>N         -0.76649        1.41843       -0.07154</w:t>
      </w:r>
    </w:p>
    <w:p w14:paraId="1B3B8E9C" w14:textId="77777777" w:rsidR="000508D0" w:rsidRDefault="000508D0" w:rsidP="000508D0">
      <w:pPr>
        <w:pStyle w:val="XYZCoords"/>
      </w:pPr>
      <w:r>
        <w:t>C         -2.01036        1.85279        0.21670</w:t>
      </w:r>
    </w:p>
    <w:p w14:paraId="56DABBFB" w14:textId="77777777" w:rsidR="000508D0" w:rsidRDefault="000508D0" w:rsidP="000508D0">
      <w:pPr>
        <w:pStyle w:val="XYZCoords"/>
      </w:pPr>
      <w:r>
        <w:t>C          0.14794        2.26376       -0.59987</w:t>
      </w:r>
    </w:p>
    <w:p w14:paraId="206A66B3" w14:textId="77777777" w:rsidR="000508D0" w:rsidRDefault="000508D0" w:rsidP="000508D0">
      <w:pPr>
        <w:pStyle w:val="XYZCoords"/>
      </w:pPr>
      <w:r>
        <w:t>C         -2.37124        3.18384        0.05372</w:t>
      </w:r>
    </w:p>
    <w:p w14:paraId="2CF2A4B0" w14:textId="77777777" w:rsidR="000508D0" w:rsidRDefault="000508D0" w:rsidP="000508D0">
      <w:pPr>
        <w:pStyle w:val="XYZCoords"/>
      </w:pPr>
      <w:r>
        <w:t>C         -1.41729        4.08485       -0.41404</w:t>
      </w:r>
    </w:p>
    <w:p w14:paraId="73A4CE99" w14:textId="77777777" w:rsidR="000508D0" w:rsidRDefault="000508D0" w:rsidP="000508D0">
      <w:pPr>
        <w:pStyle w:val="XYZCoords"/>
      </w:pPr>
      <w:r>
        <w:t>C         -0.15168        3.61575       -0.75320</w:t>
      </w:r>
    </w:p>
    <w:p w14:paraId="1496BB8C" w14:textId="77777777" w:rsidR="000508D0" w:rsidRDefault="000508D0" w:rsidP="000508D0">
      <w:pPr>
        <w:pStyle w:val="XYZCoords"/>
      </w:pPr>
      <w:r>
        <w:t>C         -2.92299        0.78241        0.73207</w:t>
      </w:r>
    </w:p>
    <w:p w14:paraId="75A595FD" w14:textId="77777777" w:rsidR="000508D0" w:rsidRDefault="000508D0" w:rsidP="000508D0">
      <w:pPr>
        <w:pStyle w:val="XYZCoords"/>
      </w:pPr>
      <w:r>
        <w:t>H         -3.38574        3.50509        0.29284</w:t>
      </w:r>
    </w:p>
    <w:p w14:paraId="6C780A96" w14:textId="77777777" w:rsidR="000508D0" w:rsidRDefault="000508D0" w:rsidP="000508D0">
      <w:pPr>
        <w:pStyle w:val="XYZCoords"/>
      </w:pPr>
      <w:r>
        <w:t>H         -1.66577        5.14026       -0.53683</w:t>
      </w:r>
    </w:p>
    <w:p w14:paraId="543B0A1D" w14:textId="77777777" w:rsidR="000508D0" w:rsidRDefault="000508D0" w:rsidP="000508D0">
      <w:pPr>
        <w:pStyle w:val="XYZCoords"/>
      </w:pPr>
      <w:r>
        <w:t>H          0.60447        4.28902       -1.15894</w:t>
      </w:r>
    </w:p>
    <w:p w14:paraId="77FFCA7B" w14:textId="77777777" w:rsidR="000508D0" w:rsidRDefault="000508D0" w:rsidP="000508D0">
      <w:pPr>
        <w:pStyle w:val="XYZCoords"/>
      </w:pPr>
      <w:r>
        <w:t>C          1.43193        1.64925       -1.06883</w:t>
      </w:r>
    </w:p>
    <w:p w14:paraId="2B07C99F" w14:textId="77777777" w:rsidR="000508D0" w:rsidRDefault="000508D0" w:rsidP="000508D0">
      <w:pPr>
        <w:pStyle w:val="XYZCoords"/>
      </w:pPr>
      <w:r>
        <w:t>N         -2.68842       -0.50404        0.04480</w:t>
      </w:r>
    </w:p>
    <w:p w14:paraId="64CE92D4" w14:textId="77777777" w:rsidR="000508D0" w:rsidRDefault="000508D0" w:rsidP="000508D0">
      <w:pPr>
        <w:pStyle w:val="XYZCoords"/>
      </w:pPr>
      <w:r>
        <w:t>H         -3.97678        1.10586        0.66433</w:t>
      </w:r>
    </w:p>
    <w:p w14:paraId="63E3C673" w14:textId="77777777" w:rsidR="000508D0" w:rsidRDefault="000508D0" w:rsidP="000508D0">
      <w:pPr>
        <w:pStyle w:val="XYZCoords"/>
      </w:pPr>
      <w:r>
        <w:t>H         -2.69735        0.61853        1.79906</w:t>
      </w:r>
    </w:p>
    <w:p w14:paraId="34411826" w14:textId="77777777" w:rsidR="000508D0" w:rsidRDefault="000508D0" w:rsidP="000508D0">
      <w:pPr>
        <w:pStyle w:val="XYZCoords"/>
      </w:pPr>
      <w:r>
        <w:t>H          1.29444        1.38772       -2.13247</w:t>
      </w:r>
    </w:p>
    <w:p w14:paraId="404832A3" w14:textId="77777777" w:rsidR="000508D0" w:rsidRDefault="000508D0" w:rsidP="000508D0">
      <w:pPr>
        <w:pStyle w:val="XYZCoords"/>
      </w:pPr>
      <w:r>
        <w:t>P          1.73612       -0.00383       -0.23635</w:t>
      </w:r>
    </w:p>
    <w:p w14:paraId="2CCB5FF9" w14:textId="77777777" w:rsidR="000508D0" w:rsidRDefault="000508D0" w:rsidP="000508D0">
      <w:pPr>
        <w:pStyle w:val="XYZCoords"/>
      </w:pPr>
      <w:r>
        <w:t>H          2.26951        2.35979       -1.00852</w:t>
      </w:r>
    </w:p>
    <w:p w14:paraId="112D953F" w14:textId="77777777" w:rsidR="000508D0" w:rsidRDefault="000508D0" w:rsidP="000508D0">
      <w:pPr>
        <w:pStyle w:val="XYZCoords"/>
      </w:pPr>
      <w:r>
        <w:t>Ru        -0.40632       -0.58507        0.12753</w:t>
      </w:r>
    </w:p>
    <w:p w14:paraId="1CC357CC" w14:textId="77777777" w:rsidR="000508D0" w:rsidRDefault="000508D0" w:rsidP="000508D0">
      <w:pPr>
        <w:pStyle w:val="XYZCoords"/>
      </w:pPr>
      <w:r>
        <w:t>C         -3.13183       -0.43630       -1.37016</w:t>
      </w:r>
    </w:p>
    <w:p w14:paraId="0D0BF2A5" w14:textId="77777777" w:rsidR="000508D0" w:rsidRDefault="000508D0" w:rsidP="000508D0">
      <w:pPr>
        <w:pStyle w:val="XYZCoords"/>
      </w:pPr>
      <w:r>
        <w:t>C          2.76388       -0.97221       -1.51000</w:t>
      </w:r>
    </w:p>
    <w:p w14:paraId="1E686D00" w14:textId="77777777" w:rsidR="000508D0" w:rsidRDefault="000508D0" w:rsidP="000508D0">
      <w:pPr>
        <w:pStyle w:val="XYZCoords"/>
      </w:pPr>
      <w:r>
        <w:t>C         -3.38459       -1.57380        0.79678</w:t>
      </w:r>
    </w:p>
    <w:p w14:paraId="272A504D" w14:textId="77777777" w:rsidR="000508D0" w:rsidRDefault="000508D0" w:rsidP="000508D0">
      <w:pPr>
        <w:pStyle w:val="XYZCoords"/>
      </w:pPr>
      <w:r>
        <w:t>C          2.81626        0.48715        1.25846</w:t>
      </w:r>
    </w:p>
    <w:p w14:paraId="1D574F66" w14:textId="77777777" w:rsidR="000508D0" w:rsidRDefault="000508D0" w:rsidP="000508D0">
      <w:pPr>
        <w:pStyle w:val="XYZCoords"/>
      </w:pPr>
      <w:r>
        <w:t>C          1.79173       -1.54530       -2.54607</w:t>
      </w:r>
    </w:p>
    <w:p w14:paraId="398DC316" w14:textId="77777777" w:rsidR="000508D0" w:rsidRDefault="000508D0" w:rsidP="000508D0">
      <w:pPr>
        <w:pStyle w:val="XYZCoords"/>
      </w:pPr>
      <w:r>
        <w:t>C          3.42342       -2.15521       -0.79768</w:t>
      </w:r>
    </w:p>
    <w:p w14:paraId="0E820454" w14:textId="77777777" w:rsidR="000508D0" w:rsidRDefault="000508D0" w:rsidP="000508D0">
      <w:pPr>
        <w:pStyle w:val="XYZCoords"/>
      </w:pPr>
      <w:r>
        <w:t>C          3.81352       -0.12407       -2.23086</w:t>
      </w:r>
    </w:p>
    <w:p w14:paraId="2CECBC1F" w14:textId="77777777" w:rsidR="000508D0" w:rsidRDefault="000508D0" w:rsidP="000508D0">
      <w:pPr>
        <w:pStyle w:val="XYZCoords"/>
      </w:pPr>
      <w:r>
        <w:t>C          2.06226        1.60908        1.98221</w:t>
      </w:r>
    </w:p>
    <w:p w14:paraId="10F9AE2E" w14:textId="77777777" w:rsidR="000508D0" w:rsidRDefault="000508D0" w:rsidP="000508D0">
      <w:pPr>
        <w:pStyle w:val="XYZCoords"/>
      </w:pPr>
      <w:r>
        <w:t>C          4.20708        1.00144        0.88987</w:t>
      </w:r>
    </w:p>
    <w:p w14:paraId="559BE809" w14:textId="77777777" w:rsidR="000508D0" w:rsidRDefault="000508D0" w:rsidP="000508D0">
      <w:pPr>
        <w:pStyle w:val="XYZCoords"/>
      </w:pPr>
      <w:r>
        <w:t>C          2.94913       -0.70018        2.21525</w:t>
      </w:r>
    </w:p>
    <w:p w14:paraId="59218C7E" w14:textId="77777777" w:rsidR="000508D0" w:rsidRDefault="000508D0" w:rsidP="000508D0">
      <w:pPr>
        <w:pStyle w:val="XYZCoords"/>
      </w:pPr>
      <w:r>
        <w:t>H         -0.38263       -0.54300       -1.52205</w:t>
      </w:r>
    </w:p>
    <w:p w14:paraId="771794D6" w14:textId="77777777" w:rsidR="000508D0" w:rsidRDefault="000508D0" w:rsidP="000508D0">
      <w:pPr>
        <w:pStyle w:val="XYZCoords"/>
      </w:pPr>
      <w:r>
        <w:t>H         -2.58034        0.39612       -1.82922</w:t>
      </w:r>
    </w:p>
    <w:p w14:paraId="5EB5D87E" w14:textId="77777777" w:rsidR="000508D0" w:rsidRDefault="000508D0" w:rsidP="000508D0">
      <w:pPr>
        <w:pStyle w:val="XYZCoords"/>
      </w:pPr>
      <w:r>
        <w:t>C         -4.62669       -0.27589       -1.60563</w:t>
      </w:r>
    </w:p>
    <w:p w14:paraId="013F3245" w14:textId="77777777" w:rsidR="000508D0" w:rsidRDefault="000508D0" w:rsidP="000508D0">
      <w:pPr>
        <w:pStyle w:val="XYZCoords"/>
      </w:pPr>
      <w:r>
        <w:t>H         -2.75557       -1.34493       -1.85563</w:t>
      </w:r>
    </w:p>
    <w:p w14:paraId="70782208" w14:textId="77777777" w:rsidR="000508D0" w:rsidRDefault="000508D0" w:rsidP="000508D0">
      <w:pPr>
        <w:pStyle w:val="XYZCoords"/>
      </w:pPr>
      <w:r>
        <w:t>H         -2.93436       -1.58370        1.80041</w:t>
      </w:r>
    </w:p>
    <w:p w14:paraId="4BBE8A1D" w14:textId="77777777" w:rsidR="000508D0" w:rsidRDefault="000508D0" w:rsidP="000508D0">
      <w:pPr>
        <w:pStyle w:val="XYZCoords"/>
      </w:pPr>
      <w:r>
        <w:t>C         -3.24221       -2.94035        0.16087</w:t>
      </w:r>
    </w:p>
    <w:p w14:paraId="67C54DA1" w14:textId="77777777" w:rsidR="000508D0" w:rsidRDefault="000508D0" w:rsidP="000508D0">
      <w:pPr>
        <w:pStyle w:val="XYZCoords"/>
      </w:pPr>
      <w:r>
        <w:t>H         -4.45015       -1.29713        0.92821</w:t>
      </w:r>
    </w:p>
    <w:p w14:paraId="17400430" w14:textId="77777777" w:rsidR="000508D0" w:rsidRDefault="000508D0" w:rsidP="000508D0">
      <w:pPr>
        <w:pStyle w:val="XYZCoords"/>
      </w:pPr>
      <w:r>
        <w:t>C         -0.42880       -0.79162        2.01232</w:t>
      </w:r>
    </w:p>
    <w:p w14:paraId="0DED7218" w14:textId="77777777" w:rsidR="000508D0" w:rsidRDefault="000508D0" w:rsidP="000508D0">
      <w:pPr>
        <w:pStyle w:val="XYZCoords"/>
      </w:pPr>
      <w:r>
        <w:t>O         -0.17639       -2.63743       -0.18445</w:t>
      </w:r>
    </w:p>
    <w:p w14:paraId="693EAF39" w14:textId="77777777" w:rsidR="000508D0" w:rsidRDefault="000508D0" w:rsidP="000508D0">
      <w:pPr>
        <w:pStyle w:val="XYZCoords"/>
      </w:pPr>
      <w:r>
        <w:t>H          0.11822       -3.04741        0.63704</w:t>
      </w:r>
    </w:p>
    <w:p w14:paraId="24D519DD" w14:textId="77777777" w:rsidR="000508D0" w:rsidRDefault="000508D0" w:rsidP="000508D0">
      <w:pPr>
        <w:pStyle w:val="XYZCoords"/>
      </w:pPr>
      <w:r>
        <w:t>H         -2.17636       -3.12248       -0.07293</w:t>
      </w:r>
    </w:p>
    <w:p w14:paraId="1E4E0C4D" w14:textId="77777777" w:rsidR="000508D0" w:rsidRDefault="000508D0" w:rsidP="000508D0">
      <w:pPr>
        <w:pStyle w:val="XYZCoords"/>
      </w:pPr>
      <w:r>
        <w:t>H         -3.84319       -3.03847       -0.75619</w:t>
      </w:r>
    </w:p>
    <w:p w14:paraId="333AB7B8" w14:textId="77777777" w:rsidR="000508D0" w:rsidRDefault="000508D0" w:rsidP="000508D0">
      <w:pPr>
        <w:pStyle w:val="XYZCoords"/>
      </w:pPr>
      <w:r>
        <w:t>H         -3.59904       -3.70383        0.86859</w:t>
      </w:r>
    </w:p>
    <w:p w14:paraId="6EA6EE33" w14:textId="77777777" w:rsidR="000508D0" w:rsidRDefault="000508D0" w:rsidP="000508D0">
      <w:pPr>
        <w:pStyle w:val="XYZCoords"/>
      </w:pPr>
      <w:r>
        <w:t>H         -4.80781       -0.21749       -2.68943</w:t>
      </w:r>
    </w:p>
    <w:p w14:paraId="150D0AFF" w14:textId="77777777" w:rsidR="000508D0" w:rsidRDefault="000508D0" w:rsidP="000508D0">
      <w:pPr>
        <w:pStyle w:val="XYZCoords"/>
      </w:pPr>
      <w:r>
        <w:t>H         -5.03495        0.64510       -1.16155</w:t>
      </w:r>
    </w:p>
    <w:p w14:paraId="306BA4D7" w14:textId="77777777" w:rsidR="000508D0" w:rsidRDefault="000508D0" w:rsidP="000508D0">
      <w:pPr>
        <w:pStyle w:val="XYZCoords"/>
      </w:pPr>
      <w:r>
        <w:t>H         -5.20838       -1.12709       -1.22230</w:t>
      </w:r>
    </w:p>
    <w:p w14:paraId="2C9F9B88" w14:textId="77777777" w:rsidR="000508D0" w:rsidRDefault="000508D0" w:rsidP="000508D0">
      <w:pPr>
        <w:pStyle w:val="XYZCoords"/>
      </w:pPr>
      <w:r>
        <w:t>H          2.37599       -2.14707       -3.26386</w:t>
      </w:r>
    </w:p>
    <w:p w14:paraId="021E7891" w14:textId="77777777" w:rsidR="000508D0" w:rsidRDefault="000508D0" w:rsidP="000508D0">
      <w:pPr>
        <w:pStyle w:val="XYZCoords"/>
      </w:pPr>
      <w:r>
        <w:t>H          1.27463       -0.75585       -3.11162</w:t>
      </w:r>
    </w:p>
    <w:p w14:paraId="66040314" w14:textId="77777777" w:rsidR="000508D0" w:rsidRDefault="000508D0" w:rsidP="000508D0">
      <w:pPr>
        <w:pStyle w:val="XYZCoords"/>
      </w:pPr>
      <w:r>
        <w:t>H          1.03384       -2.17538       -2.05570</w:t>
      </w:r>
    </w:p>
    <w:p w14:paraId="42F6FD25" w14:textId="77777777" w:rsidR="000508D0" w:rsidRDefault="000508D0" w:rsidP="000508D0">
      <w:pPr>
        <w:pStyle w:val="XYZCoords"/>
      </w:pPr>
      <w:r>
        <w:t>H          3.86573       -2.82409       -1.55452</w:t>
      </w:r>
    </w:p>
    <w:p w14:paraId="185A4DFC" w14:textId="77777777" w:rsidR="000508D0" w:rsidRDefault="000508D0" w:rsidP="000508D0">
      <w:pPr>
        <w:pStyle w:val="XYZCoords"/>
      </w:pPr>
      <w:r>
        <w:t>H          2.67531       -2.73449       -0.23591</w:t>
      </w:r>
    </w:p>
    <w:p w14:paraId="5B6E7258" w14:textId="77777777" w:rsidR="000508D0" w:rsidRDefault="000508D0" w:rsidP="000508D0">
      <w:pPr>
        <w:pStyle w:val="XYZCoords"/>
      </w:pPr>
      <w:r>
        <w:t>H          4.23239       -1.84668       -0.12066</w:t>
      </w:r>
    </w:p>
    <w:p w14:paraId="372583D8" w14:textId="77777777" w:rsidR="000508D0" w:rsidRDefault="000508D0" w:rsidP="000508D0">
      <w:pPr>
        <w:pStyle w:val="XYZCoords"/>
      </w:pPr>
      <w:r>
        <w:t>H          4.32954       -0.75890       -2.97077</w:t>
      </w:r>
    </w:p>
    <w:p w14:paraId="353FC232" w14:textId="77777777" w:rsidR="000508D0" w:rsidRDefault="000508D0" w:rsidP="000508D0">
      <w:pPr>
        <w:pStyle w:val="XYZCoords"/>
      </w:pPr>
      <w:r>
        <w:t>H          4.57883        0.28829       -1.56235</w:t>
      </w:r>
    </w:p>
    <w:p w14:paraId="6A09D200" w14:textId="77777777" w:rsidR="000508D0" w:rsidRDefault="000508D0" w:rsidP="000508D0">
      <w:pPr>
        <w:pStyle w:val="XYZCoords"/>
      </w:pPr>
      <w:r>
        <w:t>H          3.35837        0.70854       -2.78858</w:t>
      </w:r>
    </w:p>
    <w:p w14:paraId="15CA420A" w14:textId="77777777" w:rsidR="000508D0" w:rsidRDefault="000508D0" w:rsidP="000508D0">
      <w:pPr>
        <w:pStyle w:val="XYZCoords"/>
      </w:pPr>
      <w:r>
        <w:t>H          4.85268        0.20776        0.48993</w:t>
      </w:r>
    </w:p>
    <w:p w14:paraId="0B542CAA" w14:textId="77777777" w:rsidR="000508D0" w:rsidRDefault="000508D0" w:rsidP="000508D0">
      <w:pPr>
        <w:pStyle w:val="XYZCoords"/>
      </w:pPr>
      <w:r>
        <w:t>H          4.69648        1.39306        1.79777</w:t>
      </w:r>
    </w:p>
    <w:p w14:paraId="37421D9F" w14:textId="77777777" w:rsidR="000508D0" w:rsidRDefault="000508D0" w:rsidP="000508D0">
      <w:pPr>
        <w:pStyle w:val="XYZCoords"/>
      </w:pPr>
      <w:r>
        <w:t>H          4.17387        1.82343        0.15832</w:t>
      </w:r>
    </w:p>
    <w:p w14:paraId="7E772883" w14:textId="77777777" w:rsidR="000508D0" w:rsidRDefault="000508D0" w:rsidP="000508D0">
      <w:pPr>
        <w:pStyle w:val="XYZCoords"/>
      </w:pPr>
      <w:r>
        <w:t>H          3.52252       -1.52815        1.78067</w:t>
      </w:r>
    </w:p>
    <w:p w14:paraId="3C5A1BEE" w14:textId="77777777" w:rsidR="000508D0" w:rsidRDefault="000508D0" w:rsidP="000508D0">
      <w:pPr>
        <w:pStyle w:val="XYZCoords"/>
      </w:pPr>
      <w:r>
        <w:t>H          1.96980       -1.08747        2.52084</w:t>
      </w:r>
    </w:p>
    <w:p w14:paraId="67EE5A7E" w14:textId="77777777" w:rsidR="000508D0" w:rsidRDefault="000508D0" w:rsidP="000508D0">
      <w:pPr>
        <w:pStyle w:val="XYZCoords"/>
      </w:pPr>
      <w:r>
        <w:t>H          3.47731       -0.36929        3.12537</w:t>
      </w:r>
    </w:p>
    <w:p w14:paraId="3E12763B" w14:textId="77777777" w:rsidR="000508D0" w:rsidRDefault="000508D0" w:rsidP="000508D0">
      <w:pPr>
        <w:pStyle w:val="XYZCoords"/>
      </w:pPr>
      <w:r>
        <w:t>H          2.57082        1.82424        2.93635</w:t>
      </w:r>
    </w:p>
    <w:p w14:paraId="654E82D5" w14:textId="77777777" w:rsidR="000508D0" w:rsidRDefault="000508D0" w:rsidP="000508D0">
      <w:pPr>
        <w:pStyle w:val="XYZCoords"/>
      </w:pPr>
      <w:r>
        <w:t>H          1.02509        1.32521        2.20880</w:t>
      </w:r>
    </w:p>
    <w:p w14:paraId="0FFE1793" w14:textId="77777777" w:rsidR="000508D0" w:rsidRDefault="000508D0" w:rsidP="000508D0">
      <w:pPr>
        <w:pStyle w:val="XYZCoords"/>
      </w:pPr>
      <w:r>
        <w:t>H          2.04757        2.54327        1.40092</w:t>
      </w:r>
    </w:p>
    <w:p w14:paraId="21DB0EFD" w14:textId="77777777" w:rsidR="000508D0" w:rsidRDefault="000508D0" w:rsidP="000508D0">
      <w:pPr>
        <w:pStyle w:val="XYZCoords"/>
      </w:pPr>
      <w:r>
        <w:t>O         -0.46674       -0.98768        3.15824</w:t>
      </w:r>
    </w:p>
    <w:p w14:paraId="6BDAB64E" w14:textId="77777777" w:rsidR="000508D0" w:rsidRDefault="000508D0">
      <w:pPr>
        <w:rPr>
          <w:sz w:val="9"/>
        </w:rPr>
      </w:pPr>
      <w:r>
        <w:br w:type="page"/>
      </w:r>
    </w:p>
    <w:p w14:paraId="4090C998" w14:textId="1F45760E" w:rsidR="000508D0" w:rsidRDefault="00F92EC7" w:rsidP="00F92EC7">
      <w:pPr>
        <w:pStyle w:val="Caption"/>
      </w:pPr>
      <w:bookmarkStart w:id="267" w:name="_Ref460600781"/>
      <w:bookmarkStart w:id="268" w:name="_Toc461199662"/>
      <w:r>
        <w:t xml:space="preserve">Figure </w:t>
      </w:r>
      <w:fldSimple w:instr=" STYLEREF 1 \s ">
        <w:r w:rsidR="000D6DE5">
          <w:rPr>
            <w:noProof/>
          </w:rPr>
          <w:t>11</w:t>
        </w:r>
      </w:fldSimple>
      <w:r w:rsidR="003027B0">
        <w:noBreakHyphen/>
      </w:r>
      <w:fldSimple w:instr=" SEQ Figure \* ARABIC \s 1 ">
        <w:r w:rsidR="000D6DE5">
          <w:rPr>
            <w:noProof/>
          </w:rPr>
          <w:t>58</w:t>
        </w:r>
      </w:fldSimple>
      <w:bookmarkEnd w:id="267"/>
      <w:r>
        <w:t xml:space="preserve"> [Oxo Dimer]S</w:t>
      </w:r>
      <w:r>
        <w:rPr>
          <w:vertAlign w:val="subscript"/>
        </w:rPr>
        <w:t>0</w:t>
      </w:r>
      <w:r>
        <w:t xml:space="preserve"> Structure and Coordinates</w:t>
      </w:r>
      <w:bookmarkEnd w:id="268"/>
    </w:p>
    <w:p w14:paraId="0D929E6B" w14:textId="77777777" w:rsidR="00F92EC7" w:rsidRDefault="00F92EC7" w:rsidP="00F92EC7">
      <w:pPr>
        <w:pStyle w:val="CaptionText"/>
      </w:pPr>
    </w:p>
    <w:p w14:paraId="4CD42C50" w14:textId="77777777" w:rsidR="00F92EC7" w:rsidRDefault="00F92EC7" w:rsidP="00F92EC7"/>
    <w:p w14:paraId="02B4D0CF" w14:textId="77777777" w:rsidR="00F92EC7" w:rsidRDefault="00EE505D" w:rsidP="00F92EC7">
      <w:pPr>
        <w:pStyle w:val="XYZCoords"/>
      </w:pPr>
      <w:r>
        <w:rPr>
          <w:noProof/>
        </w:rPr>
        <w:drawing>
          <wp:anchor distT="0" distB="0" distL="114300" distR="114300" simplePos="0" relativeHeight="251686912" behindDoc="0" locked="0" layoutInCell="1" allowOverlap="1" wp14:anchorId="4E825CBD" wp14:editId="7A2CAB9A">
            <wp:simplePos x="0" y="0"/>
            <wp:positionH relativeFrom="column">
              <wp:posOffset>1370330</wp:posOffset>
            </wp:positionH>
            <wp:positionV relativeFrom="paragraph">
              <wp:posOffset>3175</wp:posOffset>
            </wp:positionV>
            <wp:extent cx="5259070" cy="5259070"/>
            <wp:effectExtent l="0" t="0" r="0" b="0"/>
            <wp:wrapSquare wrapText="bothSides"/>
            <wp:docPr id="30" name="Picture 30" descr="Macintosh HD:Users:Jacob:Documents:Water_Splitting:Two_Photon_Water_Splitting:Computational_Data:Misc:Oxo_Dimer:3-Dimer-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Jacob:Documents:Water_Splitting:Two_Photon_Water_Splitting:Computational_Data:Misc:Oxo_Dimer:3-Dimer-GP-SMD.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259070" cy="5259070"/>
                    </a:xfrm>
                    <a:prstGeom prst="rect">
                      <a:avLst/>
                    </a:prstGeom>
                    <a:noFill/>
                    <a:ln>
                      <a:noFill/>
                    </a:ln>
                  </pic:spPr>
                </pic:pic>
              </a:graphicData>
            </a:graphic>
            <wp14:sizeRelH relativeFrom="page">
              <wp14:pctWidth>0</wp14:pctWidth>
            </wp14:sizeRelH>
            <wp14:sizeRelV relativeFrom="page">
              <wp14:pctHeight>0</wp14:pctHeight>
            </wp14:sizeRelV>
          </wp:anchor>
        </w:drawing>
      </w:r>
      <w:r w:rsidR="00F92EC7">
        <w:t>125</w:t>
      </w:r>
    </w:p>
    <w:p w14:paraId="6DBB3D35" w14:textId="77777777" w:rsidR="00F92EC7" w:rsidRDefault="00F92EC7" w:rsidP="00F92EC7">
      <w:pPr>
        <w:pStyle w:val="XYZCoords"/>
      </w:pPr>
      <w:r>
        <w:tab/>
        <w:t>Energy: -1903622.5751306</w:t>
      </w:r>
    </w:p>
    <w:p w14:paraId="43281A4F" w14:textId="77777777" w:rsidR="00F92EC7" w:rsidRDefault="00F92EC7" w:rsidP="00F92EC7">
      <w:pPr>
        <w:pStyle w:val="XYZCoords"/>
      </w:pPr>
      <w:r>
        <w:t>Ru         1.95096       -0.14653       -0.32407</w:t>
      </w:r>
    </w:p>
    <w:p w14:paraId="7486236F" w14:textId="77777777" w:rsidR="00F92EC7" w:rsidRDefault="00F92EC7" w:rsidP="00F92EC7">
      <w:pPr>
        <w:pStyle w:val="XYZCoords"/>
      </w:pPr>
      <w:r>
        <w:t>O          2.00832       -1.80029        0.92464</w:t>
      </w:r>
    </w:p>
    <w:p w14:paraId="590A5840" w14:textId="77777777" w:rsidR="00F92EC7" w:rsidRDefault="00F92EC7" w:rsidP="00F92EC7">
      <w:pPr>
        <w:pStyle w:val="XYZCoords"/>
      </w:pPr>
      <w:r>
        <w:t>C          1.90893        1.05768       -1.69607</w:t>
      </w:r>
    </w:p>
    <w:p w14:paraId="7CE8840F" w14:textId="77777777" w:rsidR="00F92EC7" w:rsidRDefault="00F92EC7" w:rsidP="00F92EC7">
      <w:pPr>
        <w:pStyle w:val="XYZCoords"/>
      </w:pPr>
      <w:r>
        <w:t>P          2.88599        1.33842        1.10148</w:t>
      </w:r>
    </w:p>
    <w:p w14:paraId="7F1F3A77" w14:textId="77777777" w:rsidR="00F92EC7" w:rsidRDefault="00F92EC7" w:rsidP="00F92EC7">
      <w:pPr>
        <w:pStyle w:val="XYZCoords"/>
      </w:pPr>
      <w:r>
        <w:t>N          4.01311       -0.55768       -0.70975</w:t>
      </w:r>
    </w:p>
    <w:p w14:paraId="6C12F3B8" w14:textId="77777777" w:rsidR="00F92EC7" w:rsidRDefault="00F92EC7" w:rsidP="00F92EC7">
      <w:pPr>
        <w:pStyle w:val="XYZCoords"/>
      </w:pPr>
      <w:r>
        <w:t>C          4.53060        1.60252        0.25451</w:t>
      </w:r>
    </w:p>
    <w:p w14:paraId="2E1CC9DD" w14:textId="77777777" w:rsidR="00F92EC7" w:rsidRDefault="00F92EC7" w:rsidP="00F92EC7">
      <w:pPr>
        <w:pStyle w:val="XYZCoords"/>
      </w:pPr>
      <w:r>
        <w:t>H          4.32826        2.35352       -0.52810</w:t>
      </w:r>
    </w:p>
    <w:p w14:paraId="2178EC0B" w14:textId="77777777" w:rsidR="00F92EC7" w:rsidRDefault="00F92EC7" w:rsidP="00F92EC7">
      <w:pPr>
        <w:pStyle w:val="XYZCoords"/>
      </w:pPr>
      <w:r>
        <w:t>H          5.31172        2.01152        0.91161</w:t>
      </w:r>
    </w:p>
    <w:p w14:paraId="370423C9" w14:textId="77777777" w:rsidR="00F92EC7" w:rsidRDefault="00F92EC7" w:rsidP="00F92EC7">
      <w:pPr>
        <w:pStyle w:val="XYZCoords"/>
      </w:pPr>
      <w:r>
        <w:t>C          4.98001        0.33183       -0.38985</w:t>
      </w:r>
    </w:p>
    <w:p w14:paraId="34DD9BEE" w14:textId="77777777" w:rsidR="00F92EC7" w:rsidRDefault="00F92EC7" w:rsidP="00F92EC7">
      <w:pPr>
        <w:pStyle w:val="XYZCoords"/>
      </w:pPr>
      <w:r>
        <w:t>C          6.32650        0.06494       -0.62494</w:t>
      </w:r>
    </w:p>
    <w:p w14:paraId="34B3BEFF" w14:textId="77777777" w:rsidR="00F92EC7" w:rsidRDefault="00F92EC7" w:rsidP="00F92EC7">
      <w:pPr>
        <w:pStyle w:val="XYZCoords"/>
      </w:pPr>
      <w:r>
        <w:t>H          7.07516        0.80881       -0.35061</w:t>
      </w:r>
    </w:p>
    <w:p w14:paraId="6EB305B0" w14:textId="77777777" w:rsidR="00F92EC7" w:rsidRDefault="00F92EC7" w:rsidP="00F92EC7">
      <w:pPr>
        <w:pStyle w:val="XYZCoords"/>
      </w:pPr>
      <w:r>
        <w:t>C          6.69055       -1.14695       -1.19781</w:t>
      </w:r>
    </w:p>
    <w:p w14:paraId="64EE34F6" w14:textId="77777777" w:rsidR="00F92EC7" w:rsidRDefault="00F92EC7" w:rsidP="00F92EC7">
      <w:pPr>
        <w:pStyle w:val="XYZCoords"/>
      </w:pPr>
      <w:r>
        <w:t>H          7.73907       -1.37674       -1.39527</w:t>
      </w:r>
    </w:p>
    <w:p w14:paraId="21729D4E" w14:textId="77777777" w:rsidR="00F92EC7" w:rsidRDefault="00F92EC7" w:rsidP="00F92EC7">
      <w:pPr>
        <w:pStyle w:val="XYZCoords"/>
      </w:pPr>
      <w:r>
        <w:t>C          5.69184       -2.06110       -1.51010</w:t>
      </w:r>
    </w:p>
    <w:p w14:paraId="45098E4E" w14:textId="77777777" w:rsidR="00F92EC7" w:rsidRDefault="00F92EC7" w:rsidP="00F92EC7">
      <w:pPr>
        <w:pStyle w:val="XYZCoords"/>
      </w:pPr>
      <w:r>
        <w:t>H          5.92828       -3.02776       -1.95594</w:t>
      </w:r>
    </w:p>
    <w:p w14:paraId="1AA51F6E" w14:textId="77777777" w:rsidR="00F92EC7" w:rsidRDefault="00F92EC7" w:rsidP="00F92EC7">
      <w:pPr>
        <w:pStyle w:val="XYZCoords"/>
      </w:pPr>
      <w:r>
        <w:t>C          4.36117       -1.74588       -1.24971</w:t>
      </w:r>
    </w:p>
    <w:p w14:paraId="4BB37150" w14:textId="77777777" w:rsidR="00F92EC7" w:rsidRDefault="00F92EC7" w:rsidP="00F92EC7">
      <w:pPr>
        <w:pStyle w:val="XYZCoords"/>
      </w:pPr>
      <w:r>
        <w:t>C          3.26539       -2.73818       -1.48420</w:t>
      </w:r>
    </w:p>
    <w:p w14:paraId="3E0EE64D" w14:textId="77777777" w:rsidR="00F92EC7" w:rsidRDefault="00F92EC7" w:rsidP="00F92EC7">
      <w:pPr>
        <w:pStyle w:val="XYZCoords"/>
      </w:pPr>
      <w:r>
        <w:t>H          3.67502       -3.59036       -2.06069</w:t>
      </w:r>
    </w:p>
    <w:p w14:paraId="5CA5E273" w14:textId="77777777" w:rsidR="00F92EC7" w:rsidRDefault="00F92EC7" w:rsidP="00F92EC7">
      <w:pPr>
        <w:pStyle w:val="XYZCoords"/>
      </w:pPr>
      <w:r>
        <w:t>H          2.93674       -3.07047       -0.48254</w:t>
      </w:r>
    </w:p>
    <w:p w14:paraId="62ED44BF" w14:textId="77777777" w:rsidR="00F92EC7" w:rsidRDefault="00F92EC7" w:rsidP="00F92EC7">
      <w:pPr>
        <w:pStyle w:val="XYZCoords"/>
      </w:pPr>
      <w:r>
        <w:t>N          2.09801       -2.14698       -2.11742</w:t>
      </w:r>
    </w:p>
    <w:p w14:paraId="43732D9A" w14:textId="77777777" w:rsidR="00F92EC7" w:rsidRDefault="00F92EC7" w:rsidP="00F92EC7">
      <w:pPr>
        <w:pStyle w:val="XYZCoords"/>
      </w:pPr>
      <w:r>
        <w:t>C          2.29339        3.13737        1.30343</w:t>
      </w:r>
    </w:p>
    <w:p w14:paraId="34A93B19" w14:textId="77777777" w:rsidR="00F92EC7" w:rsidRDefault="00F92EC7" w:rsidP="00F92EC7">
      <w:pPr>
        <w:pStyle w:val="XYZCoords"/>
      </w:pPr>
      <w:r>
        <w:t>C          3.40572        4.10595        1.71752</w:t>
      </w:r>
    </w:p>
    <w:p w14:paraId="5B4CF2DD" w14:textId="77777777" w:rsidR="00F92EC7" w:rsidRDefault="00F92EC7" w:rsidP="00F92EC7">
      <w:pPr>
        <w:pStyle w:val="XYZCoords"/>
      </w:pPr>
      <w:r>
        <w:t>H          4.20219        4.16830        0.96148</w:t>
      </w:r>
    </w:p>
    <w:p w14:paraId="320DFEBF" w14:textId="77777777" w:rsidR="00F92EC7" w:rsidRDefault="00F92EC7" w:rsidP="00F92EC7">
      <w:pPr>
        <w:pStyle w:val="XYZCoords"/>
      </w:pPr>
      <w:r>
        <w:t>H          3.86246        3.86481        2.68306</w:t>
      </w:r>
    </w:p>
    <w:p w14:paraId="5DF2C5E5" w14:textId="77777777" w:rsidR="00F92EC7" w:rsidRDefault="00F92EC7" w:rsidP="00F92EC7">
      <w:pPr>
        <w:pStyle w:val="XYZCoords"/>
      </w:pPr>
      <w:r>
        <w:t>H          2.96774        5.11464        1.80329</w:t>
      </w:r>
    </w:p>
    <w:p w14:paraId="459EBA3B" w14:textId="77777777" w:rsidR="00F92EC7" w:rsidRDefault="00F92EC7" w:rsidP="00F92EC7">
      <w:pPr>
        <w:pStyle w:val="XYZCoords"/>
      </w:pPr>
      <w:r>
        <w:t>C          1.15082        3.17641        2.31683</w:t>
      </w:r>
    </w:p>
    <w:p w14:paraId="755B53AE" w14:textId="77777777" w:rsidR="00F92EC7" w:rsidRDefault="00F92EC7" w:rsidP="00F92EC7">
      <w:pPr>
        <w:pStyle w:val="XYZCoords"/>
      </w:pPr>
      <w:r>
        <w:t>H          0.65697        4.16110        2.27409</w:t>
      </w:r>
    </w:p>
    <w:p w14:paraId="4BA629C7" w14:textId="77777777" w:rsidR="00F92EC7" w:rsidRDefault="00F92EC7" w:rsidP="00F92EC7">
      <w:pPr>
        <w:pStyle w:val="XYZCoords"/>
      </w:pPr>
      <w:r>
        <w:t>H          1.50238        3.02964        3.34710</w:t>
      </w:r>
    </w:p>
    <w:p w14:paraId="409DA2F7" w14:textId="77777777" w:rsidR="00F92EC7" w:rsidRDefault="00F92EC7" w:rsidP="00F92EC7">
      <w:pPr>
        <w:pStyle w:val="XYZCoords"/>
      </w:pPr>
      <w:r>
        <w:t>H          0.39099        2.41354        2.10485</w:t>
      </w:r>
    </w:p>
    <w:p w14:paraId="7A81B83E" w14:textId="77777777" w:rsidR="00F92EC7" w:rsidRDefault="00F92EC7" w:rsidP="00F92EC7">
      <w:pPr>
        <w:pStyle w:val="XYZCoords"/>
      </w:pPr>
      <w:r>
        <w:t>C          1.76662        3.60005       -0.05230</w:t>
      </w:r>
    </w:p>
    <w:p w14:paraId="5D860C8C" w14:textId="77777777" w:rsidR="00F92EC7" w:rsidRDefault="00F92EC7" w:rsidP="00F92EC7">
      <w:pPr>
        <w:pStyle w:val="XYZCoords"/>
      </w:pPr>
      <w:r>
        <w:t>H          0.94948        2.96248       -0.40187</w:t>
      </w:r>
    </w:p>
    <w:p w14:paraId="7A9C3198" w14:textId="77777777" w:rsidR="00F92EC7" w:rsidRDefault="00F92EC7" w:rsidP="00F92EC7">
      <w:pPr>
        <w:pStyle w:val="XYZCoords"/>
      </w:pPr>
      <w:r>
        <w:t>H          2.54516        3.60685       -0.82886</w:t>
      </w:r>
    </w:p>
    <w:p w14:paraId="55279325" w14:textId="77777777" w:rsidR="00F92EC7" w:rsidRDefault="00F92EC7" w:rsidP="00F92EC7">
      <w:pPr>
        <w:pStyle w:val="XYZCoords"/>
      </w:pPr>
      <w:r>
        <w:t>H          1.38789        4.63073        0.04669</w:t>
      </w:r>
    </w:p>
    <w:p w14:paraId="6A44E741" w14:textId="77777777" w:rsidR="00F92EC7" w:rsidRDefault="00F92EC7" w:rsidP="00F92EC7">
      <w:pPr>
        <w:pStyle w:val="XYZCoords"/>
      </w:pPr>
      <w:r>
        <w:t>C          3.33584        0.61429        2.80336</w:t>
      </w:r>
    </w:p>
    <w:p w14:paraId="70688945" w14:textId="77777777" w:rsidR="00F92EC7" w:rsidRDefault="00F92EC7" w:rsidP="00F92EC7">
      <w:pPr>
        <w:pStyle w:val="XYZCoords"/>
      </w:pPr>
      <w:r>
        <w:t>C          4.04527        1.59470        3.73568</w:t>
      </w:r>
    </w:p>
    <w:p w14:paraId="7567020A" w14:textId="77777777" w:rsidR="00F92EC7" w:rsidRDefault="00F92EC7" w:rsidP="00F92EC7">
      <w:pPr>
        <w:pStyle w:val="XYZCoords"/>
      </w:pPr>
      <w:r>
        <w:t>H          3.39887        2.41977        4.06399</w:t>
      </w:r>
    </w:p>
    <w:p w14:paraId="0BC64215" w14:textId="77777777" w:rsidR="00F92EC7" w:rsidRDefault="00F92EC7" w:rsidP="00F92EC7">
      <w:pPr>
        <w:pStyle w:val="XYZCoords"/>
      </w:pPr>
      <w:r>
        <w:t>H          4.95979        2.01770        3.29136</w:t>
      </w:r>
    </w:p>
    <w:p w14:paraId="4FE1CA43" w14:textId="77777777" w:rsidR="00F92EC7" w:rsidRDefault="00F92EC7" w:rsidP="00F92EC7">
      <w:pPr>
        <w:pStyle w:val="XYZCoords"/>
      </w:pPr>
      <w:r>
        <w:t>H          4.35144        1.04365        4.64064</w:t>
      </w:r>
    </w:p>
    <w:p w14:paraId="241953BE" w14:textId="77777777" w:rsidR="00F92EC7" w:rsidRDefault="00F92EC7" w:rsidP="00F92EC7">
      <w:pPr>
        <w:pStyle w:val="XYZCoords"/>
      </w:pPr>
      <w:r>
        <w:t>C          4.26228       -0.58364        2.56289</w:t>
      </w:r>
    </w:p>
    <w:p w14:paraId="7AAE6CF9" w14:textId="77777777" w:rsidR="00F92EC7" w:rsidRDefault="00F92EC7" w:rsidP="00F92EC7">
      <w:pPr>
        <w:pStyle w:val="XYZCoords"/>
      </w:pPr>
      <w:r>
        <w:t>H          4.46589       -1.05356        3.54002</w:t>
      </w:r>
    </w:p>
    <w:p w14:paraId="10977B34" w14:textId="77777777" w:rsidR="00F92EC7" w:rsidRDefault="00F92EC7" w:rsidP="00F92EC7">
      <w:pPr>
        <w:pStyle w:val="XYZCoords"/>
      </w:pPr>
      <w:r>
        <w:t>H          5.23322       -0.28524        2.13842</w:t>
      </w:r>
    </w:p>
    <w:p w14:paraId="1E5E3F5A" w14:textId="77777777" w:rsidR="00F92EC7" w:rsidRDefault="00F92EC7" w:rsidP="00F92EC7">
      <w:pPr>
        <w:pStyle w:val="XYZCoords"/>
      </w:pPr>
      <w:r>
        <w:t>H          3.76716       -1.32593        1.92045</w:t>
      </w:r>
    </w:p>
    <w:p w14:paraId="20B121C9" w14:textId="77777777" w:rsidR="00F92EC7" w:rsidRDefault="00F92EC7" w:rsidP="00F92EC7">
      <w:pPr>
        <w:pStyle w:val="XYZCoords"/>
      </w:pPr>
      <w:r>
        <w:t>C          2.04916        0.09926        3.45054</w:t>
      </w:r>
    </w:p>
    <w:p w14:paraId="4669D770" w14:textId="77777777" w:rsidR="00F92EC7" w:rsidRDefault="00F92EC7" w:rsidP="00F92EC7">
      <w:pPr>
        <w:pStyle w:val="XYZCoords"/>
      </w:pPr>
      <w:r>
        <w:t>H          2.30463       -0.40806        4.39646</w:t>
      </w:r>
    </w:p>
    <w:p w14:paraId="657ABF19" w14:textId="77777777" w:rsidR="00F92EC7" w:rsidRDefault="00F92EC7" w:rsidP="00F92EC7">
      <w:pPr>
        <w:pStyle w:val="XYZCoords"/>
      </w:pPr>
      <w:r>
        <w:t>H          1.57687       -0.62955        2.77817</w:t>
      </w:r>
    </w:p>
    <w:p w14:paraId="31021300" w14:textId="77777777" w:rsidR="00F92EC7" w:rsidRDefault="00F92EC7" w:rsidP="00F92EC7">
      <w:pPr>
        <w:pStyle w:val="XYZCoords"/>
      </w:pPr>
      <w:r>
        <w:t>H          1.33840        0.90239        3.68369</w:t>
      </w:r>
    </w:p>
    <w:p w14:paraId="379FB693" w14:textId="77777777" w:rsidR="00F92EC7" w:rsidRDefault="00F92EC7" w:rsidP="00F92EC7">
      <w:pPr>
        <w:pStyle w:val="XYZCoords"/>
      </w:pPr>
      <w:r>
        <w:t>C          1.22294       -1.15312       -4.23495</w:t>
      </w:r>
    </w:p>
    <w:p w14:paraId="052BFB80" w14:textId="77777777" w:rsidR="00F92EC7" w:rsidRDefault="00F92EC7" w:rsidP="00F92EC7">
      <w:pPr>
        <w:pStyle w:val="XYZCoords"/>
      </w:pPr>
      <w:r>
        <w:t>H          0.48557       -1.92516       -4.49965</w:t>
      </w:r>
    </w:p>
    <w:p w14:paraId="035C05AA" w14:textId="77777777" w:rsidR="00F92EC7" w:rsidRDefault="00F92EC7" w:rsidP="00F92EC7">
      <w:pPr>
        <w:pStyle w:val="XYZCoords"/>
      </w:pPr>
      <w:r>
        <w:t>H          1.56895       -0.68709       -5.16917</w:t>
      </w:r>
    </w:p>
    <w:p w14:paraId="7C520C04" w14:textId="77777777" w:rsidR="00F92EC7" w:rsidRDefault="00F92EC7" w:rsidP="00F92EC7">
      <w:pPr>
        <w:pStyle w:val="XYZCoords"/>
      </w:pPr>
      <w:r>
        <w:t>H          0.71440       -0.38531       -3.63880</w:t>
      </w:r>
    </w:p>
    <w:p w14:paraId="72A3FDAC" w14:textId="77777777" w:rsidR="00F92EC7" w:rsidRDefault="00F92EC7" w:rsidP="00F92EC7">
      <w:pPr>
        <w:pStyle w:val="XYZCoords"/>
      </w:pPr>
      <w:r>
        <w:t>C          0.93641       -3.02622       -2.00061</w:t>
      </w:r>
    </w:p>
    <w:p w14:paraId="18479205" w14:textId="77777777" w:rsidR="00F92EC7" w:rsidRDefault="00F92EC7" w:rsidP="00F92EC7">
      <w:pPr>
        <w:pStyle w:val="XYZCoords"/>
      </w:pPr>
      <w:r>
        <w:t>H          0.06527       -2.47795       -2.38049</w:t>
      </w:r>
    </w:p>
    <w:p w14:paraId="0CB977E7" w14:textId="77777777" w:rsidR="00F92EC7" w:rsidRDefault="00F92EC7" w:rsidP="00F92EC7">
      <w:pPr>
        <w:pStyle w:val="XYZCoords"/>
      </w:pPr>
      <w:r>
        <w:t>H          0.77323       -3.16167       -0.92130</w:t>
      </w:r>
    </w:p>
    <w:p w14:paraId="4239813B" w14:textId="77777777" w:rsidR="00F92EC7" w:rsidRDefault="00F92EC7" w:rsidP="00F92EC7">
      <w:pPr>
        <w:pStyle w:val="XYZCoords"/>
      </w:pPr>
      <w:r>
        <w:t>C          1.03165       -4.37637       -2.69966</w:t>
      </w:r>
    </w:p>
    <w:p w14:paraId="331F83A2" w14:textId="77777777" w:rsidR="00F92EC7" w:rsidRDefault="00F92EC7" w:rsidP="00F92EC7">
      <w:pPr>
        <w:pStyle w:val="XYZCoords"/>
      </w:pPr>
      <w:r>
        <w:t>H          1.18407       -4.27465       -3.78584</w:t>
      </w:r>
    </w:p>
    <w:p w14:paraId="5B09B777" w14:textId="77777777" w:rsidR="00F92EC7" w:rsidRDefault="00F92EC7" w:rsidP="00F92EC7">
      <w:pPr>
        <w:pStyle w:val="XYZCoords"/>
      </w:pPr>
      <w:r>
        <w:t>H          0.09062       -4.92698       -2.55004</w:t>
      </w:r>
    </w:p>
    <w:p w14:paraId="1ED0335D" w14:textId="77777777" w:rsidR="00F92EC7" w:rsidRDefault="00F92EC7" w:rsidP="00F92EC7">
      <w:pPr>
        <w:pStyle w:val="XYZCoords"/>
      </w:pPr>
      <w:r>
        <w:t>H          1.84534       -5.00091       -2.29982</w:t>
      </w:r>
    </w:p>
    <w:p w14:paraId="344F362D" w14:textId="77777777" w:rsidR="00F92EC7" w:rsidRDefault="00F92EC7" w:rsidP="00F92EC7">
      <w:pPr>
        <w:pStyle w:val="XYZCoords"/>
      </w:pPr>
      <w:r>
        <w:t>C          2.40794       -1.72102       -3.48232</w:t>
      </w:r>
    </w:p>
    <w:p w14:paraId="5DDE2973" w14:textId="77777777" w:rsidR="00F92EC7" w:rsidRDefault="00F92EC7" w:rsidP="00F92EC7">
      <w:pPr>
        <w:pStyle w:val="XYZCoords"/>
      </w:pPr>
      <w:r>
        <w:t>H          2.85344       -2.56024       -4.05949</w:t>
      </w:r>
    </w:p>
    <w:p w14:paraId="2EE8F719" w14:textId="77777777" w:rsidR="00F92EC7" w:rsidRDefault="00F92EC7" w:rsidP="00F92EC7">
      <w:pPr>
        <w:pStyle w:val="XYZCoords"/>
      </w:pPr>
      <w:r>
        <w:t>H          3.19240       -0.95073       -3.40528</w:t>
      </w:r>
    </w:p>
    <w:p w14:paraId="3A5C3726" w14:textId="77777777" w:rsidR="00F92EC7" w:rsidRDefault="00F92EC7" w:rsidP="00F92EC7">
      <w:pPr>
        <w:pStyle w:val="XYZCoords"/>
      </w:pPr>
      <w:r>
        <w:t>O          0.00019       -0.44384        0.00209</w:t>
      </w:r>
    </w:p>
    <w:p w14:paraId="7EBC8810" w14:textId="77777777" w:rsidR="00F92EC7" w:rsidRDefault="00F92EC7" w:rsidP="00F92EC7">
      <w:pPr>
        <w:pStyle w:val="XYZCoords"/>
      </w:pPr>
      <w:r>
        <w:t>Ru        -1.95090       -0.14533        0.32507</w:t>
      </w:r>
    </w:p>
    <w:p w14:paraId="21BCD729" w14:textId="77777777" w:rsidR="00F92EC7" w:rsidRDefault="00F92EC7" w:rsidP="00F92EC7">
      <w:pPr>
        <w:pStyle w:val="XYZCoords"/>
      </w:pPr>
      <w:r>
        <w:t>C         -1.91025        1.06339        1.69316</w:t>
      </w:r>
    </w:p>
    <w:p w14:paraId="6496F16C" w14:textId="77777777" w:rsidR="00F92EC7" w:rsidRDefault="00F92EC7" w:rsidP="00F92EC7">
      <w:pPr>
        <w:pStyle w:val="XYZCoords"/>
      </w:pPr>
      <w:r>
        <w:t>O         -2.00709       -1.80286       -0.91908</w:t>
      </w:r>
    </w:p>
    <w:p w14:paraId="0DB8988D" w14:textId="77777777" w:rsidR="00F92EC7" w:rsidRDefault="00F92EC7" w:rsidP="00F92EC7">
      <w:pPr>
        <w:pStyle w:val="XYZCoords"/>
      </w:pPr>
      <w:r>
        <w:t>P         -2.88584        1.33489       -1.10582</w:t>
      </w:r>
    </w:p>
    <w:p w14:paraId="7DC1044E" w14:textId="77777777" w:rsidR="00F92EC7" w:rsidRDefault="00F92EC7" w:rsidP="00F92EC7">
      <w:pPr>
        <w:pStyle w:val="XYZCoords"/>
      </w:pPr>
      <w:r>
        <w:t>N         -2.09803       -2.13971        2.12450</w:t>
      </w:r>
    </w:p>
    <w:p w14:paraId="70CF0F2E" w14:textId="77777777" w:rsidR="00F92EC7" w:rsidRDefault="00F92EC7" w:rsidP="00F92EC7">
      <w:pPr>
        <w:pStyle w:val="XYZCoords"/>
      </w:pPr>
      <w:r>
        <w:t>N         -4.01323       -0.55597        0.71084</w:t>
      </w:r>
    </w:p>
    <w:p w14:paraId="528658D0" w14:textId="77777777" w:rsidR="00F92EC7" w:rsidRDefault="00F92EC7" w:rsidP="00F92EC7">
      <w:pPr>
        <w:pStyle w:val="XYZCoords"/>
      </w:pPr>
      <w:r>
        <w:t>C         -3.26497       -2.73362        1.49287</w:t>
      </w:r>
    </w:p>
    <w:p w14:paraId="0709FC35" w14:textId="77777777" w:rsidR="00F92EC7" w:rsidRDefault="00F92EC7" w:rsidP="00F92EC7">
      <w:pPr>
        <w:pStyle w:val="XYZCoords"/>
      </w:pPr>
      <w:r>
        <w:t>H         -3.67443       -3.58398        2.07214</w:t>
      </w:r>
    </w:p>
    <w:p w14:paraId="251D2C29" w14:textId="77777777" w:rsidR="00F92EC7" w:rsidRDefault="00F92EC7" w:rsidP="00F92EC7">
      <w:pPr>
        <w:pStyle w:val="XYZCoords"/>
      </w:pPr>
      <w:r>
        <w:t>H         -2.93570       -3.06923        0.49252</w:t>
      </w:r>
    </w:p>
    <w:p w14:paraId="6B33EF7E" w14:textId="77777777" w:rsidR="00F92EC7" w:rsidRDefault="00F92EC7" w:rsidP="00F92EC7">
      <w:pPr>
        <w:pStyle w:val="XYZCoords"/>
      </w:pPr>
      <w:r>
        <w:t>C         -4.36107       -1.74256        1.25452</w:t>
      </w:r>
    </w:p>
    <w:p w14:paraId="4277A35E" w14:textId="77777777" w:rsidR="00F92EC7" w:rsidRDefault="00F92EC7" w:rsidP="00F92EC7">
      <w:pPr>
        <w:pStyle w:val="XYZCoords"/>
      </w:pPr>
      <w:r>
        <w:t>C         -5.69174       -2.05747        1.51527</w:t>
      </w:r>
    </w:p>
    <w:p w14:paraId="02C32AE3" w14:textId="77777777" w:rsidR="00F92EC7" w:rsidRDefault="00F92EC7" w:rsidP="00F92EC7">
      <w:pPr>
        <w:pStyle w:val="XYZCoords"/>
      </w:pPr>
      <w:r>
        <w:t>H         -5.92807       -3.02278        1.96405</w:t>
      </w:r>
    </w:p>
    <w:p w14:paraId="145102DC" w14:textId="77777777" w:rsidR="00F92EC7" w:rsidRDefault="00F92EC7" w:rsidP="00F92EC7">
      <w:pPr>
        <w:pStyle w:val="XYZCoords"/>
      </w:pPr>
      <w:r>
        <w:t>C         -6.69065       -1.14469        1.19955</w:t>
      </w:r>
    </w:p>
    <w:p w14:paraId="02E774D7" w14:textId="77777777" w:rsidR="00F92EC7" w:rsidRDefault="00F92EC7" w:rsidP="00F92EC7">
      <w:pPr>
        <w:pStyle w:val="XYZCoords"/>
      </w:pPr>
      <w:r>
        <w:t>H         -7.73918       -1.37425        1.39730</w:t>
      </w:r>
    </w:p>
    <w:p w14:paraId="047A0818" w14:textId="77777777" w:rsidR="00F92EC7" w:rsidRDefault="00F92EC7" w:rsidP="00F92EC7">
      <w:pPr>
        <w:pStyle w:val="XYZCoords"/>
      </w:pPr>
      <w:r>
        <w:t>C         -6.32681        0.06549        0.62298</w:t>
      </w:r>
    </w:p>
    <w:p w14:paraId="589525BC" w14:textId="77777777" w:rsidR="00F92EC7" w:rsidRDefault="00F92EC7" w:rsidP="00F92EC7">
      <w:pPr>
        <w:pStyle w:val="XYZCoords"/>
      </w:pPr>
      <w:r>
        <w:t>H         -7.07561        0.80824        0.34600</w:t>
      </w:r>
    </w:p>
    <w:p w14:paraId="6CD583C9" w14:textId="77777777" w:rsidR="00F92EC7" w:rsidRDefault="00F92EC7" w:rsidP="00F92EC7">
      <w:pPr>
        <w:pStyle w:val="XYZCoords"/>
      </w:pPr>
      <w:r>
        <w:t>C         -4.98029        0.33212        0.38760</w:t>
      </w:r>
    </w:p>
    <w:p w14:paraId="562DB985" w14:textId="77777777" w:rsidR="00F92EC7" w:rsidRDefault="00F92EC7" w:rsidP="00F92EC7">
      <w:pPr>
        <w:pStyle w:val="XYZCoords"/>
      </w:pPr>
      <w:r>
        <w:t>C         -4.53105        1.60091       -0.26057</w:t>
      </w:r>
    </w:p>
    <w:p w14:paraId="3332F4C4" w14:textId="77777777" w:rsidR="00F92EC7" w:rsidRDefault="00F92EC7" w:rsidP="00F92EC7">
      <w:pPr>
        <w:pStyle w:val="XYZCoords"/>
      </w:pPr>
      <w:r>
        <w:t>H         -4.32960        2.35456        0.51970</w:t>
      </w:r>
    </w:p>
    <w:p w14:paraId="44E4C7B0" w14:textId="77777777" w:rsidR="00F92EC7" w:rsidRDefault="00F92EC7" w:rsidP="00F92EC7">
      <w:pPr>
        <w:pStyle w:val="XYZCoords"/>
      </w:pPr>
      <w:r>
        <w:t>H         -5.31194        2.00738       -0.91950</w:t>
      </w:r>
    </w:p>
    <w:p w14:paraId="17CD8587" w14:textId="77777777" w:rsidR="00F92EC7" w:rsidRDefault="00F92EC7" w:rsidP="00F92EC7">
      <w:pPr>
        <w:pStyle w:val="XYZCoords"/>
      </w:pPr>
      <w:r>
        <w:t>C         -3.33465        0.60529       -2.80560</w:t>
      </w:r>
    </w:p>
    <w:p w14:paraId="428856AC" w14:textId="77777777" w:rsidR="00F92EC7" w:rsidRDefault="00F92EC7" w:rsidP="00F92EC7">
      <w:pPr>
        <w:pStyle w:val="XYZCoords"/>
      </w:pPr>
      <w:r>
        <w:t>C         -4.04399        1.58254       -3.74129</w:t>
      </w:r>
    </w:p>
    <w:p w14:paraId="0371DB08" w14:textId="77777777" w:rsidR="00F92EC7" w:rsidRDefault="00F92EC7" w:rsidP="00F92EC7">
      <w:pPr>
        <w:pStyle w:val="XYZCoords"/>
      </w:pPr>
      <w:r>
        <w:t>H         -4.34943        1.02859       -4.64473</w:t>
      </w:r>
    </w:p>
    <w:p w14:paraId="41EC6D84" w14:textId="77777777" w:rsidR="00F92EC7" w:rsidRDefault="00F92EC7" w:rsidP="00F92EC7">
      <w:pPr>
        <w:pStyle w:val="XYZCoords"/>
      </w:pPr>
      <w:r>
        <w:t>H         -3.39782        2.40691       -4.07178</w:t>
      </w:r>
    </w:p>
    <w:p w14:paraId="26322FDB" w14:textId="77777777" w:rsidR="00F92EC7" w:rsidRDefault="00F92EC7" w:rsidP="00F92EC7">
      <w:pPr>
        <w:pStyle w:val="XYZCoords"/>
      </w:pPr>
      <w:r>
        <w:t>H         -4.95896        2.00646       -3.29877</w:t>
      </w:r>
    </w:p>
    <w:p w14:paraId="6E62A24C" w14:textId="77777777" w:rsidR="00F92EC7" w:rsidRDefault="00F92EC7" w:rsidP="00F92EC7">
      <w:pPr>
        <w:pStyle w:val="XYZCoords"/>
      </w:pPr>
      <w:r>
        <w:t>C         -2.04740        0.08872       -3.45040</w:t>
      </w:r>
    </w:p>
    <w:p w14:paraId="58F93139" w14:textId="77777777" w:rsidR="00F92EC7" w:rsidRDefault="00F92EC7" w:rsidP="00F92EC7">
      <w:pPr>
        <w:pStyle w:val="XYZCoords"/>
      </w:pPr>
      <w:r>
        <w:t>H         -2.30204       -0.42133       -4.39509</w:t>
      </w:r>
    </w:p>
    <w:p w14:paraId="6AE23C09" w14:textId="77777777" w:rsidR="00F92EC7" w:rsidRDefault="00F92EC7" w:rsidP="00F92EC7">
      <w:pPr>
        <w:pStyle w:val="XYZCoords"/>
      </w:pPr>
      <w:r>
        <w:t>H         -1.57557       -0.63808       -2.77552</w:t>
      </w:r>
    </w:p>
    <w:p w14:paraId="0426076E" w14:textId="77777777" w:rsidR="00F92EC7" w:rsidRDefault="00F92EC7" w:rsidP="00F92EC7">
      <w:pPr>
        <w:pStyle w:val="XYZCoords"/>
      </w:pPr>
      <w:r>
        <w:t>H         -1.33660        0.89131       -3.68528</w:t>
      </w:r>
    </w:p>
    <w:p w14:paraId="41F7B8A3" w14:textId="77777777" w:rsidR="00F92EC7" w:rsidRDefault="00F92EC7" w:rsidP="00F92EC7">
      <w:pPr>
        <w:pStyle w:val="XYZCoords"/>
      </w:pPr>
      <w:r>
        <w:t>C         -4.26076       -0.59225       -2.56192</w:t>
      </w:r>
    </w:p>
    <w:p w14:paraId="57732F76" w14:textId="77777777" w:rsidR="00F92EC7" w:rsidRDefault="00F92EC7" w:rsidP="00F92EC7">
      <w:pPr>
        <w:pStyle w:val="XYZCoords"/>
      </w:pPr>
      <w:r>
        <w:t>H         -5.23202       -0.29293       -2.13882</w:t>
      </w:r>
    </w:p>
    <w:p w14:paraId="78F0B16F" w14:textId="77777777" w:rsidR="00F92EC7" w:rsidRDefault="00F92EC7" w:rsidP="00F92EC7">
      <w:pPr>
        <w:pStyle w:val="XYZCoords"/>
      </w:pPr>
      <w:r>
        <w:t>H         -3.76567       -1.33238       -1.91697</w:t>
      </w:r>
    </w:p>
    <w:p w14:paraId="44D3DAEC" w14:textId="77777777" w:rsidR="00F92EC7" w:rsidRDefault="00F92EC7" w:rsidP="00F92EC7">
      <w:pPr>
        <w:pStyle w:val="XYZCoords"/>
      </w:pPr>
      <w:r>
        <w:t>H         -4.46372       -1.06522       -3.53771</w:t>
      </w:r>
    </w:p>
    <w:p w14:paraId="0E826348" w14:textId="77777777" w:rsidR="00F92EC7" w:rsidRDefault="00F92EC7" w:rsidP="00F92EC7">
      <w:pPr>
        <w:pStyle w:val="XYZCoords"/>
      </w:pPr>
      <w:r>
        <w:t>C         -2.29407        3.13359       -1.31317</w:t>
      </w:r>
    </w:p>
    <w:p w14:paraId="3B2788F0" w14:textId="77777777" w:rsidR="00F92EC7" w:rsidRDefault="00F92EC7" w:rsidP="00F92EC7">
      <w:pPr>
        <w:pStyle w:val="XYZCoords"/>
      </w:pPr>
      <w:r>
        <w:t>C         -3.40688        4.10043       -1.73009</w:t>
      </w:r>
    </w:p>
    <w:p w14:paraId="76BD3979" w14:textId="77777777" w:rsidR="00F92EC7" w:rsidRDefault="00F92EC7" w:rsidP="00F92EC7">
      <w:pPr>
        <w:pStyle w:val="XYZCoords"/>
      </w:pPr>
      <w:r>
        <w:t>H         -4.20333        4.16471       -0.97420</w:t>
      </w:r>
    </w:p>
    <w:p w14:paraId="5452D270" w14:textId="77777777" w:rsidR="00F92EC7" w:rsidRDefault="00F92EC7" w:rsidP="00F92EC7">
      <w:pPr>
        <w:pStyle w:val="XYZCoords"/>
      </w:pPr>
      <w:r>
        <w:t>H         -3.86357        3.85624       -2.69489</w:t>
      </w:r>
    </w:p>
    <w:p w14:paraId="085FF9B8" w14:textId="77777777" w:rsidR="00F92EC7" w:rsidRDefault="00F92EC7" w:rsidP="00F92EC7">
      <w:pPr>
        <w:pStyle w:val="XYZCoords"/>
      </w:pPr>
      <w:r>
        <w:t>H         -2.96935        5.10906       -1.81888</w:t>
      </w:r>
    </w:p>
    <w:p w14:paraId="64FBB1F4" w14:textId="77777777" w:rsidR="00F92EC7" w:rsidRDefault="00F92EC7" w:rsidP="00F92EC7">
      <w:pPr>
        <w:pStyle w:val="XYZCoords"/>
      </w:pPr>
      <w:r>
        <w:t>C         -1.76753        3.60044        0.04124</w:t>
      </w:r>
    </w:p>
    <w:p w14:paraId="26E6BAA1" w14:textId="77777777" w:rsidR="00F92EC7" w:rsidRDefault="00F92EC7" w:rsidP="00F92EC7">
      <w:pPr>
        <w:pStyle w:val="XYZCoords"/>
      </w:pPr>
      <w:r>
        <w:t>H         -1.38914        4.63095       -0.06073</w:t>
      </w:r>
    </w:p>
    <w:p w14:paraId="7C9275EC" w14:textId="77777777" w:rsidR="00F92EC7" w:rsidRDefault="00F92EC7" w:rsidP="00F92EC7">
      <w:pPr>
        <w:pStyle w:val="XYZCoords"/>
      </w:pPr>
      <w:r>
        <w:t>H         -0.95022        2.96414        0.39276</w:t>
      </w:r>
    </w:p>
    <w:p w14:paraId="19C2CADC" w14:textId="77777777" w:rsidR="00F92EC7" w:rsidRDefault="00F92EC7" w:rsidP="00F92EC7">
      <w:pPr>
        <w:pStyle w:val="XYZCoords"/>
      </w:pPr>
      <w:r>
        <w:t>H         -2.54614        3.60926        0.81771</w:t>
      </w:r>
    </w:p>
    <w:p w14:paraId="60ED1198" w14:textId="77777777" w:rsidR="00F92EC7" w:rsidRDefault="00F92EC7" w:rsidP="00F92EC7">
      <w:pPr>
        <w:pStyle w:val="XYZCoords"/>
      </w:pPr>
      <w:r>
        <w:t>C         -1.15158        3.17055       -2.32673</w:t>
      </w:r>
    </w:p>
    <w:p w14:paraId="01C8CC7D" w14:textId="77777777" w:rsidR="00F92EC7" w:rsidRDefault="00F92EC7" w:rsidP="00F92EC7">
      <w:pPr>
        <w:pStyle w:val="XYZCoords"/>
      </w:pPr>
      <w:r>
        <w:t>H         -0.65856        4.15578       -2.28685</w:t>
      </w:r>
    </w:p>
    <w:p w14:paraId="0F5989D7" w14:textId="77777777" w:rsidR="00F92EC7" w:rsidRDefault="00F92EC7" w:rsidP="00F92EC7">
      <w:pPr>
        <w:pStyle w:val="XYZCoords"/>
      </w:pPr>
      <w:r>
        <w:t>H         -1.50303        3.02053       -3.35658</w:t>
      </w:r>
    </w:p>
    <w:p w14:paraId="7909B9F2" w14:textId="77777777" w:rsidR="00F92EC7" w:rsidRDefault="00F92EC7" w:rsidP="00F92EC7">
      <w:pPr>
        <w:pStyle w:val="XYZCoords"/>
      </w:pPr>
      <w:r>
        <w:t>H         -0.39106        2.40896       -2.11267</w:t>
      </w:r>
    </w:p>
    <w:p w14:paraId="052F7CA4" w14:textId="77777777" w:rsidR="00F92EC7" w:rsidRDefault="00F92EC7" w:rsidP="00F92EC7">
      <w:pPr>
        <w:pStyle w:val="XYZCoords"/>
      </w:pPr>
      <w:r>
        <w:t>C         -2.40857       -1.70893        3.48776</w:t>
      </w:r>
    </w:p>
    <w:p w14:paraId="09CD5FA5" w14:textId="77777777" w:rsidR="00F92EC7" w:rsidRDefault="00F92EC7" w:rsidP="00F92EC7">
      <w:pPr>
        <w:pStyle w:val="XYZCoords"/>
      </w:pPr>
      <w:r>
        <w:t>H         -2.85399       -2.54619        4.06781</w:t>
      </w:r>
    </w:p>
    <w:p w14:paraId="26DAFC08" w14:textId="77777777" w:rsidR="00F92EC7" w:rsidRDefault="00F92EC7" w:rsidP="00F92EC7">
      <w:pPr>
        <w:pStyle w:val="XYZCoords"/>
      </w:pPr>
      <w:r>
        <w:t>H         -3.19324       -0.93918        3.40766</w:t>
      </w:r>
    </w:p>
    <w:p w14:paraId="3A039680" w14:textId="77777777" w:rsidR="00F92EC7" w:rsidRDefault="00F92EC7" w:rsidP="00F92EC7">
      <w:pPr>
        <w:pStyle w:val="XYZCoords"/>
      </w:pPr>
      <w:r>
        <w:t>C         -1.22390       -1.13797        4.23864</w:t>
      </w:r>
    </w:p>
    <w:p w14:paraId="36B16CF0" w14:textId="77777777" w:rsidR="00F92EC7" w:rsidRDefault="00F92EC7" w:rsidP="00F92EC7">
      <w:pPr>
        <w:pStyle w:val="XYZCoords"/>
      </w:pPr>
      <w:r>
        <w:t>H         -0.48672       -1.90899        4.50682</w:t>
      </w:r>
    </w:p>
    <w:p w14:paraId="4FAD151E" w14:textId="77777777" w:rsidR="00F92EC7" w:rsidRDefault="00F92EC7" w:rsidP="00F92EC7">
      <w:pPr>
        <w:pStyle w:val="XYZCoords"/>
      </w:pPr>
      <w:r>
        <w:t>H         -1.57028       -0.66807        5.17077</w:t>
      </w:r>
    </w:p>
    <w:p w14:paraId="3E100940" w14:textId="77777777" w:rsidR="00F92EC7" w:rsidRDefault="00F92EC7" w:rsidP="00F92EC7">
      <w:pPr>
        <w:pStyle w:val="XYZCoords"/>
      </w:pPr>
      <w:r>
        <w:t>H         -0.71499       -0.37267        3.63954</w:t>
      </w:r>
    </w:p>
    <w:p w14:paraId="083F9E91" w14:textId="77777777" w:rsidR="00F92EC7" w:rsidRDefault="00F92EC7" w:rsidP="00F92EC7">
      <w:pPr>
        <w:pStyle w:val="XYZCoords"/>
      </w:pPr>
      <w:r>
        <w:t>C         -0.93601       -3.01891        2.01126</w:t>
      </w:r>
    </w:p>
    <w:p w14:paraId="0BB2CAA4" w14:textId="77777777" w:rsidR="00F92EC7" w:rsidRDefault="00F92EC7" w:rsidP="00F92EC7">
      <w:pPr>
        <w:pStyle w:val="XYZCoords"/>
      </w:pPr>
      <w:r>
        <w:t>H         -0.06533       -2.46892        2.38968</w:t>
      </w:r>
    </w:p>
    <w:p w14:paraId="65149E43" w14:textId="77777777" w:rsidR="00F92EC7" w:rsidRDefault="00F92EC7" w:rsidP="00F92EC7">
      <w:pPr>
        <w:pStyle w:val="XYZCoords"/>
      </w:pPr>
      <w:r>
        <w:t>H         -0.77228       -3.15794        0.93250</w:t>
      </w:r>
    </w:p>
    <w:p w14:paraId="63086261" w14:textId="77777777" w:rsidR="00F92EC7" w:rsidRDefault="00F92EC7" w:rsidP="00F92EC7">
      <w:pPr>
        <w:pStyle w:val="XYZCoords"/>
      </w:pPr>
      <w:r>
        <w:t>C         -1.03102       -4.36670        2.71486</w:t>
      </w:r>
    </w:p>
    <w:p w14:paraId="53B30E9C" w14:textId="77777777" w:rsidR="00F92EC7" w:rsidRDefault="00F92EC7" w:rsidP="00F92EC7">
      <w:pPr>
        <w:pStyle w:val="XYZCoords"/>
      </w:pPr>
      <w:r>
        <w:t>H         -1.18397       -4.26145        3.80063</w:t>
      </w:r>
    </w:p>
    <w:p w14:paraId="17445BAE" w14:textId="77777777" w:rsidR="00F92EC7" w:rsidRDefault="00F92EC7" w:rsidP="00F92EC7">
      <w:pPr>
        <w:pStyle w:val="XYZCoords"/>
      </w:pPr>
      <w:r>
        <w:t>H         -0.08966       -4.91737        2.56751</w:t>
      </w:r>
    </w:p>
    <w:p w14:paraId="347DCFFE" w14:textId="77777777" w:rsidR="00F92EC7" w:rsidRDefault="00F92EC7" w:rsidP="00F92EC7">
      <w:pPr>
        <w:pStyle w:val="XYZCoords"/>
      </w:pPr>
      <w:r>
        <w:t>H         -1.84422       -4.99297        2.31671</w:t>
      </w:r>
    </w:p>
    <w:p w14:paraId="59A11C70" w14:textId="77777777" w:rsidR="00F92EC7" w:rsidRDefault="00F92EC7" w:rsidP="00F92EC7">
      <w:pPr>
        <w:pStyle w:val="XYZCoords"/>
      </w:pPr>
      <w:r>
        <w:t>O         -1.96297        1.73897        2.64636</w:t>
      </w:r>
    </w:p>
    <w:p w14:paraId="14CCD460" w14:textId="77777777" w:rsidR="00F92EC7" w:rsidRDefault="00F92EC7" w:rsidP="00F92EC7">
      <w:pPr>
        <w:pStyle w:val="XYZCoords"/>
      </w:pPr>
      <w:r>
        <w:t>O          1.96054        1.73006       -2.65157</w:t>
      </w:r>
    </w:p>
    <w:p w14:paraId="10FC18A1" w14:textId="77777777" w:rsidR="00F92EC7" w:rsidRDefault="00F92EC7" w:rsidP="00F92EC7">
      <w:pPr>
        <w:pStyle w:val="XYZCoords"/>
      </w:pPr>
      <w:r>
        <w:t>H          1.03960       -1.82295        1.01395</w:t>
      </w:r>
    </w:p>
    <w:p w14:paraId="3249A358" w14:textId="77777777" w:rsidR="00F92EC7" w:rsidRDefault="00F92EC7" w:rsidP="00F92EC7">
      <w:pPr>
        <w:pStyle w:val="XYZCoords"/>
      </w:pPr>
      <w:r>
        <w:t>H         -1.03823       -1.82607       -1.00680</w:t>
      </w:r>
    </w:p>
    <w:p w14:paraId="4E0C2C0D" w14:textId="77777777" w:rsidR="00F92EC7" w:rsidRDefault="00F92EC7">
      <w:pPr>
        <w:rPr>
          <w:sz w:val="9"/>
        </w:rPr>
      </w:pPr>
      <w:r>
        <w:br w:type="page"/>
      </w:r>
    </w:p>
    <w:p w14:paraId="4402DAB2" w14:textId="2CD48AF8" w:rsidR="00F92EC7" w:rsidRDefault="00ED2A22" w:rsidP="00ED2A22">
      <w:pPr>
        <w:pStyle w:val="Heading1"/>
      </w:pPr>
      <w:bookmarkStart w:id="269" w:name="_Toc461199560"/>
      <w:r>
        <w:t>References</w:t>
      </w:r>
      <w:bookmarkEnd w:id="269"/>
    </w:p>
    <w:p w14:paraId="70E41D77" w14:textId="77777777" w:rsidR="00ED2A22" w:rsidRDefault="00ED2A22" w:rsidP="00ED2A22"/>
    <w:p w14:paraId="7A4B421B" w14:textId="77777777" w:rsidR="00ED2A22" w:rsidRDefault="00ED2A22" w:rsidP="00ED2A22"/>
    <w:p w14:paraId="13EA0F0C" w14:textId="77777777" w:rsidR="00902403" w:rsidRPr="00902403" w:rsidRDefault="00ED2A22" w:rsidP="00CC7165">
      <w:pPr>
        <w:pStyle w:val="Bibliography"/>
        <w:spacing w:line="240" w:lineRule="auto"/>
      </w:pPr>
      <w:r>
        <w:fldChar w:fldCharType="begin"/>
      </w:r>
      <w:r>
        <w:instrText xml:space="preserve"> ADDIN ZOTERO_BIBL {"uncited":[],"omitted":[],"custom":[]} CSL_BIBLIOGRAPHY </w:instrText>
      </w:r>
      <w:r>
        <w:fldChar w:fldCharType="separate"/>
      </w:r>
      <w:r w:rsidR="00902403" w:rsidRPr="00902403">
        <w:t>1.</w:t>
      </w:r>
      <w:r w:rsidR="00902403" w:rsidRPr="00902403">
        <w:tab/>
        <w:t xml:space="preserve">Zhang, J., Leitus, G., Ben-David, Y. &amp; Milstein, D. Facile Conversion of Alcohols into Esters and Dihydrogen Catalyzed by New Ruthenium Complexes. </w:t>
      </w:r>
      <w:r w:rsidR="00902403" w:rsidRPr="00902403">
        <w:rPr>
          <w:i/>
          <w:iCs/>
        </w:rPr>
        <w:t>J. Am. Chem. Soc.</w:t>
      </w:r>
      <w:r w:rsidR="00902403" w:rsidRPr="00902403">
        <w:t xml:space="preserve"> </w:t>
      </w:r>
      <w:r w:rsidR="00902403" w:rsidRPr="00902403">
        <w:rPr>
          <w:b/>
          <w:bCs/>
        </w:rPr>
        <w:t>127</w:t>
      </w:r>
      <w:r w:rsidR="00902403" w:rsidRPr="00902403">
        <w:t>, 10840–10841 (2005).</w:t>
      </w:r>
    </w:p>
    <w:p w14:paraId="15500485" w14:textId="77777777" w:rsidR="00902403" w:rsidRPr="00902403" w:rsidRDefault="00902403" w:rsidP="00CC7165">
      <w:pPr>
        <w:pStyle w:val="Bibliography"/>
        <w:spacing w:line="240" w:lineRule="auto"/>
      </w:pPr>
      <w:r w:rsidRPr="00902403">
        <w:t>2.</w:t>
      </w:r>
      <w:r w:rsidRPr="00902403">
        <w:tab/>
        <w:t xml:space="preserve">Kohl, S. W. </w:t>
      </w:r>
      <w:r w:rsidRPr="00902403">
        <w:rPr>
          <w:i/>
          <w:iCs/>
        </w:rPr>
        <w:t>et al.</w:t>
      </w:r>
      <w:r w:rsidRPr="00902403">
        <w:t xml:space="preserve"> Consecutive Thermal H2 and Light-Induced O2 Evolution from Water Promoted by a Metal Complex. </w:t>
      </w:r>
      <w:r w:rsidRPr="00902403">
        <w:rPr>
          <w:i/>
          <w:iCs/>
        </w:rPr>
        <w:t>Science</w:t>
      </w:r>
      <w:r w:rsidRPr="00902403">
        <w:t xml:space="preserve"> </w:t>
      </w:r>
      <w:r w:rsidRPr="00902403">
        <w:rPr>
          <w:b/>
          <w:bCs/>
        </w:rPr>
        <w:t>324</w:t>
      </w:r>
      <w:r w:rsidRPr="00902403">
        <w:t>, 74–77 (2009).</w:t>
      </w:r>
    </w:p>
    <w:p w14:paraId="39CA2EE5" w14:textId="77777777" w:rsidR="00902403" w:rsidRPr="00902403" w:rsidRDefault="00902403" w:rsidP="00CC7165">
      <w:pPr>
        <w:pStyle w:val="Bibliography"/>
        <w:spacing w:line="240" w:lineRule="auto"/>
      </w:pPr>
      <w:r w:rsidRPr="00902403">
        <w:t>3.</w:t>
      </w:r>
      <w:r w:rsidRPr="00902403">
        <w:tab/>
        <w:t>Dorta, R., Rozenberg, H., Shimon, L. J. W. &amp; Milstein, D. Dimethylsulfoxide as a Ligand for RhI and IrI Complexes—Isolation, Structure, and Reactivity Towards X</w:t>
      </w:r>
      <w:r w:rsidRPr="00902403">
        <w:rPr>
          <w:rFonts w:ascii="American Typewriter" w:hAnsi="American Typewriter" w:cs="American Typewriter"/>
        </w:rPr>
        <w:t></w:t>
      </w:r>
      <w:r w:rsidRPr="00902403">
        <w:t xml:space="preserve">H Bonds (X=H, OH, OCH3). </w:t>
      </w:r>
      <w:r w:rsidRPr="00902403">
        <w:rPr>
          <w:i/>
          <w:iCs/>
        </w:rPr>
        <w:t>Chem. – Eur. J.</w:t>
      </w:r>
      <w:r w:rsidRPr="00902403">
        <w:t xml:space="preserve"> </w:t>
      </w:r>
      <w:r w:rsidRPr="00902403">
        <w:rPr>
          <w:b/>
          <w:bCs/>
        </w:rPr>
        <w:t>9</w:t>
      </w:r>
      <w:r w:rsidRPr="00902403">
        <w:t>, 5237–5249 (2003).</w:t>
      </w:r>
    </w:p>
    <w:p w14:paraId="1C75D319" w14:textId="77777777" w:rsidR="00902403" w:rsidRPr="00902403" w:rsidRDefault="00902403" w:rsidP="00CC7165">
      <w:pPr>
        <w:pStyle w:val="Bibliography"/>
        <w:spacing w:line="240" w:lineRule="auto"/>
      </w:pPr>
      <w:r w:rsidRPr="00902403">
        <w:t>4.</w:t>
      </w:r>
      <w:r w:rsidRPr="00902403">
        <w:tab/>
        <w:t>Weissman, H. PhD Thesis. (2004).</w:t>
      </w:r>
    </w:p>
    <w:p w14:paraId="6F3019A1" w14:textId="77777777" w:rsidR="00902403" w:rsidRPr="00902403" w:rsidRDefault="00902403" w:rsidP="00CC7165">
      <w:pPr>
        <w:pStyle w:val="Bibliography"/>
        <w:spacing w:line="240" w:lineRule="auto"/>
      </w:pPr>
      <w:r w:rsidRPr="00902403">
        <w:t>5.</w:t>
      </w:r>
      <w:r w:rsidRPr="00902403">
        <w:tab/>
        <w:t xml:space="preserve">Zhang, J., Gandelman, M., Shimon, L. J. W. &amp; Milstein, D. Electron-rich, bulky PNN-type ruthenium complexes: synthesis, characterization and catalysis of alcohol dehydrogenation. </w:t>
      </w:r>
      <w:r w:rsidRPr="00902403">
        <w:rPr>
          <w:i/>
          <w:iCs/>
        </w:rPr>
        <w:t>Dalton Trans.</w:t>
      </w:r>
      <w:r w:rsidRPr="00902403">
        <w:t xml:space="preserve"> </w:t>
      </w:r>
      <w:r w:rsidRPr="00902403">
        <w:rPr>
          <w:b/>
          <w:bCs/>
        </w:rPr>
        <w:t>0</w:t>
      </w:r>
      <w:r w:rsidRPr="00902403">
        <w:t>, 107–113 (2006).</w:t>
      </w:r>
    </w:p>
    <w:p w14:paraId="2354347E" w14:textId="77777777" w:rsidR="00902403" w:rsidRPr="00902403" w:rsidRDefault="00902403" w:rsidP="00CC7165">
      <w:pPr>
        <w:pStyle w:val="Bibliography"/>
        <w:spacing w:line="240" w:lineRule="auto"/>
      </w:pPr>
      <w:r w:rsidRPr="00902403">
        <w:t>6.</w:t>
      </w:r>
      <w:r w:rsidRPr="00902403">
        <w:tab/>
        <w:t xml:space="preserve">Barrios-Francisco, R. </w:t>
      </w:r>
      <w:r w:rsidRPr="00902403">
        <w:rPr>
          <w:i/>
          <w:iCs/>
        </w:rPr>
        <w:t>et al.</w:t>
      </w:r>
      <w:r w:rsidRPr="00902403">
        <w:t xml:space="preserve"> PNN Ruthenium Pincer Complexes Based on Phosphinated 2,2′-Dipyridinemethane and 2,2′-Oxobispyridine. Metal–Ligand Cooperation in Cyclometalation and Catalysis. </w:t>
      </w:r>
      <w:r w:rsidRPr="00902403">
        <w:rPr>
          <w:i/>
          <w:iCs/>
        </w:rPr>
        <w:t>Organometallics</w:t>
      </w:r>
      <w:r w:rsidRPr="00902403">
        <w:t xml:space="preserve"> </w:t>
      </w:r>
      <w:r w:rsidRPr="00902403">
        <w:rPr>
          <w:b/>
          <w:bCs/>
        </w:rPr>
        <w:t>32</w:t>
      </w:r>
      <w:r w:rsidRPr="00902403">
        <w:t>, 2973–2982 (2013).</w:t>
      </w:r>
    </w:p>
    <w:p w14:paraId="706E9B1D" w14:textId="77777777" w:rsidR="00902403" w:rsidRPr="00902403" w:rsidRDefault="00902403" w:rsidP="00CC7165">
      <w:pPr>
        <w:pStyle w:val="Bibliography"/>
        <w:spacing w:line="240" w:lineRule="auto"/>
      </w:pPr>
      <w:r w:rsidRPr="00902403">
        <w:t>7.</w:t>
      </w:r>
      <w:r w:rsidRPr="00902403">
        <w:tab/>
        <w:t xml:space="preserve">Ng, C. K., Wu, J., Hor, T. S. A. &amp; Luo, H.-K. A binary catalyst system of a cationic Ru–CNC pincer complex with an alkali metal salt for selective hydroboration of carbon dioxide. </w:t>
      </w:r>
      <w:r w:rsidRPr="00902403">
        <w:rPr>
          <w:i/>
          <w:iCs/>
        </w:rPr>
        <w:t>Chem. Commun.</w:t>
      </w:r>
      <w:r w:rsidRPr="00902403">
        <w:t xml:space="preserve"> </w:t>
      </w:r>
      <w:r w:rsidRPr="00902403">
        <w:rPr>
          <w:b/>
          <w:bCs/>
        </w:rPr>
        <w:t>52</w:t>
      </w:r>
      <w:r w:rsidRPr="00902403">
        <w:t>, 11842–11845 (2016).</w:t>
      </w:r>
    </w:p>
    <w:p w14:paraId="5E41A377" w14:textId="77777777" w:rsidR="00902403" w:rsidRPr="00902403" w:rsidRDefault="00902403" w:rsidP="00CC7165">
      <w:pPr>
        <w:pStyle w:val="Bibliography"/>
        <w:spacing w:line="240" w:lineRule="auto"/>
      </w:pPr>
      <w:r w:rsidRPr="00902403">
        <w:t>8.</w:t>
      </w:r>
      <w:r w:rsidRPr="00902403">
        <w:tab/>
        <w:t xml:space="preserve">Murov, S. L. </w:t>
      </w:r>
      <w:r w:rsidRPr="00902403">
        <w:rPr>
          <w:i/>
          <w:iCs/>
        </w:rPr>
        <w:t>Handbook of Photochemistry, Section 13, pp. 299-313</w:t>
      </w:r>
      <w:r w:rsidRPr="00902403">
        <w:t>. (Marcel Dekker, New York, 1993).</w:t>
      </w:r>
    </w:p>
    <w:p w14:paraId="1728F6DB" w14:textId="77777777" w:rsidR="00902403" w:rsidRPr="00902403" w:rsidRDefault="00902403" w:rsidP="00CC7165">
      <w:pPr>
        <w:pStyle w:val="Bibliography"/>
        <w:spacing w:line="240" w:lineRule="auto"/>
      </w:pPr>
      <w:r w:rsidRPr="00902403">
        <w:t>9.</w:t>
      </w:r>
      <w:r w:rsidRPr="00902403">
        <w:tab/>
        <w:t xml:space="preserve">Frisch, M. J. </w:t>
      </w:r>
      <w:r w:rsidRPr="00902403">
        <w:rPr>
          <w:i/>
          <w:iCs/>
        </w:rPr>
        <w:t>et al.</w:t>
      </w:r>
      <w:r w:rsidRPr="00902403">
        <w:t xml:space="preserve"> </w:t>
      </w:r>
      <w:r w:rsidRPr="00902403">
        <w:rPr>
          <w:i/>
          <w:iCs/>
        </w:rPr>
        <w:t>Gaussian 16</w:t>
      </w:r>
      <w:r w:rsidRPr="00902403">
        <w:t>. (Gaussian, Inc. Wallingford, CT, 2016).</w:t>
      </w:r>
    </w:p>
    <w:p w14:paraId="1992F53F" w14:textId="77777777" w:rsidR="00902403" w:rsidRPr="00902403" w:rsidRDefault="00902403" w:rsidP="00CC7165">
      <w:pPr>
        <w:pStyle w:val="Bibliography"/>
        <w:spacing w:line="240" w:lineRule="auto"/>
      </w:pPr>
      <w:r w:rsidRPr="00902403">
        <w:t>10.</w:t>
      </w:r>
      <w:r w:rsidRPr="00902403">
        <w:tab/>
        <w:t xml:space="preserve">Hanwell, M. D. </w:t>
      </w:r>
      <w:r w:rsidRPr="00902403">
        <w:rPr>
          <w:i/>
          <w:iCs/>
        </w:rPr>
        <w:t>et al.</w:t>
      </w:r>
      <w:r w:rsidRPr="00902403">
        <w:t xml:space="preserve"> Avogadro: an advanced semantic chemical editor, visualization, and analysis platform. </w:t>
      </w:r>
      <w:r w:rsidRPr="00902403">
        <w:rPr>
          <w:i/>
          <w:iCs/>
        </w:rPr>
        <w:t>J. Cheminformatics</w:t>
      </w:r>
      <w:r w:rsidRPr="00902403">
        <w:t xml:space="preserve"> </w:t>
      </w:r>
      <w:r w:rsidRPr="00902403">
        <w:rPr>
          <w:b/>
          <w:bCs/>
        </w:rPr>
        <w:t>4</w:t>
      </w:r>
      <w:r w:rsidRPr="00902403">
        <w:t>, 17 (2012).</w:t>
      </w:r>
    </w:p>
    <w:p w14:paraId="35D72284" w14:textId="77777777" w:rsidR="00902403" w:rsidRPr="00902403" w:rsidRDefault="00902403" w:rsidP="00CC7165">
      <w:pPr>
        <w:pStyle w:val="Bibliography"/>
        <w:spacing w:line="240" w:lineRule="auto"/>
      </w:pPr>
      <w:r w:rsidRPr="00902403">
        <w:t>11.</w:t>
      </w:r>
      <w:r w:rsidRPr="00902403">
        <w:tab/>
        <w:t xml:space="preserve">Allouche, A.-R. Gabedit—A graphical user interface for computational chemistry softwares. </w:t>
      </w:r>
      <w:r w:rsidRPr="00902403">
        <w:rPr>
          <w:i/>
          <w:iCs/>
        </w:rPr>
        <w:t>J. Comput. Chem.</w:t>
      </w:r>
      <w:r w:rsidRPr="00902403">
        <w:t xml:space="preserve"> </w:t>
      </w:r>
      <w:r w:rsidRPr="00902403">
        <w:rPr>
          <w:b/>
          <w:bCs/>
        </w:rPr>
        <w:t>32</w:t>
      </w:r>
      <w:r w:rsidRPr="00902403">
        <w:t>, 174–182 (2011).</w:t>
      </w:r>
    </w:p>
    <w:p w14:paraId="1953F760" w14:textId="77777777" w:rsidR="00902403" w:rsidRPr="00902403" w:rsidRDefault="00902403" w:rsidP="00CC7165">
      <w:pPr>
        <w:pStyle w:val="Bibliography"/>
        <w:spacing w:line="240" w:lineRule="auto"/>
      </w:pPr>
      <w:r w:rsidRPr="00902403">
        <w:t>12.</w:t>
      </w:r>
      <w:r w:rsidRPr="00902403">
        <w:tab/>
        <w:t xml:space="preserve">DeLano, W. L. Pymol: An open-source molecular graphics tool. </w:t>
      </w:r>
      <w:r w:rsidRPr="00902403">
        <w:rPr>
          <w:i/>
          <w:iCs/>
        </w:rPr>
        <w:t>CCP4 Newsl. Protein Crystallogr.</w:t>
      </w:r>
      <w:r w:rsidRPr="00902403">
        <w:t xml:space="preserve"> </w:t>
      </w:r>
      <w:r w:rsidRPr="00902403">
        <w:rPr>
          <w:b/>
          <w:bCs/>
        </w:rPr>
        <w:t>40</w:t>
      </w:r>
      <w:r w:rsidRPr="00902403">
        <w:t>, 82–92 (2002).</w:t>
      </w:r>
    </w:p>
    <w:p w14:paraId="4545D40C" w14:textId="77777777" w:rsidR="00902403" w:rsidRPr="00902403" w:rsidRDefault="00902403" w:rsidP="00CC7165">
      <w:pPr>
        <w:pStyle w:val="Bibliography"/>
        <w:spacing w:line="240" w:lineRule="auto"/>
      </w:pPr>
      <w:r w:rsidRPr="00902403">
        <w:t>13.</w:t>
      </w:r>
      <w:r w:rsidRPr="00902403">
        <w:tab/>
        <w:t xml:space="preserve">Plachetka, T. POV Ray: persistence of vision parallel raytracer. in </w:t>
      </w:r>
      <w:r w:rsidRPr="00902403">
        <w:rPr>
          <w:i/>
          <w:iCs/>
        </w:rPr>
        <w:t>Proc. of Spring Conf. on Computer Graphics, Budmerice, Slovakia</w:t>
      </w:r>
      <w:r w:rsidRPr="00902403">
        <w:t xml:space="preserve"> vol. 123 (1998).</w:t>
      </w:r>
    </w:p>
    <w:p w14:paraId="22E4B6B7" w14:textId="77777777" w:rsidR="00902403" w:rsidRPr="00902403" w:rsidRDefault="00902403" w:rsidP="00CC7165">
      <w:pPr>
        <w:pStyle w:val="Bibliography"/>
        <w:spacing w:line="240" w:lineRule="auto"/>
      </w:pPr>
      <w:r w:rsidRPr="00902403">
        <w:t>14.</w:t>
      </w:r>
      <w:r w:rsidRPr="00902403">
        <w:tab/>
        <w:t xml:space="preserve">Delcey, M. G., Pedersen, T. B., Aquilante, F. &amp; Lindh, R. Analytical gradients of the state-average complete active space self-consistent field method with density fitting. </w:t>
      </w:r>
      <w:r w:rsidRPr="00902403">
        <w:rPr>
          <w:i/>
          <w:iCs/>
        </w:rPr>
        <w:t>J. Chem. Phys.</w:t>
      </w:r>
      <w:r w:rsidRPr="00902403">
        <w:t xml:space="preserve"> </w:t>
      </w:r>
      <w:r w:rsidRPr="00902403">
        <w:rPr>
          <w:b/>
          <w:bCs/>
        </w:rPr>
        <w:t>143</w:t>
      </w:r>
      <w:r w:rsidRPr="00902403">
        <w:t>, 044110 (2015).</w:t>
      </w:r>
    </w:p>
    <w:p w14:paraId="3B42429A" w14:textId="77777777" w:rsidR="00902403" w:rsidRPr="00902403" w:rsidRDefault="00902403" w:rsidP="00CC7165">
      <w:pPr>
        <w:pStyle w:val="Bibliography"/>
        <w:spacing w:line="240" w:lineRule="auto"/>
      </w:pPr>
      <w:r w:rsidRPr="00902403">
        <w:t>15.</w:t>
      </w:r>
      <w:r w:rsidRPr="00902403">
        <w:tab/>
        <w:t xml:space="preserve">Delcey, M. G. </w:t>
      </w:r>
      <w:r w:rsidRPr="00902403">
        <w:rPr>
          <w:i/>
          <w:iCs/>
        </w:rPr>
        <w:t>et al.</w:t>
      </w:r>
      <w:r w:rsidRPr="00902403">
        <w:t xml:space="preserve"> Analytical gradients of complete active space self-consistent field energies using Cholesky decomposition: Geometry optimization and spin-state energetics of a ruthenium nitrosyl complex. </w:t>
      </w:r>
      <w:r w:rsidRPr="00902403">
        <w:rPr>
          <w:i/>
          <w:iCs/>
        </w:rPr>
        <w:t>J. Chem. Phys.</w:t>
      </w:r>
      <w:r w:rsidRPr="00902403">
        <w:t xml:space="preserve"> </w:t>
      </w:r>
      <w:r w:rsidRPr="00902403">
        <w:rPr>
          <w:b/>
          <w:bCs/>
        </w:rPr>
        <w:t>140</w:t>
      </w:r>
      <w:r w:rsidRPr="00902403">
        <w:t>, 174103 (2014).</w:t>
      </w:r>
    </w:p>
    <w:p w14:paraId="7801E9A8" w14:textId="77777777" w:rsidR="00902403" w:rsidRPr="00902403" w:rsidRDefault="00902403" w:rsidP="00CC7165">
      <w:pPr>
        <w:pStyle w:val="Bibliography"/>
        <w:spacing w:line="240" w:lineRule="auto"/>
      </w:pPr>
      <w:r w:rsidRPr="00902403">
        <w:t>16.</w:t>
      </w:r>
      <w:r w:rsidRPr="00902403">
        <w:tab/>
        <w:t xml:space="preserve">Fdez. Galván, I., Delcey, M. G., Pedersen, T. B., Aquilante, F. &amp; Lindh, R. Analytical State-Average Complete-Active-Space Self-Consistent Field Nonadiabatic Coupling Vectors: Implementation with Density-Fitted Two-Electron Integrals and Application to Conical Intersections. </w:t>
      </w:r>
      <w:r w:rsidRPr="00902403">
        <w:rPr>
          <w:i/>
          <w:iCs/>
        </w:rPr>
        <w:t>J. Chem. Theory Comput.</w:t>
      </w:r>
      <w:r w:rsidRPr="00902403">
        <w:t xml:space="preserve"> </w:t>
      </w:r>
      <w:r w:rsidRPr="00902403">
        <w:rPr>
          <w:b/>
          <w:bCs/>
        </w:rPr>
        <w:t>12</w:t>
      </w:r>
      <w:r w:rsidRPr="00902403">
        <w:t>, 3636–3653 (2016).</w:t>
      </w:r>
    </w:p>
    <w:p w14:paraId="7C6DB874" w14:textId="77777777" w:rsidR="00902403" w:rsidRPr="00902403" w:rsidRDefault="00902403" w:rsidP="00CC7165">
      <w:pPr>
        <w:pStyle w:val="Bibliography"/>
        <w:spacing w:line="240" w:lineRule="auto"/>
      </w:pPr>
      <w:r w:rsidRPr="00902403">
        <w:t>17.</w:t>
      </w:r>
      <w:r w:rsidRPr="00902403">
        <w:tab/>
        <w:t xml:space="preserve">Aquilante, F. </w:t>
      </w:r>
      <w:r w:rsidRPr="00902403">
        <w:rPr>
          <w:i/>
          <w:iCs/>
        </w:rPr>
        <w:t>et al.</w:t>
      </w:r>
      <w:r w:rsidRPr="00902403">
        <w:t xml:space="preserve"> Modern quantum chemistry with [Open]Molcas. </w:t>
      </w:r>
      <w:r w:rsidRPr="00902403">
        <w:rPr>
          <w:i/>
          <w:iCs/>
        </w:rPr>
        <w:t>J. Chem. Phys.</w:t>
      </w:r>
      <w:r w:rsidRPr="00902403">
        <w:t xml:space="preserve"> </w:t>
      </w:r>
      <w:r w:rsidRPr="00902403">
        <w:rPr>
          <w:b/>
          <w:bCs/>
        </w:rPr>
        <w:t>152</w:t>
      </w:r>
      <w:r w:rsidRPr="00902403">
        <w:t>, 214117 (2020).</w:t>
      </w:r>
    </w:p>
    <w:p w14:paraId="184A4609" w14:textId="77777777" w:rsidR="00902403" w:rsidRPr="00902403" w:rsidRDefault="00902403" w:rsidP="00CC7165">
      <w:pPr>
        <w:pStyle w:val="Bibliography"/>
        <w:spacing w:line="240" w:lineRule="auto"/>
      </w:pPr>
      <w:r w:rsidRPr="00902403">
        <w:t>18.</w:t>
      </w:r>
      <w:r w:rsidRPr="00902403">
        <w:tab/>
        <w:t xml:space="preserve">Fdez. Galván, I. </w:t>
      </w:r>
      <w:r w:rsidRPr="00902403">
        <w:rPr>
          <w:i/>
          <w:iCs/>
        </w:rPr>
        <w:t>et al.</w:t>
      </w:r>
      <w:r w:rsidRPr="00902403">
        <w:t xml:space="preserve"> OpenMolcas: From Source Code to Insight. </w:t>
      </w:r>
      <w:r w:rsidRPr="00902403">
        <w:rPr>
          <w:i/>
          <w:iCs/>
        </w:rPr>
        <w:t>J. Chem. Theory Comput.</w:t>
      </w:r>
      <w:r w:rsidRPr="00902403">
        <w:t xml:space="preserve"> </w:t>
      </w:r>
      <w:r w:rsidRPr="00902403">
        <w:rPr>
          <w:b/>
          <w:bCs/>
        </w:rPr>
        <w:t>15</w:t>
      </w:r>
      <w:r w:rsidRPr="00902403">
        <w:t>, 5925–5964 (2019).</w:t>
      </w:r>
    </w:p>
    <w:p w14:paraId="746D7F8A" w14:textId="77777777" w:rsidR="00902403" w:rsidRPr="00902403" w:rsidRDefault="00902403" w:rsidP="00CC7165">
      <w:pPr>
        <w:pStyle w:val="Bibliography"/>
        <w:spacing w:line="240" w:lineRule="auto"/>
      </w:pPr>
      <w:r w:rsidRPr="00902403">
        <w:t>19.</w:t>
      </w:r>
      <w:r w:rsidRPr="00902403">
        <w:tab/>
        <w:t xml:space="preserve">Boese, A. D. Density Functional Theory and Hydrogen Bonds: Are We There Yet? </w:t>
      </w:r>
      <w:r w:rsidRPr="00902403">
        <w:rPr>
          <w:i/>
          <w:iCs/>
        </w:rPr>
        <w:t>ChemPhysChem</w:t>
      </w:r>
      <w:r w:rsidRPr="00902403">
        <w:t xml:space="preserve"> </w:t>
      </w:r>
      <w:r w:rsidRPr="00902403">
        <w:rPr>
          <w:b/>
          <w:bCs/>
        </w:rPr>
        <w:t>16</w:t>
      </w:r>
      <w:r w:rsidRPr="00902403">
        <w:t>, 978–985 (2015).</w:t>
      </w:r>
    </w:p>
    <w:p w14:paraId="27C2BAC9" w14:textId="77777777" w:rsidR="00902403" w:rsidRPr="00902403" w:rsidRDefault="00902403" w:rsidP="00CC7165">
      <w:pPr>
        <w:pStyle w:val="Bibliography"/>
        <w:spacing w:line="240" w:lineRule="auto"/>
      </w:pPr>
      <w:r w:rsidRPr="00902403">
        <w:t>20.</w:t>
      </w:r>
      <w:r w:rsidRPr="00902403">
        <w:tab/>
        <w:t xml:space="preserve">Yang, X. &amp; Hall, M. B. Mechanism of Water Splitting and Oxygen−Oxygen Bond Formation by a Mononuclear Ruthenium Complex. </w:t>
      </w:r>
      <w:r w:rsidRPr="00902403">
        <w:rPr>
          <w:i/>
          <w:iCs/>
        </w:rPr>
        <w:t>J. Am. Chem. Soc.</w:t>
      </w:r>
      <w:r w:rsidRPr="00902403">
        <w:t xml:space="preserve"> </w:t>
      </w:r>
      <w:r w:rsidRPr="00902403">
        <w:rPr>
          <w:b/>
          <w:bCs/>
        </w:rPr>
        <w:t>132</w:t>
      </w:r>
      <w:r w:rsidRPr="00902403">
        <w:t>, 120–130 (2010).</w:t>
      </w:r>
    </w:p>
    <w:p w14:paraId="748468FD" w14:textId="77777777" w:rsidR="00902403" w:rsidRPr="00902403" w:rsidRDefault="00902403" w:rsidP="00CC7165">
      <w:pPr>
        <w:pStyle w:val="Bibliography"/>
        <w:spacing w:line="240" w:lineRule="auto"/>
      </w:pPr>
      <w:r w:rsidRPr="00902403">
        <w:t>21.</w:t>
      </w:r>
      <w:r w:rsidRPr="00902403">
        <w:tab/>
        <w:t xml:space="preserve">Chen, Y. &amp; Fang, W.-H. Mechanism for the Light-Induced O2 Evolution from H2O Promoted by Ru(II) PNN Complex: A DFT Study. </w:t>
      </w:r>
      <w:r w:rsidRPr="00902403">
        <w:rPr>
          <w:i/>
          <w:iCs/>
        </w:rPr>
        <w:t>J. Phys. Chem. A</w:t>
      </w:r>
      <w:r w:rsidRPr="00902403">
        <w:t xml:space="preserve"> </w:t>
      </w:r>
      <w:r w:rsidRPr="00902403">
        <w:rPr>
          <w:b/>
          <w:bCs/>
        </w:rPr>
        <w:t>114</w:t>
      </w:r>
      <w:r w:rsidRPr="00902403">
        <w:t>, 10334–10338 (2010).</w:t>
      </w:r>
    </w:p>
    <w:p w14:paraId="34340AF5" w14:textId="602F4C76" w:rsidR="00ED2A22" w:rsidRPr="00ED2A22" w:rsidRDefault="00ED2A22" w:rsidP="00CC7165">
      <w:r>
        <w:fldChar w:fldCharType="end"/>
      </w:r>
    </w:p>
    <w:sectPr w:rsidR="00ED2A22" w:rsidRPr="00ED2A22" w:rsidSect="00681F13">
      <w:footerReference w:type="even" r:id="rId156"/>
      <w:footerReference w:type="default" r:id="rId157"/>
      <w:pgSz w:w="11900" w:h="16840"/>
      <w:pgMar w:top="1134" w:right="1080" w:bottom="1134"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C18DB" w14:textId="77777777" w:rsidR="00FF588A" w:rsidRDefault="00FF588A" w:rsidP="004C0EA9">
      <w:r>
        <w:separator/>
      </w:r>
    </w:p>
  </w:endnote>
  <w:endnote w:type="continuationSeparator" w:id="0">
    <w:p w14:paraId="6FABB234" w14:textId="77777777" w:rsidR="00FF588A" w:rsidRDefault="00FF588A" w:rsidP="004C0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A6197" w14:textId="77777777" w:rsidR="00FF588A" w:rsidRDefault="00FF588A"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6EB3BA" w14:textId="77777777" w:rsidR="00FF588A" w:rsidRDefault="00FF588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B456D" w14:textId="77777777" w:rsidR="00FF588A" w:rsidRDefault="00FF588A"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C1027">
      <w:rPr>
        <w:rStyle w:val="PageNumber"/>
        <w:noProof/>
      </w:rPr>
      <w:t>1</w:t>
    </w:r>
    <w:r>
      <w:rPr>
        <w:rStyle w:val="PageNumber"/>
      </w:rPr>
      <w:fldChar w:fldCharType="end"/>
    </w:r>
  </w:p>
  <w:p w14:paraId="79C34754" w14:textId="77777777" w:rsidR="00FF588A" w:rsidRDefault="00FF588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C03732" w14:textId="77777777" w:rsidR="00FF588A" w:rsidRDefault="00FF588A" w:rsidP="004C0EA9">
      <w:r>
        <w:separator/>
      </w:r>
    </w:p>
  </w:footnote>
  <w:footnote w:type="continuationSeparator" w:id="0">
    <w:p w14:paraId="0AB6F9AE" w14:textId="77777777" w:rsidR="00FF588A" w:rsidRDefault="00FF588A" w:rsidP="004C0E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63552"/>
    <w:multiLevelType w:val="hybridMultilevel"/>
    <w:tmpl w:val="92065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201A07"/>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3A3B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5C523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35332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B4E54BC"/>
    <w:multiLevelType w:val="hybridMultilevel"/>
    <w:tmpl w:val="5E52E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BD70FE"/>
    <w:multiLevelType w:val="hybridMultilevel"/>
    <w:tmpl w:val="38988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5B1D17"/>
    <w:multiLevelType w:val="hybridMultilevel"/>
    <w:tmpl w:val="68EA7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41798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67EB722C"/>
    <w:multiLevelType w:val="hybridMultilevel"/>
    <w:tmpl w:val="BA921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D91408"/>
    <w:multiLevelType w:val="hybridMultilevel"/>
    <w:tmpl w:val="4DC26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3C038A"/>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3"/>
  </w:num>
  <w:num w:numId="5">
    <w:abstractNumId w:val="8"/>
  </w:num>
  <w:num w:numId="6">
    <w:abstractNumId w:val="11"/>
  </w:num>
  <w:num w:numId="7">
    <w:abstractNumId w:val="10"/>
  </w:num>
  <w:num w:numId="8">
    <w:abstractNumId w:val="7"/>
  </w:num>
  <w:num w:numId="9">
    <w:abstractNumId w:val="9"/>
  </w:num>
  <w:num w:numId="10">
    <w:abstractNumId w:val="1"/>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F13"/>
    <w:rsid w:val="00003E22"/>
    <w:rsid w:val="00007511"/>
    <w:rsid w:val="0001012C"/>
    <w:rsid w:val="00010C4E"/>
    <w:rsid w:val="00022E94"/>
    <w:rsid w:val="000318D2"/>
    <w:rsid w:val="000363B7"/>
    <w:rsid w:val="000375D7"/>
    <w:rsid w:val="00044392"/>
    <w:rsid w:val="0004443D"/>
    <w:rsid w:val="000508D0"/>
    <w:rsid w:val="00056919"/>
    <w:rsid w:val="000577A8"/>
    <w:rsid w:val="000621B3"/>
    <w:rsid w:val="00064467"/>
    <w:rsid w:val="00065464"/>
    <w:rsid w:val="00087065"/>
    <w:rsid w:val="00090159"/>
    <w:rsid w:val="000A1855"/>
    <w:rsid w:val="000B23AA"/>
    <w:rsid w:val="000C700E"/>
    <w:rsid w:val="000D0164"/>
    <w:rsid w:val="000D069A"/>
    <w:rsid w:val="000D56F8"/>
    <w:rsid w:val="000D6DE5"/>
    <w:rsid w:val="000E3F80"/>
    <w:rsid w:val="000F1D11"/>
    <w:rsid w:val="000F2373"/>
    <w:rsid w:val="000F4FA5"/>
    <w:rsid w:val="000F51A6"/>
    <w:rsid w:val="001116AB"/>
    <w:rsid w:val="00120B70"/>
    <w:rsid w:val="0012619B"/>
    <w:rsid w:val="00130A8D"/>
    <w:rsid w:val="001463B2"/>
    <w:rsid w:val="00146D90"/>
    <w:rsid w:val="00147E14"/>
    <w:rsid w:val="00152A77"/>
    <w:rsid w:val="00156C59"/>
    <w:rsid w:val="00160701"/>
    <w:rsid w:val="00160981"/>
    <w:rsid w:val="00171AFE"/>
    <w:rsid w:val="001826B8"/>
    <w:rsid w:val="00185E4D"/>
    <w:rsid w:val="0018776F"/>
    <w:rsid w:val="00191FAC"/>
    <w:rsid w:val="001921E6"/>
    <w:rsid w:val="00193999"/>
    <w:rsid w:val="001B083B"/>
    <w:rsid w:val="001D05EA"/>
    <w:rsid w:val="001F3763"/>
    <w:rsid w:val="001F643D"/>
    <w:rsid w:val="001F6A99"/>
    <w:rsid w:val="00212E73"/>
    <w:rsid w:val="00214FD0"/>
    <w:rsid w:val="00221229"/>
    <w:rsid w:val="00222D23"/>
    <w:rsid w:val="00223736"/>
    <w:rsid w:val="00224360"/>
    <w:rsid w:val="00226664"/>
    <w:rsid w:val="002319BC"/>
    <w:rsid w:val="00241906"/>
    <w:rsid w:val="0024203F"/>
    <w:rsid w:val="002452AF"/>
    <w:rsid w:val="00245D81"/>
    <w:rsid w:val="002522F7"/>
    <w:rsid w:val="00264866"/>
    <w:rsid w:val="002713FB"/>
    <w:rsid w:val="00274A16"/>
    <w:rsid w:val="00277131"/>
    <w:rsid w:val="002839F2"/>
    <w:rsid w:val="002867B2"/>
    <w:rsid w:val="00291CB3"/>
    <w:rsid w:val="00294C70"/>
    <w:rsid w:val="002A5348"/>
    <w:rsid w:val="002A6CAC"/>
    <w:rsid w:val="002B5494"/>
    <w:rsid w:val="002C058B"/>
    <w:rsid w:val="002C08DB"/>
    <w:rsid w:val="002C2409"/>
    <w:rsid w:val="002C6394"/>
    <w:rsid w:val="002D1888"/>
    <w:rsid w:val="002D5547"/>
    <w:rsid w:val="002E4FF7"/>
    <w:rsid w:val="002F35AB"/>
    <w:rsid w:val="002F67B5"/>
    <w:rsid w:val="002F74CC"/>
    <w:rsid w:val="00301399"/>
    <w:rsid w:val="00301B77"/>
    <w:rsid w:val="003027B0"/>
    <w:rsid w:val="00303839"/>
    <w:rsid w:val="00310F53"/>
    <w:rsid w:val="0032711D"/>
    <w:rsid w:val="0034347B"/>
    <w:rsid w:val="00343717"/>
    <w:rsid w:val="0035631F"/>
    <w:rsid w:val="00357489"/>
    <w:rsid w:val="0036060C"/>
    <w:rsid w:val="00362795"/>
    <w:rsid w:val="00364415"/>
    <w:rsid w:val="003812AD"/>
    <w:rsid w:val="003815D0"/>
    <w:rsid w:val="00392038"/>
    <w:rsid w:val="003A1CA9"/>
    <w:rsid w:val="003B0921"/>
    <w:rsid w:val="003B5E0D"/>
    <w:rsid w:val="003B7F4A"/>
    <w:rsid w:val="003C236A"/>
    <w:rsid w:val="003C56CC"/>
    <w:rsid w:val="003D3B10"/>
    <w:rsid w:val="003E1098"/>
    <w:rsid w:val="003F4CAF"/>
    <w:rsid w:val="00412C5E"/>
    <w:rsid w:val="00420C23"/>
    <w:rsid w:val="00421B75"/>
    <w:rsid w:val="00423157"/>
    <w:rsid w:val="00426F5F"/>
    <w:rsid w:val="00427A22"/>
    <w:rsid w:val="00434BB5"/>
    <w:rsid w:val="00436146"/>
    <w:rsid w:val="004464EB"/>
    <w:rsid w:val="004644F9"/>
    <w:rsid w:val="004661AD"/>
    <w:rsid w:val="004709EE"/>
    <w:rsid w:val="004821E6"/>
    <w:rsid w:val="004A0FE2"/>
    <w:rsid w:val="004A4804"/>
    <w:rsid w:val="004C0EA9"/>
    <w:rsid w:val="004E42EB"/>
    <w:rsid w:val="004E550A"/>
    <w:rsid w:val="004F10C8"/>
    <w:rsid w:val="005030BF"/>
    <w:rsid w:val="0050488E"/>
    <w:rsid w:val="005066DA"/>
    <w:rsid w:val="005121E4"/>
    <w:rsid w:val="00512D3F"/>
    <w:rsid w:val="005163AA"/>
    <w:rsid w:val="00517569"/>
    <w:rsid w:val="0052026D"/>
    <w:rsid w:val="00525531"/>
    <w:rsid w:val="00526B8E"/>
    <w:rsid w:val="005379FD"/>
    <w:rsid w:val="00537C01"/>
    <w:rsid w:val="00542F61"/>
    <w:rsid w:val="00547897"/>
    <w:rsid w:val="0055336D"/>
    <w:rsid w:val="00554753"/>
    <w:rsid w:val="005624DF"/>
    <w:rsid w:val="00563519"/>
    <w:rsid w:val="00566BAC"/>
    <w:rsid w:val="005747EE"/>
    <w:rsid w:val="00585469"/>
    <w:rsid w:val="0059329E"/>
    <w:rsid w:val="00593990"/>
    <w:rsid w:val="00594986"/>
    <w:rsid w:val="005A065B"/>
    <w:rsid w:val="005A7662"/>
    <w:rsid w:val="005B3B2D"/>
    <w:rsid w:val="005B5BAF"/>
    <w:rsid w:val="005C11DF"/>
    <w:rsid w:val="005C1AC9"/>
    <w:rsid w:val="005C3A8A"/>
    <w:rsid w:val="005D060A"/>
    <w:rsid w:val="005D1368"/>
    <w:rsid w:val="005E02DD"/>
    <w:rsid w:val="005E4775"/>
    <w:rsid w:val="005E47DB"/>
    <w:rsid w:val="005E5A50"/>
    <w:rsid w:val="00610CDF"/>
    <w:rsid w:val="00616EC4"/>
    <w:rsid w:val="006217B4"/>
    <w:rsid w:val="00623868"/>
    <w:rsid w:val="006263CC"/>
    <w:rsid w:val="00643E00"/>
    <w:rsid w:val="00651620"/>
    <w:rsid w:val="00661FAF"/>
    <w:rsid w:val="00674C32"/>
    <w:rsid w:val="0068169A"/>
    <w:rsid w:val="00681F13"/>
    <w:rsid w:val="00692A40"/>
    <w:rsid w:val="0069681A"/>
    <w:rsid w:val="006A0C15"/>
    <w:rsid w:val="006A6D75"/>
    <w:rsid w:val="006B20C5"/>
    <w:rsid w:val="006B6293"/>
    <w:rsid w:val="006C3E4C"/>
    <w:rsid w:val="006C4616"/>
    <w:rsid w:val="006E13A3"/>
    <w:rsid w:val="006E4EF8"/>
    <w:rsid w:val="006F1BFE"/>
    <w:rsid w:val="006F6A1B"/>
    <w:rsid w:val="007005C9"/>
    <w:rsid w:val="00700A8D"/>
    <w:rsid w:val="00723CCD"/>
    <w:rsid w:val="00735C78"/>
    <w:rsid w:val="007427F2"/>
    <w:rsid w:val="0074308B"/>
    <w:rsid w:val="0074397C"/>
    <w:rsid w:val="00745747"/>
    <w:rsid w:val="007672EE"/>
    <w:rsid w:val="0076755C"/>
    <w:rsid w:val="007718D0"/>
    <w:rsid w:val="00771BDE"/>
    <w:rsid w:val="00772219"/>
    <w:rsid w:val="00774527"/>
    <w:rsid w:val="00776F9A"/>
    <w:rsid w:val="00777E85"/>
    <w:rsid w:val="007840D8"/>
    <w:rsid w:val="00784D75"/>
    <w:rsid w:val="007906A1"/>
    <w:rsid w:val="007912A2"/>
    <w:rsid w:val="007B5655"/>
    <w:rsid w:val="007B79C6"/>
    <w:rsid w:val="007B7FF4"/>
    <w:rsid w:val="007C7C41"/>
    <w:rsid w:val="007D0531"/>
    <w:rsid w:val="007D495A"/>
    <w:rsid w:val="007E094C"/>
    <w:rsid w:val="007E26C8"/>
    <w:rsid w:val="007E64D0"/>
    <w:rsid w:val="007E72B0"/>
    <w:rsid w:val="007F002A"/>
    <w:rsid w:val="008338CA"/>
    <w:rsid w:val="008346C3"/>
    <w:rsid w:val="0083493E"/>
    <w:rsid w:val="00841385"/>
    <w:rsid w:val="00841E9D"/>
    <w:rsid w:val="00856061"/>
    <w:rsid w:val="008669B6"/>
    <w:rsid w:val="00877BB4"/>
    <w:rsid w:val="0088491E"/>
    <w:rsid w:val="00886508"/>
    <w:rsid w:val="00894ADC"/>
    <w:rsid w:val="008B4AA3"/>
    <w:rsid w:val="008B63A3"/>
    <w:rsid w:val="008C4AEF"/>
    <w:rsid w:val="008C504F"/>
    <w:rsid w:val="008C62AC"/>
    <w:rsid w:val="008C7CA6"/>
    <w:rsid w:val="008D5BEC"/>
    <w:rsid w:val="008E21C3"/>
    <w:rsid w:val="008E269A"/>
    <w:rsid w:val="008F27A2"/>
    <w:rsid w:val="008F701A"/>
    <w:rsid w:val="00902403"/>
    <w:rsid w:val="009047F4"/>
    <w:rsid w:val="00915C2D"/>
    <w:rsid w:val="00946894"/>
    <w:rsid w:val="00950170"/>
    <w:rsid w:val="009507E6"/>
    <w:rsid w:val="0096519C"/>
    <w:rsid w:val="00973D51"/>
    <w:rsid w:val="00976BCC"/>
    <w:rsid w:val="00986CF7"/>
    <w:rsid w:val="009B68B5"/>
    <w:rsid w:val="009B7857"/>
    <w:rsid w:val="009C245C"/>
    <w:rsid w:val="009D4F6C"/>
    <w:rsid w:val="009E26CE"/>
    <w:rsid w:val="009E4445"/>
    <w:rsid w:val="009E5488"/>
    <w:rsid w:val="009E5AF6"/>
    <w:rsid w:val="009F14D5"/>
    <w:rsid w:val="009F357A"/>
    <w:rsid w:val="009F55AD"/>
    <w:rsid w:val="00A027AC"/>
    <w:rsid w:val="00A06623"/>
    <w:rsid w:val="00A21E7A"/>
    <w:rsid w:val="00A3012A"/>
    <w:rsid w:val="00A36FA3"/>
    <w:rsid w:val="00A41824"/>
    <w:rsid w:val="00A43EEC"/>
    <w:rsid w:val="00A454FE"/>
    <w:rsid w:val="00A5404F"/>
    <w:rsid w:val="00A54158"/>
    <w:rsid w:val="00A62047"/>
    <w:rsid w:val="00A70315"/>
    <w:rsid w:val="00A730C6"/>
    <w:rsid w:val="00A83E62"/>
    <w:rsid w:val="00A86379"/>
    <w:rsid w:val="00A86B78"/>
    <w:rsid w:val="00A932C5"/>
    <w:rsid w:val="00AB0D05"/>
    <w:rsid w:val="00AB2CB3"/>
    <w:rsid w:val="00AC07CA"/>
    <w:rsid w:val="00AF176A"/>
    <w:rsid w:val="00B00FC1"/>
    <w:rsid w:val="00B0452C"/>
    <w:rsid w:val="00B067C2"/>
    <w:rsid w:val="00B16051"/>
    <w:rsid w:val="00B17716"/>
    <w:rsid w:val="00B2234D"/>
    <w:rsid w:val="00B241BE"/>
    <w:rsid w:val="00B453BD"/>
    <w:rsid w:val="00B479D2"/>
    <w:rsid w:val="00B67CFF"/>
    <w:rsid w:val="00B70675"/>
    <w:rsid w:val="00B70E20"/>
    <w:rsid w:val="00B72AED"/>
    <w:rsid w:val="00B85210"/>
    <w:rsid w:val="00B914D3"/>
    <w:rsid w:val="00B934BD"/>
    <w:rsid w:val="00B96722"/>
    <w:rsid w:val="00BA4F4D"/>
    <w:rsid w:val="00BA7530"/>
    <w:rsid w:val="00BB0692"/>
    <w:rsid w:val="00BB11A8"/>
    <w:rsid w:val="00BB2E43"/>
    <w:rsid w:val="00BD197F"/>
    <w:rsid w:val="00BD4AEA"/>
    <w:rsid w:val="00BD74B9"/>
    <w:rsid w:val="00BE37CF"/>
    <w:rsid w:val="00BE496E"/>
    <w:rsid w:val="00BF789A"/>
    <w:rsid w:val="00C304EF"/>
    <w:rsid w:val="00C360B2"/>
    <w:rsid w:val="00C41326"/>
    <w:rsid w:val="00C41893"/>
    <w:rsid w:val="00C422EA"/>
    <w:rsid w:val="00C53B70"/>
    <w:rsid w:val="00C6788C"/>
    <w:rsid w:val="00C86E9C"/>
    <w:rsid w:val="00C87484"/>
    <w:rsid w:val="00C87BD3"/>
    <w:rsid w:val="00C916BD"/>
    <w:rsid w:val="00C9634A"/>
    <w:rsid w:val="00CA096A"/>
    <w:rsid w:val="00CA244C"/>
    <w:rsid w:val="00CA4A67"/>
    <w:rsid w:val="00CC0F2E"/>
    <w:rsid w:val="00CC7165"/>
    <w:rsid w:val="00CD3493"/>
    <w:rsid w:val="00CD438B"/>
    <w:rsid w:val="00CD6DFD"/>
    <w:rsid w:val="00CE0BFA"/>
    <w:rsid w:val="00CE1BBC"/>
    <w:rsid w:val="00CF5078"/>
    <w:rsid w:val="00CF7E47"/>
    <w:rsid w:val="00D12E08"/>
    <w:rsid w:val="00D16D42"/>
    <w:rsid w:val="00D20123"/>
    <w:rsid w:val="00D20308"/>
    <w:rsid w:val="00D31764"/>
    <w:rsid w:val="00D32C5E"/>
    <w:rsid w:val="00D36BF9"/>
    <w:rsid w:val="00D4062F"/>
    <w:rsid w:val="00D47BBD"/>
    <w:rsid w:val="00D65007"/>
    <w:rsid w:val="00D67648"/>
    <w:rsid w:val="00D85949"/>
    <w:rsid w:val="00D92F06"/>
    <w:rsid w:val="00D95868"/>
    <w:rsid w:val="00DA2285"/>
    <w:rsid w:val="00DB2F7F"/>
    <w:rsid w:val="00DB6DB2"/>
    <w:rsid w:val="00DC15C4"/>
    <w:rsid w:val="00DC6605"/>
    <w:rsid w:val="00DD25A3"/>
    <w:rsid w:val="00DD3D5A"/>
    <w:rsid w:val="00DD7BF1"/>
    <w:rsid w:val="00DF13F0"/>
    <w:rsid w:val="00DF28D0"/>
    <w:rsid w:val="00E02551"/>
    <w:rsid w:val="00E0349A"/>
    <w:rsid w:val="00E05441"/>
    <w:rsid w:val="00E07E1B"/>
    <w:rsid w:val="00E1639A"/>
    <w:rsid w:val="00E179C2"/>
    <w:rsid w:val="00E20F6A"/>
    <w:rsid w:val="00E413DA"/>
    <w:rsid w:val="00E44E5B"/>
    <w:rsid w:val="00E6266A"/>
    <w:rsid w:val="00E63C7D"/>
    <w:rsid w:val="00E720A3"/>
    <w:rsid w:val="00E77183"/>
    <w:rsid w:val="00E776B1"/>
    <w:rsid w:val="00E80679"/>
    <w:rsid w:val="00E815E7"/>
    <w:rsid w:val="00E84A89"/>
    <w:rsid w:val="00E869C0"/>
    <w:rsid w:val="00E86BB9"/>
    <w:rsid w:val="00E86E08"/>
    <w:rsid w:val="00E913AF"/>
    <w:rsid w:val="00E915C3"/>
    <w:rsid w:val="00E97AFC"/>
    <w:rsid w:val="00EC1FF2"/>
    <w:rsid w:val="00ED2A22"/>
    <w:rsid w:val="00ED35CE"/>
    <w:rsid w:val="00ED49B0"/>
    <w:rsid w:val="00ED73B4"/>
    <w:rsid w:val="00EE4363"/>
    <w:rsid w:val="00EE505D"/>
    <w:rsid w:val="00EF2FB1"/>
    <w:rsid w:val="00F11CA3"/>
    <w:rsid w:val="00F265AD"/>
    <w:rsid w:val="00F26890"/>
    <w:rsid w:val="00F30CFB"/>
    <w:rsid w:val="00F31778"/>
    <w:rsid w:val="00F542B3"/>
    <w:rsid w:val="00F6073C"/>
    <w:rsid w:val="00F75DC6"/>
    <w:rsid w:val="00F859D6"/>
    <w:rsid w:val="00F87CAF"/>
    <w:rsid w:val="00F92EC7"/>
    <w:rsid w:val="00F943C2"/>
    <w:rsid w:val="00FA127A"/>
    <w:rsid w:val="00FA4566"/>
    <w:rsid w:val="00FB6876"/>
    <w:rsid w:val="00FC0036"/>
    <w:rsid w:val="00FC0FAB"/>
    <w:rsid w:val="00FC1027"/>
    <w:rsid w:val="00FC1108"/>
    <w:rsid w:val="00FC6FEB"/>
    <w:rsid w:val="00FE075C"/>
    <w:rsid w:val="00FF00B2"/>
    <w:rsid w:val="00FF0327"/>
    <w:rsid w:val="00FF3752"/>
    <w:rsid w:val="00FF58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0334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701871">
      <w:bodyDiv w:val="1"/>
      <w:marLeft w:val="0"/>
      <w:marRight w:val="0"/>
      <w:marTop w:val="0"/>
      <w:marBottom w:val="0"/>
      <w:divBdr>
        <w:top w:val="none" w:sz="0" w:space="0" w:color="auto"/>
        <w:left w:val="none" w:sz="0" w:space="0" w:color="auto"/>
        <w:bottom w:val="none" w:sz="0" w:space="0" w:color="auto"/>
        <w:right w:val="none" w:sz="0" w:space="0" w:color="auto"/>
      </w:divBdr>
    </w:div>
    <w:div w:id="361638928">
      <w:bodyDiv w:val="1"/>
      <w:marLeft w:val="0"/>
      <w:marRight w:val="0"/>
      <w:marTop w:val="0"/>
      <w:marBottom w:val="0"/>
      <w:divBdr>
        <w:top w:val="none" w:sz="0" w:space="0" w:color="auto"/>
        <w:left w:val="none" w:sz="0" w:space="0" w:color="auto"/>
        <w:bottom w:val="none" w:sz="0" w:space="0" w:color="auto"/>
        <w:right w:val="none" w:sz="0" w:space="0" w:color="auto"/>
      </w:divBdr>
    </w:div>
    <w:div w:id="616181648">
      <w:bodyDiv w:val="1"/>
      <w:marLeft w:val="0"/>
      <w:marRight w:val="0"/>
      <w:marTop w:val="0"/>
      <w:marBottom w:val="0"/>
      <w:divBdr>
        <w:top w:val="none" w:sz="0" w:space="0" w:color="auto"/>
        <w:left w:val="none" w:sz="0" w:space="0" w:color="auto"/>
        <w:bottom w:val="none" w:sz="0" w:space="0" w:color="auto"/>
        <w:right w:val="none" w:sz="0" w:space="0" w:color="auto"/>
      </w:divBdr>
    </w:div>
    <w:div w:id="681013429">
      <w:bodyDiv w:val="1"/>
      <w:marLeft w:val="0"/>
      <w:marRight w:val="0"/>
      <w:marTop w:val="0"/>
      <w:marBottom w:val="0"/>
      <w:divBdr>
        <w:top w:val="none" w:sz="0" w:space="0" w:color="auto"/>
        <w:left w:val="none" w:sz="0" w:space="0" w:color="auto"/>
        <w:bottom w:val="none" w:sz="0" w:space="0" w:color="auto"/>
        <w:right w:val="none" w:sz="0" w:space="0" w:color="auto"/>
      </w:divBdr>
    </w:div>
    <w:div w:id="718555291">
      <w:bodyDiv w:val="1"/>
      <w:marLeft w:val="0"/>
      <w:marRight w:val="0"/>
      <w:marTop w:val="0"/>
      <w:marBottom w:val="0"/>
      <w:divBdr>
        <w:top w:val="none" w:sz="0" w:space="0" w:color="auto"/>
        <w:left w:val="none" w:sz="0" w:space="0" w:color="auto"/>
        <w:bottom w:val="none" w:sz="0" w:space="0" w:color="auto"/>
        <w:right w:val="none" w:sz="0" w:space="0" w:color="auto"/>
      </w:divBdr>
    </w:div>
    <w:div w:id="727264696">
      <w:bodyDiv w:val="1"/>
      <w:marLeft w:val="0"/>
      <w:marRight w:val="0"/>
      <w:marTop w:val="0"/>
      <w:marBottom w:val="0"/>
      <w:divBdr>
        <w:top w:val="none" w:sz="0" w:space="0" w:color="auto"/>
        <w:left w:val="none" w:sz="0" w:space="0" w:color="auto"/>
        <w:bottom w:val="none" w:sz="0" w:space="0" w:color="auto"/>
        <w:right w:val="none" w:sz="0" w:space="0" w:color="auto"/>
      </w:divBdr>
    </w:div>
    <w:div w:id="827670011">
      <w:bodyDiv w:val="1"/>
      <w:marLeft w:val="0"/>
      <w:marRight w:val="0"/>
      <w:marTop w:val="0"/>
      <w:marBottom w:val="0"/>
      <w:divBdr>
        <w:top w:val="none" w:sz="0" w:space="0" w:color="auto"/>
        <w:left w:val="none" w:sz="0" w:space="0" w:color="auto"/>
        <w:bottom w:val="none" w:sz="0" w:space="0" w:color="auto"/>
        <w:right w:val="none" w:sz="0" w:space="0" w:color="auto"/>
      </w:divBdr>
    </w:div>
    <w:div w:id="853348046">
      <w:bodyDiv w:val="1"/>
      <w:marLeft w:val="0"/>
      <w:marRight w:val="0"/>
      <w:marTop w:val="0"/>
      <w:marBottom w:val="0"/>
      <w:divBdr>
        <w:top w:val="none" w:sz="0" w:space="0" w:color="auto"/>
        <w:left w:val="none" w:sz="0" w:space="0" w:color="auto"/>
        <w:bottom w:val="none" w:sz="0" w:space="0" w:color="auto"/>
        <w:right w:val="none" w:sz="0" w:space="0" w:color="auto"/>
      </w:divBdr>
    </w:div>
    <w:div w:id="1532959326">
      <w:bodyDiv w:val="1"/>
      <w:marLeft w:val="0"/>
      <w:marRight w:val="0"/>
      <w:marTop w:val="0"/>
      <w:marBottom w:val="0"/>
      <w:divBdr>
        <w:top w:val="none" w:sz="0" w:space="0" w:color="auto"/>
        <w:left w:val="none" w:sz="0" w:space="0" w:color="auto"/>
        <w:bottom w:val="none" w:sz="0" w:space="0" w:color="auto"/>
        <w:right w:val="none" w:sz="0" w:space="0" w:color="auto"/>
      </w:divBdr>
    </w:div>
    <w:div w:id="1727139568">
      <w:bodyDiv w:val="1"/>
      <w:marLeft w:val="0"/>
      <w:marRight w:val="0"/>
      <w:marTop w:val="0"/>
      <w:marBottom w:val="0"/>
      <w:divBdr>
        <w:top w:val="none" w:sz="0" w:space="0" w:color="auto"/>
        <w:left w:val="none" w:sz="0" w:space="0" w:color="auto"/>
        <w:bottom w:val="none" w:sz="0" w:space="0" w:color="auto"/>
        <w:right w:val="none" w:sz="0" w:space="0" w:color="auto"/>
      </w:divBdr>
    </w:div>
    <w:div w:id="1995643669">
      <w:bodyDiv w:val="1"/>
      <w:marLeft w:val="0"/>
      <w:marRight w:val="0"/>
      <w:marTop w:val="0"/>
      <w:marBottom w:val="0"/>
      <w:divBdr>
        <w:top w:val="none" w:sz="0" w:space="0" w:color="auto"/>
        <w:left w:val="none" w:sz="0" w:space="0" w:color="auto"/>
        <w:bottom w:val="none" w:sz="0" w:space="0" w:color="auto"/>
        <w:right w:val="none" w:sz="0" w:space="0" w:color="auto"/>
      </w:divBdr>
    </w:div>
    <w:div w:id="2042246434">
      <w:bodyDiv w:val="1"/>
      <w:marLeft w:val="0"/>
      <w:marRight w:val="0"/>
      <w:marTop w:val="0"/>
      <w:marBottom w:val="0"/>
      <w:divBdr>
        <w:top w:val="none" w:sz="0" w:space="0" w:color="auto"/>
        <w:left w:val="none" w:sz="0" w:space="0" w:color="auto"/>
        <w:bottom w:val="none" w:sz="0" w:space="0" w:color="auto"/>
        <w:right w:val="none" w:sz="0" w:space="0" w:color="auto"/>
      </w:divBdr>
    </w:div>
    <w:div w:id="2061175229">
      <w:bodyDiv w:val="1"/>
      <w:marLeft w:val="0"/>
      <w:marRight w:val="0"/>
      <w:marTop w:val="0"/>
      <w:marBottom w:val="0"/>
      <w:divBdr>
        <w:top w:val="none" w:sz="0" w:space="0" w:color="auto"/>
        <w:left w:val="none" w:sz="0" w:space="0" w:color="auto"/>
        <w:bottom w:val="none" w:sz="0" w:space="0" w:color="auto"/>
        <w:right w:val="none" w:sz="0" w:space="0" w:color="auto"/>
      </w:divBdr>
    </w:div>
    <w:div w:id="2080319554">
      <w:bodyDiv w:val="1"/>
      <w:marLeft w:val="0"/>
      <w:marRight w:val="0"/>
      <w:marTop w:val="0"/>
      <w:marBottom w:val="0"/>
      <w:divBdr>
        <w:top w:val="none" w:sz="0" w:space="0" w:color="auto"/>
        <w:left w:val="none" w:sz="0" w:space="0" w:color="auto"/>
        <w:bottom w:val="none" w:sz="0" w:space="0" w:color="auto"/>
        <w:right w:val="none" w:sz="0" w:space="0" w:color="auto"/>
      </w:divBdr>
    </w:div>
    <w:div w:id="20958580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4.png"/><Relationship Id="rId143" Type="http://schemas.openxmlformats.org/officeDocument/2006/relationships/image" Target="media/image135.png"/><Relationship Id="rId144" Type="http://schemas.openxmlformats.org/officeDocument/2006/relationships/image" Target="media/image136.png"/><Relationship Id="rId145" Type="http://schemas.openxmlformats.org/officeDocument/2006/relationships/image" Target="media/image137.png"/><Relationship Id="rId146" Type="http://schemas.openxmlformats.org/officeDocument/2006/relationships/image" Target="media/image138.png"/><Relationship Id="rId147" Type="http://schemas.openxmlformats.org/officeDocument/2006/relationships/image" Target="media/image139.png"/><Relationship Id="rId148" Type="http://schemas.openxmlformats.org/officeDocument/2006/relationships/image" Target="media/image140.png"/><Relationship Id="rId149" Type="http://schemas.openxmlformats.org/officeDocument/2006/relationships/image" Target="media/image141.png"/><Relationship Id="rId40" Type="http://schemas.openxmlformats.org/officeDocument/2006/relationships/image" Target="media/image32.emf"/><Relationship Id="rId41" Type="http://schemas.openxmlformats.org/officeDocument/2006/relationships/image" Target="media/image33.emf"/><Relationship Id="rId42" Type="http://schemas.openxmlformats.org/officeDocument/2006/relationships/image" Target="media/image34.emf"/><Relationship Id="rId43" Type="http://schemas.openxmlformats.org/officeDocument/2006/relationships/image" Target="media/image35.emf"/><Relationship Id="rId44" Type="http://schemas.openxmlformats.org/officeDocument/2006/relationships/image" Target="media/image36.emf"/><Relationship Id="rId45" Type="http://schemas.openxmlformats.org/officeDocument/2006/relationships/image" Target="media/image37.emf"/><Relationship Id="rId46" Type="http://schemas.openxmlformats.org/officeDocument/2006/relationships/image" Target="media/image38.emf"/><Relationship Id="rId47" Type="http://schemas.openxmlformats.org/officeDocument/2006/relationships/image" Target="media/image39.emf"/><Relationship Id="rId48" Type="http://schemas.openxmlformats.org/officeDocument/2006/relationships/image" Target="media/image40.emf"/><Relationship Id="rId49" Type="http://schemas.openxmlformats.org/officeDocument/2006/relationships/image" Target="media/image41.emf"/><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image" Target="media/image74.png"/><Relationship Id="rId83" Type="http://schemas.openxmlformats.org/officeDocument/2006/relationships/image" Target="media/image75.png"/><Relationship Id="rId84" Type="http://schemas.openxmlformats.org/officeDocument/2006/relationships/image" Target="media/image76.png"/><Relationship Id="rId85" Type="http://schemas.openxmlformats.org/officeDocument/2006/relationships/image" Target="media/image77.png"/><Relationship Id="rId86" Type="http://schemas.openxmlformats.org/officeDocument/2006/relationships/image" Target="media/image78.png"/><Relationship Id="rId87" Type="http://schemas.openxmlformats.org/officeDocument/2006/relationships/image" Target="media/image79.png"/><Relationship Id="rId88" Type="http://schemas.openxmlformats.org/officeDocument/2006/relationships/image" Target="media/image80.png"/><Relationship Id="rId89" Type="http://schemas.openxmlformats.org/officeDocument/2006/relationships/image" Target="media/image81.png"/><Relationship Id="rId110" Type="http://schemas.openxmlformats.org/officeDocument/2006/relationships/image" Target="media/image102.png"/><Relationship Id="rId111" Type="http://schemas.openxmlformats.org/officeDocument/2006/relationships/image" Target="media/image103.png"/><Relationship Id="rId112" Type="http://schemas.openxmlformats.org/officeDocument/2006/relationships/image" Target="media/image104.png"/><Relationship Id="rId113" Type="http://schemas.openxmlformats.org/officeDocument/2006/relationships/image" Target="media/image105.png"/><Relationship Id="rId114" Type="http://schemas.openxmlformats.org/officeDocument/2006/relationships/image" Target="media/image106.png"/><Relationship Id="rId115" Type="http://schemas.openxmlformats.org/officeDocument/2006/relationships/image" Target="media/image107.png"/><Relationship Id="rId116" Type="http://schemas.openxmlformats.org/officeDocument/2006/relationships/image" Target="media/image108.png"/><Relationship Id="rId117" Type="http://schemas.openxmlformats.org/officeDocument/2006/relationships/image" Target="media/image109.png"/><Relationship Id="rId118" Type="http://schemas.openxmlformats.org/officeDocument/2006/relationships/image" Target="media/image110.png"/><Relationship Id="rId119" Type="http://schemas.openxmlformats.org/officeDocument/2006/relationships/image" Target="media/image111.png"/><Relationship Id="rId150" Type="http://schemas.openxmlformats.org/officeDocument/2006/relationships/image" Target="media/image142.png"/><Relationship Id="rId151" Type="http://schemas.openxmlformats.org/officeDocument/2006/relationships/image" Target="media/image143.png"/><Relationship Id="rId152" Type="http://schemas.openxmlformats.org/officeDocument/2006/relationships/image" Target="media/image144.png"/><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jpeg"/><Relationship Id="rId153" Type="http://schemas.openxmlformats.org/officeDocument/2006/relationships/image" Target="media/image145.png"/><Relationship Id="rId154" Type="http://schemas.openxmlformats.org/officeDocument/2006/relationships/image" Target="media/image146.png"/><Relationship Id="rId155" Type="http://schemas.openxmlformats.org/officeDocument/2006/relationships/image" Target="media/image147.png"/><Relationship Id="rId156" Type="http://schemas.openxmlformats.org/officeDocument/2006/relationships/footer" Target="footer1.xml"/><Relationship Id="rId157" Type="http://schemas.openxmlformats.org/officeDocument/2006/relationships/footer" Target="footer2.xml"/><Relationship Id="rId158" Type="http://schemas.openxmlformats.org/officeDocument/2006/relationships/fontTable" Target="fontTable.xml"/><Relationship Id="rId159" Type="http://schemas.openxmlformats.org/officeDocument/2006/relationships/glossaryDocument" Target="glossary/document.xml"/><Relationship Id="rId50" Type="http://schemas.openxmlformats.org/officeDocument/2006/relationships/image" Target="media/image42.emf"/><Relationship Id="rId51" Type="http://schemas.openxmlformats.org/officeDocument/2006/relationships/image" Target="media/image43.emf"/><Relationship Id="rId52" Type="http://schemas.openxmlformats.org/officeDocument/2006/relationships/image" Target="media/image44.emf"/><Relationship Id="rId53" Type="http://schemas.openxmlformats.org/officeDocument/2006/relationships/image" Target="media/image45.emf"/><Relationship Id="rId54" Type="http://schemas.openxmlformats.org/officeDocument/2006/relationships/image" Target="media/image46.emf"/><Relationship Id="rId55" Type="http://schemas.openxmlformats.org/officeDocument/2006/relationships/image" Target="media/image47.emf"/><Relationship Id="rId56" Type="http://schemas.openxmlformats.org/officeDocument/2006/relationships/image" Target="media/image48.emf"/><Relationship Id="rId57" Type="http://schemas.openxmlformats.org/officeDocument/2006/relationships/image" Target="media/image49.emf"/><Relationship Id="rId58" Type="http://schemas.openxmlformats.org/officeDocument/2006/relationships/image" Target="media/image50.emf"/><Relationship Id="rId59" Type="http://schemas.openxmlformats.org/officeDocument/2006/relationships/image" Target="media/image51.emf"/><Relationship Id="rId90" Type="http://schemas.openxmlformats.org/officeDocument/2006/relationships/image" Target="media/image82.png"/><Relationship Id="rId91" Type="http://schemas.openxmlformats.org/officeDocument/2006/relationships/image" Target="media/image83.png"/><Relationship Id="rId92" Type="http://schemas.openxmlformats.org/officeDocument/2006/relationships/image" Target="media/image84.png"/><Relationship Id="rId93" Type="http://schemas.openxmlformats.org/officeDocument/2006/relationships/image" Target="media/image85.png"/><Relationship Id="rId94" Type="http://schemas.openxmlformats.org/officeDocument/2006/relationships/image" Target="media/image86.png"/><Relationship Id="rId95" Type="http://schemas.openxmlformats.org/officeDocument/2006/relationships/image" Target="media/image87.png"/><Relationship Id="rId96" Type="http://schemas.openxmlformats.org/officeDocument/2006/relationships/image" Target="media/image88.emf"/><Relationship Id="rId97" Type="http://schemas.openxmlformats.org/officeDocument/2006/relationships/image" Target="media/image89.emf"/><Relationship Id="rId98" Type="http://schemas.openxmlformats.org/officeDocument/2006/relationships/image" Target="media/image90.emf"/><Relationship Id="rId99" Type="http://schemas.openxmlformats.org/officeDocument/2006/relationships/image" Target="media/image91.png"/><Relationship Id="rId120" Type="http://schemas.openxmlformats.org/officeDocument/2006/relationships/image" Target="media/image112.png"/><Relationship Id="rId121" Type="http://schemas.openxmlformats.org/officeDocument/2006/relationships/image" Target="media/image113.png"/><Relationship Id="rId122" Type="http://schemas.openxmlformats.org/officeDocument/2006/relationships/image" Target="media/image114.emf"/><Relationship Id="rId123" Type="http://schemas.openxmlformats.org/officeDocument/2006/relationships/image" Target="media/image115.emf"/><Relationship Id="rId124" Type="http://schemas.openxmlformats.org/officeDocument/2006/relationships/image" Target="media/image116.emf"/><Relationship Id="rId125" Type="http://schemas.openxmlformats.org/officeDocument/2006/relationships/image" Target="media/image117.png"/><Relationship Id="rId126" Type="http://schemas.openxmlformats.org/officeDocument/2006/relationships/image" Target="media/image118.png"/><Relationship Id="rId127" Type="http://schemas.openxmlformats.org/officeDocument/2006/relationships/image" Target="media/image119.png"/><Relationship Id="rId128" Type="http://schemas.openxmlformats.org/officeDocument/2006/relationships/image" Target="media/image120.png"/><Relationship Id="rId129" Type="http://schemas.openxmlformats.org/officeDocument/2006/relationships/image" Target="media/image121.png"/><Relationship Id="rId160" Type="http://schemas.openxmlformats.org/officeDocument/2006/relationships/theme" Target="theme/theme1.xml"/><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60" Type="http://schemas.openxmlformats.org/officeDocument/2006/relationships/image" Target="media/image52.emf"/><Relationship Id="rId61" Type="http://schemas.openxmlformats.org/officeDocument/2006/relationships/image" Target="media/image53.emf"/><Relationship Id="rId62" Type="http://schemas.openxmlformats.org/officeDocument/2006/relationships/image" Target="media/image54.emf"/><Relationship Id="rId63" Type="http://schemas.openxmlformats.org/officeDocument/2006/relationships/image" Target="media/image55.emf"/><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130" Type="http://schemas.openxmlformats.org/officeDocument/2006/relationships/image" Target="media/image122.png"/><Relationship Id="rId131" Type="http://schemas.openxmlformats.org/officeDocument/2006/relationships/image" Target="media/image123.png"/><Relationship Id="rId132" Type="http://schemas.openxmlformats.org/officeDocument/2006/relationships/image" Target="media/image124.png"/><Relationship Id="rId133" Type="http://schemas.openxmlformats.org/officeDocument/2006/relationships/image" Target="media/image125.png"/><Relationship Id="rId134" Type="http://schemas.openxmlformats.org/officeDocument/2006/relationships/image" Target="media/image126.png"/><Relationship Id="rId135" Type="http://schemas.openxmlformats.org/officeDocument/2006/relationships/image" Target="media/image127.png"/><Relationship Id="rId136" Type="http://schemas.openxmlformats.org/officeDocument/2006/relationships/image" Target="media/image128.png"/><Relationship Id="rId137" Type="http://schemas.openxmlformats.org/officeDocument/2006/relationships/image" Target="media/image129.png"/><Relationship Id="rId138" Type="http://schemas.openxmlformats.org/officeDocument/2006/relationships/image" Target="media/image130.png"/><Relationship Id="rId139" Type="http://schemas.openxmlformats.org/officeDocument/2006/relationships/image" Target="media/image131.png"/><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image" Target="media/image28.emf"/><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emf"/><Relationship Id="rId70" Type="http://schemas.openxmlformats.org/officeDocument/2006/relationships/image" Target="media/image62.png"/><Relationship Id="rId71" Type="http://schemas.openxmlformats.org/officeDocument/2006/relationships/image" Target="media/image63.emf"/><Relationship Id="rId72" Type="http://schemas.openxmlformats.org/officeDocument/2006/relationships/image" Target="media/image64.emf"/><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92.png"/><Relationship Id="rId101" Type="http://schemas.openxmlformats.org/officeDocument/2006/relationships/image" Target="media/image93.emf"/><Relationship Id="rId102" Type="http://schemas.openxmlformats.org/officeDocument/2006/relationships/image" Target="media/image94.png"/><Relationship Id="rId103" Type="http://schemas.openxmlformats.org/officeDocument/2006/relationships/image" Target="media/image95.png"/><Relationship Id="rId104" Type="http://schemas.openxmlformats.org/officeDocument/2006/relationships/image" Target="media/image96.png"/><Relationship Id="rId105" Type="http://schemas.openxmlformats.org/officeDocument/2006/relationships/image" Target="media/image97.png"/><Relationship Id="rId106" Type="http://schemas.openxmlformats.org/officeDocument/2006/relationships/image" Target="media/image98.png"/><Relationship Id="rId107" Type="http://schemas.openxmlformats.org/officeDocument/2006/relationships/image" Target="media/image99.png"/><Relationship Id="rId108" Type="http://schemas.openxmlformats.org/officeDocument/2006/relationships/image" Target="media/image100.png"/><Relationship Id="rId109" Type="http://schemas.openxmlformats.org/officeDocument/2006/relationships/image" Target="media/image101.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40" Type="http://schemas.openxmlformats.org/officeDocument/2006/relationships/image" Target="media/image132.png"/><Relationship Id="rId141" Type="http://schemas.openxmlformats.org/officeDocument/2006/relationships/image" Target="media/image133.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1EC"/>
    <w:rsid w:val="000E1B4F"/>
    <w:rsid w:val="005101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1B4F"/>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1B4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B83390-B9C9-334E-852A-77A6ADE99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26</Pages>
  <Words>46670</Words>
  <Characters>254820</Characters>
  <Application>Microsoft Macintosh Word</Application>
  <DocSecurity>0</DocSecurity>
  <Lines>8220</Lines>
  <Paragraphs>6554</Paragraphs>
  <ScaleCrop>false</ScaleCrop>
  <Company/>
  <LinksUpToDate>false</LinksUpToDate>
  <CharactersWithSpaces>294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Jacob</cp:lastModifiedBy>
  <cp:revision>26</cp:revision>
  <cp:lastPrinted>2020-09-06T19:58:00Z</cp:lastPrinted>
  <dcterms:created xsi:type="dcterms:W3CDTF">2020-09-06T19:58:00Z</dcterms:created>
  <dcterms:modified xsi:type="dcterms:W3CDTF">2020-09-10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pDN0N2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